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A79FE" w14:textId="77777777" w:rsidR="00325C47" w:rsidRDefault="00325C47" w:rsidP="00325C47">
      <w:pPr>
        <w:pStyle w:val="BodyText"/>
        <w:spacing w:before="11"/>
        <w:rPr>
          <w:rFonts w:ascii="Arial"/>
          <w:sz w:val="27"/>
        </w:rPr>
      </w:pPr>
      <w:r>
        <w:rPr>
          <w:noProof/>
        </w:rPr>
        <w:drawing>
          <wp:anchor distT="0" distB="0" distL="0" distR="0" simplePos="0" relativeHeight="251659264" behindDoc="0" locked="0" layoutInCell="1" allowOverlap="1" wp14:anchorId="3D0F93D1" wp14:editId="19A68595">
            <wp:simplePos x="0" y="0"/>
            <wp:positionH relativeFrom="page">
              <wp:posOffset>2867025</wp:posOffset>
            </wp:positionH>
            <wp:positionV relativeFrom="paragraph">
              <wp:posOffset>228904</wp:posOffset>
            </wp:positionV>
            <wp:extent cx="1823775" cy="542925"/>
            <wp:effectExtent l="0" t="0" r="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8" cstate="print"/>
                    <a:stretch>
                      <a:fillRect/>
                    </a:stretch>
                  </pic:blipFill>
                  <pic:spPr>
                    <a:xfrm>
                      <a:off x="0" y="0"/>
                      <a:ext cx="1823775" cy="542925"/>
                    </a:xfrm>
                    <a:prstGeom prst="rect">
                      <a:avLst/>
                    </a:prstGeom>
                  </pic:spPr>
                </pic:pic>
              </a:graphicData>
            </a:graphic>
          </wp:anchor>
        </w:drawing>
      </w:r>
    </w:p>
    <w:p w14:paraId="73F6FB95" w14:textId="77777777" w:rsidR="00325C47" w:rsidRDefault="00325C47" w:rsidP="00325C47">
      <w:pPr>
        <w:pStyle w:val="BodyText"/>
        <w:rPr>
          <w:rFonts w:ascii="Arial"/>
          <w:sz w:val="20"/>
        </w:rPr>
      </w:pPr>
    </w:p>
    <w:p w14:paraId="651E7C23" w14:textId="77777777" w:rsidR="00325C47" w:rsidRDefault="00325C47" w:rsidP="00325C47">
      <w:pPr>
        <w:pStyle w:val="BodyText"/>
        <w:rPr>
          <w:rFonts w:ascii="Arial"/>
          <w:sz w:val="20"/>
        </w:rPr>
      </w:pPr>
    </w:p>
    <w:p w14:paraId="5D8D320A" w14:textId="77777777" w:rsidR="00325C47" w:rsidRDefault="00325C47" w:rsidP="00325C47">
      <w:pPr>
        <w:pStyle w:val="BodyText"/>
        <w:spacing w:before="9"/>
        <w:rPr>
          <w:rFonts w:ascii="Arial"/>
          <w:sz w:val="22"/>
        </w:rPr>
      </w:pPr>
    </w:p>
    <w:p w14:paraId="79C0AA80" w14:textId="77777777" w:rsidR="007E78E2" w:rsidRDefault="00325C47" w:rsidP="007E78E2">
      <w:pPr>
        <w:jc w:val="center"/>
        <w:rPr>
          <w:rFonts w:ascii="Arial" w:hAnsi="Arial" w:cs="Arial"/>
          <w:w w:val="90"/>
          <w:sz w:val="40"/>
          <w:szCs w:val="40"/>
        </w:rPr>
      </w:pPr>
      <w:r w:rsidRPr="007E78E2">
        <w:rPr>
          <w:rFonts w:ascii="Arial" w:hAnsi="Arial" w:cs="Arial"/>
          <w:w w:val="90"/>
          <w:sz w:val="40"/>
          <w:szCs w:val="40"/>
        </w:rPr>
        <w:t>UNIVERSITY OF</w:t>
      </w:r>
      <w:r w:rsidRPr="007E78E2">
        <w:rPr>
          <w:rFonts w:ascii="Arial" w:hAnsi="Arial" w:cs="Arial"/>
          <w:spacing w:val="-59"/>
          <w:w w:val="90"/>
          <w:sz w:val="40"/>
          <w:szCs w:val="40"/>
        </w:rPr>
        <w:t xml:space="preserve"> </w:t>
      </w:r>
      <w:r w:rsidRPr="007E78E2">
        <w:rPr>
          <w:rFonts w:ascii="Arial" w:hAnsi="Arial" w:cs="Arial"/>
          <w:w w:val="90"/>
          <w:sz w:val="40"/>
          <w:szCs w:val="40"/>
        </w:rPr>
        <w:t>HERTFORDSHIRE</w:t>
      </w:r>
    </w:p>
    <w:p w14:paraId="65633E84" w14:textId="77777777" w:rsidR="007E78E2" w:rsidRDefault="007E78E2" w:rsidP="007E78E2">
      <w:pPr>
        <w:jc w:val="center"/>
        <w:rPr>
          <w:rFonts w:ascii="Arial" w:hAnsi="Arial" w:cs="Arial"/>
          <w:w w:val="90"/>
          <w:sz w:val="40"/>
          <w:szCs w:val="40"/>
        </w:rPr>
      </w:pPr>
    </w:p>
    <w:p w14:paraId="13178AB0" w14:textId="6F59DC3F" w:rsidR="00325C47" w:rsidRDefault="00325C47" w:rsidP="007E78E2">
      <w:pPr>
        <w:jc w:val="center"/>
        <w:rPr>
          <w:rFonts w:ascii="Arial"/>
          <w:sz w:val="38"/>
        </w:rPr>
      </w:pPr>
      <w:r>
        <w:rPr>
          <w:rFonts w:ascii="Arial"/>
          <w:sz w:val="38"/>
        </w:rPr>
        <w:t>Department of Computer Science</w:t>
      </w:r>
    </w:p>
    <w:p w14:paraId="093046E0" w14:textId="77777777" w:rsidR="00325C47" w:rsidRDefault="00325C47" w:rsidP="00325C47">
      <w:pPr>
        <w:pStyle w:val="BodyText"/>
        <w:rPr>
          <w:rFonts w:ascii="Arial"/>
          <w:sz w:val="38"/>
        </w:rPr>
      </w:pPr>
    </w:p>
    <w:p w14:paraId="1C1BB70D" w14:textId="77777777" w:rsidR="00325C47" w:rsidRDefault="00325C47" w:rsidP="00325C47">
      <w:pPr>
        <w:pStyle w:val="BodyText"/>
        <w:spacing w:before="4"/>
        <w:rPr>
          <w:rFonts w:ascii="Arial"/>
          <w:sz w:val="45"/>
        </w:rPr>
      </w:pPr>
    </w:p>
    <w:p w14:paraId="60D19549" w14:textId="31FA47A0" w:rsidR="00325C47" w:rsidRPr="00B348E2" w:rsidRDefault="00F37F1C" w:rsidP="00B348E2">
      <w:pPr>
        <w:pStyle w:val="Heading4"/>
        <w:ind w:left="1070" w:right="412" w:firstLine="0"/>
        <w:jc w:val="center"/>
        <w:rPr>
          <w:rFonts w:ascii="Times New Roman"/>
        </w:rPr>
      </w:pPr>
      <w:r>
        <w:rPr>
          <w:rFonts w:ascii="Times New Roman"/>
        </w:rPr>
        <w:t xml:space="preserve">MSc </w:t>
      </w:r>
      <w:r w:rsidR="00146FE1">
        <w:rPr>
          <w:rFonts w:ascii="Times New Roman"/>
        </w:rPr>
        <w:t>Data</w:t>
      </w:r>
      <w:r>
        <w:rPr>
          <w:rFonts w:ascii="Times New Roman"/>
        </w:rPr>
        <w:t xml:space="preserve"> Sciences</w:t>
      </w:r>
      <w:r w:rsidR="00146FE1">
        <w:rPr>
          <w:rFonts w:ascii="Times New Roman"/>
        </w:rPr>
        <w:t xml:space="preserve"> and Analytics</w:t>
      </w:r>
    </w:p>
    <w:p w14:paraId="63590535" w14:textId="42FDEBE4" w:rsidR="00325C47" w:rsidRDefault="00325C47" w:rsidP="00325C47">
      <w:pPr>
        <w:ind w:left="1070" w:right="411"/>
        <w:jc w:val="center"/>
        <w:rPr>
          <w:sz w:val="28"/>
        </w:rPr>
      </w:pPr>
    </w:p>
    <w:p w14:paraId="7EF0F862" w14:textId="699A8DF4" w:rsidR="00325C47" w:rsidRPr="00E60FAD" w:rsidRDefault="00E60FAD" w:rsidP="00E60FAD">
      <w:pPr>
        <w:jc w:val="center"/>
        <w:rPr>
          <w:sz w:val="48"/>
          <w:szCs w:val="48"/>
        </w:rPr>
      </w:pPr>
      <w:r>
        <w:rPr>
          <w:sz w:val="48"/>
          <w:szCs w:val="48"/>
        </w:rPr>
        <w:t xml:space="preserve">SVM Based </w:t>
      </w:r>
      <w:r w:rsidR="00146FE1" w:rsidRPr="002460E9">
        <w:rPr>
          <w:sz w:val="48"/>
          <w:szCs w:val="48"/>
        </w:rPr>
        <w:t>Oversampling</w:t>
      </w:r>
      <w:r>
        <w:rPr>
          <w:sz w:val="48"/>
          <w:szCs w:val="48"/>
        </w:rPr>
        <w:t xml:space="preserve"> </w:t>
      </w:r>
      <w:r w:rsidR="00146FE1" w:rsidRPr="002460E9">
        <w:rPr>
          <w:sz w:val="48"/>
          <w:szCs w:val="48"/>
        </w:rPr>
        <w:t>Technique for</w:t>
      </w:r>
      <w:r>
        <w:rPr>
          <w:sz w:val="48"/>
          <w:szCs w:val="48"/>
        </w:rPr>
        <w:t xml:space="preserve"> </w:t>
      </w:r>
      <w:r w:rsidR="00146FE1" w:rsidRPr="002460E9">
        <w:rPr>
          <w:sz w:val="48"/>
          <w:szCs w:val="48"/>
        </w:rPr>
        <w:t>Imbalanced Dataset</w:t>
      </w:r>
    </w:p>
    <w:p w14:paraId="7D75CA59" w14:textId="21A3FCBB" w:rsidR="00325C47" w:rsidRDefault="00325C47" w:rsidP="00325C47">
      <w:pPr>
        <w:pStyle w:val="BodyText"/>
        <w:rPr>
          <w:rFonts w:ascii="Arial"/>
          <w:sz w:val="54"/>
        </w:rPr>
      </w:pPr>
    </w:p>
    <w:p w14:paraId="2B235452" w14:textId="0566A516" w:rsidR="00AF10EC" w:rsidRDefault="00AF10EC" w:rsidP="00325C47">
      <w:pPr>
        <w:pStyle w:val="BodyText"/>
        <w:rPr>
          <w:rFonts w:ascii="Arial"/>
          <w:sz w:val="54"/>
        </w:rPr>
      </w:pPr>
    </w:p>
    <w:p w14:paraId="4DD7E18F" w14:textId="6ACB70DF" w:rsidR="00AF10EC" w:rsidRDefault="00AF10EC" w:rsidP="00325C47">
      <w:pPr>
        <w:pStyle w:val="BodyText"/>
        <w:rPr>
          <w:rFonts w:ascii="Arial"/>
          <w:sz w:val="54"/>
        </w:rPr>
      </w:pPr>
    </w:p>
    <w:p w14:paraId="19B60184" w14:textId="77777777" w:rsidR="00951455" w:rsidRDefault="00951455" w:rsidP="00325C47">
      <w:pPr>
        <w:pStyle w:val="BodyText"/>
        <w:rPr>
          <w:rFonts w:ascii="Arial"/>
          <w:sz w:val="54"/>
        </w:rPr>
      </w:pPr>
    </w:p>
    <w:p w14:paraId="2AE0B730" w14:textId="4EF70A76" w:rsidR="00642AAB" w:rsidRPr="00A719CC" w:rsidRDefault="00325C47" w:rsidP="007D044D">
      <w:pPr>
        <w:spacing w:line="360" w:lineRule="auto"/>
        <w:rPr>
          <w:sz w:val="32"/>
          <w:szCs w:val="32"/>
        </w:rPr>
      </w:pPr>
      <w:r w:rsidRPr="00A719CC">
        <w:rPr>
          <w:sz w:val="32"/>
          <w:szCs w:val="32"/>
        </w:rPr>
        <w:tab/>
        <w:t>N</w:t>
      </w:r>
      <w:r w:rsidR="002C57C1">
        <w:rPr>
          <w:sz w:val="32"/>
          <w:szCs w:val="32"/>
        </w:rPr>
        <w:t>ame:</w:t>
      </w:r>
      <w:r w:rsidRPr="00A719CC">
        <w:rPr>
          <w:sz w:val="32"/>
          <w:szCs w:val="32"/>
        </w:rPr>
        <w:tab/>
      </w:r>
      <w:r w:rsidRPr="00A719CC">
        <w:rPr>
          <w:sz w:val="32"/>
          <w:szCs w:val="32"/>
        </w:rPr>
        <w:tab/>
      </w:r>
      <w:r w:rsidRPr="00A719CC">
        <w:rPr>
          <w:sz w:val="32"/>
          <w:szCs w:val="32"/>
        </w:rPr>
        <w:tab/>
      </w:r>
      <w:r w:rsidRPr="00A719CC">
        <w:rPr>
          <w:sz w:val="32"/>
          <w:szCs w:val="32"/>
        </w:rPr>
        <w:tab/>
      </w:r>
      <w:r w:rsidRPr="00A719CC">
        <w:rPr>
          <w:sz w:val="32"/>
          <w:szCs w:val="32"/>
        </w:rPr>
        <w:tab/>
      </w:r>
      <w:r w:rsidRPr="00A719CC">
        <w:rPr>
          <w:sz w:val="32"/>
          <w:szCs w:val="32"/>
        </w:rPr>
        <w:tab/>
      </w:r>
      <w:r w:rsidRPr="00A719CC">
        <w:rPr>
          <w:sz w:val="32"/>
          <w:szCs w:val="32"/>
        </w:rPr>
        <w:tab/>
      </w:r>
      <w:r w:rsidR="00AF5F2B" w:rsidRPr="00A719CC">
        <w:rPr>
          <w:sz w:val="32"/>
          <w:szCs w:val="32"/>
        </w:rPr>
        <w:t xml:space="preserve"> </w:t>
      </w:r>
      <w:r w:rsidR="00A719CC" w:rsidRPr="00A719CC">
        <w:rPr>
          <w:sz w:val="32"/>
          <w:szCs w:val="32"/>
        </w:rPr>
        <w:t xml:space="preserve">  </w:t>
      </w:r>
      <w:r w:rsidR="00A719CC">
        <w:rPr>
          <w:sz w:val="32"/>
          <w:szCs w:val="32"/>
        </w:rPr>
        <w:t>A</w:t>
      </w:r>
      <w:r w:rsidR="00AF5F2B" w:rsidRPr="00A719CC">
        <w:rPr>
          <w:sz w:val="32"/>
          <w:szCs w:val="32"/>
        </w:rPr>
        <w:t>rshad</w:t>
      </w:r>
      <w:r w:rsidR="00146FE1" w:rsidRPr="00A719CC">
        <w:rPr>
          <w:sz w:val="32"/>
          <w:szCs w:val="32"/>
        </w:rPr>
        <w:t xml:space="preserve"> Shaik</w:t>
      </w:r>
    </w:p>
    <w:p w14:paraId="02C90348" w14:textId="61F898FD" w:rsidR="007D044D" w:rsidRPr="00A719CC" w:rsidRDefault="007D044D" w:rsidP="007D044D">
      <w:pPr>
        <w:rPr>
          <w:sz w:val="32"/>
          <w:szCs w:val="32"/>
        </w:rPr>
      </w:pPr>
      <w:r w:rsidRPr="00A719CC">
        <w:rPr>
          <w:sz w:val="32"/>
          <w:szCs w:val="32"/>
        </w:rPr>
        <w:tab/>
        <w:t xml:space="preserve">Supervisor: </w:t>
      </w:r>
      <w:r w:rsidR="00A719CC" w:rsidRPr="00A719CC">
        <w:rPr>
          <w:sz w:val="32"/>
          <w:szCs w:val="32"/>
        </w:rPr>
        <w:t xml:space="preserve">                                                        </w:t>
      </w:r>
      <w:proofErr w:type="spellStart"/>
      <w:r w:rsidR="00146FE1" w:rsidRPr="00A719CC">
        <w:rPr>
          <w:sz w:val="32"/>
          <w:szCs w:val="32"/>
        </w:rPr>
        <w:t>Seyedali</w:t>
      </w:r>
      <w:proofErr w:type="spellEnd"/>
      <w:r w:rsidR="00146FE1" w:rsidRPr="00A719CC">
        <w:rPr>
          <w:sz w:val="32"/>
          <w:szCs w:val="32"/>
        </w:rPr>
        <w:t xml:space="preserve"> </w:t>
      </w:r>
      <w:proofErr w:type="spellStart"/>
      <w:r w:rsidR="00146FE1" w:rsidRPr="00A719CC">
        <w:rPr>
          <w:sz w:val="32"/>
          <w:szCs w:val="32"/>
        </w:rPr>
        <w:t>Pourmoafi</w:t>
      </w:r>
      <w:proofErr w:type="spellEnd"/>
    </w:p>
    <w:p w14:paraId="748FA484" w14:textId="19DBEEFA" w:rsidR="00F37F1C" w:rsidRPr="00A719CC" w:rsidRDefault="007D044D" w:rsidP="007D044D">
      <w:pPr>
        <w:rPr>
          <w:sz w:val="32"/>
          <w:szCs w:val="32"/>
        </w:rPr>
      </w:pPr>
      <w:r w:rsidRPr="00A719CC">
        <w:rPr>
          <w:sz w:val="32"/>
          <w:szCs w:val="32"/>
        </w:rPr>
        <w:tab/>
      </w:r>
      <w:r w:rsidR="004654D9" w:rsidRPr="00A719CC">
        <w:rPr>
          <w:sz w:val="32"/>
          <w:szCs w:val="32"/>
        </w:rPr>
        <w:t>Advisor</w:t>
      </w:r>
      <w:r w:rsidRPr="00A719CC">
        <w:rPr>
          <w:sz w:val="32"/>
          <w:szCs w:val="32"/>
        </w:rPr>
        <w:t xml:space="preserve">: </w:t>
      </w:r>
      <w:r w:rsidR="00A719CC" w:rsidRPr="00A719CC">
        <w:rPr>
          <w:sz w:val="32"/>
          <w:szCs w:val="32"/>
        </w:rPr>
        <w:t xml:space="preserve">                                                             </w:t>
      </w:r>
      <w:r w:rsidRPr="00A719CC">
        <w:rPr>
          <w:sz w:val="32"/>
          <w:szCs w:val="32"/>
        </w:rPr>
        <w:t xml:space="preserve">Dr. Na </w:t>
      </w:r>
      <w:proofErr w:type="spellStart"/>
      <w:r w:rsidRPr="00A719CC">
        <w:rPr>
          <w:sz w:val="32"/>
          <w:szCs w:val="32"/>
        </w:rPr>
        <w:t>Helian</w:t>
      </w:r>
      <w:proofErr w:type="spellEnd"/>
    </w:p>
    <w:p w14:paraId="21440045" w14:textId="1C52FFFC" w:rsidR="00EE6121" w:rsidRDefault="00EE6121" w:rsidP="007D044D">
      <w:pPr>
        <w:rPr>
          <w:sz w:val="30"/>
          <w:szCs w:val="30"/>
        </w:rPr>
      </w:pPr>
    </w:p>
    <w:p w14:paraId="37331E38" w14:textId="3F1B229C" w:rsidR="00240437" w:rsidRDefault="00240437" w:rsidP="007D044D">
      <w:pPr>
        <w:rPr>
          <w:sz w:val="30"/>
          <w:szCs w:val="30"/>
        </w:rPr>
      </w:pPr>
    </w:p>
    <w:p w14:paraId="0F0B9377" w14:textId="77777777" w:rsidR="00240437" w:rsidRDefault="00240437" w:rsidP="007D044D">
      <w:pPr>
        <w:rPr>
          <w:sz w:val="30"/>
          <w:szCs w:val="30"/>
        </w:rPr>
      </w:pPr>
    </w:p>
    <w:p w14:paraId="30D902BD" w14:textId="6705A259" w:rsidR="00EE6121" w:rsidRDefault="00EE6121" w:rsidP="007D044D">
      <w:pPr>
        <w:rPr>
          <w:sz w:val="30"/>
          <w:szCs w:val="30"/>
        </w:rPr>
      </w:pPr>
    </w:p>
    <w:p w14:paraId="5E3226B8" w14:textId="45043A62" w:rsidR="00B828B8" w:rsidRDefault="00B828B8" w:rsidP="007D044D">
      <w:pPr>
        <w:rPr>
          <w:sz w:val="30"/>
          <w:szCs w:val="30"/>
        </w:rPr>
      </w:pPr>
    </w:p>
    <w:p w14:paraId="4E409DC3" w14:textId="27414318" w:rsidR="00B828B8" w:rsidRDefault="00B828B8" w:rsidP="007D044D">
      <w:pPr>
        <w:rPr>
          <w:sz w:val="30"/>
          <w:szCs w:val="30"/>
        </w:rPr>
      </w:pPr>
    </w:p>
    <w:p w14:paraId="0DB7C165" w14:textId="77777777" w:rsidR="00B828B8" w:rsidRDefault="00B828B8" w:rsidP="007D044D">
      <w:pPr>
        <w:rPr>
          <w:sz w:val="30"/>
          <w:szCs w:val="30"/>
        </w:rPr>
      </w:pPr>
    </w:p>
    <w:p w14:paraId="23FEAEA3" w14:textId="77777777" w:rsidR="00CE1017" w:rsidRPr="00C74846" w:rsidRDefault="00CE1017" w:rsidP="00CE1017">
      <w:pPr>
        <w:pStyle w:val="Heading1"/>
        <w:jc w:val="center"/>
        <w:rPr>
          <w:rFonts w:cs="Times New Roman"/>
        </w:rPr>
      </w:pPr>
      <w:bookmarkStart w:id="0" w:name="_Toc114419449"/>
      <w:r w:rsidRPr="00C74846">
        <w:rPr>
          <w:rFonts w:cs="Times New Roman"/>
        </w:rPr>
        <w:lastRenderedPageBreak/>
        <w:t>ACKNOWLEDGEMENT</w:t>
      </w:r>
      <w:bookmarkEnd w:id="0"/>
    </w:p>
    <w:p w14:paraId="7C7E61ED" w14:textId="77777777" w:rsidR="00CE1017" w:rsidRDefault="00CE1017" w:rsidP="00CE1017">
      <w:pPr>
        <w:pStyle w:val="Default"/>
        <w:jc w:val="center"/>
        <w:rPr>
          <w:sz w:val="32"/>
          <w:szCs w:val="32"/>
        </w:rPr>
      </w:pPr>
    </w:p>
    <w:p w14:paraId="0D14FBDE" w14:textId="65CC6CC8" w:rsidR="00520783" w:rsidRPr="00520783" w:rsidRDefault="00520783" w:rsidP="00520783">
      <w:pPr>
        <w:rPr>
          <w:rFonts w:eastAsiaTheme="minorHAnsi"/>
          <w:color w:val="2A2A2A"/>
          <w:sz w:val="23"/>
          <w:szCs w:val="23"/>
          <w:lang w:val="en-IN"/>
        </w:rPr>
      </w:pPr>
      <w:r w:rsidRPr="00520783">
        <w:rPr>
          <w:rFonts w:eastAsiaTheme="minorHAnsi"/>
          <w:color w:val="2A2A2A"/>
          <w:sz w:val="23"/>
          <w:szCs w:val="23"/>
          <w:lang w:val="en-IN"/>
        </w:rPr>
        <w:t xml:space="preserve">I'd like to take this opportunity to thank my supervisor, Professor </w:t>
      </w:r>
      <w:proofErr w:type="spellStart"/>
      <w:r w:rsidRPr="00520783">
        <w:rPr>
          <w:rFonts w:eastAsiaTheme="minorHAnsi"/>
          <w:color w:val="2A2A2A"/>
          <w:sz w:val="23"/>
          <w:szCs w:val="23"/>
          <w:lang w:val="en-IN"/>
        </w:rPr>
        <w:t>Seyedali</w:t>
      </w:r>
      <w:proofErr w:type="spellEnd"/>
      <w:r w:rsidRPr="00520783">
        <w:rPr>
          <w:rFonts w:eastAsiaTheme="minorHAnsi"/>
          <w:color w:val="2A2A2A"/>
          <w:sz w:val="23"/>
          <w:szCs w:val="23"/>
          <w:lang w:val="en-IN"/>
        </w:rPr>
        <w:t xml:space="preserve"> </w:t>
      </w:r>
      <w:proofErr w:type="spellStart"/>
      <w:r w:rsidRPr="00520783">
        <w:rPr>
          <w:rFonts w:eastAsiaTheme="minorHAnsi"/>
          <w:color w:val="2A2A2A"/>
          <w:sz w:val="23"/>
          <w:szCs w:val="23"/>
          <w:lang w:val="en-IN"/>
        </w:rPr>
        <w:t>Pourmoafi</w:t>
      </w:r>
      <w:proofErr w:type="spellEnd"/>
      <w:r w:rsidRPr="00520783">
        <w:rPr>
          <w:rFonts w:eastAsiaTheme="minorHAnsi"/>
          <w:color w:val="2A2A2A"/>
          <w:sz w:val="23"/>
          <w:szCs w:val="23"/>
          <w:lang w:val="en-IN"/>
        </w:rPr>
        <w:t xml:space="preserve">, and the project advisor, </w:t>
      </w:r>
      <w:proofErr w:type="spellStart"/>
      <w:r w:rsidRPr="00520783">
        <w:rPr>
          <w:rFonts w:eastAsiaTheme="minorHAnsi"/>
          <w:color w:val="2A2A2A"/>
          <w:sz w:val="23"/>
          <w:szCs w:val="23"/>
          <w:lang w:val="en-IN"/>
        </w:rPr>
        <w:t>Dr.</w:t>
      </w:r>
      <w:proofErr w:type="spellEnd"/>
      <w:r w:rsidRPr="00520783">
        <w:rPr>
          <w:rFonts w:eastAsiaTheme="minorHAnsi"/>
          <w:color w:val="2A2A2A"/>
          <w:sz w:val="23"/>
          <w:szCs w:val="23"/>
          <w:lang w:val="en-IN"/>
        </w:rPr>
        <w:t xml:space="preserve"> Na </w:t>
      </w:r>
      <w:proofErr w:type="spellStart"/>
      <w:r w:rsidRPr="00520783">
        <w:rPr>
          <w:rFonts w:eastAsiaTheme="minorHAnsi"/>
          <w:color w:val="2A2A2A"/>
          <w:sz w:val="23"/>
          <w:szCs w:val="23"/>
          <w:lang w:val="en-IN"/>
        </w:rPr>
        <w:t>Helian</w:t>
      </w:r>
      <w:proofErr w:type="spellEnd"/>
      <w:r w:rsidRPr="00520783">
        <w:rPr>
          <w:rFonts w:eastAsiaTheme="minorHAnsi"/>
          <w:color w:val="2A2A2A"/>
          <w:sz w:val="23"/>
          <w:szCs w:val="23"/>
          <w:lang w:val="en-IN"/>
        </w:rPr>
        <w:t>, for their invaluable advice</w:t>
      </w:r>
      <w:r>
        <w:rPr>
          <w:rFonts w:eastAsiaTheme="minorHAnsi"/>
          <w:color w:val="2A2A2A"/>
          <w:sz w:val="23"/>
          <w:szCs w:val="23"/>
          <w:lang w:val="en-IN"/>
        </w:rPr>
        <w:t xml:space="preserve"> and support</w:t>
      </w:r>
      <w:r w:rsidRPr="00520783">
        <w:rPr>
          <w:rFonts w:eastAsiaTheme="minorHAnsi"/>
          <w:color w:val="2A2A2A"/>
          <w:sz w:val="23"/>
          <w:szCs w:val="23"/>
          <w:lang w:val="en-IN"/>
        </w:rPr>
        <w:t xml:space="preserve"> that helped me finish this </w:t>
      </w:r>
      <w:r w:rsidR="007078EC">
        <w:rPr>
          <w:rFonts w:eastAsiaTheme="minorHAnsi"/>
          <w:color w:val="2A2A2A"/>
          <w:sz w:val="23"/>
          <w:szCs w:val="23"/>
          <w:lang w:val="en-IN"/>
        </w:rPr>
        <w:t>project</w:t>
      </w:r>
      <w:r w:rsidRPr="00520783">
        <w:rPr>
          <w:rFonts w:eastAsiaTheme="minorHAnsi"/>
          <w:color w:val="2A2A2A"/>
          <w:sz w:val="23"/>
          <w:szCs w:val="23"/>
          <w:lang w:val="en-IN"/>
        </w:rPr>
        <w:t>.</w:t>
      </w:r>
    </w:p>
    <w:p w14:paraId="790F1F54" w14:textId="476A9B8F" w:rsidR="00520783" w:rsidRPr="00520783" w:rsidRDefault="00520783" w:rsidP="00520783">
      <w:pPr>
        <w:rPr>
          <w:rFonts w:eastAsiaTheme="minorHAnsi"/>
          <w:color w:val="2A2A2A"/>
          <w:sz w:val="23"/>
          <w:szCs w:val="23"/>
          <w:lang w:val="en-IN"/>
        </w:rPr>
      </w:pPr>
      <w:r w:rsidRPr="00520783">
        <w:rPr>
          <w:rFonts w:eastAsiaTheme="minorHAnsi"/>
          <w:color w:val="2A2A2A"/>
          <w:sz w:val="23"/>
          <w:szCs w:val="23"/>
          <w:lang w:val="en-IN"/>
        </w:rPr>
        <w:t>Given that this</w:t>
      </w:r>
      <w:r w:rsidR="00885E5E">
        <w:rPr>
          <w:rFonts w:eastAsiaTheme="minorHAnsi"/>
          <w:color w:val="2A2A2A"/>
          <w:sz w:val="23"/>
          <w:szCs w:val="23"/>
          <w:lang w:val="en-IN"/>
        </w:rPr>
        <w:t xml:space="preserve"> is relatively</w:t>
      </w:r>
      <w:r w:rsidRPr="00520783">
        <w:rPr>
          <w:rFonts w:eastAsiaTheme="minorHAnsi"/>
          <w:color w:val="2A2A2A"/>
          <w:sz w:val="23"/>
          <w:szCs w:val="23"/>
          <w:lang w:val="en-IN"/>
        </w:rPr>
        <w:t xml:space="preserve"> a new field for me, I am grateful for their patience and understanding.</w:t>
      </w:r>
    </w:p>
    <w:p w14:paraId="5431D5BF" w14:textId="77777777" w:rsidR="00520783" w:rsidRPr="00520783" w:rsidRDefault="00520783" w:rsidP="00520783">
      <w:pPr>
        <w:rPr>
          <w:rFonts w:eastAsiaTheme="minorHAnsi"/>
          <w:color w:val="2A2A2A"/>
          <w:sz w:val="23"/>
          <w:szCs w:val="23"/>
          <w:lang w:val="en-IN"/>
        </w:rPr>
      </w:pPr>
    </w:p>
    <w:p w14:paraId="16E1E086" w14:textId="77777777" w:rsidR="00520783" w:rsidRPr="00520783" w:rsidRDefault="00520783" w:rsidP="00520783">
      <w:pPr>
        <w:rPr>
          <w:rFonts w:eastAsiaTheme="minorHAnsi"/>
          <w:color w:val="2A2A2A"/>
          <w:sz w:val="23"/>
          <w:szCs w:val="23"/>
          <w:lang w:val="en-IN"/>
        </w:rPr>
      </w:pPr>
    </w:p>
    <w:p w14:paraId="726F29E0" w14:textId="77777777" w:rsidR="00520783" w:rsidRPr="00520783" w:rsidRDefault="00520783" w:rsidP="00520783">
      <w:pPr>
        <w:rPr>
          <w:rFonts w:eastAsiaTheme="minorHAnsi"/>
          <w:color w:val="2A2A2A"/>
          <w:sz w:val="23"/>
          <w:szCs w:val="23"/>
          <w:lang w:val="en-IN"/>
        </w:rPr>
      </w:pPr>
      <w:r w:rsidRPr="00520783">
        <w:rPr>
          <w:rFonts w:eastAsiaTheme="minorHAnsi"/>
          <w:color w:val="2A2A2A"/>
          <w:sz w:val="23"/>
          <w:szCs w:val="23"/>
          <w:lang w:val="en-IN"/>
        </w:rPr>
        <w:t>In addition, I'd like to thank my friends for their unwavering faith in me.</w:t>
      </w:r>
    </w:p>
    <w:p w14:paraId="5A522D92" w14:textId="2DA6753B" w:rsidR="00B322E5" w:rsidRDefault="00520783" w:rsidP="00520783">
      <w:pPr>
        <w:rPr>
          <w:rFonts w:eastAsiaTheme="minorHAnsi"/>
          <w:b/>
          <w:bCs/>
          <w:color w:val="1F3864"/>
          <w:sz w:val="24"/>
          <w:szCs w:val="24"/>
          <w:lang w:val="en-IN"/>
        </w:rPr>
      </w:pPr>
      <w:r w:rsidRPr="00520783">
        <w:rPr>
          <w:rFonts w:eastAsiaTheme="minorHAnsi"/>
          <w:color w:val="2A2A2A"/>
          <w:sz w:val="23"/>
          <w:szCs w:val="23"/>
          <w:lang w:val="en-IN"/>
        </w:rPr>
        <w:t>Finally, I'd like to express my gratitude to my family for their unwavering support, as this thesis would not have been possible without them.</w:t>
      </w:r>
    </w:p>
    <w:p w14:paraId="7BF2C886" w14:textId="2C03C4FA" w:rsidR="00CE1017" w:rsidRDefault="00CE1017" w:rsidP="007D044D">
      <w:pPr>
        <w:rPr>
          <w:rFonts w:eastAsiaTheme="minorHAnsi"/>
          <w:b/>
          <w:bCs/>
          <w:color w:val="1F3864"/>
          <w:sz w:val="24"/>
          <w:szCs w:val="24"/>
          <w:lang w:val="en-IN"/>
        </w:rPr>
      </w:pPr>
    </w:p>
    <w:p w14:paraId="27A86DE2" w14:textId="038C4063" w:rsidR="00CE1017" w:rsidRDefault="00CE1017" w:rsidP="007D044D">
      <w:pPr>
        <w:rPr>
          <w:rFonts w:eastAsiaTheme="minorHAnsi"/>
          <w:b/>
          <w:bCs/>
          <w:color w:val="1F3864"/>
          <w:sz w:val="24"/>
          <w:szCs w:val="24"/>
          <w:lang w:val="en-IN"/>
        </w:rPr>
      </w:pPr>
    </w:p>
    <w:p w14:paraId="368EBBCE" w14:textId="1CC79D43" w:rsidR="00CE1017" w:rsidRDefault="00CE1017" w:rsidP="007D044D">
      <w:pPr>
        <w:rPr>
          <w:rFonts w:eastAsiaTheme="minorHAnsi"/>
          <w:b/>
          <w:bCs/>
          <w:color w:val="1F3864"/>
          <w:sz w:val="24"/>
          <w:szCs w:val="24"/>
          <w:lang w:val="en-IN"/>
        </w:rPr>
      </w:pPr>
    </w:p>
    <w:p w14:paraId="30E8DB7F" w14:textId="70396DE7" w:rsidR="00CE1017" w:rsidRDefault="00CE1017" w:rsidP="007D044D">
      <w:pPr>
        <w:rPr>
          <w:rFonts w:eastAsiaTheme="minorHAnsi"/>
          <w:b/>
          <w:bCs/>
          <w:color w:val="1F3864"/>
          <w:sz w:val="24"/>
          <w:szCs w:val="24"/>
          <w:lang w:val="en-IN"/>
        </w:rPr>
      </w:pPr>
    </w:p>
    <w:p w14:paraId="663A1DCB" w14:textId="5E95DDB8" w:rsidR="00CE1017" w:rsidRDefault="00CE1017" w:rsidP="007D044D">
      <w:pPr>
        <w:rPr>
          <w:rFonts w:eastAsiaTheme="minorHAnsi"/>
          <w:b/>
          <w:bCs/>
          <w:color w:val="1F3864"/>
          <w:sz w:val="24"/>
          <w:szCs w:val="24"/>
          <w:lang w:val="en-IN"/>
        </w:rPr>
      </w:pPr>
    </w:p>
    <w:p w14:paraId="3667C80B" w14:textId="46720C90" w:rsidR="00CE1017" w:rsidRDefault="00CE1017" w:rsidP="007D044D">
      <w:pPr>
        <w:rPr>
          <w:rFonts w:eastAsiaTheme="minorHAnsi"/>
          <w:b/>
          <w:bCs/>
          <w:color w:val="1F3864"/>
          <w:sz w:val="24"/>
          <w:szCs w:val="24"/>
          <w:lang w:val="en-IN"/>
        </w:rPr>
      </w:pPr>
    </w:p>
    <w:p w14:paraId="2058BD7E" w14:textId="076A41B3" w:rsidR="00CE1017" w:rsidRDefault="00CE1017" w:rsidP="007D044D">
      <w:pPr>
        <w:rPr>
          <w:rFonts w:eastAsiaTheme="minorHAnsi"/>
          <w:b/>
          <w:bCs/>
          <w:color w:val="1F3864"/>
          <w:sz w:val="24"/>
          <w:szCs w:val="24"/>
          <w:lang w:val="en-IN"/>
        </w:rPr>
      </w:pPr>
    </w:p>
    <w:p w14:paraId="126728FA" w14:textId="1A9BB419" w:rsidR="00CE1017" w:rsidRDefault="00CE1017" w:rsidP="007D044D">
      <w:pPr>
        <w:rPr>
          <w:rFonts w:eastAsiaTheme="minorHAnsi"/>
          <w:b/>
          <w:bCs/>
          <w:color w:val="1F3864"/>
          <w:sz w:val="24"/>
          <w:szCs w:val="24"/>
          <w:lang w:val="en-IN"/>
        </w:rPr>
      </w:pPr>
    </w:p>
    <w:p w14:paraId="6258DC2D" w14:textId="20197175" w:rsidR="00CE1017" w:rsidRDefault="00CE1017" w:rsidP="007D044D">
      <w:pPr>
        <w:rPr>
          <w:rFonts w:eastAsiaTheme="minorHAnsi"/>
          <w:b/>
          <w:bCs/>
          <w:color w:val="1F3864"/>
          <w:sz w:val="24"/>
          <w:szCs w:val="24"/>
          <w:lang w:val="en-IN"/>
        </w:rPr>
      </w:pPr>
    </w:p>
    <w:p w14:paraId="0B226262" w14:textId="41250B04" w:rsidR="006A6551" w:rsidRDefault="006A6551" w:rsidP="007D044D">
      <w:pPr>
        <w:rPr>
          <w:rFonts w:eastAsiaTheme="minorHAnsi"/>
          <w:b/>
          <w:bCs/>
          <w:color w:val="1F3864"/>
          <w:sz w:val="24"/>
          <w:szCs w:val="24"/>
          <w:lang w:val="en-IN"/>
        </w:rPr>
      </w:pPr>
    </w:p>
    <w:p w14:paraId="452461E2" w14:textId="77777777" w:rsidR="006A6551" w:rsidRDefault="006A6551" w:rsidP="007D044D">
      <w:pPr>
        <w:rPr>
          <w:rFonts w:eastAsiaTheme="minorHAnsi"/>
          <w:b/>
          <w:bCs/>
          <w:color w:val="1F3864"/>
          <w:sz w:val="24"/>
          <w:szCs w:val="24"/>
          <w:lang w:val="en-IN"/>
        </w:rPr>
      </w:pPr>
    </w:p>
    <w:p w14:paraId="47E14801" w14:textId="2894286E" w:rsidR="00B322E5" w:rsidRDefault="00B322E5" w:rsidP="007D044D">
      <w:pPr>
        <w:rPr>
          <w:rFonts w:eastAsiaTheme="minorHAnsi"/>
          <w:b/>
          <w:bCs/>
          <w:color w:val="1F3864"/>
          <w:sz w:val="24"/>
          <w:szCs w:val="24"/>
          <w:lang w:val="en-IN"/>
        </w:rPr>
      </w:pPr>
    </w:p>
    <w:p w14:paraId="56DFC42C" w14:textId="6175BF5F" w:rsidR="00B322E5" w:rsidRDefault="00B322E5" w:rsidP="007D044D">
      <w:pPr>
        <w:rPr>
          <w:rFonts w:eastAsiaTheme="minorHAnsi"/>
          <w:b/>
          <w:bCs/>
          <w:color w:val="1F3864"/>
          <w:sz w:val="24"/>
          <w:szCs w:val="24"/>
          <w:lang w:val="en-IN"/>
        </w:rPr>
      </w:pPr>
    </w:p>
    <w:p w14:paraId="7D3B9538" w14:textId="71D89341" w:rsidR="00B322E5" w:rsidRDefault="00B322E5" w:rsidP="007D044D">
      <w:pPr>
        <w:rPr>
          <w:rFonts w:eastAsiaTheme="minorHAnsi"/>
          <w:b/>
          <w:bCs/>
          <w:color w:val="1F3864"/>
          <w:sz w:val="24"/>
          <w:szCs w:val="24"/>
          <w:lang w:val="en-IN"/>
        </w:rPr>
      </w:pPr>
    </w:p>
    <w:p w14:paraId="1C962604" w14:textId="473D359A" w:rsidR="00B322E5" w:rsidRDefault="00B322E5" w:rsidP="007D044D">
      <w:pPr>
        <w:rPr>
          <w:rFonts w:eastAsiaTheme="minorHAnsi"/>
          <w:b/>
          <w:bCs/>
          <w:color w:val="1F3864"/>
          <w:sz w:val="24"/>
          <w:szCs w:val="24"/>
          <w:lang w:val="en-IN"/>
        </w:rPr>
      </w:pPr>
    </w:p>
    <w:p w14:paraId="123E4019" w14:textId="792DA8D0" w:rsidR="00B322E5" w:rsidRDefault="00B322E5" w:rsidP="007D044D">
      <w:pPr>
        <w:rPr>
          <w:rFonts w:eastAsiaTheme="minorHAnsi"/>
          <w:b/>
          <w:bCs/>
          <w:color w:val="1F3864"/>
          <w:sz w:val="24"/>
          <w:szCs w:val="24"/>
          <w:lang w:val="en-IN"/>
        </w:rPr>
      </w:pPr>
    </w:p>
    <w:p w14:paraId="67B23A6E" w14:textId="3B788C5E" w:rsidR="00B322E5" w:rsidRDefault="00B322E5" w:rsidP="007D044D">
      <w:pPr>
        <w:rPr>
          <w:rFonts w:eastAsiaTheme="minorHAnsi"/>
          <w:b/>
          <w:bCs/>
          <w:color w:val="1F3864"/>
          <w:sz w:val="24"/>
          <w:szCs w:val="24"/>
          <w:lang w:val="en-IN"/>
        </w:rPr>
      </w:pPr>
    </w:p>
    <w:p w14:paraId="1AADB609" w14:textId="152D407A" w:rsidR="00B322E5" w:rsidRDefault="00B322E5" w:rsidP="007D044D">
      <w:pPr>
        <w:rPr>
          <w:rFonts w:eastAsiaTheme="minorHAnsi"/>
          <w:b/>
          <w:bCs/>
          <w:color w:val="1F3864"/>
          <w:sz w:val="24"/>
          <w:szCs w:val="24"/>
          <w:lang w:val="en-IN"/>
        </w:rPr>
      </w:pPr>
    </w:p>
    <w:p w14:paraId="040F4D8F" w14:textId="5A1F1421" w:rsidR="00B322E5" w:rsidRDefault="00B322E5" w:rsidP="007D044D">
      <w:pPr>
        <w:rPr>
          <w:rFonts w:eastAsiaTheme="minorHAnsi"/>
          <w:b/>
          <w:bCs/>
          <w:color w:val="1F3864"/>
          <w:sz w:val="24"/>
          <w:szCs w:val="24"/>
          <w:lang w:val="en-IN"/>
        </w:rPr>
      </w:pPr>
    </w:p>
    <w:p w14:paraId="73F34FC5" w14:textId="58481B3F" w:rsidR="00B322E5" w:rsidRDefault="00B322E5" w:rsidP="007D044D">
      <w:pPr>
        <w:rPr>
          <w:rFonts w:eastAsiaTheme="minorHAnsi"/>
          <w:b/>
          <w:bCs/>
          <w:color w:val="1F3864"/>
          <w:sz w:val="24"/>
          <w:szCs w:val="24"/>
          <w:lang w:val="en-IN"/>
        </w:rPr>
      </w:pPr>
    </w:p>
    <w:p w14:paraId="614A2244" w14:textId="7411777F" w:rsidR="00B322E5" w:rsidRDefault="00B322E5" w:rsidP="007D044D">
      <w:pPr>
        <w:rPr>
          <w:rFonts w:eastAsiaTheme="minorHAnsi"/>
          <w:b/>
          <w:bCs/>
          <w:color w:val="1F3864"/>
          <w:sz w:val="24"/>
          <w:szCs w:val="24"/>
          <w:lang w:val="en-IN"/>
        </w:rPr>
      </w:pPr>
    </w:p>
    <w:p w14:paraId="5D223972" w14:textId="0502C36D" w:rsidR="00B322E5" w:rsidRDefault="00B322E5" w:rsidP="007D044D">
      <w:pPr>
        <w:rPr>
          <w:rFonts w:eastAsiaTheme="minorHAnsi"/>
          <w:b/>
          <w:bCs/>
          <w:color w:val="1F3864"/>
          <w:sz w:val="24"/>
          <w:szCs w:val="24"/>
          <w:lang w:val="en-IN"/>
        </w:rPr>
      </w:pPr>
    </w:p>
    <w:p w14:paraId="560FED7C" w14:textId="3C16936D" w:rsidR="00B322E5" w:rsidRDefault="00B322E5" w:rsidP="007D044D">
      <w:pPr>
        <w:rPr>
          <w:rFonts w:eastAsiaTheme="minorHAnsi"/>
          <w:b/>
          <w:bCs/>
          <w:color w:val="1F3864"/>
          <w:sz w:val="24"/>
          <w:szCs w:val="24"/>
          <w:lang w:val="en-IN"/>
        </w:rPr>
      </w:pPr>
    </w:p>
    <w:p w14:paraId="49228D38" w14:textId="4D908844" w:rsidR="00B322E5" w:rsidRDefault="00B322E5" w:rsidP="007D044D">
      <w:pPr>
        <w:rPr>
          <w:rFonts w:eastAsiaTheme="minorHAnsi"/>
          <w:b/>
          <w:bCs/>
          <w:color w:val="1F3864"/>
          <w:sz w:val="24"/>
          <w:szCs w:val="24"/>
          <w:lang w:val="en-IN"/>
        </w:rPr>
      </w:pPr>
    </w:p>
    <w:p w14:paraId="3CC87A43" w14:textId="720722D8" w:rsidR="00B322E5" w:rsidRDefault="00B322E5" w:rsidP="007D044D">
      <w:pPr>
        <w:rPr>
          <w:rFonts w:eastAsiaTheme="minorHAnsi"/>
          <w:b/>
          <w:bCs/>
          <w:color w:val="1F3864"/>
          <w:sz w:val="24"/>
          <w:szCs w:val="24"/>
          <w:lang w:val="en-IN"/>
        </w:rPr>
      </w:pPr>
    </w:p>
    <w:p w14:paraId="16D0B5C0" w14:textId="5FD95533" w:rsidR="00B322E5" w:rsidRDefault="00B322E5" w:rsidP="007D044D">
      <w:pPr>
        <w:rPr>
          <w:rFonts w:eastAsiaTheme="minorHAnsi"/>
          <w:b/>
          <w:bCs/>
          <w:color w:val="1F3864"/>
          <w:sz w:val="24"/>
          <w:szCs w:val="24"/>
          <w:lang w:val="en-IN"/>
        </w:rPr>
      </w:pPr>
    </w:p>
    <w:p w14:paraId="2FA66630" w14:textId="1DAAFF0E" w:rsidR="00B322E5" w:rsidRDefault="00B322E5" w:rsidP="007D044D">
      <w:pPr>
        <w:rPr>
          <w:rFonts w:eastAsiaTheme="minorHAnsi"/>
          <w:b/>
          <w:bCs/>
          <w:color w:val="1F3864"/>
          <w:sz w:val="24"/>
          <w:szCs w:val="24"/>
          <w:lang w:val="en-IN"/>
        </w:rPr>
      </w:pPr>
    </w:p>
    <w:p w14:paraId="370ABE57" w14:textId="3234EA7F" w:rsidR="00C74846" w:rsidRDefault="00C74846" w:rsidP="007D044D">
      <w:pPr>
        <w:rPr>
          <w:rFonts w:eastAsiaTheme="minorHAnsi"/>
          <w:b/>
          <w:bCs/>
          <w:color w:val="1F3864"/>
          <w:sz w:val="24"/>
          <w:szCs w:val="24"/>
          <w:lang w:val="en-IN"/>
        </w:rPr>
      </w:pPr>
    </w:p>
    <w:p w14:paraId="3314CA47" w14:textId="3FA0CBDA" w:rsidR="00C74846" w:rsidRDefault="00C74846" w:rsidP="007D044D">
      <w:pPr>
        <w:rPr>
          <w:rFonts w:eastAsiaTheme="minorHAnsi"/>
          <w:b/>
          <w:bCs/>
          <w:color w:val="1F3864"/>
          <w:sz w:val="24"/>
          <w:szCs w:val="24"/>
          <w:lang w:val="en-IN"/>
        </w:rPr>
      </w:pPr>
    </w:p>
    <w:p w14:paraId="16B93DAB" w14:textId="5B7F89EF" w:rsidR="00C74846" w:rsidRDefault="00C74846" w:rsidP="007D044D">
      <w:pPr>
        <w:rPr>
          <w:rFonts w:eastAsiaTheme="minorHAnsi"/>
          <w:b/>
          <w:bCs/>
          <w:color w:val="1F3864"/>
          <w:sz w:val="24"/>
          <w:szCs w:val="24"/>
          <w:lang w:val="en-IN"/>
        </w:rPr>
      </w:pPr>
    </w:p>
    <w:p w14:paraId="46DB743C" w14:textId="6C06F68A" w:rsidR="00C74846" w:rsidRDefault="00C74846" w:rsidP="007D044D">
      <w:pPr>
        <w:rPr>
          <w:rFonts w:eastAsiaTheme="minorHAnsi"/>
          <w:b/>
          <w:bCs/>
          <w:color w:val="1F3864"/>
          <w:sz w:val="24"/>
          <w:szCs w:val="24"/>
          <w:lang w:val="en-IN"/>
        </w:rPr>
      </w:pPr>
    </w:p>
    <w:p w14:paraId="622CF6AE" w14:textId="72005670" w:rsidR="00C74846" w:rsidRDefault="00C74846" w:rsidP="007D044D">
      <w:pPr>
        <w:rPr>
          <w:rFonts w:eastAsiaTheme="minorHAnsi"/>
          <w:b/>
          <w:bCs/>
          <w:color w:val="1F3864"/>
          <w:sz w:val="24"/>
          <w:szCs w:val="24"/>
          <w:lang w:val="en-IN"/>
        </w:rPr>
      </w:pPr>
    </w:p>
    <w:p w14:paraId="1200EFBD" w14:textId="48F9F29C" w:rsidR="00C74846" w:rsidRDefault="00C74846" w:rsidP="007D044D">
      <w:pPr>
        <w:rPr>
          <w:rFonts w:eastAsiaTheme="minorHAnsi"/>
          <w:b/>
          <w:bCs/>
          <w:color w:val="1F3864"/>
          <w:sz w:val="24"/>
          <w:szCs w:val="24"/>
          <w:lang w:val="en-IN"/>
        </w:rPr>
      </w:pPr>
    </w:p>
    <w:p w14:paraId="37DD396B" w14:textId="3CF0832E" w:rsidR="00C74846" w:rsidRDefault="00C74846" w:rsidP="007D044D">
      <w:pPr>
        <w:rPr>
          <w:rFonts w:eastAsiaTheme="minorHAnsi"/>
          <w:b/>
          <w:bCs/>
          <w:color w:val="1F3864"/>
          <w:sz w:val="24"/>
          <w:szCs w:val="24"/>
          <w:lang w:val="en-IN"/>
        </w:rPr>
      </w:pPr>
    </w:p>
    <w:p w14:paraId="71E55639" w14:textId="0629B2BC" w:rsidR="00C74846" w:rsidRDefault="00C74846" w:rsidP="007D044D">
      <w:pPr>
        <w:rPr>
          <w:rFonts w:eastAsiaTheme="minorHAnsi"/>
          <w:b/>
          <w:bCs/>
          <w:color w:val="1F3864"/>
          <w:sz w:val="24"/>
          <w:szCs w:val="24"/>
          <w:lang w:val="en-IN"/>
        </w:rPr>
      </w:pPr>
    </w:p>
    <w:p w14:paraId="1FCBF53E" w14:textId="77777777" w:rsidR="006A6551" w:rsidRPr="002F02EA" w:rsidRDefault="006A6551" w:rsidP="006A6551">
      <w:pPr>
        <w:pStyle w:val="Heading1"/>
        <w:jc w:val="center"/>
        <w:rPr>
          <w:rFonts w:eastAsiaTheme="minorHAnsi" w:cs="Times New Roman"/>
          <w:lang w:val="en-IN"/>
        </w:rPr>
      </w:pPr>
      <w:bookmarkStart w:id="1" w:name="_Toc114419451"/>
      <w:r w:rsidRPr="002F02EA">
        <w:rPr>
          <w:rFonts w:eastAsiaTheme="minorHAnsi" w:cs="Times New Roman"/>
          <w:lang w:val="en-IN"/>
        </w:rPr>
        <w:lastRenderedPageBreak/>
        <w:t>Abstract</w:t>
      </w:r>
      <w:bookmarkEnd w:id="1"/>
    </w:p>
    <w:p w14:paraId="6E8C12B4" w14:textId="77777777" w:rsidR="006A6551" w:rsidRDefault="006A6551" w:rsidP="006A6551">
      <w:pPr>
        <w:rPr>
          <w:rFonts w:eastAsiaTheme="minorHAnsi"/>
          <w:b/>
          <w:bCs/>
          <w:color w:val="1F3864"/>
          <w:sz w:val="24"/>
          <w:szCs w:val="24"/>
          <w:lang w:val="en-IN"/>
        </w:rPr>
      </w:pPr>
    </w:p>
    <w:p w14:paraId="25616D01" w14:textId="212E5E48" w:rsidR="006A6551" w:rsidRPr="00682201" w:rsidRDefault="006A6551" w:rsidP="006A6551">
      <w:pPr>
        <w:rPr>
          <w:rFonts w:eastAsiaTheme="minorHAnsi"/>
          <w:sz w:val="24"/>
          <w:szCs w:val="24"/>
          <w:lang w:val="en-IN"/>
        </w:rPr>
      </w:pPr>
      <w:r>
        <w:rPr>
          <w:rFonts w:eastAsiaTheme="minorHAnsi"/>
          <w:sz w:val="24"/>
          <w:szCs w:val="24"/>
          <w:lang w:val="en-IN"/>
        </w:rPr>
        <w:t xml:space="preserve">The problem with imbalanced learning includes uneven distribution of data across different classes where </w:t>
      </w:r>
      <w:proofErr w:type="gramStart"/>
      <w:r>
        <w:rPr>
          <w:rFonts w:eastAsiaTheme="minorHAnsi"/>
          <w:sz w:val="24"/>
          <w:szCs w:val="24"/>
          <w:lang w:val="en-IN"/>
        </w:rPr>
        <w:t>the majority of</w:t>
      </w:r>
      <w:proofErr w:type="gramEnd"/>
      <w:r>
        <w:rPr>
          <w:rFonts w:eastAsiaTheme="minorHAnsi"/>
          <w:sz w:val="24"/>
          <w:szCs w:val="24"/>
          <w:lang w:val="en-IN"/>
        </w:rPr>
        <w:t xml:space="preserve"> the data samples belongs to one class and the remaining minority portion of samples to the other. To overcome this problem a synthetic oversampling method is proposed where artificial data points as generated on the minority side to match the numbers of majority data points.</w:t>
      </w:r>
      <w:r w:rsidR="00F5683D">
        <w:rPr>
          <w:rFonts w:eastAsiaTheme="minorHAnsi"/>
          <w:sz w:val="24"/>
          <w:szCs w:val="24"/>
          <w:lang w:val="en-IN"/>
        </w:rPr>
        <w:t xml:space="preserve"> However,</w:t>
      </w:r>
      <w:r w:rsidR="00DD45E6">
        <w:rPr>
          <w:rFonts w:eastAsiaTheme="minorHAnsi"/>
          <w:sz w:val="24"/>
          <w:szCs w:val="24"/>
          <w:lang w:val="en-IN"/>
        </w:rPr>
        <w:t xml:space="preserve"> the existing oversampling algorithms have a few limitations</w:t>
      </w:r>
      <w:r w:rsidR="009829A6">
        <w:rPr>
          <w:rFonts w:eastAsiaTheme="minorHAnsi"/>
          <w:sz w:val="24"/>
          <w:szCs w:val="24"/>
          <w:lang w:val="en-IN"/>
        </w:rPr>
        <w:t xml:space="preserve"> of noise interference, data points overlapping, and neighbour selection blindness. This</w:t>
      </w:r>
      <w:r>
        <w:rPr>
          <w:rFonts w:eastAsiaTheme="minorHAnsi"/>
          <w:sz w:val="24"/>
          <w:szCs w:val="24"/>
          <w:lang w:val="en-IN"/>
        </w:rPr>
        <w:t xml:space="preserve"> research aims to create an oversampling technique that is based on SVM as it can learn composite distributions. The SVM is used to draw a decision boundary between different classes and generate artificial data points along the minority side which will lead to shifting the bias towards the minority </w:t>
      </w:r>
      <w:r w:rsidR="009829A6">
        <w:rPr>
          <w:rFonts w:eastAsiaTheme="minorHAnsi"/>
          <w:sz w:val="24"/>
          <w:szCs w:val="24"/>
          <w:lang w:val="en-IN"/>
        </w:rPr>
        <w:t>class. Furthermore</w:t>
      </w:r>
      <w:r>
        <w:rPr>
          <w:rFonts w:eastAsiaTheme="minorHAnsi"/>
          <w:sz w:val="24"/>
          <w:szCs w:val="24"/>
          <w:lang w:val="en-IN"/>
        </w:rPr>
        <w:t>, the proposed oversampling algorithm is evaluated using a confusion matrix, F1 score,</w:t>
      </w:r>
      <w:r w:rsidR="000A7E2E">
        <w:rPr>
          <w:rFonts w:eastAsiaTheme="minorHAnsi"/>
          <w:sz w:val="24"/>
          <w:szCs w:val="24"/>
          <w:lang w:val="en-IN"/>
        </w:rPr>
        <w:t xml:space="preserve"> recall,</w:t>
      </w:r>
      <w:r>
        <w:rPr>
          <w:rFonts w:eastAsiaTheme="minorHAnsi"/>
          <w:sz w:val="24"/>
          <w:szCs w:val="24"/>
          <w:lang w:val="en-IN"/>
        </w:rPr>
        <w:t xml:space="preserve"> and accuracy</w:t>
      </w:r>
      <w:r w:rsidR="000A7E2E">
        <w:rPr>
          <w:rFonts w:eastAsiaTheme="minorHAnsi"/>
          <w:sz w:val="24"/>
          <w:szCs w:val="24"/>
          <w:lang w:val="en-IN"/>
        </w:rPr>
        <w:t xml:space="preserve">. Additionally, </w:t>
      </w:r>
      <w:r>
        <w:rPr>
          <w:rFonts w:eastAsiaTheme="minorHAnsi"/>
          <w:sz w:val="24"/>
          <w:szCs w:val="24"/>
          <w:lang w:val="en-IN"/>
        </w:rPr>
        <w:t>the results are compared with existing oversampling techniques such as</w:t>
      </w:r>
      <w:r w:rsidR="00596D70" w:rsidRPr="00596D70">
        <w:rPr>
          <w:rFonts w:eastAsiaTheme="minorHAnsi"/>
          <w:sz w:val="24"/>
          <w:szCs w:val="24"/>
          <w:lang w:val="en-IN"/>
        </w:rPr>
        <w:t xml:space="preserve"> </w:t>
      </w:r>
      <w:r w:rsidR="00596D70">
        <w:rPr>
          <w:rFonts w:eastAsiaTheme="minorHAnsi"/>
          <w:sz w:val="24"/>
          <w:szCs w:val="24"/>
          <w:lang w:val="en-IN"/>
        </w:rPr>
        <w:t>Adaptive Synthetic Sampling Approach</w:t>
      </w:r>
      <w:r>
        <w:rPr>
          <w:rFonts w:eastAsiaTheme="minorHAnsi"/>
          <w:sz w:val="24"/>
          <w:szCs w:val="24"/>
          <w:lang w:val="en-IN"/>
        </w:rPr>
        <w:t xml:space="preserve"> </w:t>
      </w:r>
      <w:r w:rsidR="00596D70">
        <w:rPr>
          <w:rFonts w:eastAsiaTheme="minorHAnsi"/>
          <w:sz w:val="24"/>
          <w:szCs w:val="24"/>
          <w:lang w:val="en-IN"/>
        </w:rPr>
        <w:t>(</w:t>
      </w:r>
      <w:r>
        <w:rPr>
          <w:rFonts w:eastAsiaTheme="minorHAnsi"/>
          <w:sz w:val="24"/>
          <w:szCs w:val="24"/>
          <w:lang w:val="en-IN"/>
        </w:rPr>
        <w:t>ADASYN) and</w:t>
      </w:r>
      <w:r w:rsidR="00DD45E6">
        <w:rPr>
          <w:rFonts w:eastAsiaTheme="minorHAnsi"/>
          <w:sz w:val="24"/>
          <w:szCs w:val="24"/>
          <w:lang w:val="en-IN"/>
        </w:rPr>
        <w:t xml:space="preserve"> Synthetic Minority Oversampling Technique</w:t>
      </w:r>
      <w:r>
        <w:rPr>
          <w:rFonts w:eastAsiaTheme="minorHAnsi"/>
          <w:sz w:val="24"/>
          <w:szCs w:val="24"/>
          <w:lang w:val="en-IN"/>
        </w:rPr>
        <w:t xml:space="preserve"> </w:t>
      </w:r>
      <w:r w:rsidR="00DD45E6">
        <w:rPr>
          <w:rFonts w:eastAsiaTheme="minorHAnsi"/>
          <w:sz w:val="24"/>
          <w:szCs w:val="24"/>
          <w:lang w:val="en-IN"/>
        </w:rPr>
        <w:t>(</w:t>
      </w:r>
      <w:r>
        <w:rPr>
          <w:rFonts w:eastAsiaTheme="minorHAnsi"/>
          <w:sz w:val="24"/>
          <w:szCs w:val="24"/>
          <w:lang w:val="en-IN"/>
        </w:rPr>
        <w:t>SMOT</w:t>
      </w:r>
      <w:r w:rsidR="00DD45E6">
        <w:rPr>
          <w:rFonts w:eastAsiaTheme="minorHAnsi"/>
          <w:sz w:val="24"/>
          <w:szCs w:val="24"/>
          <w:lang w:val="en-IN"/>
        </w:rPr>
        <w:t>E</w:t>
      </w:r>
      <w:r>
        <w:rPr>
          <w:rFonts w:eastAsiaTheme="minorHAnsi"/>
          <w:sz w:val="24"/>
          <w:szCs w:val="24"/>
          <w:lang w:val="en-IN"/>
        </w:rPr>
        <w:t xml:space="preserve">). Moreover, these experiments are performed on two artificially generated datasets where the </w:t>
      </w:r>
      <w:r w:rsidR="00721405">
        <w:rPr>
          <w:rFonts w:eastAsiaTheme="minorHAnsi"/>
          <w:sz w:val="24"/>
          <w:szCs w:val="24"/>
          <w:lang w:val="en-IN"/>
        </w:rPr>
        <w:t xml:space="preserve">overlap, </w:t>
      </w:r>
      <w:r>
        <w:rPr>
          <w:rFonts w:eastAsiaTheme="minorHAnsi"/>
          <w:sz w:val="24"/>
          <w:szCs w:val="24"/>
          <w:lang w:val="en-IN"/>
        </w:rPr>
        <w:t>shape, size, orientation</w:t>
      </w:r>
      <w:r w:rsidR="00721405">
        <w:rPr>
          <w:rFonts w:eastAsiaTheme="minorHAnsi"/>
          <w:sz w:val="24"/>
          <w:szCs w:val="24"/>
          <w:lang w:val="en-IN"/>
        </w:rPr>
        <w:t>, and</w:t>
      </w:r>
      <w:r>
        <w:rPr>
          <w:rFonts w:eastAsiaTheme="minorHAnsi"/>
          <w:sz w:val="24"/>
          <w:szCs w:val="24"/>
          <w:lang w:val="en-IN"/>
        </w:rPr>
        <w:t xml:space="preserve"> separation</w:t>
      </w:r>
      <w:r w:rsidR="00721405">
        <w:rPr>
          <w:rFonts w:eastAsiaTheme="minorHAnsi"/>
          <w:sz w:val="24"/>
          <w:szCs w:val="24"/>
          <w:lang w:val="en-IN"/>
        </w:rPr>
        <w:t xml:space="preserve"> </w:t>
      </w:r>
      <w:r>
        <w:rPr>
          <w:rFonts w:eastAsiaTheme="minorHAnsi"/>
          <w:sz w:val="24"/>
          <w:szCs w:val="24"/>
          <w:lang w:val="en-IN"/>
        </w:rPr>
        <w:t>of the majority and minority samples are fully controlled</w:t>
      </w:r>
      <w:r w:rsidR="00721405">
        <w:rPr>
          <w:rFonts w:eastAsiaTheme="minorHAnsi"/>
          <w:sz w:val="24"/>
          <w:szCs w:val="24"/>
          <w:lang w:val="en-IN"/>
        </w:rPr>
        <w:t>.</w:t>
      </w:r>
      <w:r>
        <w:rPr>
          <w:rFonts w:eastAsiaTheme="minorHAnsi"/>
          <w:sz w:val="24"/>
          <w:szCs w:val="24"/>
          <w:lang w:val="en-IN"/>
        </w:rPr>
        <w:t xml:space="preserve"> </w:t>
      </w:r>
      <w:r w:rsidR="00721405">
        <w:rPr>
          <w:rFonts w:eastAsiaTheme="minorHAnsi"/>
          <w:sz w:val="24"/>
          <w:szCs w:val="24"/>
          <w:lang w:val="en-IN"/>
        </w:rPr>
        <w:t>This</w:t>
      </w:r>
      <w:r>
        <w:rPr>
          <w:rFonts w:eastAsiaTheme="minorHAnsi"/>
          <w:sz w:val="24"/>
          <w:szCs w:val="24"/>
          <w:lang w:val="en-IN"/>
        </w:rPr>
        <w:t xml:space="preserve"> will help us understand how different parameters affect the existing as well as proposed oversampling technique</w:t>
      </w:r>
      <w:r w:rsidR="00721405">
        <w:rPr>
          <w:rFonts w:eastAsiaTheme="minorHAnsi"/>
          <w:sz w:val="24"/>
          <w:szCs w:val="24"/>
          <w:lang w:val="en-IN"/>
        </w:rPr>
        <w:t>s</w:t>
      </w:r>
      <w:r>
        <w:rPr>
          <w:rFonts w:eastAsiaTheme="minorHAnsi"/>
          <w:sz w:val="24"/>
          <w:szCs w:val="24"/>
          <w:lang w:val="en-IN"/>
        </w:rPr>
        <w:t>.</w:t>
      </w:r>
      <w:r w:rsidR="00E676D6">
        <w:rPr>
          <w:rFonts w:eastAsiaTheme="minorHAnsi"/>
          <w:sz w:val="24"/>
          <w:szCs w:val="24"/>
          <w:lang w:val="en-IN"/>
        </w:rPr>
        <w:t xml:space="preserve"> The proposed algorithm provides a balanced </w:t>
      </w:r>
      <w:r w:rsidR="00BD6DD1">
        <w:rPr>
          <w:rFonts w:eastAsiaTheme="minorHAnsi"/>
          <w:sz w:val="24"/>
          <w:szCs w:val="24"/>
          <w:lang w:val="en-IN"/>
        </w:rPr>
        <w:t>performance which is in middle of SMOTE and ADASYN, however ADASYN provides better minority performance when compared to other techniques.</w:t>
      </w:r>
    </w:p>
    <w:p w14:paraId="259F7B28" w14:textId="4723EA8F" w:rsidR="006A6551" w:rsidRDefault="006A6551" w:rsidP="006A6551">
      <w:pPr>
        <w:rPr>
          <w:rFonts w:eastAsiaTheme="minorHAnsi"/>
          <w:b/>
          <w:bCs/>
          <w:color w:val="1F3864"/>
          <w:sz w:val="24"/>
          <w:szCs w:val="24"/>
          <w:lang w:val="en-IN"/>
        </w:rPr>
      </w:pPr>
    </w:p>
    <w:p w14:paraId="08BA8AAD" w14:textId="77777777" w:rsidR="00C74846" w:rsidRDefault="00C74846" w:rsidP="007D044D">
      <w:pPr>
        <w:rPr>
          <w:rFonts w:eastAsiaTheme="minorHAnsi"/>
          <w:b/>
          <w:bCs/>
          <w:color w:val="1F3864"/>
          <w:sz w:val="24"/>
          <w:szCs w:val="24"/>
          <w:lang w:val="en-IN"/>
        </w:rPr>
      </w:pPr>
    </w:p>
    <w:p w14:paraId="479D3F9D" w14:textId="063AA854" w:rsidR="002F02EA" w:rsidRDefault="002F02EA" w:rsidP="002F02EA">
      <w:pPr>
        <w:widowControl/>
        <w:autoSpaceDE/>
        <w:autoSpaceDN/>
        <w:rPr>
          <w:rFonts w:eastAsiaTheme="minorHAnsi"/>
          <w:b/>
          <w:bCs/>
          <w:color w:val="1F3864"/>
          <w:sz w:val="24"/>
          <w:szCs w:val="24"/>
          <w:lang w:val="en-IN"/>
        </w:rPr>
      </w:pPr>
      <w:r>
        <w:rPr>
          <w:rFonts w:eastAsiaTheme="minorHAnsi"/>
          <w:b/>
          <w:bCs/>
          <w:color w:val="1F3864"/>
          <w:sz w:val="24"/>
          <w:szCs w:val="24"/>
          <w:lang w:val="en-IN"/>
        </w:rPr>
        <w:br w:type="page"/>
      </w:r>
    </w:p>
    <w:sdt>
      <w:sdtPr>
        <w:rPr>
          <w:rFonts w:eastAsia="Times New Roman" w:cs="Times New Roman"/>
          <w:color w:val="auto"/>
          <w:sz w:val="22"/>
          <w:szCs w:val="22"/>
        </w:rPr>
        <w:id w:val="-1207183794"/>
        <w:docPartObj>
          <w:docPartGallery w:val="Table of Contents"/>
          <w:docPartUnique/>
        </w:docPartObj>
      </w:sdtPr>
      <w:sdtEndPr>
        <w:rPr>
          <w:b/>
          <w:bCs/>
          <w:noProof/>
        </w:rPr>
      </w:sdtEndPr>
      <w:sdtContent>
        <w:p w14:paraId="7B71351B" w14:textId="597E4410" w:rsidR="00EE6121" w:rsidRPr="002F02EA" w:rsidRDefault="00EE6121">
          <w:pPr>
            <w:pStyle w:val="TOCHeading"/>
            <w:rPr>
              <w:rFonts w:cs="Times New Roman"/>
            </w:rPr>
          </w:pPr>
          <w:r w:rsidRPr="002F02EA">
            <w:rPr>
              <w:rFonts w:cs="Times New Roman"/>
            </w:rPr>
            <w:t>Contents</w:t>
          </w:r>
        </w:p>
        <w:p w14:paraId="6E723F10" w14:textId="1909D2A6" w:rsidR="00276751" w:rsidRDefault="00EE6121">
          <w:pPr>
            <w:pStyle w:val="TOC1"/>
            <w:tabs>
              <w:tab w:val="right" w:leader="dot" w:pos="9350"/>
            </w:tabs>
            <w:rPr>
              <w:rFonts w:asciiTheme="minorHAnsi" w:eastAsiaTheme="minorEastAsia" w:hAnsiTheme="minorHAnsi" w:cstheme="minorBidi"/>
              <w:noProof/>
              <w:lang w:val="en-IN" w:eastAsia="en-IN"/>
            </w:rPr>
          </w:pPr>
          <w:r>
            <w:fldChar w:fldCharType="begin"/>
          </w:r>
          <w:r>
            <w:instrText xml:space="preserve"> TOC \o "1-3" \h \z \u </w:instrText>
          </w:r>
          <w:r>
            <w:fldChar w:fldCharType="separate"/>
          </w:r>
          <w:hyperlink w:anchor="_Toc114419449" w:history="1">
            <w:r w:rsidR="00276751" w:rsidRPr="008A7938">
              <w:rPr>
                <w:rStyle w:val="Hyperlink"/>
                <w:noProof/>
              </w:rPr>
              <w:t>ACKNOWLEDGEMENT</w:t>
            </w:r>
            <w:r w:rsidR="00276751">
              <w:rPr>
                <w:noProof/>
                <w:webHidden/>
              </w:rPr>
              <w:tab/>
            </w:r>
            <w:r w:rsidR="00276751">
              <w:rPr>
                <w:noProof/>
                <w:webHidden/>
              </w:rPr>
              <w:fldChar w:fldCharType="begin"/>
            </w:r>
            <w:r w:rsidR="00276751">
              <w:rPr>
                <w:noProof/>
                <w:webHidden/>
              </w:rPr>
              <w:instrText xml:space="preserve"> PAGEREF _Toc114419449 \h </w:instrText>
            </w:r>
            <w:r w:rsidR="00276751">
              <w:rPr>
                <w:noProof/>
                <w:webHidden/>
              </w:rPr>
            </w:r>
            <w:r w:rsidR="00276751">
              <w:rPr>
                <w:noProof/>
                <w:webHidden/>
              </w:rPr>
              <w:fldChar w:fldCharType="separate"/>
            </w:r>
            <w:r w:rsidR="00276751">
              <w:rPr>
                <w:noProof/>
                <w:webHidden/>
              </w:rPr>
              <w:t>2</w:t>
            </w:r>
            <w:r w:rsidR="00276751">
              <w:rPr>
                <w:noProof/>
                <w:webHidden/>
              </w:rPr>
              <w:fldChar w:fldCharType="end"/>
            </w:r>
          </w:hyperlink>
        </w:p>
        <w:p w14:paraId="2FEA2D5E" w14:textId="16991946" w:rsidR="00276751" w:rsidRDefault="00000000">
          <w:pPr>
            <w:pStyle w:val="TOC1"/>
            <w:tabs>
              <w:tab w:val="right" w:leader="dot" w:pos="9350"/>
            </w:tabs>
            <w:rPr>
              <w:rFonts w:asciiTheme="minorHAnsi" w:eastAsiaTheme="minorEastAsia" w:hAnsiTheme="minorHAnsi" w:cstheme="minorBidi"/>
              <w:noProof/>
              <w:lang w:val="en-IN" w:eastAsia="en-IN"/>
            </w:rPr>
          </w:pPr>
          <w:hyperlink w:anchor="_Toc114419450" w:history="1">
            <w:r w:rsidR="00276751" w:rsidRPr="008A7938">
              <w:rPr>
                <w:rStyle w:val="Hyperlink"/>
                <w:noProof/>
              </w:rPr>
              <w:t>Final Project Declaration</w:t>
            </w:r>
            <w:r w:rsidR="00276751">
              <w:rPr>
                <w:noProof/>
                <w:webHidden/>
              </w:rPr>
              <w:tab/>
            </w:r>
            <w:r w:rsidR="00276751">
              <w:rPr>
                <w:noProof/>
                <w:webHidden/>
              </w:rPr>
              <w:fldChar w:fldCharType="begin"/>
            </w:r>
            <w:r w:rsidR="00276751">
              <w:rPr>
                <w:noProof/>
                <w:webHidden/>
              </w:rPr>
              <w:instrText xml:space="preserve"> PAGEREF _Toc114419450 \h </w:instrText>
            </w:r>
            <w:r w:rsidR="00276751">
              <w:rPr>
                <w:noProof/>
                <w:webHidden/>
              </w:rPr>
            </w:r>
            <w:r w:rsidR="00276751">
              <w:rPr>
                <w:noProof/>
                <w:webHidden/>
              </w:rPr>
              <w:fldChar w:fldCharType="separate"/>
            </w:r>
            <w:r w:rsidR="00276751">
              <w:rPr>
                <w:noProof/>
                <w:webHidden/>
              </w:rPr>
              <w:t>3</w:t>
            </w:r>
            <w:r w:rsidR="00276751">
              <w:rPr>
                <w:noProof/>
                <w:webHidden/>
              </w:rPr>
              <w:fldChar w:fldCharType="end"/>
            </w:r>
          </w:hyperlink>
        </w:p>
        <w:p w14:paraId="45DB3FFF" w14:textId="6811C250" w:rsidR="00276751" w:rsidRDefault="00000000">
          <w:pPr>
            <w:pStyle w:val="TOC1"/>
            <w:tabs>
              <w:tab w:val="right" w:leader="dot" w:pos="9350"/>
            </w:tabs>
            <w:rPr>
              <w:rFonts w:asciiTheme="minorHAnsi" w:eastAsiaTheme="minorEastAsia" w:hAnsiTheme="minorHAnsi" w:cstheme="minorBidi"/>
              <w:noProof/>
              <w:lang w:val="en-IN" w:eastAsia="en-IN"/>
            </w:rPr>
          </w:pPr>
          <w:hyperlink w:anchor="_Toc114419451" w:history="1">
            <w:r w:rsidR="00276751" w:rsidRPr="008A7938">
              <w:rPr>
                <w:rStyle w:val="Hyperlink"/>
                <w:rFonts w:eastAsiaTheme="minorHAnsi"/>
                <w:noProof/>
                <w:lang w:val="en-IN"/>
              </w:rPr>
              <w:t>Abstract</w:t>
            </w:r>
            <w:r w:rsidR="00276751">
              <w:rPr>
                <w:noProof/>
                <w:webHidden/>
              </w:rPr>
              <w:tab/>
            </w:r>
            <w:r w:rsidR="00276751">
              <w:rPr>
                <w:noProof/>
                <w:webHidden/>
              </w:rPr>
              <w:fldChar w:fldCharType="begin"/>
            </w:r>
            <w:r w:rsidR="00276751">
              <w:rPr>
                <w:noProof/>
                <w:webHidden/>
              </w:rPr>
              <w:instrText xml:space="preserve"> PAGEREF _Toc114419451 \h </w:instrText>
            </w:r>
            <w:r w:rsidR="00276751">
              <w:rPr>
                <w:noProof/>
                <w:webHidden/>
              </w:rPr>
            </w:r>
            <w:r w:rsidR="00276751">
              <w:rPr>
                <w:noProof/>
                <w:webHidden/>
              </w:rPr>
              <w:fldChar w:fldCharType="separate"/>
            </w:r>
            <w:r w:rsidR="00276751">
              <w:rPr>
                <w:noProof/>
                <w:webHidden/>
              </w:rPr>
              <w:t>4</w:t>
            </w:r>
            <w:r w:rsidR="00276751">
              <w:rPr>
                <w:noProof/>
                <w:webHidden/>
              </w:rPr>
              <w:fldChar w:fldCharType="end"/>
            </w:r>
          </w:hyperlink>
        </w:p>
        <w:p w14:paraId="0732F31B" w14:textId="59CD76A5" w:rsidR="00276751" w:rsidRDefault="00000000">
          <w:pPr>
            <w:pStyle w:val="TOC1"/>
            <w:tabs>
              <w:tab w:val="left" w:pos="440"/>
              <w:tab w:val="right" w:leader="dot" w:pos="9350"/>
            </w:tabs>
            <w:rPr>
              <w:rFonts w:asciiTheme="minorHAnsi" w:eastAsiaTheme="minorEastAsia" w:hAnsiTheme="minorHAnsi" w:cstheme="minorBidi"/>
              <w:noProof/>
              <w:lang w:val="en-IN" w:eastAsia="en-IN"/>
            </w:rPr>
          </w:pPr>
          <w:hyperlink w:anchor="_Toc114419452" w:history="1">
            <w:r w:rsidR="00276751" w:rsidRPr="008A7938">
              <w:rPr>
                <w:rStyle w:val="Hyperlink"/>
                <w:b/>
                <w:bCs/>
                <w:noProof/>
              </w:rPr>
              <w:t>1.</w:t>
            </w:r>
            <w:r w:rsidR="00276751">
              <w:rPr>
                <w:rFonts w:asciiTheme="minorHAnsi" w:eastAsiaTheme="minorEastAsia" w:hAnsiTheme="minorHAnsi" w:cstheme="minorBidi"/>
                <w:noProof/>
                <w:lang w:val="en-IN" w:eastAsia="en-IN"/>
              </w:rPr>
              <w:tab/>
            </w:r>
            <w:r w:rsidR="00276751" w:rsidRPr="008A7938">
              <w:rPr>
                <w:rStyle w:val="Hyperlink"/>
                <w:noProof/>
              </w:rPr>
              <w:t>Introduction:</w:t>
            </w:r>
            <w:r w:rsidR="00276751">
              <w:rPr>
                <w:noProof/>
                <w:webHidden/>
              </w:rPr>
              <w:tab/>
            </w:r>
            <w:r w:rsidR="00276751">
              <w:rPr>
                <w:noProof/>
                <w:webHidden/>
              </w:rPr>
              <w:fldChar w:fldCharType="begin"/>
            </w:r>
            <w:r w:rsidR="00276751">
              <w:rPr>
                <w:noProof/>
                <w:webHidden/>
              </w:rPr>
              <w:instrText xml:space="preserve"> PAGEREF _Toc114419452 \h </w:instrText>
            </w:r>
            <w:r w:rsidR="00276751">
              <w:rPr>
                <w:noProof/>
                <w:webHidden/>
              </w:rPr>
            </w:r>
            <w:r w:rsidR="00276751">
              <w:rPr>
                <w:noProof/>
                <w:webHidden/>
              </w:rPr>
              <w:fldChar w:fldCharType="separate"/>
            </w:r>
            <w:r w:rsidR="00276751">
              <w:rPr>
                <w:noProof/>
                <w:webHidden/>
              </w:rPr>
              <w:t>9</w:t>
            </w:r>
            <w:r w:rsidR="00276751">
              <w:rPr>
                <w:noProof/>
                <w:webHidden/>
              </w:rPr>
              <w:fldChar w:fldCharType="end"/>
            </w:r>
          </w:hyperlink>
        </w:p>
        <w:p w14:paraId="48A501A3" w14:textId="5D3B6EA6"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53" w:history="1">
            <w:r w:rsidR="00276751" w:rsidRPr="008A7938">
              <w:rPr>
                <w:rStyle w:val="Hyperlink"/>
                <w:noProof/>
              </w:rPr>
              <w:t>1.1 Background Research</w:t>
            </w:r>
            <w:r w:rsidR="00276751">
              <w:rPr>
                <w:noProof/>
                <w:webHidden/>
              </w:rPr>
              <w:tab/>
            </w:r>
            <w:r w:rsidR="00276751">
              <w:rPr>
                <w:noProof/>
                <w:webHidden/>
              </w:rPr>
              <w:fldChar w:fldCharType="begin"/>
            </w:r>
            <w:r w:rsidR="00276751">
              <w:rPr>
                <w:noProof/>
                <w:webHidden/>
              </w:rPr>
              <w:instrText xml:space="preserve"> PAGEREF _Toc114419453 \h </w:instrText>
            </w:r>
            <w:r w:rsidR="00276751">
              <w:rPr>
                <w:noProof/>
                <w:webHidden/>
              </w:rPr>
            </w:r>
            <w:r w:rsidR="00276751">
              <w:rPr>
                <w:noProof/>
                <w:webHidden/>
              </w:rPr>
              <w:fldChar w:fldCharType="separate"/>
            </w:r>
            <w:r w:rsidR="00276751">
              <w:rPr>
                <w:noProof/>
                <w:webHidden/>
              </w:rPr>
              <w:t>9</w:t>
            </w:r>
            <w:r w:rsidR="00276751">
              <w:rPr>
                <w:noProof/>
                <w:webHidden/>
              </w:rPr>
              <w:fldChar w:fldCharType="end"/>
            </w:r>
          </w:hyperlink>
        </w:p>
        <w:p w14:paraId="7D3CB835" w14:textId="2899A2ED" w:rsidR="00276751" w:rsidRDefault="00000000" w:rsidP="00276751">
          <w:pPr>
            <w:pStyle w:val="TOC3"/>
            <w:rPr>
              <w:rFonts w:asciiTheme="minorHAnsi" w:eastAsiaTheme="minorEastAsia" w:hAnsiTheme="minorHAnsi" w:cstheme="minorBidi"/>
              <w:lang w:val="en-IN" w:eastAsia="en-IN"/>
            </w:rPr>
          </w:pPr>
          <w:hyperlink w:anchor="_Toc114419454" w:history="1">
            <w:r w:rsidR="00276751" w:rsidRPr="008A7938">
              <w:rPr>
                <w:rStyle w:val="Hyperlink"/>
                <w:b/>
                <w:bCs/>
                <w:smallCaps/>
                <w:spacing w:val="5"/>
              </w:rPr>
              <w:t xml:space="preserve">1.1.1 </w:t>
            </w:r>
            <w:r w:rsidR="00276751" w:rsidRPr="008A7938">
              <w:rPr>
                <w:rStyle w:val="Hyperlink"/>
              </w:rPr>
              <w:t>Description of Imbalance Data</w:t>
            </w:r>
            <w:r w:rsidR="00276751">
              <w:rPr>
                <w:webHidden/>
              </w:rPr>
              <w:tab/>
            </w:r>
            <w:r w:rsidR="00276751">
              <w:rPr>
                <w:webHidden/>
              </w:rPr>
              <w:fldChar w:fldCharType="begin"/>
            </w:r>
            <w:r w:rsidR="00276751">
              <w:rPr>
                <w:webHidden/>
              </w:rPr>
              <w:instrText xml:space="preserve"> PAGEREF _Toc114419454 \h </w:instrText>
            </w:r>
            <w:r w:rsidR="00276751">
              <w:rPr>
                <w:webHidden/>
              </w:rPr>
            </w:r>
            <w:r w:rsidR="00276751">
              <w:rPr>
                <w:webHidden/>
              </w:rPr>
              <w:fldChar w:fldCharType="separate"/>
            </w:r>
            <w:r w:rsidR="00276751">
              <w:rPr>
                <w:webHidden/>
              </w:rPr>
              <w:t>9</w:t>
            </w:r>
            <w:r w:rsidR="00276751">
              <w:rPr>
                <w:webHidden/>
              </w:rPr>
              <w:fldChar w:fldCharType="end"/>
            </w:r>
          </w:hyperlink>
        </w:p>
        <w:p w14:paraId="1D73BBF9" w14:textId="3BF0C0BF"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55" w:history="1">
            <w:r w:rsidR="00276751" w:rsidRPr="008A7938">
              <w:rPr>
                <w:rStyle w:val="Hyperlink"/>
                <w:noProof/>
              </w:rPr>
              <w:t>1.2 Research Aim and Objective:</w:t>
            </w:r>
            <w:r w:rsidR="00276751">
              <w:rPr>
                <w:noProof/>
                <w:webHidden/>
              </w:rPr>
              <w:tab/>
            </w:r>
            <w:r w:rsidR="00276751">
              <w:rPr>
                <w:noProof/>
                <w:webHidden/>
              </w:rPr>
              <w:fldChar w:fldCharType="begin"/>
            </w:r>
            <w:r w:rsidR="00276751">
              <w:rPr>
                <w:noProof/>
                <w:webHidden/>
              </w:rPr>
              <w:instrText xml:space="preserve"> PAGEREF _Toc114419455 \h </w:instrText>
            </w:r>
            <w:r w:rsidR="00276751">
              <w:rPr>
                <w:noProof/>
                <w:webHidden/>
              </w:rPr>
            </w:r>
            <w:r w:rsidR="00276751">
              <w:rPr>
                <w:noProof/>
                <w:webHidden/>
              </w:rPr>
              <w:fldChar w:fldCharType="separate"/>
            </w:r>
            <w:r w:rsidR="00276751">
              <w:rPr>
                <w:noProof/>
                <w:webHidden/>
              </w:rPr>
              <w:t>10</w:t>
            </w:r>
            <w:r w:rsidR="00276751">
              <w:rPr>
                <w:noProof/>
                <w:webHidden/>
              </w:rPr>
              <w:fldChar w:fldCharType="end"/>
            </w:r>
          </w:hyperlink>
        </w:p>
        <w:p w14:paraId="7BFEF687" w14:textId="7CD5FED4"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56" w:history="1">
            <w:r w:rsidR="00276751" w:rsidRPr="008A7938">
              <w:rPr>
                <w:rStyle w:val="Hyperlink"/>
                <w:noProof/>
              </w:rPr>
              <w:t>1.3 Aim and Objectives:</w:t>
            </w:r>
            <w:r w:rsidR="00276751">
              <w:rPr>
                <w:noProof/>
                <w:webHidden/>
              </w:rPr>
              <w:tab/>
            </w:r>
            <w:r w:rsidR="00276751">
              <w:rPr>
                <w:noProof/>
                <w:webHidden/>
              </w:rPr>
              <w:fldChar w:fldCharType="begin"/>
            </w:r>
            <w:r w:rsidR="00276751">
              <w:rPr>
                <w:noProof/>
                <w:webHidden/>
              </w:rPr>
              <w:instrText xml:space="preserve"> PAGEREF _Toc114419456 \h </w:instrText>
            </w:r>
            <w:r w:rsidR="00276751">
              <w:rPr>
                <w:noProof/>
                <w:webHidden/>
              </w:rPr>
            </w:r>
            <w:r w:rsidR="00276751">
              <w:rPr>
                <w:noProof/>
                <w:webHidden/>
              </w:rPr>
              <w:fldChar w:fldCharType="separate"/>
            </w:r>
            <w:r w:rsidR="00276751">
              <w:rPr>
                <w:noProof/>
                <w:webHidden/>
              </w:rPr>
              <w:t>10</w:t>
            </w:r>
            <w:r w:rsidR="00276751">
              <w:rPr>
                <w:noProof/>
                <w:webHidden/>
              </w:rPr>
              <w:fldChar w:fldCharType="end"/>
            </w:r>
          </w:hyperlink>
        </w:p>
        <w:p w14:paraId="7F448649" w14:textId="32ECDE72" w:rsidR="00276751" w:rsidRDefault="00000000">
          <w:pPr>
            <w:pStyle w:val="TOC1"/>
            <w:tabs>
              <w:tab w:val="right" w:leader="dot" w:pos="9350"/>
            </w:tabs>
            <w:rPr>
              <w:rFonts w:asciiTheme="minorHAnsi" w:eastAsiaTheme="minorEastAsia" w:hAnsiTheme="minorHAnsi" w:cstheme="minorBidi"/>
              <w:noProof/>
              <w:lang w:val="en-IN" w:eastAsia="en-IN"/>
            </w:rPr>
          </w:pPr>
          <w:hyperlink w:anchor="_Toc114419457" w:history="1">
            <w:r w:rsidR="00276751" w:rsidRPr="008A7938">
              <w:rPr>
                <w:rStyle w:val="Hyperlink"/>
                <w:noProof/>
              </w:rPr>
              <w:t>2 Literature Review: Increase the size of this section.</w:t>
            </w:r>
            <w:r w:rsidR="00276751">
              <w:rPr>
                <w:noProof/>
                <w:webHidden/>
              </w:rPr>
              <w:tab/>
            </w:r>
            <w:r w:rsidR="00276751">
              <w:rPr>
                <w:noProof/>
                <w:webHidden/>
              </w:rPr>
              <w:fldChar w:fldCharType="begin"/>
            </w:r>
            <w:r w:rsidR="00276751">
              <w:rPr>
                <w:noProof/>
                <w:webHidden/>
              </w:rPr>
              <w:instrText xml:space="preserve"> PAGEREF _Toc114419457 \h </w:instrText>
            </w:r>
            <w:r w:rsidR="00276751">
              <w:rPr>
                <w:noProof/>
                <w:webHidden/>
              </w:rPr>
            </w:r>
            <w:r w:rsidR="00276751">
              <w:rPr>
                <w:noProof/>
                <w:webHidden/>
              </w:rPr>
              <w:fldChar w:fldCharType="separate"/>
            </w:r>
            <w:r w:rsidR="00276751">
              <w:rPr>
                <w:noProof/>
                <w:webHidden/>
              </w:rPr>
              <w:t>11</w:t>
            </w:r>
            <w:r w:rsidR="00276751">
              <w:rPr>
                <w:noProof/>
                <w:webHidden/>
              </w:rPr>
              <w:fldChar w:fldCharType="end"/>
            </w:r>
          </w:hyperlink>
        </w:p>
        <w:p w14:paraId="02E0986F" w14:textId="31F0F62E"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58" w:history="1">
            <w:r w:rsidR="00276751" w:rsidRPr="008A7938">
              <w:rPr>
                <w:rStyle w:val="Hyperlink"/>
                <w:rFonts w:eastAsiaTheme="minorHAnsi"/>
                <w:noProof/>
                <w:lang w:val="en-IN"/>
              </w:rPr>
              <w:t>2.1 Modelling:</w:t>
            </w:r>
            <w:r w:rsidR="00276751">
              <w:rPr>
                <w:noProof/>
                <w:webHidden/>
              </w:rPr>
              <w:tab/>
            </w:r>
            <w:r w:rsidR="00276751">
              <w:rPr>
                <w:noProof/>
                <w:webHidden/>
              </w:rPr>
              <w:fldChar w:fldCharType="begin"/>
            </w:r>
            <w:r w:rsidR="00276751">
              <w:rPr>
                <w:noProof/>
                <w:webHidden/>
              </w:rPr>
              <w:instrText xml:space="preserve"> PAGEREF _Toc114419458 \h </w:instrText>
            </w:r>
            <w:r w:rsidR="00276751">
              <w:rPr>
                <w:noProof/>
                <w:webHidden/>
              </w:rPr>
            </w:r>
            <w:r w:rsidR="00276751">
              <w:rPr>
                <w:noProof/>
                <w:webHidden/>
              </w:rPr>
              <w:fldChar w:fldCharType="separate"/>
            </w:r>
            <w:r w:rsidR="00276751">
              <w:rPr>
                <w:noProof/>
                <w:webHidden/>
              </w:rPr>
              <w:t>13</w:t>
            </w:r>
            <w:r w:rsidR="00276751">
              <w:rPr>
                <w:noProof/>
                <w:webHidden/>
              </w:rPr>
              <w:fldChar w:fldCharType="end"/>
            </w:r>
          </w:hyperlink>
        </w:p>
        <w:p w14:paraId="7D447BD0" w14:textId="722CA257"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59" w:history="1">
            <w:r w:rsidR="00276751" w:rsidRPr="008A7938">
              <w:rPr>
                <w:rStyle w:val="Hyperlink"/>
                <w:rFonts w:eastAsiaTheme="minorHAnsi"/>
                <w:noProof/>
                <w:lang w:val="en-IN"/>
              </w:rPr>
              <w:t>2.2 Evaluation :</w:t>
            </w:r>
            <w:r w:rsidR="00276751">
              <w:rPr>
                <w:noProof/>
                <w:webHidden/>
              </w:rPr>
              <w:tab/>
            </w:r>
            <w:r w:rsidR="00276751">
              <w:rPr>
                <w:noProof/>
                <w:webHidden/>
              </w:rPr>
              <w:fldChar w:fldCharType="begin"/>
            </w:r>
            <w:r w:rsidR="00276751">
              <w:rPr>
                <w:noProof/>
                <w:webHidden/>
              </w:rPr>
              <w:instrText xml:space="preserve"> PAGEREF _Toc114419459 \h </w:instrText>
            </w:r>
            <w:r w:rsidR="00276751">
              <w:rPr>
                <w:noProof/>
                <w:webHidden/>
              </w:rPr>
            </w:r>
            <w:r w:rsidR="00276751">
              <w:rPr>
                <w:noProof/>
                <w:webHidden/>
              </w:rPr>
              <w:fldChar w:fldCharType="separate"/>
            </w:r>
            <w:r w:rsidR="00276751">
              <w:rPr>
                <w:noProof/>
                <w:webHidden/>
              </w:rPr>
              <w:t>14</w:t>
            </w:r>
            <w:r w:rsidR="00276751">
              <w:rPr>
                <w:noProof/>
                <w:webHidden/>
              </w:rPr>
              <w:fldChar w:fldCharType="end"/>
            </w:r>
          </w:hyperlink>
        </w:p>
        <w:p w14:paraId="474EE22F" w14:textId="455860CB" w:rsidR="00276751" w:rsidRDefault="00000000">
          <w:pPr>
            <w:pStyle w:val="TOC1"/>
            <w:tabs>
              <w:tab w:val="right" w:leader="dot" w:pos="9350"/>
            </w:tabs>
            <w:rPr>
              <w:rFonts w:asciiTheme="minorHAnsi" w:eastAsiaTheme="minorEastAsia" w:hAnsiTheme="minorHAnsi" w:cstheme="minorBidi"/>
              <w:noProof/>
              <w:lang w:val="en-IN" w:eastAsia="en-IN"/>
            </w:rPr>
          </w:pPr>
          <w:hyperlink w:anchor="_Toc114419460" w:history="1">
            <w:r w:rsidR="00276751" w:rsidRPr="008A7938">
              <w:rPr>
                <w:rStyle w:val="Hyperlink"/>
                <w:noProof/>
              </w:rPr>
              <w:t>3 Methodology:</w:t>
            </w:r>
            <w:r w:rsidR="00276751">
              <w:rPr>
                <w:noProof/>
                <w:webHidden/>
              </w:rPr>
              <w:tab/>
            </w:r>
            <w:r w:rsidR="00276751">
              <w:rPr>
                <w:noProof/>
                <w:webHidden/>
              </w:rPr>
              <w:fldChar w:fldCharType="begin"/>
            </w:r>
            <w:r w:rsidR="00276751">
              <w:rPr>
                <w:noProof/>
                <w:webHidden/>
              </w:rPr>
              <w:instrText xml:space="preserve"> PAGEREF _Toc114419460 \h </w:instrText>
            </w:r>
            <w:r w:rsidR="00276751">
              <w:rPr>
                <w:noProof/>
                <w:webHidden/>
              </w:rPr>
            </w:r>
            <w:r w:rsidR="00276751">
              <w:rPr>
                <w:noProof/>
                <w:webHidden/>
              </w:rPr>
              <w:fldChar w:fldCharType="separate"/>
            </w:r>
            <w:r w:rsidR="00276751">
              <w:rPr>
                <w:noProof/>
                <w:webHidden/>
              </w:rPr>
              <w:t>15</w:t>
            </w:r>
            <w:r w:rsidR="00276751">
              <w:rPr>
                <w:noProof/>
                <w:webHidden/>
              </w:rPr>
              <w:fldChar w:fldCharType="end"/>
            </w:r>
          </w:hyperlink>
        </w:p>
        <w:p w14:paraId="38480D27" w14:textId="56FD8449"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61" w:history="1">
            <w:r w:rsidR="00276751" w:rsidRPr="008A7938">
              <w:rPr>
                <w:rStyle w:val="Hyperlink"/>
                <w:noProof/>
              </w:rPr>
              <w:t>3.1 Flow Chart:</w:t>
            </w:r>
            <w:r w:rsidR="00276751">
              <w:rPr>
                <w:noProof/>
                <w:webHidden/>
              </w:rPr>
              <w:tab/>
            </w:r>
            <w:r w:rsidR="00276751">
              <w:rPr>
                <w:noProof/>
                <w:webHidden/>
              </w:rPr>
              <w:fldChar w:fldCharType="begin"/>
            </w:r>
            <w:r w:rsidR="00276751">
              <w:rPr>
                <w:noProof/>
                <w:webHidden/>
              </w:rPr>
              <w:instrText xml:space="preserve"> PAGEREF _Toc114419461 \h </w:instrText>
            </w:r>
            <w:r w:rsidR="00276751">
              <w:rPr>
                <w:noProof/>
                <w:webHidden/>
              </w:rPr>
            </w:r>
            <w:r w:rsidR="00276751">
              <w:rPr>
                <w:noProof/>
                <w:webHidden/>
              </w:rPr>
              <w:fldChar w:fldCharType="separate"/>
            </w:r>
            <w:r w:rsidR="00276751">
              <w:rPr>
                <w:noProof/>
                <w:webHidden/>
              </w:rPr>
              <w:t>15</w:t>
            </w:r>
            <w:r w:rsidR="00276751">
              <w:rPr>
                <w:noProof/>
                <w:webHidden/>
              </w:rPr>
              <w:fldChar w:fldCharType="end"/>
            </w:r>
          </w:hyperlink>
        </w:p>
        <w:p w14:paraId="3F2D501C" w14:textId="188CE154"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62" w:history="1">
            <w:r w:rsidR="00276751" w:rsidRPr="008A7938">
              <w:rPr>
                <w:rStyle w:val="Hyperlink"/>
                <w:noProof/>
              </w:rPr>
              <w:t>3.2 Generating Synthetic Imbalance Dataset: Move this to implementation</w:t>
            </w:r>
            <w:r w:rsidR="00276751">
              <w:rPr>
                <w:noProof/>
                <w:webHidden/>
              </w:rPr>
              <w:tab/>
            </w:r>
            <w:r w:rsidR="00276751">
              <w:rPr>
                <w:noProof/>
                <w:webHidden/>
              </w:rPr>
              <w:fldChar w:fldCharType="begin"/>
            </w:r>
            <w:r w:rsidR="00276751">
              <w:rPr>
                <w:noProof/>
                <w:webHidden/>
              </w:rPr>
              <w:instrText xml:space="preserve"> PAGEREF _Toc114419462 \h </w:instrText>
            </w:r>
            <w:r w:rsidR="00276751">
              <w:rPr>
                <w:noProof/>
                <w:webHidden/>
              </w:rPr>
            </w:r>
            <w:r w:rsidR="00276751">
              <w:rPr>
                <w:noProof/>
                <w:webHidden/>
              </w:rPr>
              <w:fldChar w:fldCharType="separate"/>
            </w:r>
            <w:r w:rsidR="00276751">
              <w:rPr>
                <w:noProof/>
                <w:webHidden/>
              </w:rPr>
              <w:t>16</w:t>
            </w:r>
            <w:r w:rsidR="00276751">
              <w:rPr>
                <w:noProof/>
                <w:webHidden/>
              </w:rPr>
              <w:fldChar w:fldCharType="end"/>
            </w:r>
          </w:hyperlink>
        </w:p>
        <w:p w14:paraId="48670BD4" w14:textId="5FC17FC0"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63" w:history="1">
            <w:r w:rsidR="00276751" w:rsidRPr="008A7938">
              <w:rPr>
                <w:rStyle w:val="Hyperlink"/>
                <w:noProof/>
              </w:rPr>
              <w:t>3.3 Exploratory Data Analysis (EDA) / Data Pre-processing:</w:t>
            </w:r>
            <w:r w:rsidR="00276751">
              <w:rPr>
                <w:noProof/>
                <w:webHidden/>
              </w:rPr>
              <w:tab/>
            </w:r>
            <w:r w:rsidR="00276751">
              <w:rPr>
                <w:noProof/>
                <w:webHidden/>
              </w:rPr>
              <w:fldChar w:fldCharType="begin"/>
            </w:r>
            <w:r w:rsidR="00276751">
              <w:rPr>
                <w:noProof/>
                <w:webHidden/>
              </w:rPr>
              <w:instrText xml:space="preserve"> PAGEREF _Toc114419463 \h </w:instrText>
            </w:r>
            <w:r w:rsidR="00276751">
              <w:rPr>
                <w:noProof/>
                <w:webHidden/>
              </w:rPr>
            </w:r>
            <w:r w:rsidR="00276751">
              <w:rPr>
                <w:noProof/>
                <w:webHidden/>
              </w:rPr>
              <w:fldChar w:fldCharType="separate"/>
            </w:r>
            <w:r w:rsidR="00276751">
              <w:rPr>
                <w:noProof/>
                <w:webHidden/>
              </w:rPr>
              <w:t>16</w:t>
            </w:r>
            <w:r w:rsidR="00276751">
              <w:rPr>
                <w:noProof/>
                <w:webHidden/>
              </w:rPr>
              <w:fldChar w:fldCharType="end"/>
            </w:r>
          </w:hyperlink>
        </w:p>
        <w:p w14:paraId="343D8CB2" w14:textId="5F0D6FE4"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64" w:history="1">
            <w:r w:rsidR="00276751" w:rsidRPr="008A7938">
              <w:rPr>
                <w:rStyle w:val="Hyperlink"/>
                <w:noProof/>
              </w:rPr>
              <w:t>3.4 Dataset Split:</w:t>
            </w:r>
            <w:r w:rsidR="00276751">
              <w:rPr>
                <w:noProof/>
                <w:webHidden/>
              </w:rPr>
              <w:tab/>
            </w:r>
            <w:r w:rsidR="00276751">
              <w:rPr>
                <w:noProof/>
                <w:webHidden/>
              </w:rPr>
              <w:fldChar w:fldCharType="begin"/>
            </w:r>
            <w:r w:rsidR="00276751">
              <w:rPr>
                <w:noProof/>
                <w:webHidden/>
              </w:rPr>
              <w:instrText xml:space="preserve"> PAGEREF _Toc114419464 \h </w:instrText>
            </w:r>
            <w:r w:rsidR="00276751">
              <w:rPr>
                <w:noProof/>
                <w:webHidden/>
              </w:rPr>
            </w:r>
            <w:r w:rsidR="00276751">
              <w:rPr>
                <w:noProof/>
                <w:webHidden/>
              </w:rPr>
              <w:fldChar w:fldCharType="separate"/>
            </w:r>
            <w:r w:rsidR="00276751">
              <w:rPr>
                <w:noProof/>
                <w:webHidden/>
              </w:rPr>
              <w:t>16</w:t>
            </w:r>
            <w:r w:rsidR="00276751">
              <w:rPr>
                <w:noProof/>
                <w:webHidden/>
              </w:rPr>
              <w:fldChar w:fldCharType="end"/>
            </w:r>
          </w:hyperlink>
        </w:p>
        <w:p w14:paraId="384B69D9" w14:textId="4358DC67"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65" w:history="1">
            <w:r w:rsidR="00276751" w:rsidRPr="008A7938">
              <w:rPr>
                <w:rStyle w:val="Hyperlink"/>
                <w:noProof/>
              </w:rPr>
              <w:t>3.5 Classification models:</w:t>
            </w:r>
            <w:r w:rsidR="00276751">
              <w:rPr>
                <w:noProof/>
                <w:webHidden/>
              </w:rPr>
              <w:tab/>
            </w:r>
            <w:r w:rsidR="00276751">
              <w:rPr>
                <w:noProof/>
                <w:webHidden/>
              </w:rPr>
              <w:fldChar w:fldCharType="begin"/>
            </w:r>
            <w:r w:rsidR="00276751">
              <w:rPr>
                <w:noProof/>
                <w:webHidden/>
              </w:rPr>
              <w:instrText xml:space="preserve"> PAGEREF _Toc114419465 \h </w:instrText>
            </w:r>
            <w:r w:rsidR="00276751">
              <w:rPr>
                <w:noProof/>
                <w:webHidden/>
              </w:rPr>
            </w:r>
            <w:r w:rsidR="00276751">
              <w:rPr>
                <w:noProof/>
                <w:webHidden/>
              </w:rPr>
              <w:fldChar w:fldCharType="separate"/>
            </w:r>
            <w:r w:rsidR="00276751">
              <w:rPr>
                <w:noProof/>
                <w:webHidden/>
              </w:rPr>
              <w:t>16</w:t>
            </w:r>
            <w:r w:rsidR="00276751">
              <w:rPr>
                <w:noProof/>
                <w:webHidden/>
              </w:rPr>
              <w:fldChar w:fldCharType="end"/>
            </w:r>
          </w:hyperlink>
        </w:p>
        <w:p w14:paraId="402873DD" w14:textId="765274BC" w:rsidR="00276751" w:rsidRDefault="00000000" w:rsidP="00276751">
          <w:pPr>
            <w:pStyle w:val="TOC3"/>
            <w:rPr>
              <w:rFonts w:asciiTheme="minorHAnsi" w:eastAsiaTheme="minorEastAsia" w:hAnsiTheme="minorHAnsi" w:cstheme="minorBidi"/>
              <w:lang w:val="en-IN" w:eastAsia="en-IN"/>
            </w:rPr>
          </w:pPr>
          <w:hyperlink w:anchor="_Toc114419466" w:history="1">
            <w:r w:rsidR="00276751" w:rsidRPr="008A7938">
              <w:rPr>
                <w:rStyle w:val="Hyperlink"/>
              </w:rPr>
              <w:t>3.5.1 Naïve Bayes:</w:t>
            </w:r>
            <w:r w:rsidR="00276751">
              <w:rPr>
                <w:webHidden/>
              </w:rPr>
              <w:tab/>
            </w:r>
            <w:r w:rsidR="00276751">
              <w:rPr>
                <w:webHidden/>
              </w:rPr>
              <w:fldChar w:fldCharType="begin"/>
            </w:r>
            <w:r w:rsidR="00276751">
              <w:rPr>
                <w:webHidden/>
              </w:rPr>
              <w:instrText xml:space="preserve"> PAGEREF _Toc114419466 \h </w:instrText>
            </w:r>
            <w:r w:rsidR="00276751">
              <w:rPr>
                <w:webHidden/>
              </w:rPr>
            </w:r>
            <w:r w:rsidR="00276751">
              <w:rPr>
                <w:webHidden/>
              </w:rPr>
              <w:fldChar w:fldCharType="separate"/>
            </w:r>
            <w:r w:rsidR="00276751">
              <w:rPr>
                <w:webHidden/>
              </w:rPr>
              <w:t>16</w:t>
            </w:r>
            <w:r w:rsidR="00276751">
              <w:rPr>
                <w:webHidden/>
              </w:rPr>
              <w:fldChar w:fldCharType="end"/>
            </w:r>
          </w:hyperlink>
        </w:p>
        <w:p w14:paraId="6AF1AA71" w14:textId="164CE46E" w:rsidR="00276751" w:rsidRDefault="00000000" w:rsidP="00276751">
          <w:pPr>
            <w:pStyle w:val="TOC3"/>
            <w:rPr>
              <w:rFonts w:asciiTheme="minorHAnsi" w:eastAsiaTheme="minorEastAsia" w:hAnsiTheme="minorHAnsi" w:cstheme="minorBidi"/>
              <w:lang w:val="en-IN" w:eastAsia="en-IN"/>
            </w:rPr>
          </w:pPr>
          <w:hyperlink w:anchor="_Toc114419467" w:history="1">
            <w:r w:rsidR="00276751" w:rsidRPr="008A7938">
              <w:rPr>
                <w:rStyle w:val="Hyperlink"/>
              </w:rPr>
              <w:t>3.5.2 Multi-Layer Perceptron (MLP):</w:t>
            </w:r>
            <w:r w:rsidR="00276751">
              <w:rPr>
                <w:webHidden/>
              </w:rPr>
              <w:tab/>
            </w:r>
            <w:r w:rsidR="00276751">
              <w:rPr>
                <w:webHidden/>
              </w:rPr>
              <w:fldChar w:fldCharType="begin"/>
            </w:r>
            <w:r w:rsidR="00276751">
              <w:rPr>
                <w:webHidden/>
              </w:rPr>
              <w:instrText xml:space="preserve"> PAGEREF _Toc114419467 \h </w:instrText>
            </w:r>
            <w:r w:rsidR="00276751">
              <w:rPr>
                <w:webHidden/>
              </w:rPr>
            </w:r>
            <w:r w:rsidR="00276751">
              <w:rPr>
                <w:webHidden/>
              </w:rPr>
              <w:fldChar w:fldCharType="separate"/>
            </w:r>
            <w:r w:rsidR="00276751">
              <w:rPr>
                <w:webHidden/>
              </w:rPr>
              <w:t>17</w:t>
            </w:r>
            <w:r w:rsidR="00276751">
              <w:rPr>
                <w:webHidden/>
              </w:rPr>
              <w:fldChar w:fldCharType="end"/>
            </w:r>
          </w:hyperlink>
        </w:p>
        <w:p w14:paraId="5424A3FD" w14:textId="156A8321" w:rsidR="00276751" w:rsidRDefault="00000000" w:rsidP="00276751">
          <w:pPr>
            <w:pStyle w:val="TOC3"/>
            <w:rPr>
              <w:rFonts w:asciiTheme="minorHAnsi" w:eastAsiaTheme="minorEastAsia" w:hAnsiTheme="minorHAnsi" w:cstheme="minorBidi"/>
              <w:lang w:val="en-IN" w:eastAsia="en-IN"/>
            </w:rPr>
          </w:pPr>
          <w:hyperlink w:anchor="_Toc114419468" w:history="1">
            <w:r w:rsidR="00276751" w:rsidRPr="008A7938">
              <w:rPr>
                <w:rStyle w:val="Hyperlink"/>
              </w:rPr>
              <w:t>3.5.3 Support Vector Machines (SVM):</w:t>
            </w:r>
            <w:r w:rsidR="00276751">
              <w:rPr>
                <w:webHidden/>
              </w:rPr>
              <w:tab/>
            </w:r>
            <w:r w:rsidR="00276751">
              <w:rPr>
                <w:webHidden/>
              </w:rPr>
              <w:fldChar w:fldCharType="begin"/>
            </w:r>
            <w:r w:rsidR="00276751">
              <w:rPr>
                <w:webHidden/>
              </w:rPr>
              <w:instrText xml:space="preserve"> PAGEREF _Toc114419468 \h </w:instrText>
            </w:r>
            <w:r w:rsidR="00276751">
              <w:rPr>
                <w:webHidden/>
              </w:rPr>
            </w:r>
            <w:r w:rsidR="00276751">
              <w:rPr>
                <w:webHidden/>
              </w:rPr>
              <w:fldChar w:fldCharType="separate"/>
            </w:r>
            <w:r w:rsidR="00276751">
              <w:rPr>
                <w:webHidden/>
              </w:rPr>
              <w:t>18</w:t>
            </w:r>
            <w:r w:rsidR="00276751">
              <w:rPr>
                <w:webHidden/>
              </w:rPr>
              <w:fldChar w:fldCharType="end"/>
            </w:r>
          </w:hyperlink>
        </w:p>
        <w:p w14:paraId="1CB41354" w14:textId="578CB23B"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69" w:history="1">
            <w:r w:rsidR="00276751" w:rsidRPr="008A7938">
              <w:rPr>
                <w:rStyle w:val="Hyperlink"/>
                <w:noProof/>
              </w:rPr>
              <w:t>3.6 Evaluation:</w:t>
            </w:r>
            <w:r w:rsidR="00276751">
              <w:rPr>
                <w:noProof/>
                <w:webHidden/>
              </w:rPr>
              <w:tab/>
            </w:r>
            <w:r w:rsidR="00276751">
              <w:rPr>
                <w:noProof/>
                <w:webHidden/>
              </w:rPr>
              <w:fldChar w:fldCharType="begin"/>
            </w:r>
            <w:r w:rsidR="00276751">
              <w:rPr>
                <w:noProof/>
                <w:webHidden/>
              </w:rPr>
              <w:instrText xml:space="preserve"> PAGEREF _Toc114419469 \h </w:instrText>
            </w:r>
            <w:r w:rsidR="00276751">
              <w:rPr>
                <w:noProof/>
                <w:webHidden/>
              </w:rPr>
            </w:r>
            <w:r w:rsidR="00276751">
              <w:rPr>
                <w:noProof/>
                <w:webHidden/>
              </w:rPr>
              <w:fldChar w:fldCharType="separate"/>
            </w:r>
            <w:r w:rsidR="00276751">
              <w:rPr>
                <w:noProof/>
                <w:webHidden/>
              </w:rPr>
              <w:t>19</w:t>
            </w:r>
            <w:r w:rsidR="00276751">
              <w:rPr>
                <w:noProof/>
                <w:webHidden/>
              </w:rPr>
              <w:fldChar w:fldCharType="end"/>
            </w:r>
          </w:hyperlink>
        </w:p>
        <w:p w14:paraId="43563F01" w14:textId="4B5C87EE"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70" w:history="1">
            <w:r w:rsidR="00276751" w:rsidRPr="008A7938">
              <w:rPr>
                <w:rStyle w:val="Hyperlink"/>
                <w:noProof/>
              </w:rPr>
              <w:t>3.7 Oversampling Algorithms:</w:t>
            </w:r>
            <w:r w:rsidR="00276751">
              <w:rPr>
                <w:noProof/>
                <w:webHidden/>
              </w:rPr>
              <w:tab/>
            </w:r>
            <w:r w:rsidR="00276751">
              <w:rPr>
                <w:noProof/>
                <w:webHidden/>
              </w:rPr>
              <w:fldChar w:fldCharType="begin"/>
            </w:r>
            <w:r w:rsidR="00276751">
              <w:rPr>
                <w:noProof/>
                <w:webHidden/>
              </w:rPr>
              <w:instrText xml:space="preserve"> PAGEREF _Toc114419470 \h </w:instrText>
            </w:r>
            <w:r w:rsidR="00276751">
              <w:rPr>
                <w:noProof/>
                <w:webHidden/>
              </w:rPr>
            </w:r>
            <w:r w:rsidR="00276751">
              <w:rPr>
                <w:noProof/>
                <w:webHidden/>
              </w:rPr>
              <w:fldChar w:fldCharType="separate"/>
            </w:r>
            <w:r w:rsidR="00276751">
              <w:rPr>
                <w:noProof/>
                <w:webHidden/>
              </w:rPr>
              <w:t>20</w:t>
            </w:r>
            <w:r w:rsidR="00276751">
              <w:rPr>
                <w:noProof/>
                <w:webHidden/>
              </w:rPr>
              <w:fldChar w:fldCharType="end"/>
            </w:r>
          </w:hyperlink>
        </w:p>
        <w:p w14:paraId="5EBBD9C3" w14:textId="25C4F621" w:rsidR="00276751" w:rsidRPr="00276751" w:rsidRDefault="00000000" w:rsidP="00276751">
          <w:pPr>
            <w:pStyle w:val="TOC3"/>
            <w:rPr>
              <w:rFonts w:asciiTheme="minorHAnsi" w:eastAsiaTheme="minorEastAsia" w:hAnsiTheme="minorHAnsi" w:cstheme="minorBidi"/>
              <w:lang w:val="en-IN" w:eastAsia="en-IN"/>
            </w:rPr>
          </w:pPr>
          <w:hyperlink w:anchor="_Toc114419471" w:history="1">
            <w:r w:rsidR="00276751" w:rsidRPr="00276751">
              <w:rPr>
                <w:rStyle w:val="Hyperlink"/>
                <w:color w:val="auto"/>
              </w:rPr>
              <w:t>3.7.1 SMOTE:</w:t>
            </w:r>
            <w:r w:rsidR="00276751" w:rsidRPr="00276751">
              <w:rPr>
                <w:webHidden/>
              </w:rPr>
              <w:tab/>
            </w:r>
            <w:r w:rsidR="00276751" w:rsidRPr="00276751">
              <w:rPr>
                <w:webHidden/>
              </w:rPr>
              <w:fldChar w:fldCharType="begin"/>
            </w:r>
            <w:r w:rsidR="00276751" w:rsidRPr="00276751">
              <w:rPr>
                <w:webHidden/>
              </w:rPr>
              <w:instrText xml:space="preserve"> PAGEREF _Toc114419471 \h </w:instrText>
            </w:r>
            <w:r w:rsidR="00276751" w:rsidRPr="00276751">
              <w:rPr>
                <w:webHidden/>
              </w:rPr>
            </w:r>
            <w:r w:rsidR="00276751" w:rsidRPr="00276751">
              <w:rPr>
                <w:webHidden/>
              </w:rPr>
              <w:fldChar w:fldCharType="separate"/>
            </w:r>
            <w:r w:rsidR="00276751" w:rsidRPr="00276751">
              <w:rPr>
                <w:webHidden/>
              </w:rPr>
              <w:t>20</w:t>
            </w:r>
            <w:r w:rsidR="00276751" w:rsidRPr="00276751">
              <w:rPr>
                <w:webHidden/>
              </w:rPr>
              <w:fldChar w:fldCharType="end"/>
            </w:r>
          </w:hyperlink>
        </w:p>
        <w:p w14:paraId="679DE3DB" w14:textId="738A8F2D" w:rsidR="00276751" w:rsidRDefault="00000000" w:rsidP="00276751">
          <w:pPr>
            <w:pStyle w:val="TOC3"/>
            <w:rPr>
              <w:rFonts w:asciiTheme="minorHAnsi" w:eastAsiaTheme="minorEastAsia" w:hAnsiTheme="minorHAnsi" w:cstheme="minorBidi"/>
              <w:lang w:val="en-IN" w:eastAsia="en-IN"/>
            </w:rPr>
          </w:pPr>
          <w:hyperlink w:anchor="_Toc114419472" w:history="1">
            <w:r w:rsidR="00276751" w:rsidRPr="008A7938">
              <w:rPr>
                <w:rStyle w:val="Hyperlink"/>
              </w:rPr>
              <w:t>3.7.2 ADASYN:</w:t>
            </w:r>
            <w:r w:rsidR="00276751">
              <w:rPr>
                <w:webHidden/>
              </w:rPr>
              <w:tab/>
            </w:r>
            <w:r w:rsidR="00276751">
              <w:rPr>
                <w:webHidden/>
              </w:rPr>
              <w:fldChar w:fldCharType="begin"/>
            </w:r>
            <w:r w:rsidR="00276751">
              <w:rPr>
                <w:webHidden/>
              </w:rPr>
              <w:instrText xml:space="preserve"> PAGEREF _Toc114419472 \h </w:instrText>
            </w:r>
            <w:r w:rsidR="00276751">
              <w:rPr>
                <w:webHidden/>
              </w:rPr>
            </w:r>
            <w:r w:rsidR="00276751">
              <w:rPr>
                <w:webHidden/>
              </w:rPr>
              <w:fldChar w:fldCharType="separate"/>
            </w:r>
            <w:r w:rsidR="00276751">
              <w:rPr>
                <w:webHidden/>
              </w:rPr>
              <w:t>21</w:t>
            </w:r>
            <w:r w:rsidR="00276751">
              <w:rPr>
                <w:webHidden/>
              </w:rPr>
              <w:fldChar w:fldCharType="end"/>
            </w:r>
          </w:hyperlink>
        </w:p>
        <w:p w14:paraId="2F3B367B" w14:textId="7CA6D034"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73" w:history="1">
            <w:r w:rsidR="00276751" w:rsidRPr="008A7938">
              <w:rPr>
                <w:rStyle w:val="Hyperlink"/>
                <w:noProof/>
              </w:rPr>
              <w:t>3.8 Proposed Algorithm:</w:t>
            </w:r>
            <w:r w:rsidR="00276751">
              <w:rPr>
                <w:noProof/>
                <w:webHidden/>
              </w:rPr>
              <w:tab/>
            </w:r>
            <w:r w:rsidR="00276751">
              <w:rPr>
                <w:noProof/>
                <w:webHidden/>
              </w:rPr>
              <w:fldChar w:fldCharType="begin"/>
            </w:r>
            <w:r w:rsidR="00276751">
              <w:rPr>
                <w:noProof/>
                <w:webHidden/>
              </w:rPr>
              <w:instrText xml:space="preserve"> PAGEREF _Toc114419473 \h </w:instrText>
            </w:r>
            <w:r w:rsidR="00276751">
              <w:rPr>
                <w:noProof/>
                <w:webHidden/>
              </w:rPr>
            </w:r>
            <w:r w:rsidR="00276751">
              <w:rPr>
                <w:noProof/>
                <w:webHidden/>
              </w:rPr>
              <w:fldChar w:fldCharType="separate"/>
            </w:r>
            <w:r w:rsidR="00276751">
              <w:rPr>
                <w:noProof/>
                <w:webHidden/>
              </w:rPr>
              <w:t>22</w:t>
            </w:r>
            <w:r w:rsidR="00276751">
              <w:rPr>
                <w:noProof/>
                <w:webHidden/>
              </w:rPr>
              <w:fldChar w:fldCharType="end"/>
            </w:r>
          </w:hyperlink>
        </w:p>
        <w:p w14:paraId="0DA5D212" w14:textId="6C861A17" w:rsidR="00276751" w:rsidRDefault="00000000" w:rsidP="00276751">
          <w:pPr>
            <w:pStyle w:val="TOC3"/>
            <w:rPr>
              <w:rFonts w:asciiTheme="minorHAnsi" w:eastAsiaTheme="minorEastAsia" w:hAnsiTheme="minorHAnsi" w:cstheme="minorBidi"/>
              <w:lang w:val="en-IN" w:eastAsia="en-IN"/>
            </w:rPr>
          </w:pPr>
          <w:hyperlink w:anchor="_Toc114419474" w:history="1">
            <w:r w:rsidR="00276751" w:rsidRPr="008A7938">
              <w:rPr>
                <w:rStyle w:val="Hyperlink"/>
                <w:rFonts w:eastAsiaTheme="minorHAnsi"/>
                <w:lang w:val="en-IN"/>
              </w:rPr>
              <w:t>3.8.1</w:t>
            </w:r>
            <w:r w:rsidR="00276751" w:rsidRPr="008A7938">
              <w:rPr>
                <w:rStyle w:val="Hyperlink"/>
                <w:lang w:val="en-IN"/>
              </w:rPr>
              <w:t>. SVM-based oversampling</w:t>
            </w:r>
            <w:r w:rsidR="00276751">
              <w:rPr>
                <w:webHidden/>
              </w:rPr>
              <w:tab/>
            </w:r>
            <w:r w:rsidR="00276751">
              <w:rPr>
                <w:webHidden/>
              </w:rPr>
              <w:fldChar w:fldCharType="begin"/>
            </w:r>
            <w:r w:rsidR="00276751">
              <w:rPr>
                <w:webHidden/>
              </w:rPr>
              <w:instrText xml:space="preserve"> PAGEREF _Toc114419474 \h </w:instrText>
            </w:r>
            <w:r w:rsidR="00276751">
              <w:rPr>
                <w:webHidden/>
              </w:rPr>
            </w:r>
            <w:r w:rsidR="00276751">
              <w:rPr>
                <w:webHidden/>
              </w:rPr>
              <w:fldChar w:fldCharType="separate"/>
            </w:r>
            <w:r w:rsidR="00276751">
              <w:rPr>
                <w:webHidden/>
              </w:rPr>
              <w:t>22</w:t>
            </w:r>
            <w:r w:rsidR="00276751">
              <w:rPr>
                <w:webHidden/>
              </w:rPr>
              <w:fldChar w:fldCharType="end"/>
            </w:r>
          </w:hyperlink>
        </w:p>
        <w:p w14:paraId="2D78B7A9" w14:textId="706B838F" w:rsidR="00276751" w:rsidRDefault="00000000">
          <w:pPr>
            <w:pStyle w:val="TOC1"/>
            <w:tabs>
              <w:tab w:val="right" w:leader="dot" w:pos="9350"/>
            </w:tabs>
            <w:rPr>
              <w:rFonts w:asciiTheme="minorHAnsi" w:eastAsiaTheme="minorEastAsia" w:hAnsiTheme="minorHAnsi" w:cstheme="minorBidi"/>
              <w:noProof/>
              <w:lang w:val="en-IN" w:eastAsia="en-IN"/>
            </w:rPr>
          </w:pPr>
          <w:hyperlink w:anchor="_Toc114419475" w:history="1">
            <w:r w:rsidR="00276751" w:rsidRPr="008A7938">
              <w:rPr>
                <w:rStyle w:val="Hyperlink"/>
                <w:noProof/>
              </w:rPr>
              <w:t>4 Implementation:</w:t>
            </w:r>
            <w:r w:rsidR="00276751">
              <w:rPr>
                <w:noProof/>
                <w:webHidden/>
              </w:rPr>
              <w:tab/>
            </w:r>
            <w:r w:rsidR="00276751">
              <w:rPr>
                <w:noProof/>
                <w:webHidden/>
              </w:rPr>
              <w:fldChar w:fldCharType="begin"/>
            </w:r>
            <w:r w:rsidR="00276751">
              <w:rPr>
                <w:noProof/>
                <w:webHidden/>
              </w:rPr>
              <w:instrText xml:space="preserve"> PAGEREF _Toc114419475 \h </w:instrText>
            </w:r>
            <w:r w:rsidR="00276751">
              <w:rPr>
                <w:noProof/>
                <w:webHidden/>
              </w:rPr>
            </w:r>
            <w:r w:rsidR="00276751">
              <w:rPr>
                <w:noProof/>
                <w:webHidden/>
              </w:rPr>
              <w:fldChar w:fldCharType="separate"/>
            </w:r>
            <w:r w:rsidR="00276751">
              <w:rPr>
                <w:noProof/>
                <w:webHidden/>
              </w:rPr>
              <w:t>23</w:t>
            </w:r>
            <w:r w:rsidR="00276751">
              <w:rPr>
                <w:noProof/>
                <w:webHidden/>
              </w:rPr>
              <w:fldChar w:fldCharType="end"/>
            </w:r>
          </w:hyperlink>
        </w:p>
        <w:p w14:paraId="0B2A8DF0" w14:textId="12331E4D" w:rsidR="00276751" w:rsidRDefault="00000000">
          <w:pPr>
            <w:pStyle w:val="TOC2"/>
            <w:tabs>
              <w:tab w:val="left" w:pos="880"/>
              <w:tab w:val="right" w:leader="dot" w:pos="9350"/>
            </w:tabs>
            <w:rPr>
              <w:rFonts w:asciiTheme="minorHAnsi" w:eastAsiaTheme="minorEastAsia" w:hAnsiTheme="minorHAnsi" w:cstheme="minorBidi"/>
              <w:noProof/>
              <w:lang w:val="en-IN" w:eastAsia="en-IN"/>
            </w:rPr>
          </w:pPr>
          <w:hyperlink w:anchor="_Toc114419476" w:history="1">
            <w:r w:rsidR="00276751" w:rsidRPr="008A7938">
              <w:rPr>
                <w:rStyle w:val="Hyperlink"/>
                <w:noProof/>
              </w:rPr>
              <w:t>4.1</w:t>
            </w:r>
            <w:r w:rsidR="00276751">
              <w:rPr>
                <w:rFonts w:asciiTheme="minorHAnsi" w:eastAsiaTheme="minorEastAsia" w:hAnsiTheme="minorHAnsi" w:cstheme="minorBidi"/>
                <w:noProof/>
                <w:lang w:val="en-IN" w:eastAsia="en-IN"/>
              </w:rPr>
              <w:tab/>
            </w:r>
            <w:r w:rsidR="00276751" w:rsidRPr="008A7938">
              <w:rPr>
                <w:rStyle w:val="Hyperlink"/>
                <w:noProof/>
              </w:rPr>
              <w:t>Tools and Techniques:</w:t>
            </w:r>
            <w:r w:rsidR="00276751">
              <w:rPr>
                <w:noProof/>
                <w:webHidden/>
              </w:rPr>
              <w:tab/>
            </w:r>
            <w:r w:rsidR="00276751">
              <w:rPr>
                <w:noProof/>
                <w:webHidden/>
              </w:rPr>
              <w:fldChar w:fldCharType="begin"/>
            </w:r>
            <w:r w:rsidR="00276751">
              <w:rPr>
                <w:noProof/>
                <w:webHidden/>
              </w:rPr>
              <w:instrText xml:space="preserve"> PAGEREF _Toc114419476 \h </w:instrText>
            </w:r>
            <w:r w:rsidR="00276751">
              <w:rPr>
                <w:noProof/>
                <w:webHidden/>
              </w:rPr>
            </w:r>
            <w:r w:rsidR="00276751">
              <w:rPr>
                <w:noProof/>
                <w:webHidden/>
              </w:rPr>
              <w:fldChar w:fldCharType="separate"/>
            </w:r>
            <w:r w:rsidR="00276751">
              <w:rPr>
                <w:noProof/>
                <w:webHidden/>
              </w:rPr>
              <w:t>23</w:t>
            </w:r>
            <w:r w:rsidR="00276751">
              <w:rPr>
                <w:noProof/>
                <w:webHidden/>
              </w:rPr>
              <w:fldChar w:fldCharType="end"/>
            </w:r>
          </w:hyperlink>
        </w:p>
        <w:p w14:paraId="7A93E4DC" w14:textId="7529557C"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77" w:history="1">
            <w:r w:rsidR="00276751" w:rsidRPr="008A7938">
              <w:rPr>
                <w:rStyle w:val="Hyperlink"/>
                <w:noProof/>
              </w:rPr>
              <w:t>4.2 Artificial Data Generation:</w:t>
            </w:r>
            <w:r w:rsidR="00276751">
              <w:rPr>
                <w:noProof/>
                <w:webHidden/>
              </w:rPr>
              <w:tab/>
            </w:r>
            <w:r w:rsidR="00276751">
              <w:rPr>
                <w:noProof/>
                <w:webHidden/>
              </w:rPr>
              <w:fldChar w:fldCharType="begin"/>
            </w:r>
            <w:r w:rsidR="00276751">
              <w:rPr>
                <w:noProof/>
                <w:webHidden/>
              </w:rPr>
              <w:instrText xml:space="preserve"> PAGEREF _Toc114419477 \h </w:instrText>
            </w:r>
            <w:r w:rsidR="00276751">
              <w:rPr>
                <w:noProof/>
                <w:webHidden/>
              </w:rPr>
            </w:r>
            <w:r w:rsidR="00276751">
              <w:rPr>
                <w:noProof/>
                <w:webHidden/>
              </w:rPr>
              <w:fldChar w:fldCharType="separate"/>
            </w:r>
            <w:r w:rsidR="00276751">
              <w:rPr>
                <w:noProof/>
                <w:webHidden/>
              </w:rPr>
              <w:t>24</w:t>
            </w:r>
            <w:r w:rsidR="00276751">
              <w:rPr>
                <w:noProof/>
                <w:webHidden/>
              </w:rPr>
              <w:fldChar w:fldCharType="end"/>
            </w:r>
          </w:hyperlink>
        </w:p>
        <w:p w14:paraId="16BFC05D" w14:textId="5F11F81E" w:rsidR="00276751" w:rsidRDefault="00000000">
          <w:pPr>
            <w:pStyle w:val="TOC2"/>
            <w:tabs>
              <w:tab w:val="left" w:pos="880"/>
              <w:tab w:val="right" w:leader="dot" w:pos="9350"/>
            </w:tabs>
            <w:rPr>
              <w:rFonts w:asciiTheme="minorHAnsi" w:eastAsiaTheme="minorEastAsia" w:hAnsiTheme="minorHAnsi" w:cstheme="minorBidi"/>
              <w:noProof/>
              <w:lang w:val="en-IN" w:eastAsia="en-IN"/>
            </w:rPr>
          </w:pPr>
          <w:hyperlink w:anchor="_Toc114419478" w:history="1">
            <w:r w:rsidR="00276751" w:rsidRPr="008A7938">
              <w:rPr>
                <w:rStyle w:val="Hyperlink"/>
                <w:noProof/>
              </w:rPr>
              <w:t>4.3</w:t>
            </w:r>
            <w:r w:rsidR="00276751">
              <w:rPr>
                <w:rFonts w:asciiTheme="minorHAnsi" w:eastAsiaTheme="minorEastAsia" w:hAnsiTheme="minorHAnsi" w:cstheme="minorBidi"/>
                <w:noProof/>
                <w:lang w:val="en-IN" w:eastAsia="en-IN"/>
              </w:rPr>
              <w:tab/>
            </w:r>
            <w:r w:rsidR="00276751" w:rsidRPr="008A7938">
              <w:rPr>
                <w:rStyle w:val="Hyperlink"/>
                <w:noProof/>
              </w:rPr>
              <w:t>Data Processing and Exploratory Data Analysis (EDS):</w:t>
            </w:r>
            <w:r w:rsidR="00276751">
              <w:rPr>
                <w:noProof/>
                <w:webHidden/>
              </w:rPr>
              <w:tab/>
            </w:r>
            <w:r w:rsidR="00276751">
              <w:rPr>
                <w:noProof/>
                <w:webHidden/>
              </w:rPr>
              <w:fldChar w:fldCharType="begin"/>
            </w:r>
            <w:r w:rsidR="00276751">
              <w:rPr>
                <w:noProof/>
                <w:webHidden/>
              </w:rPr>
              <w:instrText xml:space="preserve"> PAGEREF _Toc114419478 \h </w:instrText>
            </w:r>
            <w:r w:rsidR="00276751">
              <w:rPr>
                <w:noProof/>
                <w:webHidden/>
              </w:rPr>
            </w:r>
            <w:r w:rsidR="00276751">
              <w:rPr>
                <w:noProof/>
                <w:webHidden/>
              </w:rPr>
              <w:fldChar w:fldCharType="separate"/>
            </w:r>
            <w:r w:rsidR="00276751">
              <w:rPr>
                <w:noProof/>
                <w:webHidden/>
              </w:rPr>
              <w:t>26</w:t>
            </w:r>
            <w:r w:rsidR="00276751">
              <w:rPr>
                <w:noProof/>
                <w:webHidden/>
              </w:rPr>
              <w:fldChar w:fldCharType="end"/>
            </w:r>
          </w:hyperlink>
        </w:p>
        <w:p w14:paraId="55436DC0" w14:textId="2F4CDBA9" w:rsidR="00276751" w:rsidRDefault="00000000">
          <w:pPr>
            <w:pStyle w:val="TOC2"/>
            <w:tabs>
              <w:tab w:val="left" w:pos="880"/>
              <w:tab w:val="right" w:leader="dot" w:pos="9350"/>
            </w:tabs>
            <w:rPr>
              <w:rFonts w:asciiTheme="minorHAnsi" w:eastAsiaTheme="minorEastAsia" w:hAnsiTheme="minorHAnsi" w:cstheme="minorBidi"/>
              <w:noProof/>
              <w:lang w:val="en-IN" w:eastAsia="en-IN"/>
            </w:rPr>
          </w:pPr>
          <w:hyperlink w:anchor="_Toc114419479" w:history="1">
            <w:r w:rsidR="00276751" w:rsidRPr="008A7938">
              <w:rPr>
                <w:rStyle w:val="Hyperlink"/>
                <w:noProof/>
              </w:rPr>
              <w:t>4.4</w:t>
            </w:r>
            <w:r w:rsidR="00276751">
              <w:rPr>
                <w:rFonts w:asciiTheme="minorHAnsi" w:eastAsiaTheme="minorEastAsia" w:hAnsiTheme="minorHAnsi" w:cstheme="minorBidi"/>
                <w:noProof/>
                <w:lang w:val="en-IN" w:eastAsia="en-IN"/>
              </w:rPr>
              <w:tab/>
            </w:r>
            <w:r w:rsidR="00276751" w:rsidRPr="008A7938">
              <w:rPr>
                <w:rStyle w:val="Hyperlink"/>
                <w:noProof/>
              </w:rPr>
              <w:t>Oversampling:</w:t>
            </w:r>
            <w:r w:rsidR="00276751">
              <w:rPr>
                <w:noProof/>
                <w:webHidden/>
              </w:rPr>
              <w:tab/>
            </w:r>
            <w:r w:rsidR="00276751">
              <w:rPr>
                <w:noProof/>
                <w:webHidden/>
              </w:rPr>
              <w:fldChar w:fldCharType="begin"/>
            </w:r>
            <w:r w:rsidR="00276751">
              <w:rPr>
                <w:noProof/>
                <w:webHidden/>
              </w:rPr>
              <w:instrText xml:space="preserve"> PAGEREF _Toc114419479 \h </w:instrText>
            </w:r>
            <w:r w:rsidR="00276751">
              <w:rPr>
                <w:noProof/>
                <w:webHidden/>
              </w:rPr>
            </w:r>
            <w:r w:rsidR="00276751">
              <w:rPr>
                <w:noProof/>
                <w:webHidden/>
              </w:rPr>
              <w:fldChar w:fldCharType="separate"/>
            </w:r>
            <w:r w:rsidR="00276751">
              <w:rPr>
                <w:noProof/>
                <w:webHidden/>
              </w:rPr>
              <w:t>28</w:t>
            </w:r>
            <w:r w:rsidR="00276751">
              <w:rPr>
                <w:noProof/>
                <w:webHidden/>
              </w:rPr>
              <w:fldChar w:fldCharType="end"/>
            </w:r>
          </w:hyperlink>
        </w:p>
        <w:p w14:paraId="16D640E9" w14:textId="333ACF21"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80" w:history="1">
            <w:r w:rsidR="00276751" w:rsidRPr="008A7938">
              <w:rPr>
                <w:rStyle w:val="Hyperlink"/>
                <w:noProof/>
              </w:rPr>
              <w:t>4.5 Model Training and Evaluation:</w:t>
            </w:r>
            <w:r w:rsidR="00276751">
              <w:rPr>
                <w:noProof/>
                <w:webHidden/>
              </w:rPr>
              <w:tab/>
            </w:r>
            <w:r w:rsidR="00276751">
              <w:rPr>
                <w:noProof/>
                <w:webHidden/>
              </w:rPr>
              <w:fldChar w:fldCharType="begin"/>
            </w:r>
            <w:r w:rsidR="00276751">
              <w:rPr>
                <w:noProof/>
                <w:webHidden/>
              </w:rPr>
              <w:instrText xml:space="preserve"> PAGEREF _Toc114419480 \h </w:instrText>
            </w:r>
            <w:r w:rsidR="00276751">
              <w:rPr>
                <w:noProof/>
                <w:webHidden/>
              </w:rPr>
            </w:r>
            <w:r w:rsidR="00276751">
              <w:rPr>
                <w:noProof/>
                <w:webHidden/>
              </w:rPr>
              <w:fldChar w:fldCharType="separate"/>
            </w:r>
            <w:r w:rsidR="00276751">
              <w:rPr>
                <w:noProof/>
                <w:webHidden/>
              </w:rPr>
              <w:t>34</w:t>
            </w:r>
            <w:r w:rsidR="00276751">
              <w:rPr>
                <w:noProof/>
                <w:webHidden/>
              </w:rPr>
              <w:fldChar w:fldCharType="end"/>
            </w:r>
          </w:hyperlink>
        </w:p>
        <w:p w14:paraId="3484DC2C" w14:textId="2084C0F6" w:rsidR="00276751" w:rsidRDefault="00000000">
          <w:pPr>
            <w:pStyle w:val="TOC1"/>
            <w:tabs>
              <w:tab w:val="left" w:pos="440"/>
              <w:tab w:val="right" w:leader="dot" w:pos="9350"/>
            </w:tabs>
            <w:rPr>
              <w:rFonts w:asciiTheme="minorHAnsi" w:eastAsiaTheme="minorEastAsia" w:hAnsiTheme="minorHAnsi" w:cstheme="minorBidi"/>
              <w:noProof/>
              <w:lang w:val="en-IN" w:eastAsia="en-IN"/>
            </w:rPr>
          </w:pPr>
          <w:hyperlink w:anchor="_Toc114419481" w:history="1">
            <w:r w:rsidR="00276751" w:rsidRPr="008A7938">
              <w:rPr>
                <w:rStyle w:val="Hyperlink"/>
                <w:noProof/>
              </w:rPr>
              <w:t>5</w:t>
            </w:r>
            <w:r w:rsidR="00276751">
              <w:rPr>
                <w:rFonts w:asciiTheme="minorHAnsi" w:eastAsiaTheme="minorEastAsia" w:hAnsiTheme="minorHAnsi" w:cstheme="minorBidi"/>
                <w:noProof/>
                <w:lang w:val="en-IN" w:eastAsia="en-IN"/>
              </w:rPr>
              <w:tab/>
            </w:r>
            <w:r w:rsidR="00276751" w:rsidRPr="008A7938">
              <w:rPr>
                <w:rStyle w:val="Hyperlink"/>
                <w:noProof/>
              </w:rPr>
              <w:t>Experiments And Results:</w:t>
            </w:r>
            <w:r w:rsidR="00276751">
              <w:rPr>
                <w:noProof/>
                <w:webHidden/>
              </w:rPr>
              <w:tab/>
            </w:r>
            <w:r w:rsidR="00276751">
              <w:rPr>
                <w:noProof/>
                <w:webHidden/>
              </w:rPr>
              <w:fldChar w:fldCharType="begin"/>
            </w:r>
            <w:r w:rsidR="00276751">
              <w:rPr>
                <w:noProof/>
                <w:webHidden/>
              </w:rPr>
              <w:instrText xml:space="preserve"> PAGEREF _Toc114419481 \h </w:instrText>
            </w:r>
            <w:r w:rsidR="00276751">
              <w:rPr>
                <w:noProof/>
                <w:webHidden/>
              </w:rPr>
            </w:r>
            <w:r w:rsidR="00276751">
              <w:rPr>
                <w:noProof/>
                <w:webHidden/>
              </w:rPr>
              <w:fldChar w:fldCharType="separate"/>
            </w:r>
            <w:r w:rsidR="00276751">
              <w:rPr>
                <w:noProof/>
                <w:webHidden/>
              </w:rPr>
              <w:t>36</w:t>
            </w:r>
            <w:r w:rsidR="00276751">
              <w:rPr>
                <w:noProof/>
                <w:webHidden/>
              </w:rPr>
              <w:fldChar w:fldCharType="end"/>
            </w:r>
          </w:hyperlink>
        </w:p>
        <w:p w14:paraId="67FF604B" w14:textId="75B6487A"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82" w:history="1">
            <w:r w:rsidR="00276751" w:rsidRPr="008A7938">
              <w:rPr>
                <w:rStyle w:val="Hyperlink"/>
                <w:noProof/>
              </w:rPr>
              <w:t>5.1 Phase I – Multiple degrees of overlapping:</w:t>
            </w:r>
            <w:r w:rsidR="00276751">
              <w:rPr>
                <w:noProof/>
                <w:webHidden/>
              </w:rPr>
              <w:tab/>
            </w:r>
            <w:r w:rsidR="00276751">
              <w:rPr>
                <w:noProof/>
                <w:webHidden/>
              </w:rPr>
              <w:fldChar w:fldCharType="begin"/>
            </w:r>
            <w:r w:rsidR="00276751">
              <w:rPr>
                <w:noProof/>
                <w:webHidden/>
              </w:rPr>
              <w:instrText xml:space="preserve"> PAGEREF _Toc114419482 \h </w:instrText>
            </w:r>
            <w:r w:rsidR="00276751">
              <w:rPr>
                <w:noProof/>
                <w:webHidden/>
              </w:rPr>
            </w:r>
            <w:r w:rsidR="00276751">
              <w:rPr>
                <w:noProof/>
                <w:webHidden/>
              </w:rPr>
              <w:fldChar w:fldCharType="separate"/>
            </w:r>
            <w:r w:rsidR="00276751">
              <w:rPr>
                <w:noProof/>
                <w:webHidden/>
              </w:rPr>
              <w:t>36</w:t>
            </w:r>
            <w:r w:rsidR="00276751">
              <w:rPr>
                <w:noProof/>
                <w:webHidden/>
              </w:rPr>
              <w:fldChar w:fldCharType="end"/>
            </w:r>
          </w:hyperlink>
        </w:p>
        <w:p w14:paraId="4B1E150E" w14:textId="74CBD72E" w:rsidR="00276751" w:rsidRDefault="00000000">
          <w:pPr>
            <w:pStyle w:val="TOC2"/>
            <w:tabs>
              <w:tab w:val="right" w:leader="dot" w:pos="9350"/>
            </w:tabs>
            <w:rPr>
              <w:rFonts w:asciiTheme="minorHAnsi" w:eastAsiaTheme="minorEastAsia" w:hAnsiTheme="minorHAnsi" w:cstheme="minorBidi"/>
              <w:noProof/>
              <w:lang w:val="en-IN" w:eastAsia="en-IN"/>
            </w:rPr>
          </w:pPr>
          <w:hyperlink w:anchor="_Toc114419483" w:history="1">
            <w:r w:rsidR="00276751" w:rsidRPr="008A7938">
              <w:rPr>
                <w:rStyle w:val="Hyperlink"/>
                <w:noProof/>
              </w:rPr>
              <w:t>5.2 Phase II – Modifying Gamma:</w:t>
            </w:r>
            <w:r w:rsidR="00276751">
              <w:rPr>
                <w:noProof/>
                <w:webHidden/>
              </w:rPr>
              <w:tab/>
            </w:r>
            <w:r w:rsidR="00276751">
              <w:rPr>
                <w:noProof/>
                <w:webHidden/>
              </w:rPr>
              <w:fldChar w:fldCharType="begin"/>
            </w:r>
            <w:r w:rsidR="00276751">
              <w:rPr>
                <w:noProof/>
                <w:webHidden/>
              </w:rPr>
              <w:instrText xml:space="preserve"> PAGEREF _Toc114419483 \h </w:instrText>
            </w:r>
            <w:r w:rsidR="00276751">
              <w:rPr>
                <w:noProof/>
                <w:webHidden/>
              </w:rPr>
            </w:r>
            <w:r w:rsidR="00276751">
              <w:rPr>
                <w:noProof/>
                <w:webHidden/>
              </w:rPr>
              <w:fldChar w:fldCharType="separate"/>
            </w:r>
            <w:r w:rsidR="00276751">
              <w:rPr>
                <w:noProof/>
                <w:webHidden/>
              </w:rPr>
              <w:t>43</w:t>
            </w:r>
            <w:r w:rsidR="00276751">
              <w:rPr>
                <w:noProof/>
                <w:webHidden/>
              </w:rPr>
              <w:fldChar w:fldCharType="end"/>
            </w:r>
          </w:hyperlink>
        </w:p>
        <w:p w14:paraId="5C1AA4EF" w14:textId="3433AE59" w:rsidR="00276751" w:rsidRDefault="00000000">
          <w:pPr>
            <w:pStyle w:val="TOC2"/>
            <w:tabs>
              <w:tab w:val="left" w:pos="880"/>
              <w:tab w:val="right" w:leader="dot" w:pos="9350"/>
            </w:tabs>
            <w:rPr>
              <w:rFonts w:asciiTheme="minorHAnsi" w:eastAsiaTheme="minorEastAsia" w:hAnsiTheme="minorHAnsi" w:cstheme="minorBidi"/>
              <w:noProof/>
              <w:lang w:val="en-IN" w:eastAsia="en-IN"/>
            </w:rPr>
          </w:pPr>
          <w:hyperlink w:anchor="_Toc114419484" w:history="1">
            <w:r w:rsidR="00276751" w:rsidRPr="008A7938">
              <w:rPr>
                <w:rStyle w:val="Hyperlink"/>
                <w:noProof/>
              </w:rPr>
              <w:t>5.3</w:t>
            </w:r>
            <w:r w:rsidR="00276751">
              <w:rPr>
                <w:rFonts w:asciiTheme="minorHAnsi" w:eastAsiaTheme="minorEastAsia" w:hAnsiTheme="minorHAnsi" w:cstheme="minorBidi"/>
                <w:noProof/>
                <w:lang w:val="en-IN" w:eastAsia="en-IN"/>
              </w:rPr>
              <w:tab/>
            </w:r>
            <w:r w:rsidR="00276751" w:rsidRPr="008A7938">
              <w:rPr>
                <w:rStyle w:val="Hyperlink"/>
                <w:noProof/>
              </w:rPr>
              <w:t>Experiment Phase III – Modifying Decision Boundary:</w:t>
            </w:r>
            <w:r w:rsidR="00276751">
              <w:rPr>
                <w:noProof/>
                <w:webHidden/>
              </w:rPr>
              <w:tab/>
            </w:r>
            <w:r w:rsidR="00276751">
              <w:rPr>
                <w:noProof/>
                <w:webHidden/>
              </w:rPr>
              <w:fldChar w:fldCharType="begin"/>
            </w:r>
            <w:r w:rsidR="00276751">
              <w:rPr>
                <w:noProof/>
                <w:webHidden/>
              </w:rPr>
              <w:instrText xml:space="preserve"> PAGEREF _Toc114419484 \h </w:instrText>
            </w:r>
            <w:r w:rsidR="00276751">
              <w:rPr>
                <w:noProof/>
                <w:webHidden/>
              </w:rPr>
            </w:r>
            <w:r w:rsidR="00276751">
              <w:rPr>
                <w:noProof/>
                <w:webHidden/>
              </w:rPr>
              <w:fldChar w:fldCharType="separate"/>
            </w:r>
            <w:r w:rsidR="00276751">
              <w:rPr>
                <w:noProof/>
                <w:webHidden/>
              </w:rPr>
              <w:t>50</w:t>
            </w:r>
            <w:r w:rsidR="00276751">
              <w:rPr>
                <w:noProof/>
                <w:webHidden/>
              </w:rPr>
              <w:fldChar w:fldCharType="end"/>
            </w:r>
          </w:hyperlink>
        </w:p>
        <w:p w14:paraId="05363F6B" w14:textId="7B20ED80" w:rsidR="00276751" w:rsidRDefault="00000000">
          <w:pPr>
            <w:pStyle w:val="TOC1"/>
            <w:tabs>
              <w:tab w:val="left" w:pos="440"/>
              <w:tab w:val="right" w:leader="dot" w:pos="9350"/>
            </w:tabs>
            <w:rPr>
              <w:rFonts w:asciiTheme="minorHAnsi" w:eastAsiaTheme="minorEastAsia" w:hAnsiTheme="minorHAnsi" w:cstheme="minorBidi"/>
              <w:noProof/>
              <w:lang w:val="en-IN" w:eastAsia="en-IN"/>
            </w:rPr>
          </w:pPr>
          <w:hyperlink w:anchor="_Toc114419485" w:history="1">
            <w:r w:rsidR="00276751" w:rsidRPr="008A7938">
              <w:rPr>
                <w:rStyle w:val="Hyperlink"/>
                <w:noProof/>
              </w:rPr>
              <w:t>5</w:t>
            </w:r>
            <w:r w:rsidR="00276751">
              <w:rPr>
                <w:rFonts w:asciiTheme="minorHAnsi" w:eastAsiaTheme="minorEastAsia" w:hAnsiTheme="minorHAnsi" w:cstheme="minorBidi"/>
                <w:noProof/>
                <w:lang w:val="en-IN" w:eastAsia="en-IN"/>
              </w:rPr>
              <w:tab/>
            </w:r>
            <w:r w:rsidR="00276751" w:rsidRPr="008A7938">
              <w:rPr>
                <w:rStyle w:val="Hyperlink"/>
                <w:noProof/>
              </w:rPr>
              <w:t>Conclusion and Future Work:</w:t>
            </w:r>
            <w:r w:rsidR="00276751">
              <w:rPr>
                <w:noProof/>
                <w:webHidden/>
              </w:rPr>
              <w:tab/>
            </w:r>
            <w:r w:rsidR="00276751">
              <w:rPr>
                <w:noProof/>
                <w:webHidden/>
              </w:rPr>
              <w:fldChar w:fldCharType="begin"/>
            </w:r>
            <w:r w:rsidR="00276751">
              <w:rPr>
                <w:noProof/>
                <w:webHidden/>
              </w:rPr>
              <w:instrText xml:space="preserve"> PAGEREF _Toc114419485 \h </w:instrText>
            </w:r>
            <w:r w:rsidR="00276751">
              <w:rPr>
                <w:noProof/>
                <w:webHidden/>
              </w:rPr>
            </w:r>
            <w:r w:rsidR="00276751">
              <w:rPr>
                <w:noProof/>
                <w:webHidden/>
              </w:rPr>
              <w:fldChar w:fldCharType="separate"/>
            </w:r>
            <w:r w:rsidR="00276751">
              <w:rPr>
                <w:noProof/>
                <w:webHidden/>
              </w:rPr>
              <w:t>54</w:t>
            </w:r>
            <w:r w:rsidR="00276751">
              <w:rPr>
                <w:noProof/>
                <w:webHidden/>
              </w:rPr>
              <w:fldChar w:fldCharType="end"/>
            </w:r>
          </w:hyperlink>
        </w:p>
        <w:p w14:paraId="0D2B9024" w14:textId="42BF4FCE" w:rsidR="00276751" w:rsidRDefault="00000000">
          <w:pPr>
            <w:pStyle w:val="TOC1"/>
            <w:tabs>
              <w:tab w:val="right" w:leader="dot" w:pos="9350"/>
            </w:tabs>
            <w:rPr>
              <w:rFonts w:asciiTheme="minorHAnsi" w:eastAsiaTheme="minorEastAsia" w:hAnsiTheme="minorHAnsi" w:cstheme="minorBidi"/>
              <w:noProof/>
              <w:lang w:val="en-IN" w:eastAsia="en-IN"/>
            </w:rPr>
          </w:pPr>
          <w:hyperlink w:anchor="_Toc114419486" w:history="1">
            <w:r w:rsidR="00276751" w:rsidRPr="008A7938">
              <w:rPr>
                <w:rStyle w:val="Hyperlink"/>
                <w:noProof/>
              </w:rPr>
              <w:t>7 Referencing:</w:t>
            </w:r>
            <w:r w:rsidR="00276751">
              <w:rPr>
                <w:noProof/>
                <w:webHidden/>
              </w:rPr>
              <w:tab/>
            </w:r>
            <w:r w:rsidR="00276751">
              <w:rPr>
                <w:noProof/>
                <w:webHidden/>
              </w:rPr>
              <w:fldChar w:fldCharType="begin"/>
            </w:r>
            <w:r w:rsidR="00276751">
              <w:rPr>
                <w:noProof/>
                <w:webHidden/>
              </w:rPr>
              <w:instrText xml:space="preserve"> PAGEREF _Toc114419486 \h </w:instrText>
            </w:r>
            <w:r w:rsidR="00276751">
              <w:rPr>
                <w:noProof/>
                <w:webHidden/>
              </w:rPr>
            </w:r>
            <w:r w:rsidR="00276751">
              <w:rPr>
                <w:noProof/>
                <w:webHidden/>
              </w:rPr>
              <w:fldChar w:fldCharType="separate"/>
            </w:r>
            <w:r w:rsidR="00276751">
              <w:rPr>
                <w:noProof/>
                <w:webHidden/>
              </w:rPr>
              <w:t>55</w:t>
            </w:r>
            <w:r w:rsidR="00276751">
              <w:rPr>
                <w:noProof/>
                <w:webHidden/>
              </w:rPr>
              <w:fldChar w:fldCharType="end"/>
            </w:r>
          </w:hyperlink>
        </w:p>
        <w:p w14:paraId="5B456541" w14:textId="55FF812B" w:rsidR="00276751" w:rsidRDefault="00000000">
          <w:pPr>
            <w:pStyle w:val="TOC1"/>
            <w:tabs>
              <w:tab w:val="right" w:leader="dot" w:pos="9350"/>
            </w:tabs>
            <w:rPr>
              <w:rFonts w:asciiTheme="minorHAnsi" w:eastAsiaTheme="minorEastAsia" w:hAnsiTheme="minorHAnsi" w:cstheme="minorBidi"/>
              <w:noProof/>
              <w:lang w:val="en-IN" w:eastAsia="en-IN"/>
            </w:rPr>
          </w:pPr>
          <w:hyperlink w:anchor="_Toc114419487" w:history="1">
            <w:r w:rsidR="00276751" w:rsidRPr="008A7938">
              <w:rPr>
                <w:rStyle w:val="Hyperlink"/>
                <w:noProof/>
              </w:rPr>
              <w:t>8 Appendices:</w:t>
            </w:r>
            <w:r w:rsidR="00276751">
              <w:rPr>
                <w:noProof/>
                <w:webHidden/>
              </w:rPr>
              <w:tab/>
            </w:r>
            <w:r w:rsidR="00276751">
              <w:rPr>
                <w:noProof/>
                <w:webHidden/>
              </w:rPr>
              <w:fldChar w:fldCharType="begin"/>
            </w:r>
            <w:r w:rsidR="00276751">
              <w:rPr>
                <w:noProof/>
                <w:webHidden/>
              </w:rPr>
              <w:instrText xml:space="preserve"> PAGEREF _Toc114419487 \h </w:instrText>
            </w:r>
            <w:r w:rsidR="00276751">
              <w:rPr>
                <w:noProof/>
                <w:webHidden/>
              </w:rPr>
            </w:r>
            <w:r w:rsidR="00276751">
              <w:rPr>
                <w:noProof/>
                <w:webHidden/>
              </w:rPr>
              <w:fldChar w:fldCharType="separate"/>
            </w:r>
            <w:r w:rsidR="00276751">
              <w:rPr>
                <w:noProof/>
                <w:webHidden/>
              </w:rPr>
              <w:t>56</w:t>
            </w:r>
            <w:r w:rsidR="00276751">
              <w:rPr>
                <w:noProof/>
                <w:webHidden/>
              </w:rPr>
              <w:fldChar w:fldCharType="end"/>
            </w:r>
          </w:hyperlink>
        </w:p>
        <w:p w14:paraId="410F4A9D" w14:textId="104A66F4" w:rsidR="00EE6121" w:rsidRDefault="00EE6121">
          <w:r>
            <w:rPr>
              <w:b/>
              <w:bCs/>
              <w:noProof/>
            </w:rPr>
            <w:fldChar w:fldCharType="end"/>
          </w:r>
        </w:p>
      </w:sdtContent>
    </w:sdt>
    <w:p w14:paraId="217730D5" w14:textId="6A7BE02E" w:rsidR="00EE6121" w:rsidRDefault="00EE6121" w:rsidP="007D044D">
      <w:pPr>
        <w:rPr>
          <w:sz w:val="30"/>
          <w:szCs w:val="30"/>
        </w:rPr>
      </w:pPr>
    </w:p>
    <w:p w14:paraId="2D5431E2" w14:textId="120A7788" w:rsidR="00EE6121" w:rsidRDefault="00EE6121" w:rsidP="007D044D">
      <w:pPr>
        <w:rPr>
          <w:sz w:val="30"/>
          <w:szCs w:val="30"/>
        </w:rPr>
      </w:pPr>
    </w:p>
    <w:p w14:paraId="36985A5F" w14:textId="06A36C4B" w:rsidR="00FB0841" w:rsidRDefault="00FB0841" w:rsidP="007D044D">
      <w:pPr>
        <w:rPr>
          <w:sz w:val="30"/>
          <w:szCs w:val="30"/>
        </w:rPr>
      </w:pPr>
    </w:p>
    <w:p w14:paraId="467E3B42" w14:textId="6BE5FDCF" w:rsidR="00FB0841" w:rsidRDefault="00FB0841">
      <w:pPr>
        <w:widowControl/>
        <w:autoSpaceDE/>
        <w:autoSpaceDN/>
        <w:rPr>
          <w:sz w:val="30"/>
          <w:szCs w:val="30"/>
        </w:rPr>
      </w:pPr>
      <w:r>
        <w:rPr>
          <w:sz w:val="30"/>
          <w:szCs w:val="30"/>
        </w:rPr>
        <w:br w:type="page"/>
      </w:r>
    </w:p>
    <w:p w14:paraId="7146DED0" w14:textId="0EA57FB8" w:rsidR="007D4342" w:rsidRPr="007D4342" w:rsidRDefault="007D4342" w:rsidP="00F87FDA">
      <w:pPr>
        <w:widowControl/>
        <w:autoSpaceDE/>
        <w:autoSpaceDN/>
        <w:spacing w:line="360" w:lineRule="auto"/>
        <w:rPr>
          <w:color w:val="1F3864" w:themeColor="accent1" w:themeShade="80"/>
          <w:sz w:val="30"/>
          <w:szCs w:val="30"/>
        </w:rPr>
      </w:pPr>
      <w:r w:rsidRPr="007D4342">
        <w:rPr>
          <w:color w:val="1F3864" w:themeColor="accent1" w:themeShade="80"/>
          <w:sz w:val="30"/>
          <w:szCs w:val="30"/>
        </w:rPr>
        <w:lastRenderedPageBreak/>
        <w:t>List Of Figures:</w:t>
      </w:r>
    </w:p>
    <w:p w14:paraId="13FA3E5F" w14:textId="0DDEE308" w:rsidR="00E9323D" w:rsidRPr="00E9323D" w:rsidRDefault="00E9323D"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r w:rsidRPr="00E9323D">
        <w:rPr>
          <w:sz w:val="24"/>
          <w:szCs w:val="24"/>
        </w:rPr>
        <w:fldChar w:fldCharType="begin"/>
      </w:r>
      <w:r w:rsidRPr="00E9323D">
        <w:rPr>
          <w:sz w:val="24"/>
          <w:szCs w:val="24"/>
        </w:rPr>
        <w:instrText xml:space="preserve"> TOC \h \z \c "Figure" </w:instrText>
      </w:r>
      <w:r w:rsidRPr="00E9323D">
        <w:rPr>
          <w:sz w:val="24"/>
          <w:szCs w:val="24"/>
        </w:rPr>
        <w:fldChar w:fldCharType="separate"/>
      </w:r>
      <w:hyperlink r:id="rId9" w:anchor="_Toc114419499" w:history="1">
        <w:r w:rsidRPr="00E9323D">
          <w:rPr>
            <w:rStyle w:val="Hyperlink"/>
            <w:rFonts w:eastAsia="Arial"/>
            <w:noProof/>
            <w:sz w:val="24"/>
            <w:szCs w:val="24"/>
          </w:rPr>
          <w:t>Figure 1 Imbalance Data Example</w:t>
        </w:r>
        <w:r w:rsidRPr="00E9323D">
          <w:rPr>
            <w:noProof/>
            <w:webHidden/>
            <w:sz w:val="24"/>
            <w:szCs w:val="24"/>
          </w:rPr>
          <w:tab/>
        </w:r>
        <w:r w:rsidRPr="00E9323D">
          <w:rPr>
            <w:noProof/>
            <w:webHidden/>
            <w:sz w:val="24"/>
            <w:szCs w:val="24"/>
          </w:rPr>
          <w:fldChar w:fldCharType="begin"/>
        </w:r>
        <w:r w:rsidRPr="00E9323D">
          <w:rPr>
            <w:noProof/>
            <w:webHidden/>
            <w:sz w:val="24"/>
            <w:szCs w:val="24"/>
          </w:rPr>
          <w:instrText xml:space="preserve"> PAGEREF _Toc114419499 \h </w:instrText>
        </w:r>
        <w:r w:rsidRPr="00E9323D">
          <w:rPr>
            <w:noProof/>
            <w:webHidden/>
            <w:sz w:val="24"/>
            <w:szCs w:val="24"/>
          </w:rPr>
        </w:r>
        <w:r w:rsidRPr="00E9323D">
          <w:rPr>
            <w:noProof/>
            <w:webHidden/>
            <w:sz w:val="24"/>
            <w:szCs w:val="24"/>
          </w:rPr>
          <w:fldChar w:fldCharType="separate"/>
        </w:r>
        <w:r w:rsidRPr="00E9323D">
          <w:rPr>
            <w:noProof/>
            <w:webHidden/>
            <w:sz w:val="24"/>
            <w:szCs w:val="24"/>
          </w:rPr>
          <w:t>9</w:t>
        </w:r>
        <w:r w:rsidRPr="00E9323D">
          <w:rPr>
            <w:noProof/>
            <w:webHidden/>
            <w:sz w:val="24"/>
            <w:szCs w:val="24"/>
          </w:rPr>
          <w:fldChar w:fldCharType="end"/>
        </w:r>
      </w:hyperlink>
    </w:p>
    <w:p w14:paraId="02376D3A" w14:textId="2AAAB9E2"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00" w:history="1">
        <w:r w:rsidR="00E9323D" w:rsidRPr="00E9323D">
          <w:rPr>
            <w:rStyle w:val="Hyperlink"/>
            <w:rFonts w:eastAsia="Arial"/>
            <w:noProof/>
            <w:sz w:val="24"/>
            <w:szCs w:val="24"/>
          </w:rPr>
          <w:t>Figure 2 A Flow chart for the research process</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00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15</w:t>
        </w:r>
        <w:r w:rsidR="00E9323D" w:rsidRPr="00E9323D">
          <w:rPr>
            <w:noProof/>
            <w:webHidden/>
            <w:sz w:val="24"/>
            <w:szCs w:val="24"/>
          </w:rPr>
          <w:fldChar w:fldCharType="end"/>
        </w:r>
      </w:hyperlink>
    </w:p>
    <w:p w14:paraId="2365EBB7" w14:textId="287F7913"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r:id="rId10" w:anchor="_Toc114419501" w:history="1">
        <w:r w:rsidR="00E9323D" w:rsidRPr="00E9323D">
          <w:rPr>
            <w:rStyle w:val="Hyperlink"/>
            <w:rFonts w:eastAsia="Arial"/>
            <w:noProof/>
            <w:sz w:val="24"/>
            <w:szCs w:val="24"/>
          </w:rPr>
          <w:t>Figure 3 Data Distribution</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01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16</w:t>
        </w:r>
        <w:r w:rsidR="00E9323D" w:rsidRPr="00E9323D">
          <w:rPr>
            <w:noProof/>
            <w:webHidden/>
            <w:sz w:val="24"/>
            <w:szCs w:val="24"/>
          </w:rPr>
          <w:fldChar w:fldCharType="end"/>
        </w:r>
      </w:hyperlink>
    </w:p>
    <w:p w14:paraId="18109451" w14:textId="3B7A1C4A"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02" w:history="1">
        <w:r w:rsidR="00E9323D" w:rsidRPr="00E9323D">
          <w:rPr>
            <w:rStyle w:val="Hyperlink"/>
            <w:rFonts w:eastAsia="Arial"/>
            <w:noProof/>
            <w:sz w:val="24"/>
            <w:szCs w:val="24"/>
          </w:rPr>
          <w:t>Figure 4 MLP Network</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02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17</w:t>
        </w:r>
        <w:r w:rsidR="00E9323D" w:rsidRPr="00E9323D">
          <w:rPr>
            <w:noProof/>
            <w:webHidden/>
            <w:sz w:val="24"/>
            <w:szCs w:val="24"/>
          </w:rPr>
          <w:fldChar w:fldCharType="end"/>
        </w:r>
      </w:hyperlink>
    </w:p>
    <w:p w14:paraId="4F16A0D2" w14:textId="457C501E"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03" w:history="1">
        <w:r w:rsidR="00E9323D" w:rsidRPr="00E9323D">
          <w:rPr>
            <w:rStyle w:val="Hyperlink"/>
            <w:rFonts w:eastAsia="Arial"/>
            <w:noProof/>
            <w:sz w:val="24"/>
            <w:szCs w:val="24"/>
          </w:rPr>
          <w:t>Figure 5 SMOTE Oversampling</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03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21</w:t>
        </w:r>
        <w:r w:rsidR="00E9323D" w:rsidRPr="00E9323D">
          <w:rPr>
            <w:noProof/>
            <w:webHidden/>
            <w:sz w:val="24"/>
            <w:szCs w:val="24"/>
          </w:rPr>
          <w:fldChar w:fldCharType="end"/>
        </w:r>
      </w:hyperlink>
    </w:p>
    <w:p w14:paraId="32247760" w14:textId="744CC052"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04" w:history="1">
        <w:r w:rsidR="00E9323D" w:rsidRPr="00E9323D">
          <w:rPr>
            <w:rStyle w:val="Hyperlink"/>
            <w:rFonts w:eastAsia="Arial"/>
            <w:noProof/>
            <w:sz w:val="24"/>
            <w:szCs w:val="24"/>
          </w:rPr>
          <w:t>Figure 6 ADASYN Oversampling</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04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22</w:t>
        </w:r>
        <w:r w:rsidR="00E9323D" w:rsidRPr="00E9323D">
          <w:rPr>
            <w:noProof/>
            <w:webHidden/>
            <w:sz w:val="24"/>
            <w:szCs w:val="24"/>
          </w:rPr>
          <w:fldChar w:fldCharType="end"/>
        </w:r>
      </w:hyperlink>
    </w:p>
    <w:p w14:paraId="3C04649C" w14:textId="1FF3DEA0"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r:id="rId11" w:anchor="_Toc114419505" w:history="1">
        <w:r w:rsidR="00E9323D" w:rsidRPr="00E9323D">
          <w:rPr>
            <w:rStyle w:val="Hyperlink"/>
            <w:rFonts w:eastAsia="Arial"/>
            <w:noProof/>
            <w:sz w:val="24"/>
            <w:szCs w:val="24"/>
          </w:rPr>
          <w:t>Figure 7 Proposed Algorithm Oversampling (Gamma = 0.1, C = 0.1)</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05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22</w:t>
        </w:r>
        <w:r w:rsidR="00E9323D" w:rsidRPr="00E9323D">
          <w:rPr>
            <w:noProof/>
            <w:webHidden/>
            <w:sz w:val="24"/>
            <w:szCs w:val="24"/>
          </w:rPr>
          <w:fldChar w:fldCharType="end"/>
        </w:r>
      </w:hyperlink>
    </w:p>
    <w:p w14:paraId="0F947A22" w14:textId="28A07DB2"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06" w:history="1">
        <w:r w:rsidR="00E9323D" w:rsidRPr="00E9323D">
          <w:rPr>
            <w:rStyle w:val="Hyperlink"/>
            <w:rFonts w:eastAsia="Arial"/>
            <w:noProof/>
            <w:sz w:val="24"/>
            <w:szCs w:val="24"/>
          </w:rPr>
          <w:t>Figure 8 Circular Scatter Plot</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06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25</w:t>
        </w:r>
        <w:r w:rsidR="00E9323D" w:rsidRPr="00E9323D">
          <w:rPr>
            <w:noProof/>
            <w:webHidden/>
            <w:sz w:val="24"/>
            <w:szCs w:val="24"/>
          </w:rPr>
          <w:fldChar w:fldCharType="end"/>
        </w:r>
      </w:hyperlink>
    </w:p>
    <w:p w14:paraId="4E1E2C70" w14:textId="35B322C2"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07" w:history="1">
        <w:r w:rsidR="00E9323D" w:rsidRPr="00E9323D">
          <w:rPr>
            <w:rStyle w:val="Hyperlink"/>
            <w:rFonts w:eastAsia="Arial"/>
            <w:noProof/>
            <w:sz w:val="24"/>
            <w:szCs w:val="24"/>
          </w:rPr>
          <w:t>Figure 9 Thick Flat Line Scatter Plot</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07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25</w:t>
        </w:r>
        <w:r w:rsidR="00E9323D" w:rsidRPr="00E9323D">
          <w:rPr>
            <w:noProof/>
            <w:webHidden/>
            <w:sz w:val="24"/>
            <w:szCs w:val="24"/>
          </w:rPr>
          <w:fldChar w:fldCharType="end"/>
        </w:r>
      </w:hyperlink>
    </w:p>
    <w:p w14:paraId="769BA677" w14:textId="49434A5C"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08" w:history="1">
        <w:r w:rsidR="00E9323D" w:rsidRPr="00E9323D">
          <w:rPr>
            <w:rStyle w:val="Hyperlink"/>
            <w:rFonts w:eastAsia="Arial"/>
            <w:noProof/>
            <w:sz w:val="24"/>
            <w:szCs w:val="24"/>
          </w:rPr>
          <w:t>Figure 10 SMOTE Circular Scatter Plot</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08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28</w:t>
        </w:r>
        <w:r w:rsidR="00E9323D" w:rsidRPr="00E9323D">
          <w:rPr>
            <w:noProof/>
            <w:webHidden/>
            <w:sz w:val="24"/>
            <w:szCs w:val="24"/>
          </w:rPr>
          <w:fldChar w:fldCharType="end"/>
        </w:r>
      </w:hyperlink>
    </w:p>
    <w:p w14:paraId="4C4E2501" w14:textId="560A3D01"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09" w:history="1">
        <w:r w:rsidR="00E9323D" w:rsidRPr="00E9323D">
          <w:rPr>
            <w:rStyle w:val="Hyperlink"/>
            <w:rFonts w:eastAsia="Arial"/>
            <w:noProof/>
            <w:sz w:val="24"/>
            <w:szCs w:val="24"/>
          </w:rPr>
          <w:t>Figure 11 Thick Flat Line Scatter Plot</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09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29</w:t>
        </w:r>
        <w:r w:rsidR="00E9323D" w:rsidRPr="00E9323D">
          <w:rPr>
            <w:noProof/>
            <w:webHidden/>
            <w:sz w:val="24"/>
            <w:szCs w:val="24"/>
          </w:rPr>
          <w:fldChar w:fldCharType="end"/>
        </w:r>
      </w:hyperlink>
    </w:p>
    <w:p w14:paraId="6CEE8847" w14:textId="6FD84B94"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10" w:history="1">
        <w:r w:rsidR="00E9323D" w:rsidRPr="00E9323D">
          <w:rPr>
            <w:rStyle w:val="Hyperlink"/>
            <w:rFonts w:eastAsia="Arial"/>
            <w:noProof/>
            <w:sz w:val="24"/>
            <w:szCs w:val="24"/>
          </w:rPr>
          <w:t>Figure 12 ADASYN Circular Oversampling</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10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30</w:t>
        </w:r>
        <w:r w:rsidR="00E9323D" w:rsidRPr="00E9323D">
          <w:rPr>
            <w:noProof/>
            <w:webHidden/>
            <w:sz w:val="24"/>
            <w:szCs w:val="24"/>
          </w:rPr>
          <w:fldChar w:fldCharType="end"/>
        </w:r>
      </w:hyperlink>
    </w:p>
    <w:p w14:paraId="15EF01BC" w14:textId="3AB3B5B3"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11" w:history="1">
        <w:r w:rsidR="00E9323D" w:rsidRPr="00E9323D">
          <w:rPr>
            <w:rStyle w:val="Hyperlink"/>
            <w:rFonts w:eastAsia="Arial"/>
            <w:noProof/>
            <w:sz w:val="24"/>
            <w:szCs w:val="24"/>
          </w:rPr>
          <w:t>Figure 13 ADASYN Thick Flat Line Oversampling</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11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30</w:t>
        </w:r>
        <w:r w:rsidR="00E9323D" w:rsidRPr="00E9323D">
          <w:rPr>
            <w:noProof/>
            <w:webHidden/>
            <w:sz w:val="24"/>
            <w:szCs w:val="24"/>
          </w:rPr>
          <w:fldChar w:fldCharType="end"/>
        </w:r>
      </w:hyperlink>
    </w:p>
    <w:p w14:paraId="0D22392E" w14:textId="2E34B7BB"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12" w:history="1">
        <w:r w:rsidR="00E9323D" w:rsidRPr="00E9323D">
          <w:rPr>
            <w:rStyle w:val="Hyperlink"/>
            <w:rFonts w:eastAsia="Arial"/>
            <w:noProof/>
            <w:sz w:val="24"/>
            <w:szCs w:val="24"/>
          </w:rPr>
          <w:t>Figure 14 Proposed Algorithm Circular Oversampling</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12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33</w:t>
        </w:r>
        <w:r w:rsidR="00E9323D" w:rsidRPr="00E9323D">
          <w:rPr>
            <w:noProof/>
            <w:webHidden/>
            <w:sz w:val="24"/>
            <w:szCs w:val="24"/>
          </w:rPr>
          <w:fldChar w:fldCharType="end"/>
        </w:r>
      </w:hyperlink>
    </w:p>
    <w:p w14:paraId="74F84FCE" w14:textId="2D9EEEF7"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13" w:history="1">
        <w:r w:rsidR="00E9323D" w:rsidRPr="00E9323D">
          <w:rPr>
            <w:rStyle w:val="Hyperlink"/>
            <w:rFonts w:eastAsia="Arial"/>
            <w:noProof/>
            <w:sz w:val="24"/>
            <w:szCs w:val="24"/>
          </w:rPr>
          <w:t>Figure 15 Proposed Algorithm Thick Flat Line Oversampling</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13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34</w:t>
        </w:r>
        <w:r w:rsidR="00E9323D" w:rsidRPr="00E9323D">
          <w:rPr>
            <w:noProof/>
            <w:webHidden/>
            <w:sz w:val="24"/>
            <w:szCs w:val="24"/>
          </w:rPr>
          <w:fldChar w:fldCharType="end"/>
        </w:r>
      </w:hyperlink>
    </w:p>
    <w:p w14:paraId="751A9794" w14:textId="648CE0F2"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14" w:history="1">
        <w:r w:rsidR="00E9323D" w:rsidRPr="00E9323D">
          <w:rPr>
            <w:rStyle w:val="Hyperlink"/>
            <w:rFonts w:eastAsia="Arial"/>
            <w:noProof/>
            <w:sz w:val="24"/>
            <w:szCs w:val="24"/>
          </w:rPr>
          <w:t>Figure 16 Decision Boundary (Circular)</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14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43</w:t>
        </w:r>
        <w:r w:rsidR="00E9323D" w:rsidRPr="00E9323D">
          <w:rPr>
            <w:noProof/>
            <w:webHidden/>
            <w:sz w:val="24"/>
            <w:szCs w:val="24"/>
          </w:rPr>
          <w:fldChar w:fldCharType="end"/>
        </w:r>
      </w:hyperlink>
    </w:p>
    <w:p w14:paraId="183611D0" w14:textId="44E8573A"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15" w:history="1">
        <w:r w:rsidR="00E9323D" w:rsidRPr="00E9323D">
          <w:rPr>
            <w:rStyle w:val="Hyperlink"/>
            <w:rFonts w:eastAsia="Arial"/>
            <w:noProof/>
            <w:sz w:val="24"/>
            <w:szCs w:val="24"/>
          </w:rPr>
          <w:t>Figure 17 Modified Gamma Scatter Plot (Circular)</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15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44</w:t>
        </w:r>
        <w:r w:rsidR="00E9323D" w:rsidRPr="00E9323D">
          <w:rPr>
            <w:noProof/>
            <w:webHidden/>
            <w:sz w:val="24"/>
            <w:szCs w:val="24"/>
          </w:rPr>
          <w:fldChar w:fldCharType="end"/>
        </w:r>
      </w:hyperlink>
    </w:p>
    <w:p w14:paraId="6D561494" w14:textId="7BA7937C"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16" w:history="1">
        <w:r w:rsidR="00E9323D" w:rsidRPr="00E9323D">
          <w:rPr>
            <w:rStyle w:val="Hyperlink"/>
            <w:rFonts w:eastAsia="Arial"/>
            <w:noProof/>
            <w:sz w:val="24"/>
            <w:szCs w:val="24"/>
          </w:rPr>
          <w:t>Figure 18 Modified Gamma Scatter Plot (Thick Flat Line)</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16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47</w:t>
        </w:r>
        <w:r w:rsidR="00E9323D" w:rsidRPr="00E9323D">
          <w:rPr>
            <w:noProof/>
            <w:webHidden/>
            <w:sz w:val="24"/>
            <w:szCs w:val="24"/>
          </w:rPr>
          <w:fldChar w:fldCharType="end"/>
        </w:r>
      </w:hyperlink>
    </w:p>
    <w:p w14:paraId="1A605E90" w14:textId="4C2B5214"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17" w:history="1">
        <w:r w:rsidR="00E9323D" w:rsidRPr="00E9323D">
          <w:rPr>
            <w:rStyle w:val="Hyperlink"/>
            <w:rFonts w:eastAsia="Arial"/>
            <w:noProof/>
            <w:sz w:val="24"/>
            <w:szCs w:val="24"/>
          </w:rPr>
          <w:t>Figure 19 Decision Boundary (Circular)</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17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51</w:t>
        </w:r>
        <w:r w:rsidR="00E9323D" w:rsidRPr="00E9323D">
          <w:rPr>
            <w:noProof/>
            <w:webHidden/>
            <w:sz w:val="24"/>
            <w:szCs w:val="24"/>
          </w:rPr>
          <w:fldChar w:fldCharType="end"/>
        </w:r>
      </w:hyperlink>
    </w:p>
    <w:p w14:paraId="7E188A42" w14:textId="264DB771" w:rsidR="00E9323D" w:rsidRPr="00E9323D" w:rsidRDefault="00000000" w:rsidP="00E9323D">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518" w:history="1">
        <w:r w:rsidR="00E9323D" w:rsidRPr="00E9323D">
          <w:rPr>
            <w:rStyle w:val="Hyperlink"/>
            <w:rFonts w:eastAsia="Arial"/>
            <w:noProof/>
            <w:sz w:val="24"/>
            <w:szCs w:val="24"/>
          </w:rPr>
          <w:t>Figure 20 Decision boundary Flat Line</w:t>
        </w:r>
        <w:r w:rsidR="00E9323D" w:rsidRPr="00E9323D">
          <w:rPr>
            <w:noProof/>
            <w:webHidden/>
            <w:sz w:val="24"/>
            <w:szCs w:val="24"/>
          </w:rPr>
          <w:tab/>
        </w:r>
        <w:r w:rsidR="00E9323D" w:rsidRPr="00E9323D">
          <w:rPr>
            <w:noProof/>
            <w:webHidden/>
            <w:sz w:val="24"/>
            <w:szCs w:val="24"/>
          </w:rPr>
          <w:fldChar w:fldCharType="begin"/>
        </w:r>
        <w:r w:rsidR="00E9323D" w:rsidRPr="00E9323D">
          <w:rPr>
            <w:noProof/>
            <w:webHidden/>
            <w:sz w:val="24"/>
            <w:szCs w:val="24"/>
          </w:rPr>
          <w:instrText xml:space="preserve"> PAGEREF _Toc114419518 \h </w:instrText>
        </w:r>
        <w:r w:rsidR="00E9323D" w:rsidRPr="00E9323D">
          <w:rPr>
            <w:noProof/>
            <w:webHidden/>
            <w:sz w:val="24"/>
            <w:szCs w:val="24"/>
          </w:rPr>
        </w:r>
        <w:r w:rsidR="00E9323D" w:rsidRPr="00E9323D">
          <w:rPr>
            <w:noProof/>
            <w:webHidden/>
            <w:sz w:val="24"/>
            <w:szCs w:val="24"/>
          </w:rPr>
          <w:fldChar w:fldCharType="separate"/>
        </w:r>
        <w:r w:rsidR="00E9323D" w:rsidRPr="00E9323D">
          <w:rPr>
            <w:noProof/>
            <w:webHidden/>
            <w:sz w:val="24"/>
            <w:szCs w:val="24"/>
          </w:rPr>
          <w:t>52</w:t>
        </w:r>
        <w:r w:rsidR="00E9323D" w:rsidRPr="00E9323D">
          <w:rPr>
            <w:noProof/>
            <w:webHidden/>
            <w:sz w:val="24"/>
            <w:szCs w:val="24"/>
          </w:rPr>
          <w:fldChar w:fldCharType="end"/>
        </w:r>
      </w:hyperlink>
    </w:p>
    <w:p w14:paraId="6F14A8FA" w14:textId="0E7CFEEA" w:rsidR="00EE6121" w:rsidRDefault="00E9323D" w:rsidP="00E9323D">
      <w:pPr>
        <w:spacing w:line="360" w:lineRule="auto"/>
        <w:rPr>
          <w:sz w:val="30"/>
          <w:szCs w:val="30"/>
        </w:rPr>
      </w:pPr>
      <w:r w:rsidRPr="00E9323D">
        <w:rPr>
          <w:sz w:val="24"/>
          <w:szCs w:val="24"/>
        </w:rPr>
        <w:fldChar w:fldCharType="end"/>
      </w:r>
    </w:p>
    <w:p w14:paraId="42DB5630" w14:textId="73865603" w:rsidR="00FB0841" w:rsidRDefault="00FB0841" w:rsidP="007D044D">
      <w:pPr>
        <w:rPr>
          <w:sz w:val="30"/>
          <w:szCs w:val="30"/>
        </w:rPr>
      </w:pPr>
    </w:p>
    <w:p w14:paraId="039EA47C" w14:textId="7818D208" w:rsidR="00FB0841" w:rsidRDefault="00FB0841" w:rsidP="007D044D">
      <w:pPr>
        <w:rPr>
          <w:sz w:val="30"/>
          <w:szCs w:val="30"/>
        </w:rPr>
      </w:pPr>
    </w:p>
    <w:p w14:paraId="6B3E6474" w14:textId="53A0B78A" w:rsidR="00FB0841" w:rsidRDefault="00FB0841" w:rsidP="007D044D">
      <w:pPr>
        <w:rPr>
          <w:sz w:val="30"/>
          <w:szCs w:val="30"/>
        </w:rPr>
      </w:pPr>
    </w:p>
    <w:p w14:paraId="57AE1DA5" w14:textId="4DB42E17" w:rsidR="00FB0841" w:rsidRDefault="00FB0841" w:rsidP="007D044D">
      <w:pPr>
        <w:rPr>
          <w:sz w:val="30"/>
          <w:szCs w:val="30"/>
        </w:rPr>
      </w:pPr>
    </w:p>
    <w:p w14:paraId="1458F875" w14:textId="34405AA6" w:rsidR="00FB0841" w:rsidRDefault="00FB0841" w:rsidP="007D044D">
      <w:pPr>
        <w:rPr>
          <w:sz w:val="30"/>
          <w:szCs w:val="30"/>
        </w:rPr>
      </w:pPr>
    </w:p>
    <w:p w14:paraId="23E26A59" w14:textId="77777777" w:rsidR="00FB0841" w:rsidRDefault="00FB0841" w:rsidP="007D044D">
      <w:pPr>
        <w:rPr>
          <w:sz w:val="30"/>
          <w:szCs w:val="30"/>
        </w:rPr>
      </w:pPr>
    </w:p>
    <w:p w14:paraId="38073BDE" w14:textId="04A80A2F" w:rsidR="00EE6121" w:rsidRDefault="00EE6121" w:rsidP="007D044D">
      <w:pPr>
        <w:rPr>
          <w:sz w:val="30"/>
          <w:szCs w:val="30"/>
        </w:rPr>
      </w:pPr>
    </w:p>
    <w:p w14:paraId="3D9B5D41" w14:textId="513B7A50" w:rsidR="00EE6121" w:rsidRDefault="00EE6121" w:rsidP="007D044D">
      <w:pPr>
        <w:rPr>
          <w:sz w:val="30"/>
          <w:szCs w:val="30"/>
        </w:rPr>
      </w:pPr>
    </w:p>
    <w:p w14:paraId="71D03590" w14:textId="66FB523F" w:rsidR="00F31DCE" w:rsidRDefault="00F31DCE" w:rsidP="007D044D">
      <w:pPr>
        <w:rPr>
          <w:sz w:val="30"/>
          <w:szCs w:val="30"/>
        </w:rPr>
      </w:pPr>
    </w:p>
    <w:p w14:paraId="528F3B8A" w14:textId="1AB99A76" w:rsidR="00F31DCE" w:rsidRDefault="00F31DCE" w:rsidP="007D044D">
      <w:pPr>
        <w:rPr>
          <w:sz w:val="30"/>
          <w:szCs w:val="30"/>
        </w:rPr>
      </w:pPr>
    </w:p>
    <w:p w14:paraId="5D676F51" w14:textId="6916DD9E" w:rsidR="006E6C1C" w:rsidRPr="00444FE4" w:rsidRDefault="006E6C1C" w:rsidP="00444FE4">
      <w:pPr>
        <w:widowControl/>
        <w:autoSpaceDE/>
        <w:autoSpaceDN/>
        <w:spacing w:line="360" w:lineRule="auto"/>
        <w:rPr>
          <w:color w:val="1F3864" w:themeColor="accent1" w:themeShade="80"/>
          <w:sz w:val="30"/>
          <w:szCs w:val="30"/>
        </w:rPr>
      </w:pPr>
      <w:r w:rsidRPr="00444FE4">
        <w:rPr>
          <w:color w:val="1F3864" w:themeColor="accent1" w:themeShade="80"/>
          <w:sz w:val="30"/>
          <w:szCs w:val="30"/>
        </w:rPr>
        <w:lastRenderedPageBreak/>
        <w:t>List Of Tables:</w:t>
      </w:r>
    </w:p>
    <w:p w14:paraId="432BF190" w14:textId="247CF838" w:rsidR="006E6C1C" w:rsidRPr="00444FE4" w:rsidRDefault="006E6C1C"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r w:rsidRPr="00444FE4">
        <w:rPr>
          <w:sz w:val="24"/>
          <w:szCs w:val="24"/>
        </w:rPr>
        <w:fldChar w:fldCharType="begin"/>
      </w:r>
      <w:r w:rsidRPr="00444FE4">
        <w:rPr>
          <w:sz w:val="24"/>
          <w:szCs w:val="24"/>
        </w:rPr>
        <w:instrText xml:space="preserve"> TOC \h \z \c "Table" </w:instrText>
      </w:r>
      <w:r w:rsidRPr="00444FE4">
        <w:rPr>
          <w:sz w:val="24"/>
          <w:szCs w:val="24"/>
        </w:rPr>
        <w:fldChar w:fldCharType="separate"/>
      </w:r>
      <w:hyperlink w:anchor="_Toc114419344" w:history="1">
        <w:r w:rsidRPr="00444FE4">
          <w:rPr>
            <w:rStyle w:val="Hyperlink"/>
            <w:rFonts w:eastAsia="Arial"/>
            <w:noProof/>
            <w:sz w:val="24"/>
            <w:szCs w:val="24"/>
          </w:rPr>
          <w:t>Table 1 List of Research Papers</w:t>
        </w:r>
        <w:r w:rsidRPr="00444FE4">
          <w:rPr>
            <w:noProof/>
            <w:webHidden/>
            <w:sz w:val="24"/>
            <w:szCs w:val="24"/>
          </w:rPr>
          <w:tab/>
        </w:r>
        <w:r w:rsidRPr="00444FE4">
          <w:rPr>
            <w:noProof/>
            <w:webHidden/>
            <w:sz w:val="24"/>
            <w:szCs w:val="24"/>
          </w:rPr>
          <w:fldChar w:fldCharType="begin"/>
        </w:r>
        <w:r w:rsidRPr="00444FE4">
          <w:rPr>
            <w:noProof/>
            <w:webHidden/>
            <w:sz w:val="24"/>
            <w:szCs w:val="24"/>
          </w:rPr>
          <w:instrText xml:space="preserve"> PAGEREF _Toc114419344 \h </w:instrText>
        </w:r>
        <w:r w:rsidRPr="00444FE4">
          <w:rPr>
            <w:noProof/>
            <w:webHidden/>
            <w:sz w:val="24"/>
            <w:szCs w:val="24"/>
          </w:rPr>
        </w:r>
        <w:r w:rsidRPr="00444FE4">
          <w:rPr>
            <w:noProof/>
            <w:webHidden/>
            <w:sz w:val="24"/>
            <w:szCs w:val="24"/>
          </w:rPr>
          <w:fldChar w:fldCharType="separate"/>
        </w:r>
        <w:r w:rsidRPr="00444FE4">
          <w:rPr>
            <w:noProof/>
            <w:webHidden/>
            <w:sz w:val="24"/>
            <w:szCs w:val="24"/>
          </w:rPr>
          <w:t>12</w:t>
        </w:r>
        <w:r w:rsidRPr="00444FE4">
          <w:rPr>
            <w:noProof/>
            <w:webHidden/>
            <w:sz w:val="24"/>
            <w:szCs w:val="24"/>
          </w:rPr>
          <w:fldChar w:fldCharType="end"/>
        </w:r>
      </w:hyperlink>
    </w:p>
    <w:p w14:paraId="07DF0772" w14:textId="5F96ECD0"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45" w:history="1">
        <w:r w:rsidR="006E6C1C" w:rsidRPr="00444FE4">
          <w:rPr>
            <w:rStyle w:val="Hyperlink"/>
            <w:rFonts w:eastAsia="Arial"/>
            <w:noProof/>
            <w:sz w:val="24"/>
            <w:szCs w:val="24"/>
          </w:rPr>
          <w:t>Table 2 Confusion Matrix Naïve Bayes (Circular)</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45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38</w:t>
        </w:r>
        <w:r w:rsidR="006E6C1C" w:rsidRPr="00444FE4">
          <w:rPr>
            <w:noProof/>
            <w:webHidden/>
            <w:sz w:val="24"/>
            <w:szCs w:val="24"/>
          </w:rPr>
          <w:fldChar w:fldCharType="end"/>
        </w:r>
      </w:hyperlink>
    </w:p>
    <w:p w14:paraId="122D43A2" w14:textId="60D1BAB5"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46" w:history="1">
        <w:r w:rsidR="006E6C1C" w:rsidRPr="00444FE4">
          <w:rPr>
            <w:rStyle w:val="Hyperlink"/>
            <w:rFonts w:eastAsia="Arial"/>
            <w:noProof/>
            <w:sz w:val="24"/>
            <w:szCs w:val="24"/>
          </w:rPr>
          <w:t>Table 3 Recall Score Naïve Bayes (Circular)</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46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38</w:t>
        </w:r>
        <w:r w:rsidR="006E6C1C" w:rsidRPr="00444FE4">
          <w:rPr>
            <w:noProof/>
            <w:webHidden/>
            <w:sz w:val="24"/>
            <w:szCs w:val="24"/>
          </w:rPr>
          <w:fldChar w:fldCharType="end"/>
        </w:r>
      </w:hyperlink>
    </w:p>
    <w:p w14:paraId="6D885F90" w14:textId="2E939A6A"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47" w:history="1">
        <w:r w:rsidR="006E6C1C" w:rsidRPr="00444FE4">
          <w:rPr>
            <w:rStyle w:val="Hyperlink"/>
            <w:rFonts w:eastAsia="Arial"/>
            <w:noProof/>
            <w:sz w:val="24"/>
            <w:szCs w:val="24"/>
          </w:rPr>
          <w:t>Table 4 F1 Score Naïve Bayes (Circular)</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47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39</w:t>
        </w:r>
        <w:r w:rsidR="006E6C1C" w:rsidRPr="00444FE4">
          <w:rPr>
            <w:noProof/>
            <w:webHidden/>
            <w:sz w:val="24"/>
            <w:szCs w:val="24"/>
          </w:rPr>
          <w:fldChar w:fldCharType="end"/>
        </w:r>
      </w:hyperlink>
    </w:p>
    <w:p w14:paraId="23C6FC9E" w14:textId="4B0B2E47"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48" w:history="1">
        <w:r w:rsidR="006E6C1C" w:rsidRPr="00444FE4">
          <w:rPr>
            <w:rStyle w:val="Hyperlink"/>
            <w:rFonts w:eastAsia="Arial"/>
            <w:noProof/>
            <w:sz w:val="24"/>
            <w:szCs w:val="24"/>
          </w:rPr>
          <w:t>Table 5 Confusion Matrix SVM (Circular)</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48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39</w:t>
        </w:r>
        <w:r w:rsidR="006E6C1C" w:rsidRPr="00444FE4">
          <w:rPr>
            <w:noProof/>
            <w:webHidden/>
            <w:sz w:val="24"/>
            <w:szCs w:val="24"/>
          </w:rPr>
          <w:fldChar w:fldCharType="end"/>
        </w:r>
      </w:hyperlink>
    </w:p>
    <w:p w14:paraId="23D6030E" w14:textId="3029C85A"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49" w:history="1">
        <w:r w:rsidR="006E6C1C" w:rsidRPr="00444FE4">
          <w:rPr>
            <w:rStyle w:val="Hyperlink"/>
            <w:rFonts w:eastAsia="Arial"/>
            <w:noProof/>
            <w:sz w:val="24"/>
            <w:szCs w:val="24"/>
          </w:rPr>
          <w:t>Table 6 Recall Scores SVM (Circular)</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49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39</w:t>
        </w:r>
        <w:r w:rsidR="006E6C1C" w:rsidRPr="00444FE4">
          <w:rPr>
            <w:noProof/>
            <w:webHidden/>
            <w:sz w:val="24"/>
            <w:szCs w:val="24"/>
          </w:rPr>
          <w:fldChar w:fldCharType="end"/>
        </w:r>
      </w:hyperlink>
    </w:p>
    <w:p w14:paraId="643FF8C4" w14:textId="7341C962"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50" w:history="1">
        <w:r w:rsidR="006E6C1C" w:rsidRPr="00444FE4">
          <w:rPr>
            <w:rStyle w:val="Hyperlink"/>
            <w:rFonts w:eastAsia="Arial"/>
            <w:noProof/>
            <w:sz w:val="24"/>
            <w:szCs w:val="24"/>
          </w:rPr>
          <w:t>Table 7 F1 Scores SVM (Circular)</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50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39</w:t>
        </w:r>
        <w:r w:rsidR="006E6C1C" w:rsidRPr="00444FE4">
          <w:rPr>
            <w:noProof/>
            <w:webHidden/>
            <w:sz w:val="24"/>
            <w:szCs w:val="24"/>
          </w:rPr>
          <w:fldChar w:fldCharType="end"/>
        </w:r>
      </w:hyperlink>
    </w:p>
    <w:p w14:paraId="05375864" w14:textId="1304458B"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51" w:history="1">
        <w:r w:rsidR="006E6C1C" w:rsidRPr="00444FE4">
          <w:rPr>
            <w:rStyle w:val="Hyperlink"/>
            <w:rFonts w:eastAsia="Arial"/>
            <w:noProof/>
            <w:sz w:val="24"/>
            <w:szCs w:val="24"/>
          </w:rPr>
          <w:t>Table 8 Confusion Matrix MLP (Circular)</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51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0</w:t>
        </w:r>
        <w:r w:rsidR="006E6C1C" w:rsidRPr="00444FE4">
          <w:rPr>
            <w:noProof/>
            <w:webHidden/>
            <w:sz w:val="24"/>
            <w:szCs w:val="24"/>
          </w:rPr>
          <w:fldChar w:fldCharType="end"/>
        </w:r>
      </w:hyperlink>
    </w:p>
    <w:p w14:paraId="374697FF" w14:textId="1AF6030B"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52" w:history="1">
        <w:r w:rsidR="006E6C1C" w:rsidRPr="00444FE4">
          <w:rPr>
            <w:rStyle w:val="Hyperlink"/>
            <w:rFonts w:eastAsia="Arial"/>
            <w:noProof/>
            <w:sz w:val="24"/>
            <w:szCs w:val="24"/>
          </w:rPr>
          <w:t>Table 9 Recall Scores MLP (Circular)</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52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0</w:t>
        </w:r>
        <w:r w:rsidR="006E6C1C" w:rsidRPr="00444FE4">
          <w:rPr>
            <w:noProof/>
            <w:webHidden/>
            <w:sz w:val="24"/>
            <w:szCs w:val="24"/>
          </w:rPr>
          <w:fldChar w:fldCharType="end"/>
        </w:r>
      </w:hyperlink>
    </w:p>
    <w:p w14:paraId="2A41D6CC" w14:textId="2CB44FCD"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53" w:history="1">
        <w:r w:rsidR="006E6C1C" w:rsidRPr="00444FE4">
          <w:rPr>
            <w:rStyle w:val="Hyperlink"/>
            <w:rFonts w:eastAsia="Arial"/>
            <w:noProof/>
            <w:sz w:val="24"/>
            <w:szCs w:val="24"/>
          </w:rPr>
          <w:t>Table 10 F1 Scores MLP (Circular)</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53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0</w:t>
        </w:r>
        <w:r w:rsidR="006E6C1C" w:rsidRPr="00444FE4">
          <w:rPr>
            <w:noProof/>
            <w:webHidden/>
            <w:sz w:val="24"/>
            <w:szCs w:val="24"/>
          </w:rPr>
          <w:fldChar w:fldCharType="end"/>
        </w:r>
      </w:hyperlink>
    </w:p>
    <w:p w14:paraId="3ADA1CB0" w14:textId="523FE675"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54" w:history="1">
        <w:r w:rsidR="006E6C1C" w:rsidRPr="00444FE4">
          <w:rPr>
            <w:rStyle w:val="Hyperlink"/>
            <w:rFonts w:eastAsia="Arial"/>
            <w:noProof/>
            <w:sz w:val="24"/>
            <w:szCs w:val="24"/>
          </w:rPr>
          <w:t>Table 11 Confusion Matrix Naïve Bayes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54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1</w:t>
        </w:r>
        <w:r w:rsidR="006E6C1C" w:rsidRPr="00444FE4">
          <w:rPr>
            <w:noProof/>
            <w:webHidden/>
            <w:sz w:val="24"/>
            <w:szCs w:val="24"/>
          </w:rPr>
          <w:fldChar w:fldCharType="end"/>
        </w:r>
      </w:hyperlink>
    </w:p>
    <w:p w14:paraId="5C8B57D7" w14:textId="1CB8F42B"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55" w:history="1">
        <w:r w:rsidR="006E6C1C" w:rsidRPr="00444FE4">
          <w:rPr>
            <w:rStyle w:val="Hyperlink"/>
            <w:rFonts w:eastAsia="Arial"/>
            <w:noProof/>
            <w:sz w:val="24"/>
            <w:szCs w:val="24"/>
          </w:rPr>
          <w:t>Table 12 Recall Scores Naïve Bayes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55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1</w:t>
        </w:r>
        <w:r w:rsidR="006E6C1C" w:rsidRPr="00444FE4">
          <w:rPr>
            <w:noProof/>
            <w:webHidden/>
            <w:sz w:val="24"/>
            <w:szCs w:val="24"/>
          </w:rPr>
          <w:fldChar w:fldCharType="end"/>
        </w:r>
      </w:hyperlink>
    </w:p>
    <w:p w14:paraId="68B5AD04" w14:textId="436373F2"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56" w:history="1">
        <w:r w:rsidR="006E6C1C" w:rsidRPr="00444FE4">
          <w:rPr>
            <w:rStyle w:val="Hyperlink"/>
            <w:rFonts w:eastAsia="Arial"/>
            <w:noProof/>
            <w:sz w:val="24"/>
            <w:szCs w:val="24"/>
          </w:rPr>
          <w:t>Table 13 F1 Scores Naïve Bayes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56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1</w:t>
        </w:r>
        <w:r w:rsidR="006E6C1C" w:rsidRPr="00444FE4">
          <w:rPr>
            <w:noProof/>
            <w:webHidden/>
            <w:sz w:val="24"/>
            <w:szCs w:val="24"/>
          </w:rPr>
          <w:fldChar w:fldCharType="end"/>
        </w:r>
      </w:hyperlink>
    </w:p>
    <w:p w14:paraId="1CBB7176" w14:textId="6C9B0BC6"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57" w:history="1">
        <w:r w:rsidR="006E6C1C" w:rsidRPr="00444FE4">
          <w:rPr>
            <w:rStyle w:val="Hyperlink"/>
            <w:rFonts w:eastAsia="Arial"/>
            <w:noProof/>
            <w:sz w:val="24"/>
            <w:szCs w:val="24"/>
          </w:rPr>
          <w:t>Table 14 Confusion Matrix SVM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57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2</w:t>
        </w:r>
        <w:r w:rsidR="006E6C1C" w:rsidRPr="00444FE4">
          <w:rPr>
            <w:noProof/>
            <w:webHidden/>
            <w:sz w:val="24"/>
            <w:szCs w:val="24"/>
          </w:rPr>
          <w:fldChar w:fldCharType="end"/>
        </w:r>
      </w:hyperlink>
    </w:p>
    <w:p w14:paraId="5DFC6AC5" w14:textId="0F456189"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58" w:history="1">
        <w:r w:rsidR="006E6C1C" w:rsidRPr="00444FE4">
          <w:rPr>
            <w:rStyle w:val="Hyperlink"/>
            <w:rFonts w:eastAsia="Arial"/>
            <w:noProof/>
            <w:sz w:val="24"/>
            <w:szCs w:val="24"/>
          </w:rPr>
          <w:t>Table 15 Recall Scores SVM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58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2</w:t>
        </w:r>
        <w:r w:rsidR="006E6C1C" w:rsidRPr="00444FE4">
          <w:rPr>
            <w:noProof/>
            <w:webHidden/>
            <w:sz w:val="24"/>
            <w:szCs w:val="24"/>
          </w:rPr>
          <w:fldChar w:fldCharType="end"/>
        </w:r>
      </w:hyperlink>
    </w:p>
    <w:p w14:paraId="3798FC88" w14:textId="01A1D365"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59" w:history="1">
        <w:r w:rsidR="006E6C1C" w:rsidRPr="00444FE4">
          <w:rPr>
            <w:rStyle w:val="Hyperlink"/>
            <w:rFonts w:eastAsia="Arial"/>
            <w:noProof/>
            <w:sz w:val="24"/>
            <w:szCs w:val="24"/>
          </w:rPr>
          <w:t>Table 16 F1 Scores SVM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59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2</w:t>
        </w:r>
        <w:r w:rsidR="006E6C1C" w:rsidRPr="00444FE4">
          <w:rPr>
            <w:noProof/>
            <w:webHidden/>
            <w:sz w:val="24"/>
            <w:szCs w:val="24"/>
          </w:rPr>
          <w:fldChar w:fldCharType="end"/>
        </w:r>
      </w:hyperlink>
    </w:p>
    <w:p w14:paraId="031CB5A4" w14:textId="0B04B7D9"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60" w:history="1">
        <w:r w:rsidR="006E6C1C" w:rsidRPr="00444FE4">
          <w:rPr>
            <w:rStyle w:val="Hyperlink"/>
            <w:rFonts w:eastAsia="Arial"/>
            <w:noProof/>
            <w:sz w:val="24"/>
            <w:szCs w:val="24"/>
          </w:rPr>
          <w:t>Table 17 Confusion Matrix MLP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60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3</w:t>
        </w:r>
        <w:r w:rsidR="006E6C1C" w:rsidRPr="00444FE4">
          <w:rPr>
            <w:noProof/>
            <w:webHidden/>
            <w:sz w:val="24"/>
            <w:szCs w:val="24"/>
          </w:rPr>
          <w:fldChar w:fldCharType="end"/>
        </w:r>
      </w:hyperlink>
    </w:p>
    <w:p w14:paraId="7F710BF2" w14:textId="07A773F6"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61" w:history="1">
        <w:r w:rsidR="006E6C1C" w:rsidRPr="00444FE4">
          <w:rPr>
            <w:rStyle w:val="Hyperlink"/>
            <w:rFonts w:eastAsia="Arial"/>
            <w:noProof/>
            <w:sz w:val="24"/>
            <w:szCs w:val="24"/>
          </w:rPr>
          <w:t>Table 18 Recall Scores MLP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61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3</w:t>
        </w:r>
        <w:r w:rsidR="006E6C1C" w:rsidRPr="00444FE4">
          <w:rPr>
            <w:noProof/>
            <w:webHidden/>
            <w:sz w:val="24"/>
            <w:szCs w:val="24"/>
          </w:rPr>
          <w:fldChar w:fldCharType="end"/>
        </w:r>
      </w:hyperlink>
    </w:p>
    <w:p w14:paraId="2EE44C09" w14:textId="7C494F83"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62" w:history="1">
        <w:r w:rsidR="006E6C1C" w:rsidRPr="00444FE4">
          <w:rPr>
            <w:rStyle w:val="Hyperlink"/>
            <w:rFonts w:eastAsia="Arial"/>
            <w:noProof/>
            <w:sz w:val="24"/>
            <w:szCs w:val="24"/>
          </w:rPr>
          <w:t>Table 19 F1 Scores MLP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62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3</w:t>
        </w:r>
        <w:r w:rsidR="006E6C1C" w:rsidRPr="00444FE4">
          <w:rPr>
            <w:noProof/>
            <w:webHidden/>
            <w:sz w:val="24"/>
            <w:szCs w:val="24"/>
          </w:rPr>
          <w:fldChar w:fldCharType="end"/>
        </w:r>
      </w:hyperlink>
    </w:p>
    <w:p w14:paraId="0745CF43" w14:textId="0EFC9D4F"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63" w:history="1">
        <w:r w:rsidR="006E6C1C" w:rsidRPr="00444FE4">
          <w:rPr>
            <w:rStyle w:val="Hyperlink"/>
            <w:rFonts w:eastAsia="Arial"/>
            <w:noProof/>
            <w:sz w:val="24"/>
            <w:szCs w:val="24"/>
          </w:rPr>
          <w:t>Table 20 Modified Gamma Scatter Plot</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63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7</w:t>
        </w:r>
        <w:r w:rsidR="006E6C1C" w:rsidRPr="00444FE4">
          <w:rPr>
            <w:noProof/>
            <w:webHidden/>
            <w:sz w:val="24"/>
            <w:szCs w:val="24"/>
          </w:rPr>
          <w:fldChar w:fldCharType="end"/>
        </w:r>
      </w:hyperlink>
    </w:p>
    <w:p w14:paraId="1C2CF696" w14:textId="4550EF39"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64" w:history="1">
        <w:r w:rsidR="006E6C1C" w:rsidRPr="00444FE4">
          <w:rPr>
            <w:rStyle w:val="Hyperlink"/>
            <w:rFonts w:eastAsia="Arial"/>
            <w:noProof/>
            <w:sz w:val="24"/>
            <w:szCs w:val="24"/>
          </w:rPr>
          <w:t>Table 21 Decision Boundary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64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47</w:t>
        </w:r>
        <w:r w:rsidR="006E6C1C" w:rsidRPr="00444FE4">
          <w:rPr>
            <w:noProof/>
            <w:webHidden/>
            <w:sz w:val="24"/>
            <w:szCs w:val="24"/>
          </w:rPr>
          <w:fldChar w:fldCharType="end"/>
        </w:r>
      </w:hyperlink>
    </w:p>
    <w:p w14:paraId="03FCA9A5" w14:textId="4AA0D818"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65" w:history="1">
        <w:r w:rsidR="006E6C1C" w:rsidRPr="00444FE4">
          <w:rPr>
            <w:rStyle w:val="Hyperlink"/>
            <w:rFonts w:eastAsia="Arial"/>
            <w:noProof/>
            <w:sz w:val="24"/>
            <w:szCs w:val="24"/>
          </w:rPr>
          <w:t>Table 22 Confusion Matrix Decision Boundary</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65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52</w:t>
        </w:r>
        <w:r w:rsidR="006E6C1C" w:rsidRPr="00444FE4">
          <w:rPr>
            <w:noProof/>
            <w:webHidden/>
            <w:sz w:val="24"/>
            <w:szCs w:val="24"/>
          </w:rPr>
          <w:fldChar w:fldCharType="end"/>
        </w:r>
      </w:hyperlink>
    </w:p>
    <w:p w14:paraId="0F04C78E" w14:textId="1F28297C"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66" w:history="1">
        <w:r w:rsidR="006E6C1C" w:rsidRPr="00444FE4">
          <w:rPr>
            <w:rStyle w:val="Hyperlink"/>
            <w:rFonts w:eastAsia="Arial"/>
            <w:noProof/>
            <w:sz w:val="24"/>
            <w:szCs w:val="24"/>
          </w:rPr>
          <w:t>Table 23 Recall Scores Decision Boundary</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66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52</w:t>
        </w:r>
        <w:r w:rsidR="006E6C1C" w:rsidRPr="00444FE4">
          <w:rPr>
            <w:noProof/>
            <w:webHidden/>
            <w:sz w:val="24"/>
            <w:szCs w:val="24"/>
          </w:rPr>
          <w:fldChar w:fldCharType="end"/>
        </w:r>
      </w:hyperlink>
    </w:p>
    <w:p w14:paraId="4568574C" w14:textId="185A9FEC"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67" w:history="1">
        <w:r w:rsidR="006E6C1C" w:rsidRPr="00444FE4">
          <w:rPr>
            <w:rStyle w:val="Hyperlink"/>
            <w:rFonts w:eastAsia="Arial"/>
            <w:noProof/>
            <w:sz w:val="24"/>
            <w:szCs w:val="24"/>
          </w:rPr>
          <w:t>Table 24 F1 Scores Decision Boundary (Circular)</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67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53</w:t>
        </w:r>
        <w:r w:rsidR="006E6C1C" w:rsidRPr="00444FE4">
          <w:rPr>
            <w:noProof/>
            <w:webHidden/>
            <w:sz w:val="24"/>
            <w:szCs w:val="24"/>
          </w:rPr>
          <w:fldChar w:fldCharType="end"/>
        </w:r>
      </w:hyperlink>
    </w:p>
    <w:p w14:paraId="4EE9C7BD" w14:textId="76C4C36B"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68" w:history="1">
        <w:r w:rsidR="006E6C1C" w:rsidRPr="00444FE4">
          <w:rPr>
            <w:rStyle w:val="Hyperlink"/>
            <w:rFonts w:eastAsia="Arial"/>
            <w:noProof/>
            <w:sz w:val="24"/>
            <w:szCs w:val="24"/>
          </w:rPr>
          <w:t>Table 25 Confusion Matrix Decision Boundary</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68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53</w:t>
        </w:r>
        <w:r w:rsidR="006E6C1C" w:rsidRPr="00444FE4">
          <w:rPr>
            <w:noProof/>
            <w:webHidden/>
            <w:sz w:val="24"/>
            <w:szCs w:val="24"/>
          </w:rPr>
          <w:fldChar w:fldCharType="end"/>
        </w:r>
      </w:hyperlink>
    </w:p>
    <w:p w14:paraId="79A08249" w14:textId="06E093D9"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69" w:history="1">
        <w:r w:rsidR="006E6C1C" w:rsidRPr="00444FE4">
          <w:rPr>
            <w:rStyle w:val="Hyperlink"/>
            <w:rFonts w:eastAsia="Arial"/>
            <w:noProof/>
            <w:sz w:val="24"/>
            <w:szCs w:val="24"/>
          </w:rPr>
          <w:t>Table 26 Recall Score Decision Boundary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69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54</w:t>
        </w:r>
        <w:r w:rsidR="006E6C1C" w:rsidRPr="00444FE4">
          <w:rPr>
            <w:noProof/>
            <w:webHidden/>
            <w:sz w:val="24"/>
            <w:szCs w:val="24"/>
          </w:rPr>
          <w:fldChar w:fldCharType="end"/>
        </w:r>
      </w:hyperlink>
    </w:p>
    <w:p w14:paraId="1DB3288D" w14:textId="7CFD4128" w:rsidR="006E6C1C" w:rsidRPr="00444FE4" w:rsidRDefault="00000000" w:rsidP="00444FE4">
      <w:pPr>
        <w:pStyle w:val="TableofFigures"/>
        <w:tabs>
          <w:tab w:val="right" w:leader="dot" w:pos="9350"/>
        </w:tabs>
        <w:spacing w:line="360" w:lineRule="auto"/>
        <w:rPr>
          <w:rFonts w:asciiTheme="minorHAnsi" w:eastAsiaTheme="minorEastAsia" w:hAnsiTheme="minorHAnsi" w:cstheme="minorBidi"/>
          <w:noProof/>
          <w:sz w:val="24"/>
          <w:szCs w:val="24"/>
          <w:lang w:val="en-IN" w:eastAsia="en-IN"/>
        </w:rPr>
      </w:pPr>
      <w:hyperlink w:anchor="_Toc114419370" w:history="1">
        <w:r w:rsidR="006E6C1C" w:rsidRPr="00444FE4">
          <w:rPr>
            <w:rStyle w:val="Hyperlink"/>
            <w:rFonts w:eastAsia="Arial"/>
            <w:noProof/>
            <w:sz w:val="24"/>
            <w:szCs w:val="24"/>
          </w:rPr>
          <w:t>Table 27 Recall Score Decision Boundary (Thick Flat Line)</w:t>
        </w:r>
        <w:r w:rsidR="006E6C1C" w:rsidRPr="00444FE4">
          <w:rPr>
            <w:noProof/>
            <w:webHidden/>
            <w:sz w:val="24"/>
            <w:szCs w:val="24"/>
          </w:rPr>
          <w:tab/>
        </w:r>
        <w:r w:rsidR="006E6C1C" w:rsidRPr="00444FE4">
          <w:rPr>
            <w:noProof/>
            <w:webHidden/>
            <w:sz w:val="24"/>
            <w:szCs w:val="24"/>
          </w:rPr>
          <w:fldChar w:fldCharType="begin"/>
        </w:r>
        <w:r w:rsidR="006E6C1C" w:rsidRPr="00444FE4">
          <w:rPr>
            <w:noProof/>
            <w:webHidden/>
            <w:sz w:val="24"/>
            <w:szCs w:val="24"/>
          </w:rPr>
          <w:instrText xml:space="preserve"> PAGEREF _Toc114419370 \h </w:instrText>
        </w:r>
        <w:r w:rsidR="006E6C1C" w:rsidRPr="00444FE4">
          <w:rPr>
            <w:noProof/>
            <w:webHidden/>
            <w:sz w:val="24"/>
            <w:szCs w:val="24"/>
          </w:rPr>
        </w:r>
        <w:r w:rsidR="006E6C1C" w:rsidRPr="00444FE4">
          <w:rPr>
            <w:noProof/>
            <w:webHidden/>
            <w:sz w:val="24"/>
            <w:szCs w:val="24"/>
          </w:rPr>
          <w:fldChar w:fldCharType="separate"/>
        </w:r>
        <w:r w:rsidR="006E6C1C" w:rsidRPr="00444FE4">
          <w:rPr>
            <w:noProof/>
            <w:webHidden/>
            <w:sz w:val="24"/>
            <w:szCs w:val="24"/>
          </w:rPr>
          <w:t>54</w:t>
        </w:r>
        <w:r w:rsidR="006E6C1C" w:rsidRPr="00444FE4">
          <w:rPr>
            <w:noProof/>
            <w:webHidden/>
            <w:sz w:val="24"/>
            <w:szCs w:val="24"/>
          </w:rPr>
          <w:fldChar w:fldCharType="end"/>
        </w:r>
      </w:hyperlink>
    </w:p>
    <w:p w14:paraId="05B96848" w14:textId="7D2770C7" w:rsidR="00F31DCE" w:rsidRDefault="006E6C1C" w:rsidP="00444FE4">
      <w:pPr>
        <w:spacing w:line="360" w:lineRule="auto"/>
        <w:rPr>
          <w:sz w:val="30"/>
          <w:szCs w:val="30"/>
        </w:rPr>
      </w:pPr>
      <w:r w:rsidRPr="00444FE4">
        <w:rPr>
          <w:sz w:val="24"/>
          <w:szCs w:val="24"/>
        </w:rPr>
        <w:fldChar w:fldCharType="end"/>
      </w:r>
    </w:p>
    <w:p w14:paraId="74BE06F8" w14:textId="77777777" w:rsidR="00F31DCE" w:rsidRDefault="00F31DCE" w:rsidP="007D044D">
      <w:pPr>
        <w:rPr>
          <w:sz w:val="30"/>
          <w:szCs w:val="30"/>
        </w:rPr>
      </w:pPr>
    </w:p>
    <w:p w14:paraId="2BB67FC5" w14:textId="77777777" w:rsidR="00B322E5" w:rsidRDefault="00B322E5" w:rsidP="007D044D">
      <w:pPr>
        <w:rPr>
          <w:sz w:val="30"/>
          <w:szCs w:val="30"/>
        </w:rPr>
      </w:pPr>
    </w:p>
    <w:p w14:paraId="45A7411C" w14:textId="07F91870" w:rsidR="00FA2B7C" w:rsidRPr="002F02EA" w:rsidRDefault="00776451" w:rsidP="00A15A28">
      <w:pPr>
        <w:pStyle w:val="Heading1"/>
        <w:numPr>
          <w:ilvl w:val="0"/>
          <w:numId w:val="7"/>
        </w:numPr>
        <w:rPr>
          <w:rFonts w:cs="Times New Roman"/>
        </w:rPr>
      </w:pPr>
      <w:bookmarkStart w:id="2" w:name="_Toc114419452"/>
      <w:r w:rsidRPr="002F02EA">
        <w:rPr>
          <w:rFonts w:cs="Times New Roman"/>
        </w:rPr>
        <w:lastRenderedPageBreak/>
        <w:t>Introduction</w:t>
      </w:r>
      <w:r w:rsidR="00AF10EC" w:rsidRPr="002F02EA">
        <w:rPr>
          <w:rFonts w:cs="Times New Roman"/>
        </w:rPr>
        <w:t>:</w:t>
      </w:r>
      <w:bookmarkEnd w:id="2"/>
    </w:p>
    <w:p w14:paraId="2F928427" w14:textId="7564A42C" w:rsidR="00AF10EC" w:rsidRDefault="00AF10EC" w:rsidP="00AF10EC"/>
    <w:p w14:paraId="66864912" w14:textId="5772F705" w:rsidR="003F6447" w:rsidRPr="002F02EA" w:rsidRDefault="00A15A28" w:rsidP="003F6447">
      <w:pPr>
        <w:pStyle w:val="Heading2"/>
        <w:rPr>
          <w:rFonts w:cs="Times New Roman"/>
        </w:rPr>
      </w:pPr>
      <w:bookmarkStart w:id="3" w:name="_Toc114419453"/>
      <w:r w:rsidRPr="002F02EA">
        <w:rPr>
          <w:rFonts w:cs="Times New Roman"/>
        </w:rPr>
        <w:t xml:space="preserve">1.1 </w:t>
      </w:r>
      <w:r w:rsidR="00776451" w:rsidRPr="002F02EA">
        <w:rPr>
          <w:rFonts w:cs="Times New Roman"/>
        </w:rPr>
        <w:t>Background Research</w:t>
      </w:r>
      <w:bookmarkEnd w:id="3"/>
    </w:p>
    <w:p w14:paraId="7BB66D9E" w14:textId="2098499A" w:rsidR="00946AC9" w:rsidRPr="002F02EA" w:rsidRDefault="00946AC9" w:rsidP="00946AC9"/>
    <w:p w14:paraId="12B0C733" w14:textId="25E80CA0" w:rsidR="003D1E7C" w:rsidRPr="00CB3B60" w:rsidRDefault="004E67B3" w:rsidP="00946AC9">
      <w:pPr>
        <w:rPr>
          <w:sz w:val="24"/>
          <w:szCs w:val="24"/>
        </w:rPr>
      </w:pPr>
      <w:r w:rsidRPr="00CB3B60">
        <w:rPr>
          <w:sz w:val="24"/>
          <w:szCs w:val="24"/>
        </w:rPr>
        <w:t>Cla</w:t>
      </w:r>
      <w:r w:rsidR="003D1E7C" w:rsidRPr="00CB3B60">
        <w:rPr>
          <w:sz w:val="24"/>
          <w:szCs w:val="24"/>
        </w:rPr>
        <w:t>s</w:t>
      </w:r>
      <w:r w:rsidRPr="00CB3B60">
        <w:rPr>
          <w:sz w:val="24"/>
          <w:szCs w:val="24"/>
        </w:rPr>
        <w:t xml:space="preserve">sification is one of the most </w:t>
      </w:r>
      <w:r w:rsidR="003D1E7C" w:rsidRPr="00CB3B60">
        <w:rPr>
          <w:sz w:val="24"/>
          <w:szCs w:val="24"/>
        </w:rPr>
        <w:t xml:space="preserve">common and </w:t>
      </w:r>
      <w:r w:rsidRPr="00CB3B60">
        <w:rPr>
          <w:sz w:val="24"/>
          <w:szCs w:val="24"/>
        </w:rPr>
        <w:t>widely used machine learning techn</w:t>
      </w:r>
      <w:r w:rsidR="003D1E7C" w:rsidRPr="00CB3B60">
        <w:rPr>
          <w:sz w:val="24"/>
          <w:szCs w:val="24"/>
        </w:rPr>
        <w:t xml:space="preserve">iques. To perform prediction </w:t>
      </w:r>
      <w:r w:rsidR="000C40D2" w:rsidRPr="00CB3B60">
        <w:rPr>
          <w:sz w:val="24"/>
          <w:szCs w:val="24"/>
        </w:rPr>
        <w:t>on Classification</w:t>
      </w:r>
      <w:r w:rsidR="003D1E7C" w:rsidRPr="00CB3B60">
        <w:rPr>
          <w:sz w:val="24"/>
          <w:szCs w:val="24"/>
        </w:rPr>
        <w:t xml:space="preserve"> models, it studies the labeled input data or predictor and tries to predict the target value where the target value is categorical. </w:t>
      </w:r>
    </w:p>
    <w:p w14:paraId="5E60E869" w14:textId="71A52571" w:rsidR="003F6447" w:rsidRPr="00CB3B60" w:rsidRDefault="003D1E7C" w:rsidP="003F6447">
      <w:pPr>
        <w:pStyle w:val="NormalWeb"/>
      </w:pPr>
      <w:r w:rsidRPr="00CB3B60">
        <w:t xml:space="preserve">While building a classification model the most repetitive instance faced is when a target label class contains a class with higher class labels while the other class is significantly </w:t>
      </w:r>
      <w:r w:rsidR="000C40D2" w:rsidRPr="00CB3B60">
        <w:t>lower-class</w:t>
      </w:r>
      <w:r w:rsidRPr="00CB3B60">
        <w:t xml:space="preserve"> labels, </w:t>
      </w:r>
      <w:proofErr w:type="gramStart"/>
      <w:r w:rsidRPr="00CB3B60">
        <w:t>This</w:t>
      </w:r>
      <w:proofErr w:type="gramEnd"/>
      <w:r w:rsidRPr="00CB3B60">
        <w:t xml:space="preserve"> phenomenon leads to a case called imbalanced class dataset that is very common on a real-world dataset where the data is biased towards a class that leads to incorrect/ biased/inappropriate predictions for the machine learning models.</w:t>
      </w:r>
    </w:p>
    <w:p w14:paraId="277B0E6A" w14:textId="0D25A10E" w:rsidR="003D1E7C" w:rsidRPr="002F02EA" w:rsidRDefault="003D1E7C" w:rsidP="003F6447">
      <w:pPr>
        <w:pStyle w:val="NormalWeb"/>
      </w:pPr>
      <w:r w:rsidRPr="00CB3B60">
        <w:t xml:space="preserve">Further in the </w:t>
      </w:r>
      <w:r w:rsidR="00DB1F20" w:rsidRPr="00CB3B60">
        <w:t>report</w:t>
      </w:r>
      <w:r w:rsidRPr="00CB3B60">
        <w:t xml:space="preserve">, we will discuss what is </w:t>
      </w:r>
      <w:r w:rsidR="00DB1F20" w:rsidRPr="00CB3B60">
        <w:t xml:space="preserve">an </w:t>
      </w:r>
      <w:r w:rsidRPr="00CB3B60">
        <w:t>imbalance</w:t>
      </w:r>
      <w:r w:rsidR="00DB1F20" w:rsidRPr="00CB3B60">
        <w:t>d</w:t>
      </w:r>
      <w:r w:rsidRPr="00CB3B60">
        <w:t xml:space="preserve"> dataset in detail, the problems faced during predictions on these datasets, and how effectively deal with this kind of data using</w:t>
      </w:r>
      <w:r w:rsidRPr="002F02EA">
        <w:t xml:space="preserve"> different approaches. </w:t>
      </w:r>
    </w:p>
    <w:p w14:paraId="71782E0D" w14:textId="3F678E59" w:rsidR="003F6447" w:rsidRPr="002F02EA" w:rsidRDefault="00BD3C6B" w:rsidP="00723A16">
      <w:pPr>
        <w:pStyle w:val="Heading3"/>
        <w:ind w:left="0"/>
        <w:jc w:val="left"/>
        <w:rPr>
          <w:rStyle w:val="IntenseReference"/>
          <w:rFonts w:ascii="Times New Roman" w:hAnsi="Times New Roman" w:cs="Times New Roman"/>
          <w:color w:val="2F5496" w:themeColor="accent1" w:themeShade="BF"/>
          <w:sz w:val="26"/>
          <w:szCs w:val="26"/>
        </w:rPr>
      </w:pPr>
      <w:bookmarkStart w:id="4" w:name="_Toc114419454"/>
      <w:r w:rsidRPr="002F02EA">
        <w:rPr>
          <w:rStyle w:val="IntenseReference"/>
          <w:rFonts w:ascii="Times New Roman" w:hAnsi="Times New Roman" w:cs="Times New Roman"/>
          <w:sz w:val="26"/>
          <w:szCs w:val="26"/>
        </w:rPr>
        <w:t>1.1.1</w:t>
      </w:r>
      <w:r w:rsidR="00BC71B9" w:rsidRPr="002F02EA">
        <w:rPr>
          <w:rStyle w:val="IntenseReference"/>
          <w:rFonts w:ascii="Times New Roman" w:hAnsi="Times New Roman" w:cs="Times New Roman"/>
          <w:sz w:val="26"/>
          <w:szCs w:val="26"/>
        </w:rPr>
        <w:t xml:space="preserve"> </w:t>
      </w:r>
      <w:r w:rsidR="00BC71B9" w:rsidRPr="002F02EA">
        <w:rPr>
          <w:rFonts w:ascii="Times New Roman" w:hAnsi="Times New Roman" w:cs="Times New Roman"/>
          <w:color w:val="2F5496" w:themeColor="accent1" w:themeShade="BF"/>
          <w:sz w:val="26"/>
          <w:szCs w:val="26"/>
        </w:rPr>
        <w:t>Description of Imbalance Data</w:t>
      </w:r>
      <w:bookmarkEnd w:id="4"/>
    </w:p>
    <w:p w14:paraId="3C513115" w14:textId="11D4BC36" w:rsidR="003D1E7C" w:rsidRPr="002F02EA" w:rsidRDefault="003D1E7C" w:rsidP="003D1E7C"/>
    <w:p w14:paraId="565BA4AB" w14:textId="40A4ABF4" w:rsidR="003D1E7C" w:rsidRPr="002F02EA" w:rsidRDefault="003D1E7C" w:rsidP="003D1E7C">
      <w:pPr>
        <w:rPr>
          <w:sz w:val="24"/>
          <w:szCs w:val="24"/>
        </w:rPr>
      </w:pPr>
      <w:r w:rsidRPr="002F02EA">
        <w:rPr>
          <w:sz w:val="24"/>
          <w:szCs w:val="24"/>
        </w:rPr>
        <w:t xml:space="preserve">When a dataset that contains a categorical target class is distributed in a dissimilar fashion, </w:t>
      </w:r>
      <w:proofErr w:type="spellStart"/>
      <w:r w:rsidRPr="002F02EA">
        <w:rPr>
          <w:sz w:val="24"/>
          <w:szCs w:val="24"/>
        </w:rPr>
        <w:t>i.e</w:t>
      </w:r>
      <w:proofErr w:type="spellEnd"/>
      <w:r w:rsidRPr="002F02EA">
        <w:rPr>
          <w:sz w:val="24"/>
          <w:szCs w:val="24"/>
        </w:rPr>
        <w:t xml:space="preserve"> one majority class that contains a greater number of observations and a minority class that contains a lower number of observations that case is referred to as an imbalance</w:t>
      </w:r>
      <w:r w:rsidR="00C57322">
        <w:rPr>
          <w:sz w:val="24"/>
          <w:szCs w:val="24"/>
        </w:rPr>
        <w:t>d</w:t>
      </w:r>
      <w:r w:rsidRPr="002F02EA">
        <w:rPr>
          <w:sz w:val="24"/>
          <w:szCs w:val="24"/>
        </w:rPr>
        <w:t xml:space="preserve"> dataset.</w:t>
      </w:r>
    </w:p>
    <w:p w14:paraId="5BFCE7B3" w14:textId="77777777" w:rsidR="003D1E7C" w:rsidRPr="002F02EA" w:rsidRDefault="003D1E7C" w:rsidP="003D1E7C">
      <w:pPr>
        <w:rPr>
          <w:sz w:val="24"/>
          <w:szCs w:val="24"/>
        </w:rPr>
      </w:pPr>
    </w:p>
    <w:p w14:paraId="2565BA50" w14:textId="73387F12" w:rsidR="003D1E7C" w:rsidRPr="002F02EA" w:rsidRDefault="003D1E7C" w:rsidP="003D1E7C">
      <w:pPr>
        <w:rPr>
          <w:sz w:val="24"/>
          <w:szCs w:val="24"/>
        </w:rPr>
      </w:pPr>
      <w:r w:rsidRPr="002F02EA">
        <w:rPr>
          <w:sz w:val="24"/>
          <w:szCs w:val="24"/>
        </w:rPr>
        <w:t>Example:</w:t>
      </w:r>
    </w:p>
    <w:p w14:paraId="596FC4E2" w14:textId="123BBBCF" w:rsidR="00794E24" w:rsidRPr="002F02EA" w:rsidRDefault="00794E24" w:rsidP="003D1E7C">
      <w:pPr>
        <w:rPr>
          <w:b/>
          <w:bCs/>
          <w:sz w:val="24"/>
          <w:szCs w:val="24"/>
        </w:rPr>
      </w:pPr>
      <w:r w:rsidRPr="002F02EA">
        <w:rPr>
          <w:sz w:val="24"/>
          <w:szCs w:val="24"/>
        </w:rPr>
        <w:t xml:space="preserve">Let us consider a bank “ABC” that provides a credit card to its consumers. Additionally, this back is concerned about some fraudulent transactions going on upon analyzing their data the bank found that for every 2000 transactions there are around 30 fraudulent transactions. In other </w:t>
      </w:r>
      <w:proofErr w:type="gramStart"/>
      <w:r w:rsidRPr="002F02EA">
        <w:rPr>
          <w:sz w:val="24"/>
          <w:szCs w:val="24"/>
        </w:rPr>
        <w:t>words</w:t>
      </w:r>
      <w:proofErr w:type="gramEnd"/>
      <w:r w:rsidRPr="002F02EA">
        <w:rPr>
          <w:sz w:val="24"/>
          <w:szCs w:val="24"/>
        </w:rPr>
        <w:t xml:space="preserve"> for every 100 transactions, there are nearly 2% fraudulent transactions or 98% of exchanges are fraud-free. In this case, the fraud-</w:t>
      </w:r>
      <w:proofErr w:type="gramStart"/>
      <w:r w:rsidRPr="002F02EA">
        <w:rPr>
          <w:sz w:val="24"/>
          <w:szCs w:val="24"/>
        </w:rPr>
        <w:t>free(</w:t>
      </w:r>
      <w:proofErr w:type="gramEnd"/>
      <w:r w:rsidRPr="002F02EA">
        <w:rPr>
          <w:sz w:val="24"/>
          <w:szCs w:val="24"/>
        </w:rPr>
        <w:t xml:space="preserve">98%) class is known as the </w:t>
      </w:r>
      <w:r w:rsidRPr="002F02EA">
        <w:rPr>
          <w:b/>
          <w:bCs/>
          <w:sz w:val="24"/>
          <w:szCs w:val="24"/>
        </w:rPr>
        <w:t xml:space="preserve">majority class, </w:t>
      </w:r>
      <w:r w:rsidRPr="002F02EA">
        <w:rPr>
          <w:sz w:val="24"/>
          <w:szCs w:val="24"/>
        </w:rPr>
        <w:t xml:space="preserve">while the other smaller portion which contains data on “Fraud” is known as the </w:t>
      </w:r>
      <w:r w:rsidRPr="002F02EA">
        <w:rPr>
          <w:b/>
          <w:bCs/>
          <w:sz w:val="24"/>
          <w:szCs w:val="24"/>
        </w:rPr>
        <w:t>minority class.</w:t>
      </w:r>
    </w:p>
    <w:p w14:paraId="2F9AF35D" w14:textId="586B4786" w:rsidR="00794E24" w:rsidRPr="002F02EA" w:rsidRDefault="009B6AF6" w:rsidP="003D1E7C">
      <w:pPr>
        <w:rPr>
          <w:b/>
          <w:bCs/>
          <w:sz w:val="24"/>
          <w:szCs w:val="24"/>
        </w:rPr>
      </w:pPr>
      <w:r>
        <w:rPr>
          <w:noProof/>
        </w:rPr>
        <mc:AlternateContent>
          <mc:Choice Requires="wps">
            <w:drawing>
              <wp:anchor distT="0" distB="0" distL="114300" distR="114300" simplePos="0" relativeHeight="251709440" behindDoc="0" locked="0" layoutInCell="1" allowOverlap="1" wp14:anchorId="26A3C0B7" wp14:editId="7316EA92">
                <wp:simplePos x="0" y="0"/>
                <wp:positionH relativeFrom="column">
                  <wp:posOffset>1209675</wp:posOffset>
                </wp:positionH>
                <wp:positionV relativeFrom="paragraph">
                  <wp:posOffset>2381885</wp:posOffset>
                </wp:positionV>
                <wp:extent cx="352044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520440" cy="635"/>
                        </a:xfrm>
                        <a:prstGeom prst="rect">
                          <a:avLst/>
                        </a:prstGeom>
                        <a:solidFill>
                          <a:prstClr val="white"/>
                        </a:solidFill>
                        <a:ln>
                          <a:noFill/>
                        </a:ln>
                      </wps:spPr>
                      <wps:txbx>
                        <w:txbxContent>
                          <w:p w14:paraId="15C6F364" w14:textId="4589C6AB" w:rsidR="009B6AF6" w:rsidRPr="00AB29D7" w:rsidRDefault="009B6AF6" w:rsidP="009B6AF6">
                            <w:pPr>
                              <w:pStyle w:val="Caption"/>
                              <w:jc w:val="center"/>
                              <w:rPr>
                                <w:noProof/>
                              </w:rPr>
                            </w:pPr>
                            <w:bookmarkStart w:id="5" w:name="_Toc114419202"/>
                            <w:bookmarkStart w:id="6" w:name="_Toc114419499"/>
                            <w:r>
                              <w:t xml:space="preserve">Figure </w:t>
                            </w:r>
                            <w:fldSimple w:instr=" SEQ Figure \* ARABIC ">
                              <w:r w:rsidR="00E429B0">
                                <w:rPr>
                                  <w:noProof/>
                                </w:rPr>
                                <w:t>1</w:t>
                              </w:r>
                            </w:fldSimple>
                            <w:r>
                              <w:t xml:space="preserve"> Imbalance Data Example</w:t>
                            </w:r>
                            <w:bookmarkEnd w:id="5"/>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A3C0B7" id="_x0000_t202" coordsize="21600,21600" o:spt="202" path="m,l,21600r21600,l21600,xe">
                <v:stroke joinstyle="miter"/>
                <v:path gradientshapeok="t" o:connecttype="rect"/>
              </v:shapetype>
              <v:shape id="Text Box 4" o:spid="_x0000_s1026" type="#_x0000_t202" style="position:absolute;margin-left:95.25pt;margin-top:187.55pt;width:277.2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" stroked="f">
                <v:textbox style="mso-fit-shape-to-text:t" inset="0,0,0,0">
                  <w:txbxContent>
                    <w:p w14:paraId="15C6F364" w14:textId="4589C6AB" w:rsidR="009B6AF6" w:rsidRPr="00AB29D7" w:rsidRDefault="009B6AF6" w:rsidP="009B6AF6">
                      <w:pPr>
                        <w:pStyle w:val="Caption"/>
                        <w:jc w:val="center"/>
                        <w:rPr>
                          <w:noProof/>
                        </w:rPr>
                      </w:pPr>
                      <w:bookmarkStart w:id="7" w:name="_Toc114419202"/>
                      <w:bookmarkStart w:id="8" w:name="_Toc114419499"/>
                      <w:r>
                        <w:t xml:space="preserve">Figure </w:t>
                      </w:r>
                      <w:fldSimple w:instr=" SEQ Figure \* ARABIC ">
                        <w:r w:rsidR="00E429B0">
                          <w:rPr>
                            <w:noProof/>
                          </w:rPr>
                          <w:t>1</w:t>
                        </w:r>
                      </w:fldSimple>
                      <w:r>
                        <w:t xml:space="preserve"> Imbalance Data Example</w:t>
                      </w:r>
                      <w:bookmarkEnd w:id="7"/>
                      <w:bookmarkEnd w:id="8"/>
                    </w:p>
                  </w:txbxContent>
                </v:textbox>
                <w10:wrap type="topAndBottom"/>
              </v:shape>
            </w:pict>
          </mc:Fallback>
        </mc:AlternateContent>
      </w:r>
      <w:r w:rsidR="00794E24" w:rsidRPr="002F02EA">
        <w:rPr>
          <w:noProof/>
        </w:rPr>
        <w:drawing>
          <wp:anchor distT="0" distB="0" distL="114300" distR="114300" simplePos="0" relativeHeight="251660288" behindDoc="0" locked="0" layoutInCell="1" allowOverlap="1" wp14:anchorId="74F9944D" wp14:editId="64C6921C">
            <wp:simplePos x="0" y="0"/>
            <wp:positionH relativeFrom="margin">
              <wp:align>center</wp:align>
            </wp:positionH>
            <wp:positionV relativeFrom="paragraph">
              <wp:posOffset>257810</wp:posOffset>
            </wp:positionV>
            <wp:extent cx="3520440" cy="2066925"/>
            <wp:effectExtent l="0" t="0" r="3810" b="9525"/>
            <wp:wrapTopAndBottom/>
            <wp:docPr id="2" name="Picture 2" descr="what is Imbalanced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Imbalanced Dat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20440"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67BA73" w14:textId="36B07E13" w:rsidR="003F6447" w:rsidRPr="002F02EA" w:rsidRDefault="003F6447" w:rsidP="003F6447">
      <w:pPr>
        <w:pStyle w:val="NormalWeb"/>
      </w:pPr>
      <w:r w:rsidRPr="002F02EA">
        <w:lastRenderedPageBreak/>
        <w:t>More such example</w:t>
      </w:r>
      <w:r w:rsidR="00794E24" w:rsidRPr="002F02EA">
        <w:t>s</w:t>
      </w:r>
      <w:r w:rsidRPr="002F02EA">
        <w:t xml:space="preserve"> of imbalanced data</w:t>
      </w:r>
      <w:r w:rsidR="00794E24" w:rsidRPr="002F02EA">
        <w:t>sets</w:t>
      </w:r>
      <w:r w:rsidRPr="002F02EA">
        <w:t xml:space="preserve"> </w:t>
      </w:r>
      <w:r w:rsidR="00794E24" w:rsidRPr="002F02EA">
        <w:t>are</w:t>
      </w:r>
    </w:p>
    <w:p w14:paraId="655A9C30" w14:textId="5B814A5A" w:rsidR="00794E24" w:rsidRPr="002F02EA" w:rsidRDefault="003F6447" w:rsidP="003F6447">
      <w:pPr>
        <w:pStyle w:val="NormalWeb"/>
      </w:pPr>
      <w:r w:rsidRPr="002F02EA">
        <w:t>· Disease diagnosis</w:t>
      </w:r>
    </w:p>
    <w:p w14:paraId="20465AD0" w14:textId="34D8F092" w:rsidR="003F6447" w:rsidRPr="002F02EA" w:rsidRDefault="003F6447" w:rsidP="003F6447">
      <w:pPr>
        <w:pStyle w:val="NormalWeb"/>
      </w:pPr>
      <w:r w:rsidRPr="002F02EA">
        <w:t>· Customer churn prediction</w:t>
      </w:r>
    </w:p>
    <w:p w14:paraId="6C92E99C" w14:textId="034970FF" w:rsidR="003F6447" w:rsidRPr="002F02EA" w:rsidRDefault="003F6447" w:rsidP="003F6447">
      <w:pPr>
        <w:pStyle w:val="NormalWeb"/>
      </w:pPr>
      <w:r w:rsidRPr="002F02EA">
        <w:t xml:space="preserve">· </w:t>
      </w:r>
      <w:r w:rsidR="00925502" w:rsidRPr="002F02EA">
        <w:t>Spam Email Detection</w:t>
      </w:r>
    </w:p>
    <w:p w14:paraId="47916667" w14:textId="19DE1315" w:rsidR="00776451" w:rsidRPr="002F02EA" w:rsidRDefault="00776451" w:rsidP="00776451">
      <w:pPr>
        <w:pStyle w:val="NormalWeb"/>
      </w:pPr>
      <w:r w:rsidRPr="002F02EA">
        <w:t xml:space="preserve">To solve this problem, several pre-processing techniques can be used such as oversampling or </w:t>
      </w:r>
      <w:r w:rsidR="009E56BB" w:rsidRPr="002F02EA">
        <w:t>under sampling</w:t>
      </w:r>
      <w:r w:rsidRPr="002F02EA">
        <w:t>, In the oversampling method the minori</w:t>
      </w:r>
      <w:r w:rsidR="00EF7568">
        <w:t>ty</w:t>
      </w:r>
      <w:r w:rsidRPr="002F02EA">
        <w:t xml:space="preserve"> </w:t>
      </w:r>
      <w:r w:rsidR="00EF7568">
        <w:t>samples</w:t>
      </w:r>
      <w:r w:rsidRPr="002F02EA">
        <w:t xml:space="preserve"> </w:t>
      </w:r>
      <w:r w:rsidR="00EF7568">
        <w:t>are</w:t>
      </w:r>
      <w:r w:rsidRPr="002F02EA">
        <w:t xml:space="preserve"> increased to match the amount of the majority </w:t>
      </w:r>
      <w:r w:rsidR="00EF7568">
        <w:t>samples</w:t>
      </w:r>
      <w:r w:rsidRPr="002F02EA">
        <w:t xml:space="preserve">, </w:t>
      </w:r>
      <w:r w:rsidR="00F20F9F">
        <w:t>however</w:t>
      </w:r>
      <w:r w:rsidRPr="002F02EA">
        <w:t xml:space="preserve"> in an </w:t>
      </w:r>
      <w:r w:rsidR="009E56BB" w:rsidRPr="002F02EA">
        <w:t>under-sampling</w:t>
      </w:r>
      <w:r w:rsidRPr="002F02EA">
        <w:t xml:space="preserve"> method the majority </w:t>
      </w:r>
      <w:r w:rsidR="006F4F5C">
        <w:t>samples</w:t>
      </w:r>
      <w:r w:rsidRPr="002F02EA">
        <w:t xml:space="preserve"> is reduced to </w:t>
      </w:r>
      <w:r w:rsidR="00FE5239">
        <w:t>have same</w:t>
      </w:r>
      <w:r w:rsidRPr="002F02EA">
        <w:t xml:space="preserve"> number of the minority </w:t>
      </w:r>
      <w:r w:rsidR="00FE5239">
        <w:t>samples</w:t>
      </w:r>
      <w:r w:rsidRPr="002F02EA">
        <w:t xml:space="preserve"> in a dataset. To perform oversampling there are multiple algorithms such as Random oversampling, </w:t>
      </w:r>
      <w:r w:rsidR="002D4E85">
        <w:rPr>
          <w:rFonts w:eastAsiaTheme="minorHAnsi"/>
        </w:rPr>
        <w:t>Adaptive Synthetic Sampling Approach</w:t>
      </w:r>
      <w:r w:rsidR="002D4E85" w:rsidRPr="002F02EA">
        <w:t xml:space="preserve"> </w:t>
      </w:r>
      <w:r w:rsidRPr="002F02EA">
        <w:t xml:space="preserve">(ADASYN), and Synthetic Minority Oversampling Technique (SMOTE). To justify this algorithm Random oversampling copies a random set of minority classes and expands to match the majority class this algorithm will lead to overfitting of the model resulting in decreased efficiency, Furthermore SMOTE and ADASYN tends to generate synthetic data points in which SMOTE chooses samples in a feature space that are closer making a line in the space between the samples and generating synthetic data points along the line. Respectively ADASYN </w:t>
      </w:r>
      <w:r w:rsidR="00557714" w:rsidRPr="002F02EA">
        <w:t xml:space="preserve">to determine the number of synthetic </w:t>
      </w:r>
      <w:r w:rsidR="00557714">
        <w:t>data points</w:t>
      </w:r>
      <w:r w:rsidR="00557714" w:rsidRPr="002F02EA">
        <w:t xml:space="preserve"> </w:t>
      </w:r>
      <w:r w:rsidR="00557714">
        <w:t>it uses</w:t>
      </w:r>
      <w:r w:rsidRPr="002F02EA">
        <w:t xml:space="preserve"> density distribution</w:t>
      </w:r>
      <w:r w:rsidR="00557714">
        <w:t xml:space="preserve"> </w:t>
      </w:r>
      <w:r w:rsidRPr="002F02EA">
        <w:t xml:space="preserve">for every minority data point. while for </w:t>
      </w:r>
      <w:r w:rsidR="006C4044" w:rsidRPr="002F02EA">
        <w:t>under</w:t>
      </w:r>
      <w:r w:rsidR="006C4044">
        <w:t>-</w:t>
      </w:r>
      <w:r w:rsidR="006C4044" w:rsidRPr="002F02EA">
        <w:t>sampling</w:t>
      </w:r>
      <w:r w:rsidRPr="002F02EA">
        <w:t xml:space="preserve">, there is one proposed algorithm Random </w:t>
      </w:r>
      <w:r w:rsidR="006C4044" w:rsidRPr="002F02EA">
        <w:t>Under</w:t>
      </w:r>
      <w:r w:rsidR="006C4044">
        <w:t>-</w:t>
      </w:r>
      <w:r w:rsidR="006C4044" w:rsidRPr="002F02EA">
        <w:t>sampling</w:t>
      </w:r>
      <w:r w:rsidRPr="002F02EA">
        <w:t xml:space="preserve"> which randomly reduces the majority </w:t>
      </w:r>
      <w:r w:rsidR="0097027D">
        <w:t>samples</w:t>
      </w:r>
      <w:r w:rsidRPr="002F02EA">
        <w:t xml:space="preserve"> to match the number of minority instances.</w:t>
      </w:r>
    </w:p>
    <w:p w14:paraId="07457E60" w14:textId="093A83B5" w:rsidR="00776451" w:rsidRPr="00DE4FEF" w:rsidRDefault="0026302B" w:rsidP="00776451">
      <w:pPr>
        <w:pStyle w:val="Heading2"/>
        <w:rPr>
          <w:rFonts w:cs="Times New Roman"/>
        </w:rPr>
      </w:pPr>
      <w:bookmarkStart w:id="9" w:name="_Toc114419455"/>
      <w:r w:rsidRPr="00DE4FEF">
        <w:rPr>
          <w:rFonts w:cs="Times New Roman"/>
        </w:rPr>
        <w:t xml:space="preserve">1.2 </w:t>
      </w:r>
      <w:r w:rsidR="00B46606" w:rsidRPr="00DE4FEF">
        <w:rPr>
          <w:rFonts w:cs="Times New Roman"/>
        </w:rPr>
        <w:t>Research Aim and Objective</w:t>
      </w:r>
      <w:r w:rsidR="004F0544">
        <w:rPr>
          <w:rFonts w:cs="Times New Roman"/>
        </w:rPr>
        <w:t>:</w:t>
      </w:r>
      <w:bookmarkEnd w:id="9"/>
    </w:p>
    <w:p w14:paraId="76609395" w14:textId="6B4A5282" w:rsidR="00A15A28" w:rsidRPr="00DE4FEF" w:rsidRDefault="00A15A28" w:rsidP="00A15A28">
      <w:pPr>
        <w:pStyle w:val="ListParagraph"/>
        <w:adjustRightInd w:val="0"/>
        <w:spacing w:after="240" w:line="440" w:lineRule="atLeast"/>
        <w:ind w:left="360"/>
        <w:rPr>
          <w:sz w:val="24"/>
          <w:szCs w:val="24"/>
        </w:rPr>
      </w:pPr>
      <w:r w:rsidRPr="00DE4FEF">
        <w:rPr>
          <w:sz w:val="24"/>
          <w:szCs w:val="24"/>
        </w:rPr>
        <w:t>My dissertation research question is as follows:</w:t>
      </w:r>
    </w:p>
    <w:p w14:paraId="720AA7D9" w14:textId="083071A4" w:rsidR="00A15A28" w:rsidRPr="00DE4FEF" w:rsidRDefault="00A15A28" w:rsidP="00A15A28">
      <w:pPr>
        <w:widowControl/>
        <w:adjustRightInd w:val="0"/>
        <w:rPr>
          <w:b/>
          <w:i/>
          <w:iCs/>
          <w:sz w:val="24"/>
          <w:szCs w:val="24"/>
        </w:rPr>
      </w:pPr>
      <w:r w:rsidRPr="00DE4FEF">
        <w:rPr>
          <w:b/>
          <w:sz w:val="24"/>
          <w:szCs w:val="24"/>
        </w:rPr>
        <w:t>“</w:t>
      </w:r>
      <w:r w:rsidRPr="00DE4FEF">
        <w:rPr>
          <w:rFonts w:eastAsiaTheme="minorHAnsi"/>
          <w:i/>
          <w:iCs/>
          <w:sz w:val="24"/>
          <w:szCs w:val="24"/>
          <w:lang w:val="en-IN"/>
        </w:rPr>
        <w:t xml:space="preserve">What are the advantages and disadvantages of the proposed oversampling method </w:t>
      </w:r>
      <w:r w:rsidR="00180A03">
        <w:rPr>
          <w:rFonts w:eastAsiaTheme="minorHAnsi"/>
          <w:i/>
          <w:iCs/>
          <w:sz w:val="24"/>
          <w:szCs w:val="24"/>
          <w:lang w:val="en-IN"/>
        </w:rPr>
        <w:t>in comparison</w:t>
      </w:r>
      <w:r w:rsidRPr="00DE4FEF">
        <w:rPr>
          <w:rFonts w:eastAsiaTheme="minorHAnsi"/>
          <w:i/>
          <w:iCs/>
          <w:sz w:val="24"/>
          <w:szCs w:val="24"/>
          <w:lang w:val="en-IN"/>
        </w:rPr>
        <w:t xml:space="preserve"> to </w:t>
      </w:r>
      <w:r w:rsidR="00180A03">
        <w:rPr>
          <w:rFonts w:eastAsiaTheme="minorHAnsi"/>
          <w:i/>
          <w:iCs/>
          <w:sz w:val="24"/>
          <w:szCs w:val="24"/>
          <w:lang w:val="en-IN"/>
        </w:rPr>
        <w:t xml:space="preserve">the </w:t>
      </w:r>
      <w:r w:rsidRPr="00DE4FEF">
        <w:rPr>
          <w:rFonts w:eastAsiaTheme="minorHAnsi"/>
          <w:i/>
          <w:iCs/>
          <w:sz w:val="24"/>
          <w:szCs w:val="24"/>
          <w:lang w:val="en-IN"/>
        </w:rPr>
        <w:t>existing oversampling methods?</w:t>
      </w:r>
      <w:r w:rsidRPr="00DE4FEF">
        <w:rPr>
          <w:b/>
          <w:sz w:val="24"/>
          <w:szCs w:val="24"/>
        </w:rPr>
        <w:t>”</w:t>
      </w:r>
    </w:p>
    <w:p w14:paraId="1347A177" w14:textId="27CD08A6" w:rsidR="00A15A28" w:rsidRDefault="00DE4FEF" w:rsidP="00525740">
      <w:pPr>
        <w:widowControl/>
        <w:adjustRightInd w:val="0"/>
        <w:rPr>
          <w:bCs/>
          <w:i/>
          <w:iCs/>
          <w:sz w:val="24"/>
          <w:szCs w:val="24"/>
        </w:rPr>
      </w:pPr>
      <w:r w:rsidRPr="00DE4FEF">
        <w:rPr>
          <w:b/>
          <w:i/>
          <w:iCs/>
          <w:sz w:val="24"/>
          <w:szCs w:val="24"/>
        </w:rPr>
        <w:t>“</w:t>
      </w:r>
      <w:r w:rsidRPr="00DE4FEF">
        <w:rPr>
          <w:bCs/>
          <w:i/>
          <w:iCs/>
          <w:sz w:val="24"/>
          <w:szCs w:val="24"/>
        </w:rPr>
        <w:t xml:space="preserve">Can we increase the accuracy of the proposed algorithm by changing the Gamma </w:t>
      </w:r>
      <w:r>
        <w:rPr>
          <w:bCs/>
          <w:i/>
          <w:iCs/>
          <w:sz w:val="24"/>
          <w:szCs w:val="24"/>
        </w:rPr>
        <w:t xml:space="preserve">and Decision boundary </w:t>
      </w:r>
      <w:r w:rsidRPr="00DE4FEF">
        <w:rPr>
          <w:bCs/>
          <w:i/>
          <w:iCs/>
          <w:sz w:val="24"/>
          <w:szCs w:val="24"/>
        </w:rPr>
        <w:t>value?”</w:t>
      </w:r>
    </w:p>
    <w:p w14:paraId="7FD19C12" w14:textId="77777777" w:rsidR="006F35DA" w:rsidRPr="00525740" w:rsidRDefault="006F35DA" w:rsidP="00525740">
      <w:pPr>
        <w:widowControl/>
        <w:adjustRightInd w:val="0"/>
        <w:rPr>
          <w:bCs/>
          <w:i/>
          <w:iCs/>
          <w:sz w:val="24"/>
          <w:szCs w:val="24"/>
        </w:rPr>
      </w:pPr>
    </w:p>
    <w:p w14:paraId="6F77A7B9" w14:textId="0B23A683" w:rsidR="00776451" w:rsidRPr="00DE4FEF" w:rsidRDefault="0026302B" w:rsidP="00776451">
      <w:pPr>
        <w:pStyle w:val="Heading2"/>
        <w:rPr>
          <w:rFonts w:cs="Times New Roman"/>
        </w:rPr>
      </w:pPr>
      <w:bookmarkStart w:id="10" w:name="_Toc114419456"/>
      <w:r w:rsidRPr="00DE4FEF">
        <w:rPr>
          <w:rFonts w:cs="Times New Roman"/>
        </w:rPr>
        <w:t xml:space="preserve">1.3 </w:t>
      </w:r>
      <w:r w:rsidR="00776451" w:rsidRPr="00DE4FEF">
        <w:rPr>
          <w:rFonts w:cs="Times New Roman"/>
        </w:rPr>
        <w:t xml:space="preserve">Aim </w:t>
      </w:r>
      <w:r w:rsidR="00A15A28" w:rsidRPr="00DE4FEF">
        <w:rPr>
          <w:rFonts w:cs="Times New Roman"/>
        </w:rPr>
        <w:t>and Objectives:</w:t>
      </w:r>
      <w:bookmarkEnd w:id="10"/>
    </w:p>
    <w:p w14:paraId="2CDEB76C" w14:textId="3BA044BD" w:rsidR="00A15A28" w:rsidRPr="00DE4FEF" w:rsidRDefault="00A15A28" w:rsidP="00A15A28"/>
    <w:p w14:paraId="7F58BA50" w14:textId="38DF9BF8" w:rsidR="00A15A28" w:rsidRPr="00DE4FEF" w:rsidRDefault="00A15A28" w:rsidP="00A15A28">
      <w:pPr>
        <w:rPr>
          <w:sz w:val="24"/>
          <w:szCs w:val="24"/>
        </w:rPr>
      </w:pPr>
      <w:r w:rsidRPr="00DE4FEF">
        <w:rPr>
          <w:sz w:val="24"/>
          <w:szCs w:val="24"/>
        </w:rPr>
        <w:t>The</w:t>
      </w:r>
      <w:r w:rsidR="003E5C79">
        <w:rPr>
          <w:sz w:val="24"/>
          <w:szCs w:val="24"/>
        </w:rPr>
        <w:t xml:space="preserve"> main</w:t>
      </w:r>
      <w:r w:rsidRPr="00DE4FEF">
        <w:rPr>
          <w:sz w:val="24"/>
          <w:szCs w:val="24"/>
        </w:rPr>
        <w:t xml:space="preserve"> </w:t>
      </w:r>
      <w:r w:rsidR="009C5E16">
        <w:rPr>
          <w:sz w:val="24"/>
          <w:szCs w:val="24"/>
        </w:rPr>
        <w:t>aim</w:t>
      </w:r>
      <w:r w:rsidRPr="00DE4FEF">
        <w:rPr>
          <w:sz w:val="24"/>
          <w:szCs w:val="24"/>
        </w:rPr>
        <w:t xml:space="preserve"> is to create a new oversampling</w:t>
      </w:r>
      <w:r w:rsidR="00DE4FEF">
        <w:rPr>
          <w:sz w:val="24"/>
          <w:szCs w:val="24"/>
        </w:rPr>
        <w:t xml:space="preserve"> algorithm based on SVM</w:t>
      </w:r>
      <w:r w:rsidRPr="00DE4FEF">
        <w:rPr>
          <w:sz w:val="24"/>
          <w:szCs w:val="24"/>
        </w:rPr>
        <w:t xml:space="preserve"> and </w:t>
      </w:r>
      <w:r w:rsidR="00F171CC">
        <w:rPr>
          <w:sz w:val="24"/>
          <w:szCs w:val="24"/>
        </w:rPr>
        <w:t>match up</w:t>
      </w:r>
      <w:r w:rsidRPr="00DE4FEF">
        <w:rPr>
          <w:sz w:val="24"/>
          <w:szCs w:val="24"/>
        </w:rPr>
        <w:t xml:space="preserve"> the results of </w:t>
      </w:r>
      <w:r w:rsidR="00DE4FEF">
        <w:rPr>
          <w:sz w:val="24"/>
          <w:szCs w:val="24"/>
        </w:rPr>
        <w:t xml:space="preserve">the proposed </w:t>
      </w:r>
      <w:r w:rsidRPr="00DE4FEF">
        <w:rPr>
          <w:sz w:val="24"/>
          <w:szCs w:val="24"/>
        </w:rPr>
        <w:t>oversampling</w:t>
      </w:r>
      <w:r w:rsidR="00DE4FEF">
        <w:rPr>
          <w:sz w:val="24"/>
          <w:szCs w:val="24"/>
        </w:rPr>
        <w:t xml:space="preserve"> algorithm</w:t>
      </w:r>
      <w:r w:rsidRPr="00DE4FEF">
        <w:rPr>
          <w:sz w:val="24"/>
          <w:szCs w:val="24"/>
        </w:rPr>
        <w:t xml:space="preserve"> with existing </w:t>
      </w:r>
      <w:r w:rsidR="00DE4FEF">
        <w:rPr>
          <w:sz w:val="24"/>
          <w:szCs w:val="24"/>
        </w:rPr>
        <w:t>oversampling algorithms</w:t>
      </w:r>
      <w:r w:rsidRPr="00DE4FEF">
        <w:rPr>
          <w:sz w:val="24"/>
          <w:szCs w:val="24"/>
        </w:rPr>
        <w:t xml:space="preserve"> on the </w:t>
      </w:r>
      <w:r w:rsidR="00DE4FEF">
        <w:rPr>
          <w:sz w:val="24"/>
          <w:szCs w:val="24"/>
        </w:rPr>
        <w:t>artificial</w:t>
      </w:r>
      <w:r w:rsidR="00180A03">
        <w:rPr>
          <w:sz w:val="24"/>
          <w:szCs w:val="24"/>
        </w:rPr>
        <w:t xml:space="preserve">ly generated </w:t>
      </w:r>
      <w:r w:rsidRPr="00DE4FEF">
        <w:rPr>
          <w:sz w:val="24"/>
          <w:szCs w:val="24"/>
        </w:rPr>
        <w:t xml:space="preserve">dataset. </w:t>
      </w:r>
    </w:p>
    <w:p w14:paraId="41F95799" w14:textId="565B159B" w:rsidR="00A15A28" w:rsidRPr="00DE4FEF" w:rsidRDefault="00A15A28" w:rsidP="00A15A28">
      <w:pPr>
        <w:rPr>
          <w:sz w:val="24"/>
          <w:szCs w:val="24"/>
        </w:rPr>
      </w:pPr>
      <w:r w:rsidRPr="00DE4FEF">
        <w:rPr>
          <w:sz w:val="24"/>
          <w:szCs w:val="24"/>
        </w:rPr>
        <w:t>Objectives:</w:t>
      </w:r>
    </w:p>
    <w:p w14:paraId="15A250BE" w14:textId="4E03F797" w:rsidR="00A15A28" w:rsidRPr="00DE4FEF" w:rsidRDefault="00652B91" w:rsidP="00A15A28">
      <w:pPr>
        <w:pStyle w:val="ListParagraph"/>
        <w:numPr>
          <w:ilvl w:val="0"/>
          <w:numId w:val="6"/>
        </w:numPr>
        <w:rPr>
          <w:sz w:val="24"/>
          <w:szCs w:val="24"/>
        </w:rPr>
      </w:pPr>
      <w:r w:rsidRPr="00DE4FEF">
        <w:rPr>
          <w:sz w:val="24"/>
          <w:szCs w:val="24"/>
        </w:rPr>
        <w:t>Go through</w:t>
      </w:r>
      <w:r w:rsidR="005E2AFD" w:rsidRPr="00DE4FEF">
        <w:rPr>
          <w:sz w:val="24"/>
          <w:szCs w:val="24"/>
        </w:rPr>
        <w:t xml:space="preserve"> </w:t>
      </w:r>
      <w:r w:rsidRPr="00DE4FEF">
        <w:rPr>
          <w:sz w:val="24"/>
          <w:szCs w:val="24"/>
        </w:rPr>
        <w:t>previous research paper</w:t>
      </w:r>
      <w:r w:rsidR="005E2AFD" w:rsidRPr="00DE4FEF">
        <w:rPr>
          <w:sz w:val="24"/>
          <w:szCs w:val="24"/>
        </w:rPr>
        <w:t>s.</w:t>
      </w:r>
    </w:p>
    <w:p w14:paraId="25C535FE" w14:textId="4168E265" w:rsidR="00652B91" w:rsidRPr="00DE4FEF" w:rsidRDefault="00652B91" w:rsidP="00A15A28">
      <w:pPr>
        <w:pStyle w:val="ListParagraph"/>
        <w:numPr>
          <w:ilvl w:val="0"/>
          <w:numId w:val="6"/>
        </w:numPr>
        <w:rPr>
          <w:sz w:val="24"/>
          <w:szCs w:val="24"/>
        </w:rPr>
      </w:pPr>
      <w:r w:rsidRPr="00DE4FEF">
        <w:rPr>
          <w:sz w:val="24"/>
          <w:szCs w:val="24"/>
        </w:rPr>
        <w:t xml:space="preserve">Work on creating </w:t>
      </w:r>
      <w:r w:rsidR="00E6367F">
        <w:rPr>
          <w:sz w:val="24"/>
          <w:szCs w:val="24"/>
        </w:rPr>
        <w:t xml:space="preserve">a new </w:t>
      </w:r>
      <w:r w:rsidRPr="00DE4FEF">
        <w:rPr>
          <w:sz w:val="24"/>
          <w:szCs w:val="24"/>
        </w:rPr>
        <w:t xml:space="preserve">oversampling </w:t>
      </w:r>
      <w:r w:rsidR="002072B3">
        <w:rPr>
          <w:sz w:val="24"/>
          <w:szCs w:val="24"/>
        </w:rPr>
        <w:t xml:space="preserve">algorithm (SVM Oversampling). </w:t>
      </w:r>
    </w:p>
    <w:p w14:paraId="39B2C0D2" w14:textId="0E208A07" w:rsidR="00652B91" w:rsidRPr="00DE4FEF" w:rsidRDefault="00652B91" w:rsidP="00A15A28">
      <w:pPr>
        <w:pStyle w:val="ListParagraph"/>
        <w:numPr>
          <w:ilvl w:val="0"/>
          <w:numId w:val="6"/>
        </w:numPr>
        <w:rPr>
          <w:sz w:val="24"/>
          <w:szCs w:val="24"/>
        </w:rPr>
      </w:pPr>
      <w:r w:rsidRPr="00DE4FEF">
        <w:rPr>
          <w:sz w:val="24"/>
          <w:szCs w:val="24"/>
        </w:rPr>
        <w:t>Use synthetic data set</w:t>
      </w:r>
      <w:r w:rsidR="00976EA7" w:rsidRPr="00DE4FEF">
        <w:rPr>
          <w:sz w:val="24"/>
          <w:szCs w:val="24"/>
        </w:rPr>
        <w:t>s</w:t>
      </w:r>
      <w:r w:rsidRPr="00DE4FEF">
        <w:rPr>
          <w:sz w:val="24"/>
          <w:szCs w:val="24"/>
        </w:rPr>
        <w:t xml:space="preserve"> to test the performance of the </w:t>
      </w:r>
      <w:r w:rsidR="00D71AC7">
        <w:rPr>
          <w:sz w:val="24"/>
          <w:szCs w:val="24"/>
        </w:rPr>
        <w:t>SVM based</w:t>
      </w:r>
      <w:r w:rsidRPr="00DE4FEF">
        <w:rPr>
          <w:sz w:val="24"/>
          <w:szCs w:val="24"/>
        </w:rPr>
        <w:t xml:space="preserve"> algorithm.</w:t>
      </w:r>
    </w:p>
    <w:p w14:paraId="43E797DB" w14:textId="25264245" w:rsidR="00A15A28" w:rsidRPr="00DE4FEF" w:rsidRDefault="00652B91" w:rsidP="00C16E55">
      <w:pPr>
        <w:pStyle w:val="ListParagraph"/>
        <w:numPr>
          <w:ilvl w:val="0"/>
          <w:numId w:val="6"/>
        </w:numPr>
        <w:rPr>
          <w:sz w:val="24"/>
          <w:szCs w:val="24"/>
        </w:rPr>
      </w:pPr>
      <w:r w:rsidRPr="00DE4FEF">
        <w:rPr>
          <w:sz w:val="24"/>
          <w:szCs w:val="24"/>
        </w:rPr>
        <w:t>Evaluate the</w:t>
      </w:r>
      <w:r w:rsidR="00650B0D">
        <w:rPr>
          <w:sz w:val="24"/>
          <w:szCs w:val="24"/>
        </w:rPr>
        <w:t xml:space="preserve"> oversampling</w:t>
      </w:r>
      <w:r w:rsidRPr="00DE4FEF">
        <w:rPr>
          <w:sz w:val="24"/>
          <w:szCs w:val="24"/>
        </w:rPr>
        <w:t xml:space="preserve"> algorithm</w:t>
      </w:r>
      <w:r w:rsidR="00650B0D">
        <w:rPr>
          <w:sz w:val="24"/>
          <w:szCs w:val="24"/>
        </w:rPr>
        <w:t>s</w:t>
      </w:r>
      <w:r w:rsidRPr="00DE4FEF">
        <w:rPr>
          <w:sz w:val="24"/>
          <w:szCs w:val="24"/>
        </w:rPr>
        <w:t xml:space="preserve"> using multiple measuring m</w:t>
      </w:r>
      <w:r w:rsidR="00E6367F">
        <w:rPr>
          <w:sz w:val="24"/>
          <w:szCs w:val="24"/>
        </w:rPr>
        <w:t xml:space="preserve">etrics </w:t>
      </w:r>
      <w:r w:rsidRPr="00DE4FEF">
        <w:rPr>
          <w:sz w:val="24"/>
          <w:szCs w:val="24"/>
        </w:rPr>
        <w:t>such as confusion matrix</w:t>
      </w:r>
      <w:r w:rsidR="00E6367F">
        <w:rPr>
          <w:sz w:val="24"/>
          <w:szCs w:val="24"/>
        </w:rPr>
        <w:t>,</w:t>
      </w:r>
      <w:r w:rsidRPr="00DE4FEF">
        <w:rPr>
          <w:sz w:val="24"/>
          <w:szCs w:val="24"/>
        </w:rPr>
        <w:t xml:space="preserve"> F1 score, Recall, </w:t>
      </w:r>
      <w:r w:rsidR="005E2AFD" w:rsidRPr="00DE4FEF">
        <w:rPr>
          <w:sz w:val="24"/>
          <w:szCs w:val="24"/>
        </w:rPr>
        <w:t>and</w:t>
      </w:r>
      <w:r w:rsidRPr="00DE4FEF">
        <w:rPr>
          <w:sz w:val="24"/>
          <w:szCs w:val="24"/>
        </w:rPr>
        <w:t xml:space="preserve"> Accuracy</w:t>
      </w:r>
      <w:r w:rsidR="00A15A28" w:rsidRPr="00DE4FEF">
        <w:rPr>
          <w:sz w:val="24"/>
          <w:szCs w:val="24"/>
        </w:rPr>
        <w:t>.</w:t>
      </w:r>
    </w:p>
    <w:p w14:paraId="381AB512" w14:textId="154FE000" w:rsidR="00A15A28" w:rsidRPr="00DE4FEF" w:rsidRDefault="00652B91" w:rsidP="00813473">
      <w:pPr>
        <w:pStyle w:val="ListParagraph"/>
        <w:numPr>
          <w:ilvl w:val="0"/>
          <w:numId w:val="4"/>
        </w:numPr>
        <w:rPr>
          <w:sz w:val="24"/>
          <w:szCs w:val="24"/>
        </w:rPr>
      </w:pPr>
      <w:r w:rsidRPr="00DE4FEF">
        <w:rPr>
          <w:sz w:val="24"/>
          <w:szCs w:val="24"/>
        </w:rPr>
        <w:t>Compare the results with existing oversampling techniques</w:t>
      </w:r>
      <w:r w:rsidR="00E6367F">
        <w:rPr>
          <w:sz w:val="24"/>
          <w:szCs w:val="24"/>
        </w:rPr>
        <w:t xml:space="preserve">, namely, </w:t>
      </w:r>
      <w:r w:rsidRPr="00DE4FEF">
        <w:rPr>
          <w:sz w:val="24"/>
          <w:szCs w:val="24"/>
        </w:rPr>
        <w:t>SMOTE and ADASYN oversa</w:t>
      </w:r>
      <w:r w:rsidR="00A15A28" w:rsidRPr="00DE4FEF">
        <w:rPr>
          <w:sz w:val="24"/>
          <w:szCs w:val="24"/>
        </w:rPr>
        <w:t>mpling.</w:t>
      </w:r>
    </w:p>
    <w:p w14:paraId="26E06FEC" w14:textId="33FAA12D" w:rsidR="00E6367F" w:rsidRPr="00E6367F" w:rsidRDefault="0059022C" w:rsidP="00E6367F">
      <w:pPr>
        <w:pStyle w:val="ListParagraph"/>
        <w:numPr>
          <w:ilvl w:val="0"/>
          <w:numId w:val="4"/>
        </w:numPr>
        <w:rPr>
          <w:sz w:val="24"/>
          <w:szCs w:val="24"/>
        </w:rPr>
      </w:pPr>
      <w:r>
        <w:rPr>
          <w:sz w:val="24"/>
          <w:szCs w:val="24"/>
        </w:rPr>
        <w:t xml:space="preserve">Document and conclude the </w:t>
      </w:r>
      <w:r w:rsidR="00E6367F">
        <w:rPr>
          <w:sz w:val="24"/>
          <w:szCs w:val="24"/>
        </w:rPr>
        <w:t>findings</w:t>
      </w:r>
      <w:r w:rsidR="004B5FE2" w:rsidRPr="00DE4FEF">
        <w:rPr>
          <w:sz w:val="24"/>
          <w:szCs w:val="24"/>
        </w:rPr>
        <w:t>.</w:t>
      </w:r>
    </w:p>
    <w:p w14:paraId="4918D819" w14:textId="235C949E" w:rsidR="00776451" w:rsidRDefault="0026302B" w:rsidP="00776451">
      <w:pPr>
        <w:pStyle w:val="Heading1"/>
        <w:rPr>
          <w:rFonts w:cs="Times New Roman"/>
        </w:rPr>
      </w:pPr>
      <w:bookmarkStart w:id="11" w:name="_Toc114419457"/>
      <w:r w:rsidRPr="002F02EA">
        <w:rPr>
          <w:rFonts w:cs="Times New Roman"/>
        </w:rPr>
        <w:lastRenderedPageBreak/>
        <w:t xml:space="preserve">2 </w:t>
      </w:r>
      <w:r w:rsidR="00776451" w:rsidRPr="002F02EA">
        <w:rPr>
          <w:rFonts w:cs="Times New Roman"/>
        </w:rPr>
        <w:t>Literature Review:</w:t>
      </w:r>
      <w:r w:rsidR="00B46606" w:rsidRPr="002F02EA">
        <w:rPr>
          <w:rFonts w:cs="Times New Roman"/>
        </w:rPr>
        <w:t xml:space="preserve"> Incre</w:t>
      </w:r>
      <w:r w:rsidR="00194B74">
        <w:rPr>
          <w:rFonts w:cs="Times New Roman"/>
        </w:rPr>
        <w:t>a</w:t>
      </w:r>
      <w:r w:rsidR="00B46606" w:rsidRPr="002F02EA">
        <w:rPr>
          <w:rFonts w:cs="Times New Roman"/>
        </w:rPr>
        <w:t>se the size of this section.</w:t>
      </w:r>
      <w:bookmarkEnd w:id="11"/>
    </w:p>
    <w:p w14:paraId="31BE4625" w14:textId="54828024" w:rsidR="002B74FF" w:rsidRDefault="002B74FF" w:rsidP="002B74FF">
      <w:pPr>
        <w:pStyle w:val="Heading2"/>
      </w:pPr>
      <w:r>
        <w:t>2.1 Oversampling</w:t>
      </w:r>
      <w:r w:rsidR="00623D61">
        <w:t>:</w:t>
      </w:r>
    </w:p>
    <w:p w14:paraId="2D7AC8F6" w14:textId="61E76D7C" w:rsidR="00623D61" w:rsidRPr="00623D61" w:rsidRDefault="00623D61" w:rsidP="00623D61">
      <w:r>
        <w:t xml:space="preserve">The following papers provide different aspects research performed </w:t>
      </w:r>
      <w:proofErr w:type="gramStart"/>
      <w:r>
        <w:t>in the area of</w:t>
      </w:r>
      <w:proofErr w:type="gramEnd"/>
      <w:r>
        <w:t xml:space="preserve"> oversampling.</w:t>
      </w:r>
    </w:p>
    <w:p w14:paraId="35D063CC" w14:textId="169147AD" w:rsidR="006866DA" w:rsidRDefault="006866DA" w:rsidP="006866DA"/>
    <w:tbl>
      <w:tblPr>
        <w:tblStyle w:val="TableGrid"/>
        <w:tblW w:w="0" w:type="auto"/>
        <w:tblLook w:val="04A0" w:firstRow="1" w:lastRow="0" w:firstColumn="1" w:lastColumn="0" w:noHBand="0" w:noVBand="1"/>
      </w:tblPr>
      <w:tblGrid>
        <w:gridCol w:w="1463"/>
        <w:gridCol w:w="815"/>
        <w:gridCol w:w="1658"/>
        <w:gridCol w:w="1609"/>
        <w:gridCol w:w="1524"/>
        <w:gridCol w:w="1646"/>
      </w:tblGrid>
      <w:tr w:rsidR="00CB03FC" w14:paraId="4771D8F6" w14:textId="77777777" w:rsidTr="00CB03FC">
        <w:tc>
          <w:tcPr>
            <w:tcW w:w="1388" w:type="dxa"/>
          </w:tcPr>
          <w:p w14:paraId="65DDDC27" w14:textId="5E296043" w:rsidR="00CB03FC" w:rsidRDefault="00CB03FC" w:rsidP="006866DA">
            <w:r>
              <w:t>PAPER</w:t>
            </w:r>
          </w:p>
        </w:tc>
        <w:tc>
          <w:tcPr>
            <w:tcW w:w="779" w:type="dxa"/>
          </w:tcPr>
          <w:p w14:paraId="0B53B982" w14:textId="581E0CCB" w:rsidR="00CB03FC" w:rsidRDefault="00CB03FC" w:rsidP="006866DA">
            <w:r>
              <w:t>YEAR</w:t>
            </w:r>
          </w:p>
        </w:tc>
        <w:tc>
          <w:tcPr>
            <w:tcW w:w="1159" w:type="dxa"/>
          </w:tcPr>
          <w:p w14:paraId="260074F0" w14:textId="02871A50" w:rsidR="00CB03FC" w:rsidRDefault="00CB03FC" w:rsidP="006866DA">
            <w:r>
              <w:t>DATASET</w:t>
            </w:r>
          </w:p>
        </w:tc>
        <w:tc>
          <w:tcPr>
            <w:tcW w:w="1480" w:type="dxa"/>
          </w:tcPr>
          <w:p w14:paraId="7A92E450" w14:textId="5084D2A7" w:rsidR="00CB03FC" w:rsidRDefault="00CB03FC" w:rsidP="006866DA">
            <w:r>
              <w:t>PRE-PROCESSING</w:t>
            </w:r>
            <w:r w:rsidR="00C17639">
              <w:t xml:space="preserve"> (Oversampling)</w:t>
            </w:r>
          </w:p>
        </w:tc>
        <w:tc>
          <w:tcPr>
            <w:tcW w:w="1446" w:type="dxa"/>
          </w:tcPr>
          <w:p w14:paraId="75FFDCD3" w14:textId="7A2746A3" w:rsidR="00CB03FC" w:rsidRDefault="00CB03FC" w:rsidP="006866DA">
            <w:r>
              <w:t>MODELLING</w:t>
            </w:r>
          </w:p>
        </w:tc>
        <w:tc>
          <w:tcPr>
            <w:tcW w:w="1560" w:type="dxa"/>
          </w:tcPr>
          <w:p w14:paraId="73C77F76" w14:textId="507305B0" w:rsidR="00CB03FC" w:rsidRDefault="00CB03FC" w:rsidP="006866DA">
            <w:r>
              <w:t>EVALUATION</w:t>
            </w:r>
          </w:p>
        </w:tc>
      </w:tr>
      <w:tr w:rsidR="00CB03FC" w14:paraId="395FD9E2" w14:textId="77777777" w:rsidTr="00CB03FC">
        <w:tc>
          <w:tcPr>
            <w:tcW w:w="1388" w:type="dxa"/>
          </w:tcPr>
          <w:p w14:paraId="2DE36FBE" w14:textId="77777777" w:rsidR="00CB03FC" w:rsidRDefault="00CB03FC" w:rsidP="00CB03FC">
            <w:r>
              <w:t>Classification of Imbalanced Data by Oversampling</w:t>
            </w:r>
          </w:p>
          <w:p w14:paraId="759D4263" w14:textId="09428DBD" w:rsidR="00CB03FC" w:rsidRDefault="00CB03FC" w:rsidP="00CB03FC">
            <w:r>
              <w:t>in Kernel Space of Support Vector Machines</w:t>
            </w:r>
          </w:p>
        </w:tc>
        <w:tc>
          <w:tcPr>
            <w:tcW w:w="779" w:type="dxa"/>
          </w:tcPr>
          <w:p w14:paraId="2D08B4D2" w14:textId="641BFFBA" w:rsidR="00CB03FC" w:rsidRDefault="00CB03FC" w:rsidP="006866DA">
            <w:r>
              <w:t>2018</w:t>
            </w:r>
          </w:p>
        </w:tc>
        <w:tc>
          <w:tcPr>
            <w:tcW w:w="1159" w:type="dxa"/>
          </w:tcPr>
          <w:p w14:paraId="420DA2A6" w14:textId="5E3902D3" w:rsidR="00CB03FC" w:rsidRPr="00793B05" w:rsidRDefault="00CB03FC" w:rsidP="006866DA">
            <w:pPr>
              <w:rPr>
                <w:sz w:val="20"/>
                <w:szCs w:val="20"/>
              </w:rPr>
            </w:pPr>
            <w:r w:rsidRPr="00793B05">
              <w:rPr>
                <w:sz w:val="20"/>
                <w:szCs w:val="20"/>
              </w:rPr>
              <w:t xml:space="preserve">Multiple Benchmark datasets </w:t>
            </w:r>
            <w:r w:rsidR="00793B05">
              <w:rPr>
                <w:sz w:val="20"/>
                <w:szCs w:val="20"/>
              </w:rPr>
              <w:t>from UCI and KEEL</w:t>
            </w:r>
          </w:p>
        </w:tc>
        <w:tc>
          <w:tcPr>
            <w:tcW w:w="1480" w:type="dxa"/>
          </w:tcPr>
          <w:p w14:paraId="2025834A" w14:textId="519D3120" w:rsidR="00CB03FC" w:rsidRDefault="00CB03FC" w:rsidP="006866DA">
            <w:r>
              <w:t>SMOTE,</w:t>
            </w:r>
            <w:r w:rsidR="00C17639">
              <w:t xml:space="preserve"> ADASYN, </w:t>
            </w:r>
            <w:r w:rsidR="00DF081F">
              <w:t>Borderline, PI-SMOTE, WK-SMOTE</w:t>
            </w:r>
          </w:p>
        </w:tc>
        <w:tc>
          <w:tcPr>
            <w:tcW w:w="1446" w:type="dxa"/>
          </w:tcPr>
          <w:p w14:paraId="266D1D87" w14:textId="7539A412" w:rsidR="00CB03FC" w:rsidRDefault="00CB03FC" w:rsidP="006866DA">
            <w:r>
              <w:t>SVM</w:t>
            </w:r>
          </w:p>
        </w:tc>
        <w:tc>
          <w:tcPr>
            <w:tcW w:w="1560" w:type="dxa"/>
          </w:tcPr>
          <w:p w14:paraId="43128AB3" w14:textId="27C3319C" w:rsidR="00CB03FC" w:rsidRDefault="00CB03FC" w:rsidP="006866DA">
            <w:r>
              <w:t>Accuracy, F1 score, G mean.</w:t>
            </w:r>
          </w:p>
        </w:tc>
      </w:tr>
      <w:tr w:rsidR="00CB03FC" w14:paraId="12A38C37" w14:textId="77777777" w:rsidTr="00CB03FC">
        <w:tc>
          <w:tcPr>
            <w:tcW w:w="1388" w:type="dxa"/>
          </w:tcPr>
          <w:p w14:paraId="34AB9B13" w14:textId="77777777" w:rsidR="00C7611F" w:rsidRDefault="00C7611F" w:rsidP="00C7611F">
            <w:r>
              <w:t>Kernel-Based SMOTE for SVM Classification of</w:t>
            </w:r>
          </w:p>
          <w:p w14:paraId="2D367950" w14:textId="3668EA4A" w:rsidR="00CB03FC" w:rsidRDefault="00C7611F" w:rsidP="00C7611F">
            <w:r>
              <w:t>Imbalanced Datasets</w:t>
            </w:r>
          </w:p>
        </w:tc>
        <w:tc>
          <w:tcPr>
            <w:tcW w:w="779" w:type="dxa"/>
          </w:tcPr>
          <w:p w14:paraId="1DD8AD1C" w14:textId="17DADA52" w:rsidR="00CB03FC" w:rsidRDefault="00C7611F" w:rsidP="006866DA">
            <w:r>
              <w:t>2015</w:t>
            </w:r>
          </w:p>
        </w:tc>
        <w:tc>
          <w:tcPr>
            <w:tcW w:w="1159" w:type="dxa"/>
          </w:tcPr>
          <w:p w14:paraId="09E7E6DB" w14:textId="33E54637" w:rsidR="00C7611F" w:rsidRDefault="00C7611F" w:rsidP="00C7611F">
            <w:r>
              <w:t xml:space="preserve">Benchmark datasets: 51 </w:t>
            </w:r>
            <w:r w:rsidR="00333B01">
              <w:t>classification</w:t>
            </w:r>
            <w:r>
              <w:t xml:space="preserve"> datasets from the</w:t>
            </w:r>
            <w:r w:rsidR="00C45ADD">
              <w:t xml:space="preserve"> data repository </w:t>
            </w:r>
            <w:proofErr w:type="gramStart"/>
            <w:r w:rsidR="00C45ADD">
              <w:t xml:space="preserve">of </w:t>
            </w:r>
            <w:r>
              <w:t xml:space="preserve"> KEEL</w:t>
            </w:r>
            <w:proofErr w:type="gramEnd"/>
          </w:p>
          <w:p w14:paraId="1C75C3BF" w14:textId="1D676A5A" w:rsidR="00CB03FC" w:rsidRDefault="00CB03FC" w:rsidP="00C7611F"/>
        </w:tc>
        <w:tc>
          <w:tcPr>
            <w:tcW w:w="1480" w:type="dxa"/>
          </w:tcPr>
          <w:p w14:paraId="6CE32F2E" w14:textId="68C86288" w:rsidR="00CB03FC" w:rsidRDefault="00C351B4" w:rsidP="006866DA">
            <w:r>
              <w:t>SMOTE, K-SMOTE</w:t>
            </w:r>
          </w:p>
        </w:tc>
        <w:tc>
          <w:tcPr>
            <w:tcW w:w="1446" w:type="dxa"/>
          </w:tcPr>
          <w:p w14:paraId="2C82F2B5" w14:textId="56DBC9E9" w:rsidR="00CB03FC" w:rsidRDefault="00C7611F" w:rsidP="006866DA">
            <w:r>
              <w:t xml:space="preserve">SVM </w:t>
            </w:r>
            <w:proofErr w:type="gramStart"/>
            <w:r>
              <w:t>kernel(</w:t>
            </w:r>
            <w:proofErr w:type="gramEnd"/>
            <w:r>
              <w:t>RBF)</w:t>
            </w:r>
          </w:p>
        </w:tc>
        <w:tc>
          <w:tcPr>
            <w:tcW w:w="1560" w:type="dxa"/>
          </w:tcPr>
          <w:p w14:paraId="36A5D32F" w14:textId="04310521" w:rsidR="00CB03FC" w:rsidRDefault="003D676E" w:rsidP="006866DA">
            <w:r>
              <w:t>G-Mean, Accuracy,</w:t>
            </w:r>
            <w:r w:rsidR="00C17639">
              <w:t xml:space="preserve"> </w:t>
            </w:r>
            <w:r>
              <w:t>F1</w:t>
            </w:r>
          </w:p>
        </w:tc>
      </w:tr>
      <w:tr w:rsidR="00C17639" w14:paraId="560FC890" w14:textId="77777777" w:rsidTr="00CB03FC">
        <w:tc>
          <w:tcPr>
            <w:tcW w:w="1388" w:type="dxa"/>
          </w:tcPr>
          <w:p w14:paraId="7E64046F" w14:textId="77777777" w:rsidR="009F7AE9" w:rsidRDefault="009F7AE9" w:rsidP="009F7AE9">
            <w:r>
              <w:t>AWSMOTE: An SVM-Based Adaptive Weighted SMOTE for</w:t>
            </w:r>
          </w:p>
          <w:p w14:paraId="7A853938" w14:textId="5E0B2117" w:rsidR="00C17639" w:rsidRDefault="009F7AE9" w:rsidP="009F7AE9">
            <w:r>
              <w:t>Class-Imbalance Learning</w:t>
            </w:r>
          </w:p>
        </w:tc>
        <w:tc>
          <w:tcPr>
            <w:tcW w:w="779" w:type="dxa"/>
          </w:tcPr>
          <w:p w14:paraId="63F1204A" w14:textId="406E62AF" w:rsidR="00C17639" w:rsidRDefault="009F7AE9" w:rsidP="006866DA">
            <w:r>
              <w:t>2021</w:t>
            </w:r>
          </w:p>
        </w:tc>
        <w:tc>
          <w:tcPr>
            <w:tcW w:w="1159" w:type="dxa"/>
          </w:tcPr>
          <w:p w14:paraId="347095F8" w14:textId="2037E6AC" w:rsidR="00C17639" w:rsidRDefault="0046141E" w:rsidP="00C7611F">
            <w:r>
              <w:t>real-world datasets from UCI, and KEEL</w:t>
            </w:r>
          </w:p>
        </w:tc>
        <w:tc>
          <w:tcPr>
            <w:tcW w:w="1480" w:type="dxa"/>
          </w:tcPr>
          <w:p w14:paraId="5E3611D3" w14:textId="1259E441" w:rsidR="00C17639" w:rsidRDefault="009F7AE9" w:rsidP="006866DA">
            <w:r w:rsidRPr="009F7AE9">
              <w:t>NO-RS</w:t>
            </w:r>
            <w:r>
              <w:t>, SMOTE, BLSMOTE, ADASYN, DBSMOTE, AWSMOTE</w:t>
            </w:r>
          </w:p>
        </w:tc>
        <w:tc>
          <w:tcPr>
            <w:tcW w:w="1446" w:type="dxa"/>
          </w:tcPr>
          <w:p w14:paraId="5B56B779" w14:textId="6D51566C" w:rsidR="00C17639" w:rsidRDefault="0046141E" w:rsidP="006866DA">
            <w:r>
              <w:t>SVM</w:t>
            </w:r>
          </w:p>
        </w:tc>
        <w:tc>
          <w:tcPr>
            <w:tcW w:w="1560" w:type="dxa"/>
          </w:tcPr>
          <w:p w14:paraId="28C98569" w14:textId="531DC547" w:rsidR="00C17639" w:rsidRDefault="009F7AE9" w:rsidP="006866DA">
            <w:r>
              <w:t xml:space="preserve">F-Measure, </w:t>
            </w:r>
            <w:proofErr w:type="gramStart"/>
            <w:r>
              <w:t>Accuracy,  AUC</w:t>
            </w:r>
            <w:proofErr w:type="gramEnd"/>
            <w:r>
              <w:t>, Precision, G-mean.</w:t>
            </w:r>
          </w:p>
        </w:tc>
      </w:tr>
      <w:tr w:rsidR="0046141E" w14:paraId="043667C0" w14:textId="77777777" w:rsidTr="00CB03FC">
        <w:tc>
          <w:tcPr>
            <w:tcW w:w="1388" w:type="dxa"/>
          </w:tcPr>
          <w:p w14:paraId="1051F3F3" w14:textId="03E12E08" w:rsidR="0046141E" w:rsidRDefault="0046141E" w:rsidP="009F7AE9">
            <w:r w:rsidRPr="0046141E">
              <w:t>Improved Oversampling Algorithm Based on the Samples’ Selection Strategy for Classifying</w:t>
            </w:r>
          </w:p>
        </w:tc>
        <w:tc>
          <w:tcPr>
            <w:tcW w:w="779" w:type="dxa"/>
          </w:tcPr>
          <w:p w14:paraId="33086E45" w14:textId="217A87F8" w:rsidR="0046141E" w:rsidRDefault="0046141E" w:rsidP="006866DA">
            <w:r>
              <w:t>2019</w:t>
            </w:r>
          </w:p>
        </w:tc>
        <w:tc>
          <w:tcPr>
            <w:tcW w:w="1159" w:type="dxa"/>
          </w:tcPr>
          <w:p w14:paraId="657B2F04" w14:textId="178929D0" w:rsidR="0046141E" w:rsidRDefault="003F4DA2" w:rsidP="00C7611F">
            <w:r>
              <w:t>Datasets are imported from UCI, and KEEL Library</w:t>
            </w:r>
          </w:p>
        </w:tc>
        <w:tc>
          <w:tcPr>
            <w:tcW w:w="1480" w:type="dxa"/>
          </w:tcPr>
          <w:p w14:paraId="41C78DEF" w14:textId="28764A5A" w:rsidR="0046141E" w:rsidRPr="009F7AE9" w:rsidRDefault="004722A0" w:rsidP="006866DA">
            <w:r>
              <w:t>SMOTE, Random SMOTE, AKN Random SMOTE</w:t>
            </w:r>
          </w:p>
        </w:tc>
        <w:tc>
          <w:tcPr>
            <w:tcW w:w="1446" w:type="dxa"/>
          </w:tcPr>
          <w:p w14:paraId="1F9CEFBB" w14:textId="6A4470B4" w:rsidR="0046141E" w:rsidRDefault="00DD1934" w:rsidP="006866DA">
            <w:r>
              <w:t>SVM</w:t>
            </w:r>
          </w:p>
        </w:tc>
        <w:tc>
          <w:tcPr>
            <w:tcW w:w="1560" w:type="dxa"/>
          </w:tcPr>
          <w:p w14:paraId="422326EF" w14:textId="77777777" w:rsidR="0046141E" w:rsidRDefault="00B16F88" w:rsidP="006866DA">
            <w:r>
              <w:t>Precision, Recall, F-measure, F1, G-mean</w:t>
            </w:r>
          </w:p>
          <w:p w14:paraId="62A58D9B" w14:textId="1B893D34" w:rsidR="003F4DA2" w:rsidRDefault="003F4DA2" w:rsidP="006866DA">
            <w:r>
              <w:t>AUC, ROC</w:t>
            </w:r>
          </w:p>
        </w:tc>
      </w:tr>
      <w:tr w:rsidR="00205313" w14:paraId="3871C121" w14:textId="77777777" w:rsidTr="00CB03FC">
        <w:tc>
          <w:tcPr>
            <w:tcW w:w="1388" w:type="dxa"/>
          </w:tcPr>
          <w:p w14:paraId="70253F77" w14:textId="769903C6" w:rsidR="00205313" w:rsidRPr="0046141E" w:rsidRDefault="00205313" w:rsidP="009F7AE9">
            <w:r w:rsidRPr="00205313">
              <w:t>Borderline-SMOTE: A New Over-Sampling Method in Imbalanced Data Sets Learning</w:t>
            </w:r>
          </w:p>
        </w:tc>
        <w:tc>
          <w:tcPr>
            <w:tcW w:w="779" w:type="dxa"/>
          </w:tcPr>
          <w:p w14:paraId="6000A686" w14:textId="5891D490" w:rsidR="00205313" w:rsidRDefault="00205313" w:rsidP="006866DA">
            <w:r>
              <w:t>2005</w:t>
            </w:r>
          </w:p>
        </w:tc>
        <w:tc>
          <w:tcPr>
            <w:tcW w:w="1159" w:type="dxa"/>
          </w:tcPr>
          <w:p w14:paraId="14014AE8" w14:textId="2B562C96" w:rsidR="00205313" w:rsidRDefault="00205313" w:rsidP="00C7611F">
            <w:r>
              <w:t xml:space="preserve">Synthetic Circular Dataset, </w:t>
            </w:r>
            <w:proofErr w:type="gramStart"/>
            <w:r>
              <w:t>Pima(</w:t>
            </w:r>
            <w:proofErr w:type="gramEnd"/>
            <w:r>
              <w:t xml:space="preserve">UCI),  </w:t>
            </w:r>
            <w:proofErr w:type="spellStart"/>
            <w:r w:rsidRPr="00205313">
              <w:t>Satimage</w:t>
            </w:r>
            <w:proofErr w:type="spellEnd"/>
            <w:r w:rsidRPr="00205313">
              <w:t>(UCI)</w:t>
            </w:r>
            <w:r w:rsidR="009A0D07">
              <w:t xml:space="preserve">, </w:t>
            </w:r>
            <w:r w:rsidR="009A0D07" w:rsidRPr="009A0D07">
              <w:t>Haberman</w:t>
            </w:r>
            <w:r w:rsidR="009A0D07">
              <w:t>(UCI)</w:t>
            </w:r>
            <w:r>
              <w:t xml:space="preserve">  </w:t>
            </w:r>
          </w:p>
        </w:tc>
        <w:tc>
          <w:tcPr>
            <w:tcW w:w="1480" w:type="dxa"/>
          </w:tcPr>
          <w:p w14:paraId="10A37329" w14:textId="683D6AD2" w:rsidR="00205313" w:rsidRDefault="00DD1934" w:rsidP="006866DA">
            <w:r>
              <w:t>SMOTE</w:t>
            </w:r>
          </w:p>
        </w:tc>
        <w:tc>
          <w:tcPr>
            <w:tcW w:w="1446" w:type="dxa"/>
          </w:tcPr>
          <w:p w14:paraId="2E01E46A" w14:textId="77777777" w:rsidR="00205313" w:rsidRDefault="00DD1934" w:rsidP="006866DA">
            <w:r>
              <w:t>SVM</w:t>
            </w:r>
            <w:r w:rsidR="00CD0096">
              <w:t>,</w:t>
            </w:r>
          </w:p>
          <w:p w14:paraId="4BC05A32" w14:textId="77777777" w:rsidR="00CD0096" w:rsidRDefault="00CD0096" w:rsidP="006866DA">
            <w:r>
              <w:t>ADA Booster</w:t>
            </w:r>
            <w:r w:rsidR="00215106">
              <w:t>,</w:t>
            </w:r>
          </w:p>
          <w:p w14:paraId="6985AD4E" w14:textId="3F521A1B" w:rsidR="00215106" w:rsidRDefault="00215106" w:rsidP="006866DA"/>
        </w:tc>
        <w:tc>
          <w:tcPr>
            <w:tcW w:w="1560" w:type="dxa"/>
          </w:tcPr>
          <w:p w14:paraId="48567921" w14:textId="48863835" w:rsidR="00205313" w:rsidRDefault="00205313" w:rsidP="006866DA">
            <w:r>
              <w:t>Confusion Matrix, Accuracy, FP rate, TP rate, Precision.</w:t>
            </w:r>
          </w:p>
        </w:tc>
      </w:tr>
      <w:tr w:rsidR="00205313" w14:paraId="6F4CCAF4" w14:textId="77777777" w:rsidTr="00CB03FC">
        <w:tc>
          <w:tcPr>
            <w:tcW w:w="1388" w:type="dxa"/>
          </w:tcPr>
          <w:p w14:paraId="61FA999D" w14:textId="1E436755" w:rsidR="00205313" w:rsidRPr="00205313" w:rsidRDefault="00196447" w:rsidP="009F7AE9">
            <w:r w:rsidRPr="00196447">
              <w:lastRenderedPageBreak/>
              <w:t>SMOTE: Synthetic Minority Over-sampling Technique</w:t>
            </w:r>
          </w:p>
        </w:tc>
        <w:tc>
          <w:tcPr>
            <w:tcW w:w="779" w:type="dxa"/>
          </w:tcPr>
          <w:p w14:paraId="65E3F486" w14:textId="77CA2564" w:rsidR="00205313" w:rsidRDefault="00196447" w:rsidP="006866DA">
            <w:r>
              <w:t>2002</w:t>
            </w:r>
          </w:p>
        </w:tc>
        <w:tc>
          <w:tcPr>
            <w:tcW w:w="1159" w:type="dxa"/>
          </w:tcPr>
          <w:p w14:paraId="6F71CE08" w14:textId="3B801508" w:rsidR="00196447" w:rsidRDefault="00196447" w:rsidP="00196447">
            <w:pPr>
              <w:widowControl/>
              <w:adjustRightInd w:val="0"/>
              <w:rPr>
                <w:rFonts w:ascii="TimesNewRomanPSMT" w:eastAsiaTheme="minorHAnsi" w:hAnsi="TimesNewRomanPSMT" w:cs="TimesNewRomanPSMT"/>
                <w:lang w:val="en-IN"/>
              </w:rPr>
            </w:pPr>
            <w:proofErr w:type="gramStart"/>
            <w:r>
              <w:rPr>
                <w:rFonts w:ascii="TimesNewRomanPSMT" w:eastAsiaTheme="minorHAnsi" w:hAnsi="TimesNewRomanPSMT" w:cs="TimesNewRomanPSMT"/>
                <w:lang w:val="en-IN"/>
              </w:rPr>
              <w:t>Pima(</w:t>
            </w:r>
            <w:proofErr w:type="gramEnd"/>
            <w:r>
              <w:rPr>
                <w:rFonts w:ascii="TimesNewRomanPSMT" w:eastAsiaTheme="minorHAnsi" w:hAnsi="TimesNewRomanPSMT" w:cs="TimesNewRomanPSMT"/>
                <w:lang w:val="en-IN"/>
              </w:rPr>
              <w:t>UCI),</w:t>
            </w:r>
          </w:p>
          <w:p w14:paraId="7BFA0C7A" w14:textId="77777777" w:rsidR="00196447" w:rsidRDefault="00196447" w:rsidP="00196447">
            <w:pPr>
              <w:widowControl/>
              <w:adjustRightInd w:val="0"/>
              <w:rPr>
                <w:rFonts w:ascii="TimesNewRomanPSMT" w:eastAsiaTheme="minorHAnsi" w:hAnsi="TimesNewRomanPSMT" w:cs="TimesNewRomanPSMT"/>
                <w:lang w:val="en-IN"/>
              </w:rPr>
            </w:pPr>
            <w:r>
              <w:rPr>
                <w:rFonts w:ascii="TimesNewRomanPSMT" w:eastAsiaTheme="minorHAnsi" w:hAnsi="TimesNewRomanPSMT" w:cs="TimesNewRomanPSMT"/>
                <w:lang w:val="en-IN"/>
              </w:rPr>
              <w:t>Phoneme,</w:t>
            </w:r>
          </w:p>
          <w:p w14:paraId="42BDA306" w14:textId="77777777" w:rsidR="00196447" w:rsidRDefault="00196447" w:rsidP="00196447">
            <w:pPr>
              <w:widowControl/>
              <w:adjustRightInd w:val="0"/>
              <w:rPr>
                <w:rFonts w:ascii="TimesNewRomanPSMT" w:eastAsiaTheme="minorHAnsi" w:hAnsi="TimesNewRomanPSMT" w:cs="TimesNewRomanPSMT"/>
                <w:lang w:val="en-IN"/>
              </w:rPr>
            </w:pPr>
            <w:r>
              <w:rPr>
                <w:rFonts w:ascii="TimesNewRomanPSMT" w:eastAsiaTheme="minorHAnsi" w:hAnsi="TimesNewRomanPSMT" w:cs="TimesNewRomanPSMT"/>
                <w:lang w:val="en-IN"/>
              </w:rPr>
              <w:t>Adult, E-state,</w:t>
            </w:r>
          </w:p>
          <w:p w14:paraId="0023FD04" w14:textId="77777777" w:rsidR="00196447" w:rsidRDefault="00196447" w:rsidP="00196447">
            <w:pPr>
              <w:widowControl/>
              <w:adjustRightInd w:val="0"/>
              <w:rPr>
                <w:rFonts w:ascii="TimesNewRomanPSMT" w:eastAsiaTheme="minorHAnsi" w:hAnsi="TimesNewRomanPSMT" w:cs="TimesNewRomanPSMT"/>
                <w:lang w:val="en-IN"/>
              </w:rPr>
            </w:pPr>
            <w:proofErr w:type="spellStart"/>
            <w:r>
              <w:rPr>
                <w:rFonts w:ascii="TimesNewRomanPSMT" w:eastAsiaTheme="minorHAnsi" w:hAnsi="TimesNewRomanPSMT" w:cs="TimesNewRomanPSMT"/>
                <w:lang w:val="en-IN"/>
              </w:rPr>
              <w:t>Satimage</w:t>
            </w:r>
            <w:proofErr w:type="spellEnd"/>
            <w:r>
              <w:rPr>
                <w:rFonts w:ascii="TimesNewRomanPSMT" w:eastAsiaTheme="minorHAnsi" w:hAnsi="TimesNewRomanPSMT" w:cs="TimesNewRomanPSMT"/>
                <w:lang w:val="en-IN"/>
              </w:rPr>
              <w:t>,</w:t>
            </w:r>
          </w:p>
          <w:p w14:paraId="7FAE4223" w14:textId="77777777" w:rsidR="00196447" w:rsidRDefault="00196447" w:rsidP="00196447">
            <w:pPr>
              <w:widowControl/>
              <w:adjustRightInd w:val="0"/>
              <w:rPr>
                <w:rFonts w:ascii="TimesNewRomanPSMT" w:eastAsiaTheme="minorHAnsi" w:hAnsi="TimesNewRomanPSMT" w:cs="TimesNewRomanPSMT"/>
                <w:lang w:val="en-IN"/>
              </w:rPr>
            </w:pPr>
            <w:r>
              <w:rPr>
                <w:rFonts w:ascii="TimesNewRomanPSMT" w:eastAsiaTheme="minorHAnsi" w:hAnsi="TimesNewRomanPSMT" w:cs="TimesNewRomanPSMT"/>
                <w:lang w:val="en-IN"/>
              </w:rPr>
              <w:t>Forest Cover,</w:t>
            </w:r>
          </w:p>
          <w:p w14:paraId="5B2C480E" w14:textId="77777777" w:rsidR="00196447" w:rsidRDefault="00196447" w:rsidP="00196447">
            <w:pPr>
              <w:widowControl/>
              <w:adjustRightInd w:val="0"/>
              <w:rPr>
                <w:rFonts w:ascii="TimesNewRomanPSMT" w:eastAsiaTheme="minorHAnsi" w:hAnsi="TimesNewRomanPSMT" w:cs="TimesNewRomanPSMT"/>
                <w:lang w:val="en-IN"/>
              </w:rPr>
            </w:pPr>
            <w:r>
              <w:rPr>
                <w:rFonts w:ascii="TimesNewRomanPSMT" w:eastAsiaTheme="minorHAnsi" w:hAnsi="TimesNewRomanPSMT" w:cs="TimesNewRomanPSMT"/>
                <w:lang w:val="en-IN"/>
              </w:rPr>
              <w:t>Oil,</w:t>
            </w:r>
          </w:p>
          <w:p w14:paraId="4CD51561" w14:textId="77777777" w:rsidR="00196447" w:rsidRDefault="00196447" w:rsidP="00196447">
            <w:pPr>
              <w:widowControl/>
              <w:adjustRightInd w:val="0"/>
              <w:rPr>
                <w:rFonts w:ascii="TimesNewRomanPSMT" w:eastAsiaTheme="minorHAnsi" w:hAnsi="TimesNewRomanPSMT" w:cs="TimesNewRomanPSMT"/>
                <w:lang w:val="en-IN"/>
              </w:rPr>
            </w:pPr>
            <w:r>
              <w:rPr>
                <w:rFonts w:ascii="TimesNewRomanPSMT" w:eastAsiaTheme="minorHAnsi" w:hAnsi="TimesNewRomanPSMT" w:cs="TimesNewRomanPSMT"/>
                <w:lang w:val="en-IN"/>
              </w:rPr>
              <w:t>Mammography,</w:t>
            </w:r>
          </w:p>
          <w:p w14:paraId="7528A65F" w14:textId="25A21157" w:rsidR="00205313" w:rsidRDefault="00196447" w:rsidP="00196447">
            <w:r>
              <w:rPr>
                <w:rFonts w:ascii="TimesNewRomanPSMT" w:eastAsiaTheme="minorHAnsi" w:hAnsi="TimesNewRomanPSMT" w:cs="TimesNewRomanPSMT"/>
                <w:lang w:val="en-IN"/>
              </w:rPr>
              <w:t>Can.</w:t>
            </w:r>
          </w:p>
        </w:tc>
        <w:tc>
          <w:tcPr>
            <w:tcW w:w="1480" w:type="dxa"/>
          </w:tcPr>
          <w:p w14:paraId="338387B8" w14:textId="346D7B18" w:rsidR="00196447" w:rsidRDefault="00196447" w:rsidP="00196447">
            <w:r>
              <w:rPr>
                <w:rFonts w:ascii="TimesNewRomanPSMT" w:hAnsi="TimesNewRomanPSMT" w:cs="TimesNewRomanPSMT"/>
                <w:lang w:val="en-IN"/>
              </w:rPr>
              <w:t>Producing synthetic data in feature space on the line connecting each minority class.</w:t>
            </w:r>
          </w:p>
        </w:tc>
        <w:tc>
          <w:tcPr>
            <w:tcW w:w="1446" w:type="dxa"/>
          </w:tcPr>
          <w:p w14:paraId="57FA6566" w14:textId="23D19917" w:rsidR="00205313" w:rsidRDefault="00196447" w:rsidP="006866DA">
            <w:r>
              <w:t>Naïve Bayes</w:t>
            </w:r>
          </w:p>
        </w:tc>
        <w:tc>
          <w:tcPr>
            <w:tcW w:w="1560" w:type="dxa"/>
          </w:tcPr>
          <w:p w14:paraId="3C10E5CD" w14:textId="6337F390" w:rsidR="00205313" w:rsidRDefault="00196447" w:rsidP="006866DA">
            <w:r>
              <w:t>AUC, ROC Convex Hull</w:t>
            </w:r>
          </w:p>
        </w:tc>
      </w:tr>
      <w:tr w:rsidR="002C210E" w14:paraId="6416071F" w14:textId="77777777" w:rsidTr="00CB03FC">
        <w:tc>
          <w:tcPr>
            <w:tcW w:w="1388" w:type="dxa"/>
          </w:tcPr>
          <w:p w14:paraId="701402B3" w14:textId="77777777" w:rsidR="002C210E" w:rsidRDefault="002C210E" w:rsidP="002C210E">
            <w:r>
              <w:t>ADASYN:</w:t>
            </w:r>
          </w:p>
          <w:p w14:paraId="4AB88690" w14:textId="77777777" w:rsidR="002C210E" w:rsidRDefault="002C210E" w:rsidP="002C210E">
            <w:r>
              <w:t>Adaptive</w:t>
            </w:r>
          </w:p>
          <w:p w14:paraId="240F0DC4" w14:textId="77777777" w:rsidR="002C210E" w:rsidRDefault="002C210E" w:rsidP="002C210E">
            <w:r>
              <w:t>Synthetic</w:t>
            </w:r>
          </w:p>
          <w:p w14:paraId="708FEEAB" w14:textId="77777777" w:rsidR="002C210E" w:rsidRDefault="002C210E" w:rsidP="002C210E">
            <w:r>
              <w:t>Sampling</w:t>
            </w:r>
          </w:p>
          <w:p w14:paraId="5CC4077C" w14:textId="77777777" w:rsidR="002C210E" w:rsidRDefault="002C210E" w:rsidP="002C210E">
            <w:r>
              <w:t>Approach for</w:t>
            </w:r>
          </w:p>
          <w:p w14:paraId="67601981" w14:textId="77777777" w:rsidR="002C210E" w:rsidRDefault="002C210E" w:rsidP="002C210E">
            <w:r>
              <w:t>Imbalanced</w:t>
            </w:r>
          </w:p>
          <w:p w14:paraId="453E6A9B" w14:textId="6CBF548F" w:rsidR="002C210E" w:rsidRPr="00196447" w:rsidRDefault="002C210E" w:rsidP="002C210E">
            <w:r>
              <w:t>Learning</w:t>
            </w:r>
          </w:p>
        </w:tc>
        <w:tc>
          <w:tcPr>
            <w:tcW w:w="779" w:type="dxa"/>
          </w:tcPr>
          <w:p w14:paraId="068C8C7C" w14:textId="4EDBCB91" w:rsidR="002C210E" w:rsidRDefault="002C210E" w:rsidP="006866DA">
            <w:r>
              <w:t>2008</w:t>
            </w:r>
          </w:p>
        </w:tc>
        <w:tc>
          <w:tcPr>
            <w:tcW w:w="1159" w:type="dxa"/>
          </w:tcPr>
          <w:p w14:paraId="1414F9C0" w14:textId="3924CA6E" w:rsidR="002C210E" w:rsidRDefault="002C210E" w:rsidP="002C210E">
            <w:pPr>
              <w:widowControl/>
              <w:adjustRightInd w:val="0"/>
              <w:rPr>
                <w:rFonts w:ascii="TimesNewRomanPSMT" w:eastAsiaTheme="minorHAnsi" w:hAnsi="TimesNewRomanPSMT" w:cs="TimesNewRomanPSMT"/>
                <w:lang w:val="en-IN"/>
              </w:rPr>
            </w:pPr>
            <w:r>
              <w:rPr>
                <w:rFonts w:ascii="TimesNewRomanPSMT" w:eastAsiaTheme="minorHAnsi" w:hAnsi="TimesNewRomanPSMT" w:cs="TimesNewRomanPSMT"/>
                <w:lang w:val="en-IN"/>
              </w:rPr>
              <w:t>Vehicle, Pima,</w:t>
            </w:r>
          </w:p>
          <w:p w14:paraId="03BDECE2" w14:textId="77777777" w:rsidR="002C210E" w:rsidRDefault="002C210E" w:rsidP="002C210E">
            <w:pPr>
              <w:widowControl/>
              <w:adjustRightInd w:val="0"/>
              <w:rPr>
                <w:rFonts w:ascii="TimesNewRomanPSMT" w:eastAsiaTheme="minorHAnsi" w:hAnsi="TimesNewRomanPSMT" w:cs="TimesNewRomanPSMT"/>
                <w:lang w:val="en-IN"/>
              </w:rPr>
            </w:pPr>
            <w:r>
              <w:rPr>
                <w:rFonts w:ascii="TimesNewRomanPSMT" w:eastAsiaTheme="minorHAnsi" w:hAnsi="TimesNewRomanPSMT" w:cs="TimesNewRomanPSMT"/>
                <w:lang w:val="en-IN"/>
              </w:rPr>
              <w:t>Vowel</w:t>
            </w:r>
          </w:p>
          <w:p w14:paraId="28353B12" w14:textId="77777777" w:rsidR="002C210E" w:rsidRDefault="002C210E" w:rsidP="002C210E">
            <w:pPr>
              <w:widowControl/>
              <w:adjustRightInd w:val="0"/>
              <w:rPr>
                <w:rFonts w:ascii="TimesNewRomanPSMT" w:eastAsiaTheme="minorHAnsi" w:hAnsi="TimesNewRomanPSMT" w:cs="TimesNewRomanPSMT"/>
                <w:lang w:val="en-IN"/>
              </w:rPr>
            </w:pPr>
            <w:r>
              <w:rPr>
                <w:rFonts w:ascii="TimesNewRomanPSMT" w:eastAsiaTheme="minorHAnsi" w:hAnsi="TimesNewRomanPSMT" w:cs="TimesNewRomanPSMT"/>
                <w:lang w:val="en-IN"/>
              </w:rPr>
              <w:t>recognition,</w:t>
            </w:r>
          </w:p>
          <w:p w14:paraId="1D27F862" w14:textId="77777777" w:rsidR="002C210E" w:rsidRDefault="002C210E" w:rsidP="002C210E">
            <w:pPr>
              <w:widowControl/>
              <w:adjustRightInd w:val="0"/>
              <w:rPr>
                <w:rFonts w:ascii="TimesNewRomanPSMT" w:eastAsiaTheme="minorHAnsi" w:hAnsi="TimesNewRomanPSMT" w:cs="TimesNewRomanPSMT"/>
                <w:lang w:val="en-IN"/>
              </w:rPr>
            </w:pPr>
            <w:r>
              <w:rPr>
                <w:rFonts w:ascii="TimesNewRomanPSMT" w:eastAsiaTheme="minorHAnsi" w:hAnsi="TimesNewRomanPSMT" w:cs="TimesNewRomanPSMT"/>
                <w:lang w:val="en-IN"/>
              </w:rPr>
              <w:t>Ionosphere,</w:t>
            </w:r>
          </w:p>
          <w:p w14:paraId="21708F16" w14:textId="77777777" w:rsidR="002C210E" w:rsidRDefault="002C210E" w:rsidP="002C210E">
            <w:pPr>
              <w:widowControl/>
              <w:adjustRightInd w:val="0"/>
              <w:rPr>
                <w:rFonts w:ascii="TimesNewRomanPSMT" w:eastAsiaTheme="minorHAnsi" w:hAnsi="TimesNewRomanPSMT" w:cs="TimesNewRomanPSMT"/>
                <w:lang w:val="en-IN"/>
              </w:rPr>
            </w:pPr>
            <w:r>
              <w:rPr>
                <w:rFonts w:ascii="TimesNewRomanPSMT" w:eastAsiaTheme="minorHAnsi" w:hAnsi="TimesNewRomanPSMT" w:cs="TimesNewRomanPSMT"/>
                <w:lang w:val="en-IN"/>
              </w:rPr>
              <w:t>Abalone,</w:t>
            </w:r>
          </w:p>
          <w:p w14:paraId="58F63229" w14:textId="762DFD68" w:rsidR="002C210E" w:rsidRDefault="002C210E" w:rsidP="002C210E">
            <w:pPr>
              <w:widowControl/>
              <w:adjustRightInd w:val="0"/>
              <w:rPr>
                <w:rFonts w:ascii="TimesNewRomanPSMT" w:eastAsiaTheme="minorHAnsi" w:hAnsi="TimesNewRomanPSMT" w:cs="TimesNewRomanPSMT"/>
                <w:lang w:val="en-IN"/>
              </w:rPr>
            </w:pPr>
            <w:r>
              <w:rPr>
                <w:rFonts w:ascii="TimesNewRomanPSMT" w:eastAsiaTheme="minorHAnsi" w:hAnsi="TimesNewRomanPSMT" w:cs="TimesNewRomanPSMT"/>
                <w:lang w:val="en-IN"/>
              </w:rPr>
              <w:t>Winning times</w:t>
            </w:r>
          </w:p>
        </w:tc>
        <w:tc>
          <w:tcPr>
            <w:tcW w:w="1480" w:type="dxa"/>
          </w:tcPr>
          <w:p w14:paraId="77EF22D0" w14:textId="1915E52A" w:rsidR="002C210E" w:rsidRDefault="002C210E" w:rsidP="00196447">
            <w:pPr>
              <w:rPr>
                <w:rFonts w:ascii="TimesNewRomanPSMT" w:hAnsi="TimesNewRomanPSMT" w:cs="TimesNewRomanPSMT"/>
                <w:lang w:val="en-IN"/>
              </w:rPr>
            </w:pPr>
            <w:r>
              <w:rPr>
                <w:rFonts w:ascii="TimesNewRomanPSMT" w:hAnsi="TimesNewRomanPSMT" w:cs="TimesNewRomanPSMT"/>
                <w:lang w:val="en-IN"/>
              </w:rPr>
              <w:t>Generating Synthetic samples depending on the density distribution</w:t>
            </w:r>
          </w:p>
        </w:tc>
        <w:tc>
          <w:tcPr>
            <w:tcW w:w="1446" w:type="dxa"/>
          </w:tcPr>
          <w:p w14:paraId="2C177030" w14:textId="41A1EB48" w:rsidR="002C210E" w:rsidRDefault="00F308CF" w:rsidP="006866DA">
            <w:r>
              <w:t>Decision Tree (DT)</w:t>
            </w:r>
          </w:p>
        </w:tc>
        <w:tc>
          <w:tcPr>
            <w:tcW w:w="1560" w:type="dxa"/>
          </w:tcPr>
          <w:p w14:paraId="1A37A733" w14:textId="7857F5EB" w:rsidR="002C210E" w:rsidRDefault="00F308CF" w:rsidP="00DE5E76">
            <w:pPr>
              <w:keepNext/>
            </w:pPr>
            <w:r>
              <w:t xml:space="preserve">Confusion matrix, ROC curve </w:t>
            </w:r>
          </w:p>
        </w:tc>
      </w:tr>
    </w:tbl>
    <w:p w14:paraId="1BBBB5E0" w14:textId="2777F187" w:rsidR="005D5BBF" w:rsidRDefault="00DE5E76" w:rsidP="00DE5E76">
      <w:pPr>
        <w:pStyle w:val="Caption"/>
        <w:jc w:val="center"/>
      </w:pPr>
      <w:bookmarkStart w:id="12" w:name="_Toc114419344"/>
      <w:r>
        <w:t xml:space="preserve">Table </w:t>
      </w:r>
      <w:fldSimple w:instr=" SEQ Table \* ARABIC ">
        <w:r w:rsidR="0015188D">
          <w:rPr>
            <w:noProof/>
          </w:rPr>
          <w:t>1</w:t>
        </w:r>
      </w:fldSimple>
      <w:r>
        <w:t xml:space="preserve"> List of Research Papers</w:t>
      </w:r>
      <w:bookmarkEnd w:id="12"/>
    </w:p>
    <w:p w14:paraId="6920D707" w14:textId="77777777" w:rsidR="00C4770A" w:rsidRPr="00C4770A" w:rsidRDefault="00C4770A" w:rsidP="00C4770A"/>
    <w:p w14:paraId="0EFE6A4A" w14:textId="3F715BBB" w:rsidR="00776451" w:rsidRPr="00CB3B60" w:rsidRDefault="007E3114" w:rsidP="007C77C4">
      <w:pPr>
        <w:rPr>
          <w:sz w:val="24"/>
          <w:szCs w:val="24"/>
        </w:rPr>
      </w:pPr>
      <w:r w:rsidRPr="00CB3B60">
        <w:rPr>
          <w:sz w:val="24"/>
          <w:szCs w:val="24"/>
        </w:rPr>
        <w:t>T</w:t>
      </w:r>
      <w:r w:rsidR="005E2AFD" w:rsidRPr="00CB3B60">
        <w:rPr>
          <w:sz w:val="24"/>
          <w:szCs w:val="24"/>
        </w:rPr>
        <w:t xml:space="preserve">his </w:t>
      </w:r>
      <w:r w:rsidR="007C77C4" w:rsidRPr="00CB3B60">
        <w:rPr>
          <w:sz w:val="24"/>
          <w:szCs w:val="24"/>
        </w:rPr>
        <w:t>research on Classification of Imbalanced Data by Oversampling in Kernel Space of Support Vector Machines</w:t>
      </w:r>
      <w:r w:rsidR="00963404" w:rsidRPr="00CB3B60">
        <w:rPr>
          <w:sz w:val="24"/>
          <w:szCs w:val="24"/>
        </w:rPr>
        <w:t xml:space="preserve"> </w:t>
      </w:r>
      <w:r w:rsidR="005251DB" w:rsidRPr="00CB3B60">
        <w:rPr>
          <w:sz w:val="24"/>
          <w:szCs w:val="24"/>
        </w:rPr>
        <w:t>(J. Mathew</w:t>
      </w:r>
      <w:r w:rsidR="00323A30" w:rsidRPr="00CB3B60">
        <w:rPr>
          <w:sz w:val="24"/>
          <w:szCs w:val="24"/>
        </w:rPr>
        <w:t xml:space="preserve"> </w:t>
      </w:r>
      <w:r w:rsidR="00323A30" w:rsidRPr="00CB3B60">
        <w:rPr>
          <w:i/>
          <w:iCs/>
          <w:sz w:val="24"/>
          <w:szCs w:val="24"/>
        </w:rPr>
        <w:t>et al</w:t>
      </w:r>
      <w:r w:rsidR="005251DB" w:rsidRPr="00CB3B60">
        <w:rPr>
          <w:sz w:val="24"/>
          <w:szCs w:val="24"/>
        </w:rPr>
        <w:t>, 2018)</w:t>
      </w:r>
      <w:r w:rsidR="005E2AFD" w:rsidRPr="00CB3B60">
        <w:rPr>
          <w:sz w:val="24"/>
          <w:szCs w:val="24"/>
        </w:rPr>
        <w:t xml:space="preserve"> was performed </w:t>
      </w:r>
      <w:r w:rsidR="005251DB" w:rsidRPr="00CB3B60">
        <w:rPr>
          <w:sz w:val="24"/>
          <w:szCs w:val="24"/>
        </w:rPr>
        <w:t>by</w:t>
      </w:r>
      <w:r w:rsidR="005E2AFD" w:rsidRPr="00CB3B60">
        <w:rPr>
          <w:sz w:val="24"/>
          <w:szCs w:val="24"/>
        </w:rPr>
        <w:t xml:space="preserve"> add</w:t>
      </w:r>
      <w:r w:rsidR="005251DB" w:rsidRPr="00CB3B60">
        <w:rPr>
          <w:sz w:val="24"/>
          <w:szCs w:val="24"/>
        </w:rPr>
        <w:t>ing</w:t>
      </w:r>
      <w:r w:rsidR="005E2AFD" w:rsidRPr="00CB3B60">
        <w:rPr>
          <w:sz w:val="24"/>
          <w:szCs w:val="24"/>
        </w:rPr>
        <w:t xml:space="preserve"> weights to the SMOTE kernel and check</w:t>
      </w:r>
      <w:r w:rsidR="005251DB" w:rsidRPr="00CB3B60">
        <w:rPr>
          <w:sz w:val="24"/>
          <w:szCs w:val="24"/>
        </w:rPr>
        <w:t>ing</w:t>
      </w:r>
      <w:r w:rsidR="005E2AFD" w:rsidRPr="00CB3B60">
        <w:rPr>
          <w:sz w:val="24"/>
          <w:szCs w:val="24"/>
        </w:rPr>
        <w:t xml:space="preserve"> for the performance by comparing them with regular SMOTE while observing if the weighted SMOTE overcomes the limitations of SMOTE</w:t>
      </w:r>
      <w:r w:rsidR="00D45478" w:rsidRPr="00CB3B60">
        <w:rPr>
          <w:sz w:val="24"/>
          <w:szCs w:val="24"/>
        </w:rPr>
        <w:t>. T</w:t>
      </w:r>
      <w:r w:rsidR="005251DB" w:rsidRPr="00CB3B60">
        <w:rPr>
          <w:sz w:val="24"/>
          <w:szCs w:val="24"/>
        </w:rPr>
        <w:t>h</w:t>
      </w:r>
      <w:r w:rsidR="00D45478" w:rsidRPr="00CB3B60">
        <w:rPr>
          <w:sz w:val="24"/>
          <w:szCs w:val="24"/>
        </w:rPr>
        <w:t>e</w:t>
      </w:r>
      <w:r w:rsidR="005251DB" w:rsidRPr="00CB3B60">
        <w:rPr>
          <w:sz w:val="24"/>
          <w:szCs w:val="24"/>
        </w:rPr>
        <w:t xml:space="preserve"> proposed algorithm outperforms when compared to baseline methods. Furthermore, to deal with a multi-class imbalanced dataset that has a progressive order a framework was developed known as a hierarchical framework</w:t>
      </w:r>
      <w:r w:rsidR="00963404" w:rsidRPr="00CB3B60">
        <w:rPr>
          <w:sz w:val="24"/>
          <w:szCs w:val="24"/>
        </w:rPr>
        <w:t>.</w:t>
      </w:r>
    </w:p>
    <w:p w14:paraId="31E4DE25" w14:textId="342B02F7" w:rsidR="005E2AFD" w:rsidRPr="00CB3B60" w:rsidRDefault="005E2AFD" w:rsidP="00776451">
      <w:pPr>
        <w:rPr>
          <w:sz w:val="24"/>
          <w:szCs w:val="24"/>
        </w:rPr>
      </w:pPr>
    </w:p>
    <w:p w14:paraId="711D892E" w14:textId="6CB7D158" w:rsidR="005E2AFD" w:rsidRPr="00CB3B60" w:rsidRDefault="005E2AFD" w:rsidP="00A2383A">
      <w:pPr>
        <w:rPr>
          <w:sz w:val="24"/>
          <w:szCs w:val="24"/>
        </w:rPr>
      </w:pPr>
      <w:r w:rsidRPr="00CB3B60">
        <w:rPr>
          <w:sz w:val="24"/>
          <w:szCs w:val="24"/>
        </w:rPr>
        <w:t xml:space="preserve">In this </w:t>
      </w:r>
      <w:r w:rsidR="00A2383A" w:rsidRPr="00CB3B60">
        <w:rPr>
          <w:sz w:val="24"/>
          <w:szCs w:val="24"/>
        </w:rPr>
        <w:t>re</w:t>
      </w:r>
      <w:r w:rsidR="007C77C4" w:rsidRPr="00CB3B60">
        <w:rPr>
          <w:sz w:val="24"/>
          <w:szCs w:val="24"/>
        </w:rPr>
        <w:t>port</w:t>
      </w:r>
      <w:r w:rsidR="00A2383A" w:rsidRPr="00CB3B60">
        <w:rPr>
          <w:sz w:val="24"/>
          <w:szCs w:val="24"/>
        </w:rPr>
        <w:t xml:space="preserve"> </w:t>
      </w:r>
      <w:proofErr w:type="gramStart"/>
      <w:r w:rsidR="00A2383A" w:rsidRPr="00CB3B60">
        <w:rPr>
          <w:sz w:val="24"/>
          <w:szCs w:val="24"/>
        </w:rPr>
        <w:t xml:space="preserve">on </w:t>
      </w:r>
      <w:r w:rsidRPr="00CB3B60">
        <w:rPr>
          <w:sz w:val="24"/>
          <w:szCs w:val="24"/>
        </w:rPr>
        <w:t xml:space="preserve"> </w:t>
      </w:r>
      <w:r w:rsidR="00A2383A" w:rsidRPr="00CB3B60">
        <w:rPr>
          <w:sz w:val="24"/>
          <w:szCs w:val="24"/>
        </w:rPr>
        <w:t>Kernel</w:t>
      </w:r>
      <w:proofErr w:type="gramEnd"/>
      <w:r w:rsidR="00A2383A" w:rsidRPr="00CB3B60">
        <w:rPr>
          <w:sz w:val="24"/>
          <w:szCs w:val="24"/>
        </w:rPr>
        <w:t xml:space="preserve">-Based SMOTE for SVM Classification of Imbalanced Datasets  </w:t>
      </w:r>
      <w:r w:rsidR="005044DF" w:rsidRPr="00CB3B60">
        <w:rPr>
          <w:sz w:val="24"/>
          <w:szCs w:val="24"/>
        </w:rPr>
        <w:t>(J. Mathew</w:t>
      </w:r>
      <w:r w:rsidR="00323A30" w:rsidRPr="00CB3B60">
        <w:rPr>
          <w:sz w:val="24"/>
          <w:szCs w:val="24"/>
        </w:rPr>
        <w:t xml:space="preserve"> </w:t>
      </w:r>
      <w:r w:rsidR="00323A30" w:rsidRPr="00CB3B60">
        <w:rPr>
          <w:i/>
          <w:iCs/>
          <w:sz w:val="24"/>
          <w:szCs w:val="24"/>
        </w:rPr>
        <w:t>et al</w:t>
      </w:r>
      <w:r w:rsidR="005044DF" w:rsidRPr="00CB3B60">
        <w:rPr>
          <w:sz w:val="24"/>
          <w:szCs w:val="24"/>
        </w:rPr>
        <w:t xml:space="preserve">, 2015) </w:t>
      </w:r>
      <w:r w:rsidRPr="00CB3B60">
        <w:rPr>
          <w:sz w:val="24"/>
          <w:szCs w:val="24"/>
        </w:rPr>
        <w:t xml:space="preserve">research was performed </w:t>
      </w:r>
      <w:r w:rsidR="003F6202" w:rsidRPr="00CB3B60">
        <w:rPr>
          <w:sz w:val="24"/>
          <w:szCs w:val="24"/>
        </w:rPr>
        <w:t xml:space="preserve">using a kernel where Kernel-based SMOTE generates Synthetic data points directly in the feature space of </w:t>
      </w:r>
      <w:r w:rsidR="00895DEB" w:rsidRPr="00CB3B60">
        <w:rPr>
          <w:sz w:val="24"/>
          <w:szCs w:val="24"/>
        </w:rPr>
        <w:t xml:space="preserve">the </w:t>
      </w:r>
      <w:r w:rsidR="003F6202" w:rsidRPr="00CB3B60">
        <w:rPr>
          <w:sz w:val="24"/>
          <w:szCs w:val="24"/>
        </w:rPr>
        <w:t>SVM classifier</w:t>
      </w:r>
      <w:r w:rsidR="005044DF" w:rsidRPr="00CB3B60">
        <w:rPr>
          <w:sz w:val="24"/>
          <w:szCs w:val="24"/>
        </w:rPr>
        <w:t xml:space="preserve"> to overcome the limitations of SMOTE that gives a distorted performance for Support vector machines which works in kernel-based induced feature space. Kernel-based SMOTE proposed to generate data points by augmenting the original Gram Matrices depending on the neighboring point's information in the feature space. The proposed oversampling algorithm shows improved performance on 51 benchmark datasets </w:t>
      </w:r>
      <w:r w:rsidR="00841395" w:rsidRPr="00CB3B60">
        <w:rPr>
          <w:sz w:val="24"/>
          <w:szCs w:val="24"/>
        </w:rPr>
        <w:t>when compared to traditional oversampling methods.</w:t>
      </w:r>
    </w:p>
    <w:p w14:paraId="2B8A4DEA" w14:textId="4758EA8E" w:rsidR="00776451" w:rsidRPr="00CB3B60" w:rsidRDefault="00776451" w:rsidP="00776451">
      <w:pPr>
        <w:rPr>
          <w:sz w:val="24"/>
          <w:szCs w:val="24"/>
        </w:rPr>
      </w:pPr>
    </w:p>
    <w:p w14:paraId="392B30B0" w14:textId="006710FE" w:rsidR="00895DEB" w:rsidRDefault="007E3114" w:rsidP="000D498B">
      <w:pPr>
        <w:rPr>
          <w:sz w:val="24"/>
          <w:szCs w:val="24"/>
        </w:rPr>
      </w:pPr>
      <w:r w:rsidRPr="00CB3B60">
        <w:rPr>
          <w:sz w:val="24"/>
          <w:szCs w:val="24"/>
        </w:rPr>
        <w:t>T</w:t>
      </w:r>
      <w:r w:rsidR="00895DEB" w:rsidRPr="00CB3B60">
        <w:rPr>
          <w:sz w:val="24"/>
          <w:szCs w:val="24"/>
        </w:rPr>
        <w:t xml:space="preserve">his paper </w:t>
      </w:r>
      <w:r w:rsidR="000D498B" w:rsidRPr="00CB3B60">
        <w:rPr>
          <w:sz w:val="24"/>
          <w:szCs w:val="24"/>
        </w:rPr>
        <w:t>on AWSMOTE: An SVM-Based Adaptive Weighted SMOTE for</w:t>
      </w:r>
      <w:r w:rsidR="00166452" w:rsidRPr="00CB3B60">
        <w:rPr>
          <w:sz w:val="24"/>
          <w:szCs w:val="24"/>
        </w:rPr>
        <w:t xml:space="preserve"> </w:t>
      </w:r>
      <w:r w:rsidR="000D498B" w:rsidRPr="00CB3B60">
        <w:rPr>
          <w:sz w:val="24"/>
          <w:szCs w:val="24"/>
        </w:rPr>
        <w:t xml:space="preserve">Class Imbalance </w:t>
      </w:r>
      <w:proofErr w:type="gramStart"/>
      <w:r w:rsidR="000D498B" w:rsidRPr="00CB3B60">
        <w:rPr>
          <w:sz w:val="24"/>
          <w:szCs w:val="24"/>
        </w:rPr>
        <w:t xml:space="preserve">Learning  </w:t>
      </w:r>
      <w:r w:rsidR="00DF6A93" w:rsidRPr="00CB3B60">
        <w:rPr>
          <w:sz w:val="24"/>
          <w:szCs w:val="24"/>
        </w:rPr>
        <w:t>(</w:t>
      </w:r>
      <w:proofErr w:type="gramEnd"/>
      <w:r w:rsidR="00DF6A93" w:rsidRPr="00CB3B60">
        <w:rPr>
          <w:sz w:val="24"/>
          <w:szCs w:val="24"/>
        </w:rPr>
        <w:t>J.B. Wang</w:t>
      </w:r>
      <w:r w:rsidR="00323A30" w:rsidRPr="00CB3B60">
        <w:rPr>
          <w:sz w:val="24"/>
          <w:szCs w:val="24"/>
        </w:rPr>
        <w:t xml:space="preserve"> </w:t>
      </w:r>
      <w:r w:rsidR="00323A30" w:rsidRPr="00CB3B60">
        <w:rPr>
          <w:i/>
          <w:iCs/>
          <w:sz w:val="24"/>
          <w:szCs w:val="24"/>
        </w:rPr>
        <w:t>et al</w:t>
      </w:r>
      <w:r w:rsidR="00DF6A93" w:rsidRPr="00CB3B60">
        <w:rPr>
          <w:sz w:val="24"/>
          <w:szCs w:val="24"/>
        </w:rPr>
        <w:t>, 2021)</w:t>
      </w:r>
      <w:r w:rsidR="004108E1" w:rsidRPr="00CB3B60">
        <w:rPr>
          <w:sz w:val="24"/>
          <w:szCs w:val="24"/>
        </w:rPr>
        <w:t xml:space="preserve"> </w:t>
      </w:r>
      <w:r w:rsidR="00895DEB" w:rsidRPr="00CB3B60">
        <w:rPr>
          <w:sz w:val="24"/>
          <w:szCs w:val="24"/>
        </w:rPr>
        <w:t>was performed to apply an SVM Based adaptive weights to SMOTE where the weights of the newly generated points were calculated using SVM and the points with lower weight scores were dropped.</w:t>
      </w:r>
      <w:r w:rsidR="003B164B" w:rsidRPr="00CB3B60">
        <w:rPr>
          <w:sz w:val="24"/>
          <w:szCs w:val="24"/>
        </w:rPr>
        <w:t xml:space="preserve"> The proposed algorithm divides the minority class into two Support vectors and nonsupport vectors as per SVM</w:t>
      </w:r>
      <w:r w:rsidR="00AA2A47" w:rsidRPr="00CB3B60">
        <w:rPr>
          <w:sz w:val="24"/>
          <w:szCs w:val="24"/>
        </w:rPr>
        <w:t xml:space="preserve"> assigning weight to those vectors. The additional weights on the vectors are determined by the accuracy of the model, Higher the accuracy higher the weight on the support vectors. Initially to make the minority points that are support vectors more important specific weights are added with the non-support vector remain</w:t>
      </w:r>
      <w:r w:rsidR="00927E4F" w:rsidRPr="00CB3B60">
        <w:rPr>
          <w:sz w:val="24"/>
          <w:szCs w:val="24"/>
        </w:rPr>
        <w:t>ing</w:t>
      </w:r>
      <w:r w:rsidR="00AA2A47" w:rsidRPr="00CB3B60">
        <w:rPr>
          <w:sz w:val="24"/>
          <w:szCs w:val="24"/>
        </w:rPr>
        <w:t xml:space="preserve"> the same this will result in more points near the decision boundary</w:t>
      </w:r>
      <w:r w:rsidR="00927E4F" w:rsidRPr="00CB3B60">
        <w:rPr>
          <w:sz w:val="24"/>
          <w:szCs w:val="24"/>
        </w:rPr>
        <w:t>.</w:t>
      </w:r>
      <w:r w:rsidR="00AA2A47" w:rsidRPr="00CB3B60">
        <w:rPr>
          <w:sz w:val="24"/>
          <w:szCs w:val="24"/>
        </w:rPr>
        <w:t xml:space="preserve"> </w:t>
      </w:r>
      <w:r w:rsidR="00927E4F" w:rsidRPr="00CB3B60">
        <w:rPr>
          <w:sz w:val="24"/>
          <w:szCs w:val="24"/>
        </w:rPr>
        <w:t>T</w:t>
      </w:r>
      <w:r w:rsidR="00AA2A47" w:rsidRPr="00CB3B60">
        <w:rPr>
          <w:sz w:val="24"/>
          <w:szCs w:val="24"/>
        </w:rPr>
        <w:t>his research is performed on multiple datasets and works significantly well when compared to existing oversampling techniques.</w:t>
      </w:r>
    </w:p>
    <w:p w14:paraId="0D038C69" w14:textId="77777777" w:rsidR="00272E25" w:rsidRPr="00CB3B60" w:rsidRDefault="00272E25" w:rsidP="000D498B">
      <w:pPr>
        <w:rPr>
          <w:sz w:val="24"/>
          <w:szCs w:val="24"/>
        </w:rPr>
      </w:pPr>
    </w:p>
    <w:p w14:paraId="1EBD048A" w14:textId="5463EF62" w:rsidR="00895DEB" w:rsidRPr="00CB3B60" w:rsidRDefault="00895DEB" w:rsidP="00776451">
      <w:pPr>
        <w:rPr>
          <w:sz w:val="24"/>
          <w:szCs w:val="24"/>
        </w:rPr>
      </w:pPr>
    </w:p>
    <w:p w14:paraId="18E366DC" w14:textId="5A84B7B8" w:rsidR="00895DEB" w:rsidRPr="00CB3B60" w:rsidRDefault="007E3114" w:rsidP="00776451">
      <w:pPr>
        <w:rPr>
          <w:sz w:val="24"/>
          <w:szCs w:val="24"/>
        </w:rPr>
      </w:pPr>
      <w:r w:rsidRPr="00CB3B60">
        <w:rPr>
          <w:sz w:val="24"/>
          <w:szCs w:val="24"/>
        </w:rPr>
        <w:lastRenderedPageBreak/>
        <w:t>T</w:t>
      </w:r>
      <w:r w:rsidR="00895DEB" w:rsidRPr="00CB3B60">
        <w:rPr>
          <w:sz w:val="24"/>
          <w:szCs w:val="24"/>
        </w:rPr>
        <w:t xml:space="preserve">his paper </w:t>
      </w:r>
      <w:r w:rsidR="00FB771D" w:rsidRPr="00CB3B60">
        <w:rPr>
          <w:sz w:val="24"/>
          <w:szCs w:val="24"/>
        </w:rPr>
        <w:t>on Improved Oversampling Algorithm Based on the Samples’ Selection Strategy for Classifying</w:t>
      </w:r>
      <w:r w:rsidR="0074427C" w:rsidRPr="00CB3B60">
        <w:rPr>
          <w:sz w:val="24"/>
          <w:szCs w:val="24"/>
        </w:rPr>
        <w:t xml:space="preserve"> </w:t>
      </w:r>
      <w:r w:rsidR="00D4555B" w:rsidRPr="00CB3B60">
        <w:rPr>
          <w:sz w:val="24"/>
          <w:szCs w:val="24"/>
        </w:rPr>
        <w:t xml:space="preserve">(W. </w:t>
      </w:r>
      <w:proofErr w:type="spellStart"/>
      <w:r w:rsidR="00D4555B" w:rsidRPr="00CB3B60">
        <w:rPr>
          <w:sz w:val="24"/>
          <w:szCs w:val="24"/>
        </w:rPr>
        <w:t>Xie</w:t>
      </w:r>
      <w:proofErr w:type="spellEnd"/>
      <w:r w:rsidR="00D4555B" w:rsidRPr="00CB3B60">
        <w:rPr>
          <w:sz w:val="24"/>
          <w:szCs w:val="24"/>
        </w:rPr>
        <w:t>.</w:t>
      </w:r>
      <w:r w:rsidR="005E1B58" w:rsidRPr="00CB3B60">
        <w:rPr>
          <w:sz w:val="24"/>
          <w:szCs w:val="24"/>
        </w:rPr>
        <w:t xml:space="preserve"> </w:t>
      </w:r>
      <w:r w:rsidR="005E1B58" w:rsidRPr="00CB3B60">
        <w:rPr>
          <w:i/>
          <w:iCs/>
          <w:sz w:val="24"/>
          <w:szCs w:val="24"/>
        </w:rPr>
        <w:t>et al</w:t>
      </w:r>
      <w:r w:rsidR="00D4555B" w:rsidRPr="00CB3B60">
        <w:rPr>
          <w:sz w:val="24"/>
          <w:szCs w:val="24"/>
        </w:rPr>
        <w:t>, 2019)</w:t>
      </w:r>
      <w:r w:rsidR="00895DEB" w:rsidRPr="00CB3B60">
        <w:rPr>
          <w:sz w:val="24"/>
          <w:szCs w:val="24"/>
        </w:rPr>
        <w:t xml:space="preserve"> was performed to </w:t>
      </w:r>
      <w:r w:rsidR="00A5531A" w:rsidRPr="00CB3B60">
        <w:rPr>
          <w:sz w:val="24"/>
          <w:szCs w:val="24"/>
        </w:rPr>
        <w:t xml:space="preserve">overcome the drawbacks of blind interpolation, and fuzzy class boundaries processed by the SMOTE </w:t>
      </w:r>
      <w:r w:rsidR="00D5781B" w:rsidRPr="00CB3B60">
        <w:rPr>
          <w:sz w:val="24"/>
          <w:szCs w:val="24"/>
        </w:rPr>
        <w:t xml:space="preserve">by </w:t>
      </w:r>
      <w:r w:rsidR="00895DEB" w:rsidRPr="00CB3B60">
        <w:rPr>
          <w:sz w:val="24"/>
          <w:szCs w:val="24"/>
        </w:rPr>
        <w:t>appl</w:t>
      </w:r>
      <w:r w:rsidR="00D5781B" w:rsidRPr="00CB3B60">
        <w:rPr>
          <w:sz w:val="24"/>
          <w:szCs w:val="24"/>
        </w:rPr>
        <w:t>ying</w:t>
      </w:r>
      <w:r w:rsidR="00895DEB" w:rsidRPr="00CB3B60">
        <w:rPr>
          <w:sz w:val="24"/>
          <w:szCs w:val="24"/>
        </w:rPr>
        <w:t xml:space="preserve"> random-SMOTE where the algorithm generates support vectors from the parent samples and generate</w:t>
      </w:r>
      <w:r w:rsidR="007D7C59" w:rsidRPr="00CB3B60">
        <w:rPr>
          <w:sz w:val="24"/>
          <w:szCs w:val="24"/>
        </w:rPr>
        <w:t>s</w:t>
      </w:r>
      <w:r w:rsidR="00895DEB" w:rsidRPr="00CB3B60">
        <w:rPr>
          <w:sz w:val="24"/>
          <w:szCs w:val="24"/>
        </w:rPr>
        <w:t xml:space="preserve"> </w:t>
      </w:r>
      <w:r w:rsidR="007D7C59" w:rsidRPr="00CB3B60">
        <w:rPr>
          <w:sz w:val="24"/>
          <w:szCs w:val="24"/>
        </w:rPr>
        <w:t xml:space="preserve">a </w:t>
      </w:r>
      <w:r w:rsidR="00895DEB" w:rsidRPr="00CB3B60">
        <w:rPr>
          <w:sz w:val="24"/>
          <w:szCs w:val="24"/>
        </w:rPr>
        <w:t>new minority class from those points.</w:t>
      </w:r>
      <w:r w:rsidR="00D5781B" w:rsidRPr="00CB3B60">
        <w:rPr>
          <w:sz w:val="24"/>
          <w:szCs w:val="24"/>
        </w:rPr>
        <w:t xml:space="preserve"> The dataset is classified using SVM classification while the evaluations are done by using F1, Accuracy, G-mean</w:t>
      </w:r>
      <w:r w:rsidRPr="00CB3B60">
        <w:rPr>
          <w:sz w:val="24"/>
          <w:szCs w:val="24"/>
        </w:rPr>
        <w:t>,</w:t>
      </w:r>
      <w:r w:rsidR="00D5781B" w:rsidRPr="00CB3B60">
        <w:rPr>
          <w:sz w:val="24"/>
          <w:szCs w:val="24"/>
        </w:rPr>
        <w:t xml:space="preserve"> etc.</w:t>
      </w:r>
    </w:p>
    <w:p w14:paraId="3A87D557" w14:textId="532DDFC9" w:rsidR="00D5781B" w:rsidRPr="00CB3B60" w:rsidRDefault="00D5781B" w:rsidP="00776451">
      <w:pPr>
        <w:rPr>
          <w:sz w:val="24"/>
          <w:szCs w:val="24"/>
        </w:rPr>
      </w:pPr>
    </w:p>
    <w:p w14:paraId="21EF00BB" w14:textId="77777777" w:rsidR="00DE4FEF" w:rsidRPr="00CB3B60" w:rsidRDefault="00DE4FEF" w:rsidP="00776451">
      <w:pPr>
        <w:rPr>
          <w:sz w:val="24"/>
          <w:szCs w:val="24"/>
        </w:rPr>
      </w:pPr>
    </w:p>
    <w:p w14:paraId="714CF009" w14:textId="08A59966" w:rsidR="00D5781B" w:rsidRPr="00CB3B60" w:rsidRDefault="00D5781B" w:rsidP="00776451">
      <w:pPr>
        <w:rPr>
          <w:sz w:val="24"/>
          <w:szCs w:val="24"/>
        </w:rPr>
      </w:pPr>
      <w:r w:rsidRPr="00CB3B60">
        <w:rPr>
          <w:sz w:val="24"/>
          <w:szCs w:val="24"/>
        </w:rPr>
        <w:t>This paper</w:t>
      </w:r>
      <w:r w:rsidR="007F0BFA" w:rsidRPr="00CB3B60">
        <w:rPr>
          <w:sz w:val="24"/>
          <w:szCs w:val="24"/>
        </w:rPr>
        <w:t xml:space="preserve"> on borderline SMOTE </w:t>
      </w:r>
      <w:r w:rsidRPr="00CB3B60">
        <w:rPr>
          <w:sz w:val="24"/>
          <w:szCs w:val="24"/>
        </w:rPr>
        <w:t>(H. Han</w:t>
      </w:r>
      <w:r w:rsidR="005E1B58" w:rsidRPr="00CB3B60">
        <w:rPr>
          <w:sz w:val="24"/>
          <w:szCs w:val="24"/>
        </w:rPr>
        <w:t xml:space="preserve"> </w:t>
      </w:r>
      <w:r w:rsidR="005E1B58" w:rsidRPr="00CB3B60">
        <w:rPr>
          <w:i/>
          <w:iCs/>
          <w:sz w:val="24"/>
          <w:szCs w:val="24"/>
        </w:rPr>
        <w:t>et al</w:t>
      </w:r>
      <w:r w:rsidRPr="00CB3B60">
        <w:rPr>
          <w:sz w:val="24"/>
          <w:szCs w:val="24"/>
        </w:rPr>
        <w:t xml:space="preserve">., 2005) shines a light on how most of the classification models work by attempting to learn the borderline of each </w:t>
      </w:r>
      <w:proofErr w:type="gramStart"/>
      <w:r w:rsidRPr="00CB3B60">
        <w:rPr>
          <w:sz w:val="24"/>
          <w:szCs w:val="24"/>
        </w:rPr>
        <w:t>class(</w:t>
      </w:r>
      <w:proofErr w:type="gramEnd"/>
      <w:r w:rsidRPr="00CB3B60">
        <w:rPr>
          <w:sz w:val="24"/>
          <w:szCs w:val="24"/>
        </w:rPr>
        <w:t>the points near and on the borderline) thus two oversampling algorithms were introduced borderline SMOTE1 and borderline SMOTE2. The algorithm</w:t>
      </w:r>
      <w:r w:rsidR="002A33EF" w:rsidRPr="00CB3B60">
        <w:rPr>
          <w:sz w:val="24"/>
          <w:szCs w:val="24"/>
        </w:rPr>
        <w:t xml:space="preserve"> (borderline SMOTE1)</w:t>
      </w:r>
      <w:r w:rsidRPr="00CB3B60">
        <w:rPr>
          <w:sz w:val="24"/>
          <w:szCs w:val="24"/>
        </w:rPr>
        <w:t xml:space="preserve"> work</w:t>
      </w:r>
      <w:r w:rsidR="002A33EF" w:rsidRPr="00CB3B60">
        <w:rPr>
          <w:sz w:val="24"/>
          <w:szCs w:val="24"/>
        </w:rPr>
        <w:t>s</w:t>
      </w:r>
      <w:r w:rsidRPr="00CB3B60">
        <w:rPr>
          <w:sz w:val="24"/>
          <w:szCs w:val="24"/>
        </w:rPr>
        <w:t xml:space="preserve"> similar</w:t>
      </w:r>
      <w:r w:rsidR="00E677C8" w:rsidRPr="00CB3B60">
        <w:rPr>
          <w:sz w:val="24"/>
          <w:szCs w:val="24"/>
        </w:rPr>
        <w:t>ly</w:t>
      </w:r>
      <w:r w:rsidRPr="00CB3B60">
        <w:rPr>
          <w:sz w:val="24"/>
          <w:szCs w:val="24"/>
        </w:rPr>
        <w:t xml:space="preserve"> to SMOTE by creating K nearest neighbors for the minority class. Additionally, the algorithm is focused to create the oversampling points to strengthen the borderline of the minority class</w:t>
      </w:r>
      <w:r w:rsidR="002A33EF" w:rsidRPr="00CB3B60">
        <w:rPr>
          <w:sz w:val="24"/>
          <w:szCs w:val="24"/>
        </w:rPr>
        <w:t xml:space="preserve">. Additionally, borderline SMOTE2 works by generating data points for its positive nearest neighbors and from the negative nearest neighbors while the difference between the negative and positive point is multiplied with a random number between 0 and 0.5 generating new data points closer to </w:t>
      </w:r>
      <w:r w:rsidR="005E1B58" w:rsidRPr="00CB3B60">
        <w:rPr>
          <w:sz w:val="24"/>
          <w:szCs w:val="24"/>
        </w:rPr>
        <w:t xml:space="preserve">the </w:t>
      </w:r>
      <w:r w:rsidR="002A33EF" w:rsidRPr="00CB3B60">
        <w:rPr>
          <w:sz w:val="24"/>
          <w:szCs w:val="24"/>
        </w:rPr>
        <w:t>minority class.</w:t>
      </w:r>
    </w:p>
    <w:p w14:paraId="14F6815B" w14:textId="4FCD4824" w:rsidR="007A5F13" w:rsidRPr="00CB3B60" w:rsidRDefault="007A5F13" w:rsidP="00776451">
      <w:pPr>
        <w:rPr>
          <w:sz w:val="24"/>
          <w:szCs w:val="24"/>
        </w:rPr>
      </w:pPr>
    </w:p>
    <w:p w14:paraId="11555CE1" w14:textId="77777777" w:rsidR="007A5F13" w:rsidRPr="00CB3B60" w:rsidRDefault="007A5F13" w:rsidP="00776451">
      <w:pPr>
        <w:rPr>
          <w:sz w:val="24"/>
          <w:szCs w:val="24"/>
        </w:rPr>
      </w:pPr>
    </w:p>
    <w:p w14:paraId="712BAE57" w14:textId="69490B43" w:rsidR="007D7C59" w:rsidRPr="00CB3B60" w:rsidRDefault="007D7C59" w:rsidP="007D7C59">
      <w:pPr>
        <w:widowControl/>
        <w:adjustRightInd w:val="0"/>
        <w:rPr>
          <w:rFonts w:eastAsiaTheme="minorHAnsi"/>
          <w:sz w:val="24"/>
          <w:szCs w:val="24"/>
          <w:lang w:val="en-IN"/>
        </w:rPr>
      </w:pPr>
      <w:r w:rsidRPr="00CB3B60">
        <w:rPr>
          <w:sz w:val="24"/>
          <w:szCs w:val="24"/>
        </w:rPr>
        <w:t>In this paper</w:t>
      </w:r>
      <w:r w:rsidR="005E1B58" w:rsidRPr="00CB3B60">
        <w:rPr>
          <w:sz w:val="24"/>
          <w:szCs w:val="24"/>
        </w:rPr>
        <w:t xml:space="preserve"> (N. Chawla </w:t>
      </w:r>
      <w:r w:rsidR="005E1B58" w:rsidRPr="00CB3B60">
        <w:rPr>
          <w:i/>
          <w:iCs/>
          <w:sz w:val="24"/>
          <w:szCs w:val="24"/>
        </w:rPr>
        <w:t>et al.</w:t>
      </w:r>
      <w:r w:rsidR="005E1B58" w:rsidRPr="00CB3B60">
        <w:rPr>
          <w:sz w:val="24"/>
          <w:szCs w:val="24"/>
        </w:rPr>
        <w:t>, 2002)</w:t>
      </w:r>
      <w:r w:rsidRPr="00CB3B60">
        <w:rPr>
          <w:sz w:val="24"/>
          <w:szCs w:val="24"/>
        </w:rPr>
        <w:t xml:space="preserve"> a study </w:t>
      </w:r>
      <w:r w:rsidR="00553D1D" w:rsidRPr="00CB3B60">
        <w:rPr>
          <w:sz w:val="24"/>
          <w:szCs w:val="24"/>
        </w:rPr>
        <w:t xml:space="preserve">on SMOTE </w:t>
      </w:r>
      <w:r w:rsidRPr="00CB3B60">
        <w:rPr>
          <w:sz w:val="24"/>
          <w:szCs w:val="24"/>
        </w:rPr>
        <w:t>was perf</w:t>
      </w:r>
      <w:r w:rsidR="0068683A" w:rsidRPr="00CB3B60">
        <w:rPr>
          <w:sz w:val="24"/>
          <w:szCs w:val="24"/>
        </w:rPr>
        <w:t>ormed with a combination of minority oversampling techniques and under</w:t>
      </w:r>
      <w:r w:rsidR="00DD661A" w:rsidRPr="00CB3B60">
        <w:rPr>
          <w:sz w:val="24"/>
          <w:szCs w:val="24"/>
        </w:rPr>
        <w:t>-</w:t>
      </w:r>
      <w:r w:rsidR="0068683A" w:rsidRPr="00CB3B60">
        <w:rPr>
          <w:sz w:val="24"/>
          <w:szCs w:val="24"/>
        </w:rPr>
        <w:t>sampling techniques on the majority class to raise the performance of a classification model. It is demonstrated that a combined strategy of over and under-sampling the majority and minority clas</w:t>
      </w:r>
      <w:r w:rsidR="00DD661A" w:rsidRPr="00CB3B60">
        <w:rPr>
          <w:sz w:val="24"/>
          <w:szCs w:val="24"/>
        </w:rPr>
        <w:t>se</w:t>
      </w:r>
      <w:r w:rsidR="0068683A" w:rsidRPr="00CB3B60">
        <w:rPr>
          <w:sz w:val="24"/>
          <w:szCs w:val="24"/>
        </w:rPr>
        <w:t xml:space="preserve">s may lead to better performance for the classification model when compared to adjusting the loss ratio in the class priors for Naïve Bayes. C4.5, Naïve </w:t>
      </w:r>
      <w:r w:rsidR="00DD661A" w:rsidRPr="00CB3B60">
        <w:rPr>
          <w:sz w:val="24"/>
          <w:szCs w:val="24"/>
        </w:rPr>
        <w:t>B</w:t>
      </w:r>
      <w:r w:rsidR="0068683A" w:rsidRPr="00CB3B60">
        <w:rPr>
          <w:sz w:val="24"/>
          <w:szCs w:val="24"/>
        </w:rPr>
        <w:t>ayes</w:t>
      </w:r>
      <w:r w:rsidR="00DD661A" w:rsidRPr="00CB3B60">
        <w:rPr>
          <w:sz w:val="24"/>
          <w:szCs w:val="24"/>
        </w:rPr>
        <w:t>,</w:t>
      </w:r>
      <w:r w:rsidR="0068683A" w:rsidRPr="00CB3B60">
        <w:rPr>
          <w:sz w:val="24"/>
          <w:szCs w:val="24"/>
        </w:rPr>
        <w:t xml:space="preserve"> and a Ripper are used to carry out the experiments on Area under the ROC (Receiver Operating Character</w:t>
      </w:r>
      <w:r w:rsidR="00726C4E" w:rsidRPr="00CB3B60">
        <w:rPr>
          <w:sz w:val="24"/>
          <w:szCs w:val="24"/>
        </w:rPr>
        <w:t xml:space="preserve"> Curve</w:t>
      </w:r>
      <w:r w:rsidR="0068683A" w:rsidRPr="00CB3B60">
        <w:rPr>
          <w:sz w:val="24"/>
          <w:szCs w:val="24"/>
        </w:rPr>
        <w:t>)</w:t>
      </w:r>
      <w:r w:rsidR="00726C4E" w:rsidRPr="00CB3B60">
        <w:rPr>
          <w:sz w:val="24"/>
          <w:szCs w:val="24"/>
        </w:rPr>
        <w:t xml:space="preserve"> along with ROC convex hull to evaluate the effectiveness of the given method</w:t>
      </w:r>
      <w:r w:rsidR="003B16AB" w:rsidRPr="00CB3B60">
        <w:rPr>
          <w:sz w:val="24"/>
          <w:szCs w:val="24"/>
        </w:rPr>
        <w:t>.</w:t>
      </w:r>
    </w:p>
    <w:p w14:paraId="22F2A4C7" w14:textId="51A83963" w:rsidR="007D7C59" w:rsidRPr="00CB3B60" w:rsidRDefault="007D7C59" w:rsidP="007D7C59">
      <w:pPr>
        <w:widowControl/>
        <w:adjustRightInd w:val="0"/>
        <w:rPr>
          <w:rFonts w:eastAsiaTheme="minorHAnsi"/>
          <w:sz w:val="24"/>
          <w:szCs w:val="24"/>
          <w:lang w:val="en-IN"/>
        </w:rPr>
      </w:pPr>
    </w:p>
    <w:p w14:paraId="73536FB9" w14:textId="3D7E12B2" w:rsidR="003B509A" w:rsidRDefault="00DD661A" w:rsidP="005A3882">
      <w:pPr>
        <w:widowControl/>
        <w:adjustRightInd w:val="0"/>
        <w:rPr>
          <w:rFonts w:eastAsiaTheme="minorHAnsi"/>
          <w:sz w:val="24"/>
          <w:szCs w:val="24"/>
          <w:lang w:val="en-IN"/>
        </w:rPr>
      </w:pPr>
      <w:r w:rsidRPr="00CB3B60">
        <w:rPr>
          <w:rFonts w:eastAsiaTheme="minorHAnsi"/>
          <w:sz w:val="24"/>
          <w:szCs w:val="24"/>
          <w:lang w:val="en-IN"/>
        </w:rPr>
        <w:t>T</w:t>
      </w:r>
      <w:r w:rsidR="007D7C59" w:rsidRPr="00CB3B60">
        <w:rPr>
          <w:rFonts w:eastAsiaTheme="minorHAnsi"/>
          <w:sz w:val="24"/>
          <w:szCs w:val="24"/>
          <w:lang w:val="en-IN"/>
        </w:rPr>
        <w:t>his paper</w:t>
      </w:r>
      <w:r w:rsidRPr="00CB3B60">
        <w:rPr>
          <w:rFonts w:ascii="TimesNewRomanPSMT" w:eastAsiaTheme="minorHAnsi" w:hAnsi="TimesNewRomanPSMT" w:cs="TimesNewRomanPSMT"/>
          <w:sz w:val="24"/>
          <w:szCs w:val="24"/>
          <w:lang w:val="en-IN"/>
        </w:rPr>
        <w:t xml:space="preserve"> (</w:t>
      </w:r>
      <w:proofErr w:type="spellStart"/>
      <w:r w:rsidRPr="00CB3B60">
        <w:rPr>
          <w:rFonts w:ascii="TimesNewRomanPSMT" w:eastAsiaTheme="minorHAnsi" w:hAnsi="TimesNewRomanPSMT" w:cs="TimesNewRomanPSMT"/>
          <w:sz w:val="24"/>
          <w:szCs w:val="24"/>
          <w:lang w:val="en-IN"/>
        </w:rPr>
        <w:t>Haibo</w:t>
      </w:r>
      <w:proofErr w:type="spellEnd"/>
      <w:r w:rsidRPr="00CB3B60">
        <w:rPr>
          <w:rFonts w:ascii="TimesNewRomanPSMT" w:eastAsiaTheme="minorHAnsi" w:hAnsi="TimesNewRomanPSMT" w:cs="TimesNewRomanPSMT"/>
          <w:sz w:val="24"/>
          <w:szCs w:val="24"/>
          <w:lang w:val="en-IN"/>
        </w:rPr>
        <w:t xml:space="preserve"> He, 2008)</w:t>
      </w:r>
      <w:r w:rsidR="007D7C59" w:rsidRPr="00CB3B60">
        <w:rPr>
          <w:rFonts w:eastAsiaTheme="minorHAnsi"/>
          <w:sz w:val="24"/>
          <w:szCs w:val="24"/>
          <w:lang w:val="en-IN"/>
        </w:rPr>
        <w:t xml:space="preserve"> </w:t>
      </w:r>
      <w:r w:rsidR="00000B82" w:rsidRPr="00CB3B60">
        <w:rPr>
          <w:rFonts w:eastAsiaTheme="minorHAnsi"/>
          <w:sz w:val="24"/>
          <w:szCs w:val="24"/>
          <w:lang w:val="en-IN"/>
        </w:rPr>
        <w:t>o</w:t>
      </w:r>
      <w:r w:rsidRPr="00CB3B60">
        <w:rPr>
          <w:rFonts w:eastAsiaTheme="minorHAnsi"/>
          <w:sz w:val="24"/>
          <w:szCs w:val="24"/>
          <w:lang w:val="en-IN"/>
        </w:rPr>
        <w:t xml:space="preserve">n ADASYN uses a basic concept of weight distribution in different minority classes depending on the difficulty in learning. To elaborate, the algorithm works by creating more synthetic points that are more difficult to learn by doing so it is making those example points easier to learn and it helps in changing the decision boundary making it more inclined towards difficult data points which helps in reducing the bias that is caused by imbalance dataset. The proposed algorithm was evaluated using 5 datasets from the machine learning library of UCI. To evaluate the performance of the propped algorithm the datasets were converted into a two-class problem. The proposed value was assigned the value of k as 5 and with the desired ratio of 1:1. However, to compare the results </w:t>
      </w:r>
      <w:proofErr w:type="gramStart"/>
      <w:r w:rsidRPr="00CB3B60">
        <w:rPr>
          <w:rFonts w:eastAsiaTheme="minorHAnsi"/>
          <w:sz w:val="24"/>
          <w:szCs w:val="24"/>
          <w:lang w:val="en-IN"/>
        </w:rPr>
        <w:t>SMOTE  oversampling</w:t>
      </w:r>
      <w:proofErr w:type="gramEnd"/>
      <w:r w:rsidRPr="00CB3B60">
        <w:rPr>
          <w:rFonts w:eastAsiaTheme="minorHAnsi"/>
          <w:sz w:val="24"/>
          <w:szCs w:val="24"/>
          <w:lang w:val="en-IN"/>
        </w:rPr>
        <w:t xml:space="preserve"> was used with the ka value being 5. The decision tree was chosen as the classification model to be trained on the data, and the evaluation of the models was done using a confusion matrix and the ROC curve plot. It is observed that the proposed algorithm (ADASYN) has outperformed the existing algorithm (SMOTE) in terms of the confusion matrix value, On the other hand, this study was only performed on the two-class problem and was not tested on multiple class problems. </w:t>
      </w:r>
    </w:p>
    <w:p w14:paraId="289FFAB3" w14:textId="77777777" w:rsidR="00EE2E19" w:rsidRPr="00CB3B60" w:rsidRDefault="00EE2E19" w:rsidP="005A3882">
      <w:pPr>
        <w:widowControl/>
        <w:adjustRightInd w:val="0"/>
        <w:rPr>
          <w:rFonts w:eastAsiaTheme="minorHAnsi"/>
          <w:sz w:val="24"/>
          <w:szCs w:val="24"/>
          <w:lang w:val="en-IN"/>
        </w:rPr>
      </w:pPr>
    </w:p>
    <w:p w14:paraId="2DD509EF" w14:textId="77777777" w:rsidR="007A5F13" w:rsidRPr="00CB3B60" w:rsidRDefault="007A5F13" w:rsidP="005A3882">
      <w:pPr>
        <w:widowControl/>
        <w:adjustRightInd w:val="0"/>
        <w:rPr>
          <w:rFonts w:eastAsiaTheme="minorHAnsi"/>
          <w:sz w:val="24"/>
          <w:szCs w:val="24"/>
          <w:lang w:val="en-IN"/>
        </w:rPr>
      </w:pPr>
    </w:p>
    <w:p w14:paraId="600C6199" w14:textId="6731F302" w:rsidR="00194B74" w:rsidRPr="00CB3B60" w:rsidRDefault="00194B74" w:rsidP="00194B74">
      <w:pPr>
        <w:pStyle w:val="Heading2"/>
        <w:rPr>
          <w:rFonts w:eastAsiaTheme="minorHAnsi" w:cs="Times New Roman"/>
          <w:sz w:val="24"/>
          <w:szCs w:val="24"/>
          <w:lang w:val="en-IN"/>
        </w:rPr>
      </w:pPr>
      <w:bookmarkStart w:id="13" w:name="_Toc114419458"/>
      <w:r w:rsidRPr="00CB3B60">
        <w:rPr>
          <w:rFonts w:eastAsiaTheme="minorHAnsi" w:cs="Times New Roman"/>
          <w:sz w:val="24"/>
          <w:szCs w:val="24"/>
          <w:lang w:val="en-IN"/>
        </w:rPr>
        <w:lastRenderedPageBreak/>
        <w:t>2.</w:t>
      </w:r>
      <w:r w:rsidR="00B164C5">
        <w:rPr>
          <w:rFonts w:eastAsiaTheme="minorHAnsi" w:cs="Times New Roman"/>
          <w:sz w:val="24"/>
          <w:szCs w:val="24"/>
          <w:lang w:val="en-IN"/>
        </w:rPr>
        <w:t>2</w:t>
      </w:r>
      <w:r w:rsidRPr="00CB3B60">
        <w:rPr>
          <w:rFonts w:eastAsiaTheme="minorHAnsi" w:cs="Times New Roman"/>
          <w:sz w:val="24"/>
          <w:szCs w:val="24"/>
          <w:lang w:val="en-IN"/>
        </w:rPr>
        <w:t xml:space="preserve"> </w:t>
      </w:r>
      <w:r w:rsidR="009655C7" w:rsidRPr="00CB3B60">
        <w:rPr>
          <w:rFonts w:eastAsiaTheme="minorHAnsi" w:cs="Times New Roman"/>
          <w:sz w:val="24"/>
          <w:szCs w:val="24"/>
          <w:lang w:val="en-IN"/>
        </w:rPr>
        <w:t>Modelling:</w:t>
      </w:r>
      <w:bookmarkEnd w:id="13"/>
    </w:p>
    <w:p w14:paraId="10BE3444" w14:textId="77777777" w:rsidR="009F673B" w:rsidRPr="00CB3B60" w:rsidRDefault="009F673B" w:rsidP="009F673B">
      <w:pPr>
        <w:rPr>
          <w:rFonts w:eastAsiaTheme="minorHAnsi"/>
          <w:sz w:val="24"/>
          <w:szCs w:val="24"/>
          <w:lang w:val="en-IN"/>
        </w:rPr>
      </w:pPr>
    </w:p>
    <w:p w14:paraId="29D28631" w14:textId="7ABAA23B" w:rsidR="007A5F13" w:rsidRPr="00CB3B60" w:rsidRDefault="009F673B" w:rsidP="007A5F13">
      <w:pPr>
        <w:rPr>
          <w:sz w:val="24"/>
          <w:szCs w:val="24"/>
        </w:rPr>
      </w:pPr>
      <w:r w:rsidRPr="00CB3B60">
        <w:rPr>
          <w:sz w:val="24"/>
          <w:szCs w:val="24"/>
        </w:rPr>
        <w:fldChar w:fldCharType="begin"/>
      </w:r>
      <w:r w:rsidRPr="00CB3B60">
        <w:rPr>
          <w:sz w:val="24"/>
          <w:szCs w:val="24"/>
        </w:rPr>
        <w:instrText xml:space="preserve"> ADDIN ZOTERO_ITEM CSL_CITATION {"citationID":"MdOUHOZY","properties":{"formattedCitation":"(S and Dr. S V, 2014)","plainCitation":"(S and Dr. S V, 2014)","noteIndex":0},"citationItems":[{"id":52,"uris":["http://zotero.org/users/local/vQJFa95K/items/2UXYS59B"],"itemData":{"id":52,"type":"paper-conference","abstract":"In all our day to day activities we will be classifying things based on situations and on our needs. Human beings do\nclassification of any kind by their natural perception. Classifying data is a common task in machine learning which requires\nartificial intelligence. Support vector Machine (SVM) is a new technique suitable for binary classification tasks. SVMs are a set\nof supervised learning methods used for classification, regression and outliers detection. The SVM classifiers work for both\nlinear and nonlinear class of data through Kernel tricks. A Support Vector Machine is a discriminative classifier formally defined\nby a separating hyperplane. In other words, given labeled training data, the algorithm outputs an optimal hyperplane which\ncategorizes new samples. In this paper, use of SVM for data classification is presented in a simplified way. Discussions are\njustified with illustrative practical examples. An effective algorithm is developed for data classification on python platform using\nsklearn tool kit. The results are exhibited both symbolically and graphically. This paper is expected to be an insight for desired\nreaders and researchers in implementing their ideas of item classification using SVM.","event-title":"International Journal of Electronics and Computer Science Engineering","title":"Data classification using Support vector Machine (SVM), a simplified approach","URL":"http://pzs.dstu.dp.ua/DataMining/svm/bibl/10.1.1.683.210.pdf","author":[{"family":"S","given":"Amarappa"},{"family":"Dr. S V","given":"Sathyanarayana"}],"issued":{"date-parts":[["2014"]]}}}],"schema":"https://github.com/citation-style-language/schema/raw/master/csl-citation.json"} </w:instrText>
      </w:r>
      <w:r w:rsidRPr="00CB3B60">
        <w:rPr>
          <w:sz w:val="24"/>
          <w:szCs w:val="24"/>
        </w:rPr>
        <w:fldChar w:fldCharType="separate"/>
      </w:r>
      <w:r w:rsidRPr="00CB3B60">
        <w:rPr>
          <w:sz w:val="24"/>
          <w:szCs w:val="24"/>
        </w:rPr>
        <w:t>(S and Dr. S V, 2014)</w:t>
      </w:r>
      <w:r w:rsidRPr="00CB3B60">
        <w:rPr>
          <w:sz w:val="24"/>
          <w:szCs w:val="24"/>
        </w:rPr>
        <w:fldChar w:fldCharType="end"/>
      </w:r>
      <w:r w:rsidRPr="00CB3B60">
        <w:rPr>
          <w:sz w:val="24"/>
          <w:szCs w:val="24"/>
        </w:rPr>
        <w:t xml:space="preserve"> This paper</w:t>
      </w:r>
      <w:r w:rsidR="004F6B5F" w:rsidRPr="00CB3B60">
        <w:rPr>
          <w:sz w:val="24"/>
          <w:szCs w:val="24"/>
        </w:rPr>
        <w:t xml:space="preserve"> on support vector machine</w:t>
      </w:r>
      <w:r w:rsidR="007E3114" w:rsidRPr="00CB3B60">
        <w:rPr>
          <w:sz w:val="24"/>
          <w:szCs w:val="24"/>
        </w:rPr>
        <w:t>s</w:t>
      </w:r>
      <w:r w:rsidR="004F6B5F" w:rsidRPr="00CB3B60">
        <w:rPr>
          <w:sz w:val="24"/>
          <w:szCs w:val="24"/>
        </w:rPr>
        <w:t xml:space="preserve"> (SVM)</w:t>
      </w:r>
      <w:r w:rsidRPr="00CB3B60">
        <w:rPr>
          <w:sz w:val="24"/>
          <w:szCs w:val="24"/>
        </w:rPr>
        <w:t xml:space="preserve"> provides </w:t>
      </w:r>
      <w:r w:rsidR="00046533" w:rsidRPr="00CB3B60">
        <w:rPr>
          <w:sz w:val="24"/>
          <w:szCs w:val="24"/>
        </w:rPr>
        <w:t>a</w:t>
      </w:r>
      <w:r w:rsidRPr="00CB3B60">
        <w:rPr>
          <w:sz w:val="24"/>
          <w:szCs w:val="24"/>
        </w:rPr>
        <w:t xml:space="preserve"> detailed explanation o</w:t>
      </w:r>
      <w:r w:rsidR="007E3114" w:rsidRPr="00CB3B60">
        <w:rPr>
          <w:sz w:val="24"/>
          <w:szCs w:val="24"/>
        </w:rPr>
        <w:t>f</w:t>
      </w:r>
      <w:r w:rsidRPr="00CB3B60">
        <w:rPr>
          <w:sz w:val="24"/>
          <w:szCs w:val="24"/>
        </w:rPr>
        <w:t xml:space="preserve"> </w:t>
      </w:r>
      <w:r w:rsidR="007E3114" w:rsidRPr="00CB3B60">
        <w:rPr>
          <w:sz w:val="24"/>
          <w:szCs w:val="24"/>
        </w:rPr>
        <w:t xml:space="preserve">the </w:t>
      </w:r>
      <w:r w:rsidRPr="00CB3B60">
        <w:rPr>
          <w:sz w:val="24"/>
          <w:szCs w:val="24"/>
        </w:rPr>
        <w:t xml:space="preserve">use of support Vectors Machine for binary task classification. The support vector machines </w:t>
      </w:r>
      <w:r w:rsidR="00046533" w:rsidRPr="00CB3B60">
        <w:rPr>
          <w:sz w:val="24"/>
          <w:szCs w:val="24"/>
        </w:rPr>
        <w:t>use</w:t>
      </w:r>
      <w:r w:rsidRPr="00CB3B60">
        <w:rPr>
          <w:sz w:val="24"/>
          <w:szCs w:val="24"/>
        </w:rPr>
        <w:t xml:space="preserve"> hyperplane</w:t>
      </w:r>
      <w:r w:rsidR="007E3114" w:rsidRPr="00CB3B60">
        <w:rPr>
          <w:sz w:val="24"/>
          <w:szCs w:val="24"/>
        </w:rPr>
        <w:t>s</w:t>
      </w:r>
      <w:r w:rsidRPr="00CB3B60">
        <w:rPr>
          <w:sz w:val="24"/>
          <w:szCs w:val="24"/>
        </w:rPr>
        <w:t xml:space="preserve"> to separate defining support vector machine</w:t>
      </w:r>
      <w:r w:rsidR="007E3114" w:rsidRPr="00CB3B60">
        <w:rPr>
          <w:sz w:val="24"/>
          <w:szCs w:val="24"/>
        </w:rPr>
        <w:t>s</w:t>
      </w:r>
      <w:r w:rsidRPr="00CB3B60">
        <w:rPr>
          <w:sz w:val="24"/>
          <w:szCs w:val="24"/>
        </w:rPr>
        <w:t xml:space="preserve"> as </w:t>
      </w:r>
      <w:r w:rsidR="007E3114" w:rsidRPr="00CB3B60">
        <w:rPr>
          <w:sz w:val="24"/>
          <w:szCs w:val="24"/>
        </w:rPr>
        <w:t xml:space="preserve">a </w:t>
      </w:r>
      <w:proofErr w:type="gramStart"/>
      <w:r w:rsidRPr="00CB3B60">
        <w:rPr>
          <w:sz w:val="24"/>
          <w:szCs w:val="24"/>
        </w:rPr>
        <w:t>discriminative classifier</w:t>
      </w:r>
      <w:r w:rsidR="007E3114" w:rsidRPr="00CB3B60">
        <w:rPr>
          <w:sz w:val="24"/>
          <w:szCs w:val="24"/>
        </w:rPr>
        <w:t>s</w:t>
      </w:r>
      <w:proofErr w:type="gramEnd"/>
      <w:r w:rsidRPr="00CB3B60">
        <w:rPr>
          <w:sz w:val="24"/>
          <w:szCs w:val="24"/>
        </w:rPr>
        <w:t>. The algorithm works on generating a hyperparameter that separates one class f</w:t>
      </w:r>
      <w:r w:rsidR="007E3114" w:rsidRPr="00CB3B60">
        <w:rPr>
          <w:sz w:val="24"/>
          <w:szCs w:val="24"/>
        </w:rPr>
        <w:t>ro</w:t>
      </w:r>
      <w:r w:rsidRPr="00CB3B60">
        <w:rPr>
          <w:sz w:val="24"/>
          <w:szCs w:val="24"/>
        </w:rPr>
        <w:t xml:space="preserve">m </w:t>
      </w:r>
      <w:r w:rsidR="00046533" w:rsidRPr="00CB3B60">
        <w:rPr>
          <w:sz w:val="24"/>
          <w:szCs w:val="24"/>
        </w:rPr>
        <w:t>another. This</w:t>
      </w:r>
      <w:r w:rsidRPr="00CB3B60">
        <w:rPr>
          <w:sz w:val="24"/>
          <w:szCs w:val="24"/>
        </w:rPr>
        <w:t xml:space="preserve"> paper provides highly sensible incites </w:t>
      </w:r>
      <w:r w:rsidR="004F6B5F" w:rsidRPr="00CB3B60">
        <w:rPr>
          <w:sz w:val="24"/>
          <w:szCs w:val="24"/>
        </w:rPr>
        <w:t xml:space="preserve">on how </w:t>
      </w:r>
      <w:r w:rsidRPr="00CB3B60">
        <w:rPr>
          <w:sz w:val="24"/>
          <w:szCs w:val="24"/>
        </w:rPr>
        <w:t xml:space="preserve">the synthetic dataset </w:t>
      </w:r>
      <w:r w:rsidR="004F6B5F" w:rsidRPr="00CB3B60">
        <w:rPr>
          <w:sz w:val="24"/>
          <w:szCs w:val="24"/>
        </w:rPr>
        <w:t xml:space="preserve">is </w:t>
      </w:r>
      <w:r w:rsidRPr="00CB3B60">
        <w:rPr>
          <w:sz w:val="24"/>
          <w:szCs w:val="24"/>
        </w:rPr>
        <w:t xml:space="preserve">used </w:t>
      </w:r>
      <w:r w:rsidR="004F6B5F" w:rsidRPr="00CB3B60">
        <w:rPr>
          <w:sz w:val="24"/>
          <w:szCs w:val="24"/>
        </w:rPr>
        <w:t>to perform oversampling and deal with the</w:t>
      </w:r>
      <w:r w:rsidRPr="00CB3B60">
        <w:rPr>
          <w:sz w:val="24"/>
          <w:szCs w:val="24"/>
        </w:rPr>
        <w:t xml:space="preserve"> binary classification problem.</w:t>
      </w:r>
      <w:r w:rsidR="004F6B5F" w:rsidRPr="00CB3B60">
        <w:rPr>
          <w:sz w:val="24"/>
          <w:szCs w:val="24"/>
        </w:rPr>
        <w:t xml:space="preserve"> As SVM is very versatile and does not work very well with SMOTE. I am going to use this to test if the proposed model overcomes the limitation when trained with SVM</w:t>
      </w:r>
    </w:p>
    <w:p w14:paraId="1232063B" w14:textId="2425CFFE" w:rsidR="00F8193D" w:rsidRPr="00CB3B60" w:rsidRDefault="00F8193D" w:rsidP="007A5F13">
      <w:pPr>
        <w:rPr>
          <w:sz w:val="24"/>
          <w:szCs w:val="24"/>
        </w:rPr>
      </w:pPr>
    </w:p>
    <w:p w14:paraId="5EAC681D" w14:textId="3F1EABF7" w:rsidR="00F8193D" w:rsidRPr="00CB3B60" w:rsidRDefault="00F8193D" w:rsidP="00BB052E">
      <w:pPr>
        <w:rPr>
          <w:rFonts w:eastAsiaTheme="minorHAnsi"/>
          <w:sz w:val="24"/>
          <w:szCs w:val="24"/>
          <w:lang w:val="en-IN"/>
        </w:rPr>
      </w:pPr>
      <w:r w:rsidRPr="00CB3B60">
        <w:rPr>
          <w:sz w:val="24"/>
          <w:szCs w:val="24"/>
        </w:rPr>
        <w:t>(</w:t>
      </w:r>
      <w:r w:rsidR="00983507" w:rsidRPr="00E0632D">
        <w:rPr>
          <w:sz w:val="24"/>
          <w:szCs w:val="24"/>
        </w:rPr>
        <w:t>Webb, G.I. (2011)</w:t>
      </w:r>
      <w:r w:rsidRPr="00CB3B60">
        <w:rPr>
          <w:sz w:val="24"/>
          <w:szCs w:val="24"/>
        </w:rPr>
        <w:t>)</w:t>
      </w:r>
      <w:r w:rsidR="00983507">
        <w:rPr>
          <w:sz w:val="24"/>
          <w:szCs w:val="24"/>
        </w:rPr>
        <w:t xml:space="preserve"> This paper on Naïve Bayes provides </w:t>
      </w:r>
      <w:proofErr w:type="gramStart"/>
      <w:r w:rsidR="00983507">
        <w:rPr>
          <w:sz w:val="24"/>
          <w:szCs w:val="24"/>
        </w:rPr>
        <w:t>an</w:t>
      </w:r>
      <w:proofErr w:type="gramEnd"/>
      <w:r w:rsidR="00983507">
        <w:rPr>
          <w:sz w:val="24"/>
          <w:szCs w:val="24"/>
        </w:rPr>
        <w:t xml:space="preserve"> detailed working of the classification models. It is a simple learning algorithm which used Bayes rule. This model is computationally efficient due to this it most widely used classification model. I am using this algorithm </w:t>
      </w:r>
      <w:r w:rsidR="00BB052E">
        <w:rPr>
          <w:sz w:val="24"/>
          <w:szCs w:val="24"/>
        </w:rPr>
        <w:t>to check how the proposed oversampling algorithm works with the classification model.</w:t>
      </w:r>
    </w:p>
    <w:p w14:paraId="35A6B2A2" w14:textId="77777777" w:rsidR="00F8193D" w:rsidRPr="00CB3B60" w:rsidRDefault="00F8193D" w:rsidP="005A3882">
      <w:pPr>
        <w:widowControl/>
        <w:adjustRightInd w:val="0"/>
        <w:rPr>
          <w:rFonts w:eastAsiaTheme="minorHAnsi"/>
          <w:sz w:val="24"/>
          <w:szCs w:val="24"/>
          <w:lang w:val="en-IN"/>
        </w:rPr>
      </w:pPr>
    </w:p>
    <w:p w14:paraId="081274B4" w14:textId="19D25B52" w:rsidR="00194B74" w:rsidRPr="00CB3B60" w:rsidRDefault="00194B74" w:rsidP="00194B74">
      <w:pPr>
        <w:pStyle w:val="Heading2"/>
        <w:rPr>
          <w:rFonts w:eastAsiaTheme="minorHAnsi" w:cs="Times New Roman"/>
          <w:sz w:val="24"/>
          <w:szCs w:val="24"/>
          <w:lang w:val="en-IN"/>
        </w:rPr>
      </w:pPr>
      <w:bookmarkStart w:id="14" w:name="_Toc114419459"/>
      <w:r w:rsidRPr="00CB3B60">
        <w:rPr>
          <w:rFonts w:eastAsiaTheme="minorHAnsi" w:cs="Times New Roman"/>
          <w:sz w:val="24"/>
          <w:szCs w:val="24"/>
          <w:lang w:val="en-IN"/>
        </w:rPr>
        <w:t>2.</w:t>
      </w:r>
      <w:r w:rsidR="00B164C5">
        <w:rPr>
          <w:rFonts w:eastAsiaTheme="minorHAnsi" w:cs="Times New Roman"/>
          <w:sz w:val="24"/>
          <w:szCs w:val="24"/>
          <w:lang w:val="en-IN"/>
        </w:rPr>
        <w:t>3</w:t>
      </w:r>
      <w:r w:rsidRPr="00CB3B60">
        <w:rPr>
          <w:rFonts w:eastAsiaTheme="minorHAnsi" w:cs="Times New Roman"/>
          <w:sz w:val="24"/>
          <w:szCs w:val="24"/>
          <w:lang w:val="en-IN"/>
        </w:rPr>
        <w:t xml:space="preserve"> </w:t>
      </w:r>
      <w:proofErr w:type="gramStart"/>
      <w:r w:rsidRPr="00CB3B60">
        <w:rPr>
          <w:rFonts w:eastAsiaTheme="minorHAnsi" w:cs="Times New Roman"/>
          <w:sz w:val="24"/>
          <w:szCs w:val="24"/>
          <w:lang w:val="en-IN"/>
        </w:rPr>
        <w:t>Evaluation :</w:t>
      </w:r>
      <w:bookmarkEnd w:id="14"/>
      <w:proofErr w:type="gramEnd"/>
    </w:p>
    <w:p w14:paraId="6E50F2B7" w14:textId="1AF710D7" w:rsidR="00194B74" w:rsidRPr="00CB3B60" w:rsidRDefault="00194B74" w:rsidP="005A3882">
      <w:pPr>
        <w:widowControl/>
        <w:adjustRightInd w:val="0"/>
        <w:rPr>
          <w:rFonts w:eastAsiaTheme="minorHAnsi"/>
          <w:sz w:val="24"/>
          <w:szCs w:val="24"/>
          <w:lang w:val="en-IN"/>
        </w:rPr>
      </w:pPr>
    </w:p>
    <w:p w14:paraId="134DD429" w14:textId="7F0E663E" w:rsidR="00802517" w:rsidRPr="00CB3B60" w:rsidRDefault="005B55CA" w:rsidP="005B55CA">
      <w:pPr>
        <w:rPr>
          <w:sz w:val="24"/>
          <w:szCs w:val="24"/>
        </w:rPr>
      </w:pPr>
      <w:r w:rsidRPr="00CB3B60">
        <w:rPr>
          <w:sz w:val="24"/>
          <w:szCs w:val="24"/>
        </w:rPr>
        <w:t>In paper</w:t>
      </w:r>
      <w:r w:rsidR="004108E1" w:rsidRPr="00CB3B60">
        <w:rPr>
          <w:sz w:val="24"/>
          <w:szCs w:val="24"/>
        </w:rPr>
        <w:t>s</w:t>
      </w:r>
      <w:r w:rsidRPr="00CB3B60">
        <w:rPr>
          <w:sz w:val="24"/>
          <w:szCs w:val="24"/>
        </w:rPr>
        <w:t xml:space="preserve"> [1] </w:t>
      </w:r>
      <w:r w:rsidR="004F6FBD" w:rsidRPr="00CB3B60">
        <w:rPr>
          <w:sz w:val="24"/>
          <w:szCs w:val="24"/>
        </w:rPr>
        <w:t xml:space="preserve">(J. Mathew </w:t>
      </w:r>
      <w:r w:rsidR="004F6FBD" w:rsidRPr="00CB3B60">
        <w:rPr>
          <w:i/>
          <w:iCs/>
          <w:sz w:val="24"/>
          <w:szCs w:val="24"/>
        </w:rPr>
        <w:t>et al</w:t>
      </w:r>
      <w:r w:rsidR="004F6FBD" w:rsidRPr="00CB3B60">
        <w:rPr>
          <w:sz w:val="24"/>
          <w:szCs w:val="24"/>
        </w:rPr>
        <w:t>, 2018</w:t>
      </w:r>
      <w:r w:rsidR="00C24F71" w:rsidRPr="00CB3B60">
        <w:rPr>
          <w:sz w:val="24"/>
          <w:szCs w:val="24"/>
        </w:rPr>
        <w:t xml:space="preserve">) </w:t>
      </w:r>
      <w:proofErr w:type="gramStart"/>
      <w:r w:rsidR="00C24F71" w:rsidRPr="00CB3B60">
        <w:rPr>
          <w:sz w:val="24"/>
          <w:szCs w:val="24"/>
        </w:rPr>
        <w:t>and</w:t>
      </w:r>
      <w:r w:rsidR="004F6FBD" w:rsidRPr="00CB3B60">
        <w:rPr>
          <w:sz w:val="24"/>
          <w:szCs w:val="24"/>
        </w:rPr>
        <w:t xml:space="preserve">  [</w:t>
      </w:r>
      <w:proofErr w:type="gramEnd"/>
      <w:r w:rsidR="004F6FBD" w:rsidRPr="00CB3B60">
        <w:rPr>
          <w:sz w:val="24"/>
          <w:szCs w:val="24"/>
        </w:rPr>
        <w:t xml:space="preserve">2] (J. Mathew </w:t>
      </w:r>
      <w:r w:rsidR="004F6FBD" w:rsidRPr="00CB3B60">
        <w:rPr>
          <w:i/>
          <w:iCs/>
          <w:sz w:val="24"/>
          <w:szCs w:val="24"/>
        </w:rPr>
        <w:t>et al</w:t>
      </w:r>
      <w:r w:rsidR="004F6FBD" w:rsidRPr="00CB3B60">
        <w:rPr>
          <w:sz w:val="24"/>
          <w:szCs w:val="24"/>
        </w:rPr>
        <w:t xml:space="preserve">, 2015) </w:t>
      </w:r>
      <w:r w:rsidRPr="00CB3B60">
        <w:rPr>
          <w:sz w:val="24"/>
          <w:szCs w:val="24"/>
        </w:rPr>
        <w:t xml:space="preserve">the performance was evaluated based on Accuracy, F1 score, </w:t>
      </w:r>
      <w:r w:rsidR="004108E1" w:rsidRPr="00CB3B60">
        <w:rPr>
          <w:sz w:val="24"/>
          <w:szCs w:val="24"/>
        </w:rPr>
        <w:t xml:space="preserve">and </w:t>
      </w:r>
      <w:r w:rsidRPr="00CB3B60">
        <w:rPr>
          <w:sz w:val="24"/>
          <w:szCs w:val="24"/>
        </w:rPr>
        <w:t xml:space="preserve">G-mean. SVM was used as the classification model to train and test the </w:t>
      </w:r>
      <w:r w:rsidR="00DB0993" w:rsidRPr="00CB3B60">
        <w:rPr>
          <w:sz w:val="24"/>
          <w:szCs w:val="24"/>
        </w:rPr>
        <w:t>dataset. Based on the research the proposed algorithm provides better results</w:t>
      </w:r>
    </w:p>
    <w:p w14:paraId="08BC8201" w14:textId="56B6F5AD" w:rsidR="00802517" w:rsidRPr="00CB3B60" w:rsidRDefault="00802517" w:rsidP="005A3882">
      <w:pPr>
        <w:widowControl/>
        <w:adjustRightInd w:val="0"/>
        <w:rPr>
          <w:rFonts w:eastAsiaTheme="minorHAnsi"/>
          <w:sz w:val="24"/>
          <w:szCs w:val="24"/>
          <w:lang w:val="en-IN"/>
        </w:rPr>
      </w:pPr>
    </w:p>
    <w:p w14:paraId="4A51C065" w14:textId="0978450C" w:rsidR="00487EF1" w:rsidRPr="00CB3B60" w:rsidRDefault="004108E1" w:rsidP="004108E1">
      <w:pPr>
        <w:rPr>
          <w:sz w:val="24"/>
          <w:szCs w:val="24"/>
        </w:rPr>
      </w:pPr>
      <w:r w:rsidRPr="00CB3B60">
        <w:rPr>
          <w:sz w:val="24"/>
          <w:szCs w:val="24"/>
        </w:rPr>
        <w:t xml:space="preserve">In paper [3] (J.B. Wang </w:t>
      </w:r>
      <w:r w:rsidRPr="00CB3B60">
        <w:rPr>
          <w:i/>
          <w:iCs/>
          <w:sz w:val="24"/>
          <w:szCs w:val="24"/>
        </w:rPr>
        <w:t>et al</w:t>
      </w:r>
      <w:r w:rsidRPr="00CB3B60">
        <w:rPr>
          <w:sz w:val="24"/>
          <w:szCs w:val="24"/>
        </w:rPr>
        <w:t xml:space="preserve">, 2021) the performance was evaluated based on F-Measure, </w:t>
      </w:r>
      <w:r w:rsidR="00487EF1" w:rsidRPr="00CB3B60">
        <w:rPr>
          <w:sz w:val="24"/>
          <w:szCs w:val="24"/>
        </w:rPr>
        <w:t>Accuracy, AUC</w:t>
      </w:r>
      <w:r w:rsidRPr="00CB3B60">
        <w:rPr>
          <w:sz w:val="24"/>
          <w:szCs w:val="24"/>
        </w:rPr>
        <w:t>, Precision, and G-mean. SVM was used as the classification model to train and assess the dataset</w:t>
      </w:r>
      <w:r w:rsidR="00487EF1" w:rsidRPr="00CB3B60">
        <w:rPr>
          <w:sz w:val="24"/>
          <w:szCs w:val="24"/>
        </w:rPr>
        <w:t>.</w:t>
      </w:r>
    </w:p>
    <w:p w14:paraId="52C752BC" w14:textId="77777777" w:rsidR="00487EF1" w:rsidRPr="00CB3B60" w:rsidRDefault="00487EF1" w:rsidP="00487EF1">
      <w:pPr>
        <w:widowControl/>
        <w:adjustRightInd w:val="0"/>
        <w:rPr>
          <w:rFonts w:eastAsiaTheme="minorHAnsi"/>
          <w:sz w:val="24"/>
          <w:szCs w:val="24"/>
          <w:lang w:val="en-IN"/>
        </w:rPr>
      </w:pPr>
    </w:p>
    <w:p w14:paraId="43BDE291" w14:textId="16520A4F" w:rsidR="00487EF1" w:rsidRPr="00CB3B60" w:rsidRDefault="00487EF1" w:rsidP="00BD0C4D">
      <w:pPr>
        <w:rPr>
          <w:sz w:val="24"/>
          <w:szCs w:val="24"/>
        </w:rPr>
      </w:pPr>
      <w:r w:rsidRPr="00CB3B60">
        <w:rPr>
          <w:sz w:val="24"/>
          <w:szCs w:val="24"/>
        </w:rPr>
        <w:t>In paper [4]</w:t>
      </w:r>
      <w:r w:rsidR="008E0DAD" w:rsidRPr="00CB3B60">
        <w:rPr>
          <w:sz w:val="24"/>
          <w:szCs w:val="24"/>
        </w:rPr>
        <w:t xml:space="preserve"> (W. </w:t>
      </w:r>
      <w:proofErr w:type="spellStart"/>
      <w:r w:rsidR="008E0DAD" w:rsidRPr="00CB3B60">
        <w:rPr>
          <w:sz w:val="24"/>
          <w:szCs w:val="24"/>
        </w:rPr>
        <w:t>Xie</w:t>
      </w:r>
      <w:proofErr w:type="spellEnd"/>
      <w:r w:rsidR="008E0DAD" w:rsidRPr="00CB3B60">
        <w:rPr>
          <w:sz w:val="24"/>
          <w:szCs w:val="24"/>
        </w:rPr>
        <w:t xml:space="preserve">. </w:t>
      </w:r>
      <w:r w:rsidR="008E0DAD" w:rsidRPr="00CB3B60">
        <w:rPr>
          <w:i/>
          <w:iCs/>
          <w:sz w:val="24"/>
          <w:szCs w:val="24"/>
        </w:rPr>
        <w:t>et al</w:t>
      </w:r>
      <w:r w:rsidR="008E0DAD" w:rsidRPr="00CB3B60">
        <w:rPr>
          <w:sz w:val="24"/>
          <w:szCs w:val="24"/>
        </w:rPr>
        <w:t>, 2019</w:t>
      </w:r>
      <w:r w:rsidR="00BD0C4D" w:rsidRPr="00CB3B60">
        <w:rPr>
          <w:sz w:val="24"/>
          <w:szCs w:val="24"/>
        </w:rPr>
        <w:t>) the</w:t>
      </w:r>
      <w:r w:rsidRPr="00CB3B60">
        <w:rPr>
          <w:sz w:val="24"/>
          <w:szCs w:val="24"/>
        </w:rPr>
        <w:t xml:space="preserve"> performance was evaluated based on </w:t>
      </w:r>
      <w:r w:rsidR="00BD0C4D" w:rsidRPr="00CB3B60">
        <w:rPr>
          <w:sz w:val="24"/>
          <w:szCs w:val="24"/>
        </w:rPr>
        <w:t>Precision, Recall, F-measure, F1, G-mean, AUC, and ROC</w:t>
      </w:r>
      <w:r w:rsidRPr="00CB3B60">
        <w:rPr>
          <w:sz w:val="24"/>
          <w:szCs w:val="24"/>
        </w:rPr>
        <w:t>. SVM was used as the classification model to train and assess the dataset.</w:t>
      </w:r>
    </w:p>
    <w:p w14:paraId="64623038" w14:textId="25E0C50A" w:rsidR="00634558" w:rsidRPr="00CB3B60" w:rsidRDefault="00634558" w:rsidP="00BD0C4D">
      <w:pPr>
        <w:rPr>
          <w:sz w:val="24"/>
          <w:szCs w:val="24"/>
        </w:rPr>
      </w:pPr>
    </w:p>
    <w:p w14:paraId="1DD8039D" w14:textId="2AF15BBE" w:rsidR="00634558" w:rsidRPr="00CB3B60" w:rsidRDefault="00634558" w:rsidP="00634558">
      <w:pPr>
        <w:rPr>
          <w:sz w:val="24"/>
          <w:szCs w:val="24"/>
        </w:rPr>
      </w:pPr>
      <w:r w:rsidRPr="00CB3B60">
        <w:rPr>
          <w:sz w:val="24"/>
          <w:szCs w:val="24"/>
        </w:rPr>
        <w:t xml:space="preserve">In paper [5] (H. Han </w:t>
      </w:r>
      <w:r w:rsidRPr="00CB3B60">
        <w:rPr>
          <w:i/>
          <w:iCs/>
          <w:sz w:val="24"/>
          <w:szCs w:val="24"/>
        </w:rPr>
        <w:t>et al</w:t>
      </w:r>
      <w:r w:rsidRPr="00CB3B60">
        <w:rPr>
          <w:sz w:val="24"/>
          <w:szCs w:val="24"/>
        </w:rPr>
        <w:t xml:space="preserve">., 2005) the performance was evaluated based on Confusion Matrix, Accuracy, FP rate, TP rate, and Precision. </w:t>
      </w:r>
      <w:proofErr w:type="gramStart"/>
      <w:r w:rsidRPr="00CB3B60">
        <w:rPr>
          <w:sz w:val="24"/>
          <w:szCs w:val="24"/>
        </w:rPr>
        <w:t>SVM  and</w:t>
      </w:r>
      <w:proofErr w:type="gramEnd"/>
      <w:r w:rsidRPr="00CB3B60">
        <w:rPr>
          <w:sz w:val="24"/>
          <w:szCs w:val="24"/>
        </w:rPr>
        <w:t xml:space="preserve"> ADA Booster were used as the classification model to train and assess the dataset.</w:t>
      </w:r>
    </w:p>
    <w:p w14:paraId="3AF3CB4D" w14:textId="77777777" w:rsidR="00634558" w:rsidRPr="00CB3B60" w:rsidRDefault="00634558" w:rsidP="00BD0C4D">
      <w:pPr>
        <w:rPr>
          <w:sz w:val="24"/>
          <w:szCs w:val="24"/>
        </w:rPr>
      </w:pPr>
    </w:p>
    <w:p w14:paraId="19D29C76" w14:textId="2038605E" w:rsidR="00802517" w:rsidRPr="00CB3B60" w:rsidRDefault="00802517" w:rsidP="005A3882">
      <w:pPr>
        <w:widowControl/>
        <w:adjustRightInd w:val="0"/>
        <w:rPr>
          <w:rFonts w:eastAsiaTheme="minorHAnsi"/>
          <w:sz w:val="24"/>
          <w:szCs w:val="24"/>
          <w:lang w:val="en-IN"/>
        </w:rPr>
      </w:pPr>
    </w:p>
    <w:p w14:paraId="2DD5B3F7" w14:textId="2BF5A6E3" w:rsidR="00802517" w:rsidRPr="00CB3B60" w:rsidRDefault="00C33222" w:rsidP="005A3882">
      <w:pPr>
        <w:widowControl/>
        <w:adjustRightInd w:val="0"/>
        <w:rPr>
          <w:rFonts w:eastAsiaTheme="minorHAnsi"/>
          <w:sz w:val="24"/>
          <w:szCs w:val="24"/>
          <w:lang w:val="en-IN"/>
        </w:rPr>
      </w:pPr>
      <w:r w:rsidRPr="00CB3B60">
        <w:rPr>
          <w:sz w:val="24"/>
          <w:szCs w:val="24"/>
        </w:rPr>
        <w:t xml:space="preserve">In paper [6] (N. Chawla </w:t>
      </w:r>
      <w:r w:rsidRPr="00CB3B60">
        <w:rPr>
          <w:i/>
          <w:iCs/>
          <w:sz w:val="24"/>
          <w:szCs w:val="24"/>
        </w:rPr>
        <w:t>et al.</w:t>
      </w:r>
      <w:r w:rsidRPr="00CB3B60">
        <w:rPr>
          <w:sz w:val="24"/>
          <w:szCs w:val="24"/>
        </w:rPr>
        <w:t>, 2002)</w:t>
      </w:r>
      <w:r w:rsidR="004A7E2D" w:rsidRPr="00CB3B60">
        <w:rPr>
          <w:sz w:val="24"/>
          <w:szCs w:val="24"/>
        </w:rPr>
        <w:t xml:space="preserve"> </w:t>
      </w:r>
      <w:r w:rsidRPr="00CB3B60">
        <w:rPr>
          <w:sz w:val="24"/>
          <w:szCs w:val="24"/>
        </w:rPr>
        <w:t xml:space="preserve">the performance was evaluated based on </w:t>
      </w:r>
      <w:r w:rsidR="004A7E2D" w:rsidRPr="00CB3B60">
        <w:rPr>
          <w:sz w:val="24"/>
          <w:szCs w:val="24"/>
        </w:rPr>
        <w:t xml:space="preserve">AUC, ROC Convex Hull. Naïve Bayes </w:t>
      </w:r>
      <w:r w:rsidRPr="00CB3B60">
        <w:rPr>
          <w:sz w:val="24"/>
          <w:szCs w:val="24"/>
        </w:rPr>
        <w:t>w</w:t>
      </w:r>
      <w:r w:rsidR="004A7E2D" w:rsidRPr="00CB3B60">
        <w:rPr>
          <w:sz w:val="24"/>
          <w:szCs w:val="24"/>
        </w:rPr>
        <w:t>as</w:t>
      </w:r>
      <w:r w:rsidRPr="00CB3B60">
        <w:rPr>
          <w:sz w:val="24"/>
          <w:szCs w:val="24"/>
        </w:rPr>
        <w:t xml:space="preserve"> used as the classification model to train and assess the dataset</w:t>
      </w:r>
    </w:p>
    <w:p w14:paraId="19BA231E" w14:textId="78E38649" w:rsidR="00802517" w:rsidRPr="00CB3B60" w:rsidRDefault="00802517" w:rsidP="005A3882">
      <w:pPr>
        <w:widowControl/>
        <w:adjustRightInd w:val="0"/>
        <w:rPr>
          <w:rFonts w:eastAsiaTheme="minorHAnsi"/>
          <w:sz w:val="24"/>
          <w:szCs w:val="24"/>
          <w:lang w:val="en-IN"/>
        </w:rPr>
      </w:pPr>
    </w:p>
    <w:p w14:paraId="4BA3950E" w14:textId="136B7652" w:rsidR="00802517" w:rsidRPr="00CB3B60" w:rsidRDefault="00C33222" w:rsidP="005A3882">
      <w:pPr>
        <w:widowControl/>
        <w:adjustRightInd w:val="0"/>
        <w:rPr>
          <w:rFonts w:eastAsiaTheme="minorHAnsi"/>
          <w:sz w:val="24"/>
          <w:szCs w:val="24"/>
          <w:lang w:val="en-IN"/>
        </w:rPr>
      </w:pPr>
      <w:r w:rsidRPr="00CB3B60">
        <w:rPr>
          <w:sz w:val="24"/>
          <w:szCs w:val="24"/>
        </w:rPr>
        <w:t xml:space="preserve">In paper [7] </w:t>
      </w:r>
      <w:r w:rsidR="001936D6" w:rsidRPr="00CB3B60">
        <w:rPr>
          <w:rFonts w:ascii="TimesNewRomanPSMT" w:eastAsiaTheme="minorHAnsi" w:hAnsi="TimesNewRomanPSMT" w:cs="TimesNewRomanPSMT"/>
          <w:sz w:val="24"/>
          <w:szCs w:val="24"/>
          <w:lang w:val="en-IN"/>
        </w:rPr>
        <w:t>(</w:t>
      </w:r>
      <w:proofErr w:type="spellStart"/>
      <w:r w:rsidR="001936D6" w:rsidRPr="00CB3B60">
        <w:rPr>
          <w:rFonts w:ascii="TimesNewRomanPSMT" w:eastAsiaTheme="minorHAnsi" w:hAnsi="TimesNewRomanPSMT" w:cs="TimesNewRomanPSMT"/>
          <w:sz w:val="24"/>
          <w:szCs w:val="24"/>
          <w:lang w:val="en-IN"/>
        </w:rPr>
        <w:t>Haibo</w:t>
      </w:r>
      <w:proofErr w:type="spellEnd"/>
      <w:r w:rsidR="001936D6" w:rsidRPr="00CB3B60">
        <w:rPr>
          <w:rFonts w:ascii="TimesNewRomanPSMT" w:eastAsiaTheme="minorHAnsi" w:hAnsi="TimesNewRomanPSMT" w:cs="TimesNewRomanPSMT"/>
          <w:sz w:val="24"/>
          <w:szCs w:val="24"/>
          <w:lang w:val="en-IN"/>
        </w:rPr>
        <w:t xml:space="preserve"> He, 2008)</w:t>
      </w:r>
      <w:r w:rsidR="001936D6" w:rsidRPr="00CB3B60">
        <w:rPr>
          <w:rFonts w:eastAsiaTheme="minorHAnsi"/>
          <w:sz w:val="24"/>
          <w:szCs w:val="24"/>
          <w:lang w:val="en-IN"/>
        </w:rPr>
        <w:t xml:space="preserve"> </w:t>
      </w:r>
      <w:r w:rsidRPr="00CB3B60">
        <w:rPr>
          <w:sz w:val="24"/>
          <w:szCs w:val="24"/>
        </w:rPr>
        <w:t xml:space="preserve">the performance was evaluated based on Confusion Matrix, Accuracy, FP rate, TP rate, and Precision. </w:t>
      </w:r>
      <w:proofErr w:type="gramStart"/>
      <w:r w:rsidRPr="00CB3B60">
        <w:rPr>
          <w:sz w:val="24"/>
          <w:szCs w:val="24"/>
        </w:rPr>
        <w:t>SVM  and</w:t>
      </w:r>
      <w:proofErr w:type="gramEnd"/>
      <w:r w:rsidRPr="00CB3B60">
        <w:rPr>
          <w:sz w:val="24"/>
          <w:szCs w:val="24"/>
        </w:rPr>
        <w:t xml:space="preserve"> ADA Booster were used as the classification model to train and assess the dataset</w:t>
      </w:r>
    </w:p>
    <w:p w14:paraId="70F16C9C" w14:textId="3066F717" w:rsidR="00802517" w:rsidRPr="00CB3B60" w:rsidRDefault="00802517" w:rsidP="005A3882">
      <w:pPr>
        <w:widowControl/>
        <w:adjustRightInd w:val="0"/>
        <w:rPr>
          <w:rFonts w:eastAsiaTheme="minorHAnsi"/>
          <w:sz w:val="24"/>
          <w:szCs w:val="24"/>
          <w:lang w:val="en-IN"/>
        </w:rPr>
      </w:pPr>
    </w:p>
    <w:p w14:paraId="7921F3EF" w14:textId="4012CB56" w:rsidR="00802517" w:rsidRPr="00CB3B60" w:rsidRDefault="00802517" w:rsidP="005A3882">
      <w:pPr>
        <w:widowControl/>
        <w:adjustRightInd w:val="0"/>
        <w:rPr>
          <w:rFonts w:eastAsiaTheme="minorHAnsi"/>
          <w:sz w:val="24"/>
          <w:szCs w:val="24"/>
          <w:lang w:val="en-IN"/>
        </w:rPr>
      </w:pPr>
    </w:p>
    <w:p w14:paraId="2C0F8094" w14:textId="529CDC2D" w:rsidR="00802517" w:rsidRPr="00CB3B60" w:rsidRDefault="00802517" w:rsidP="005A3882">
      <w:pPr>
        <w:widowControl/>
        <w:adjustRightInd w:val="0"/>
        <w:rPr>
          <w:rFonts w:eastAsiaTheme="minorHAnsi"/>
          <w:sz w:val="24"/>
          <w:szCs w:val="24"/>
          <w:lang w:val="en-IN"/>
        </w:rPr>
      </w:pPr>
    </w:p>
    <w:p w14:paraId="147053C9" w14:textId="6F9803BD" w:rsidR="00F8193D" w:rsidRDefault="00F8193D" w:rsidP="005A3882">
      <w:pPr>
        <w:widowControl/>
        <w:adjustRightInd w:val="0"/>
        <w:rPr>
          <w:rFonts w:eastAsiaTheme="minorHAnsi"/>
          <w:sz w:val="24"/>
          <w:szCs w:val="24"/>
          <w:lang w:val="en-IN"/>
        </w:rPr>
      </w:pPr>
    </w:p>
    <w:p w14:paraId="351E164D" w14:textId="369023DA" w:rsidR="00AF10EC" w:rsidRPr="0046455F" w:rsidRDefault="0026302B" w:rsidP="00AF10EC">
      <w:pPr>
        <w:pStyle w:val="Heading1"/>
        <w:rPr>
          <w:rFonts w:cs="Times New Roman"/>
        </w:rPr>
      </w:pPr>
      <w:bookmarkStart w:id="15" w:name="_Toc114419460"/>
      <w:r w:rsidRPr="0046455F">
        <w:rPr>
          <w:rFonts w:cs="Times New Roman"/>
        </w:rPr>
        <w:lastRenderedPageBreak/>
        <w:t xml:space="preserve">3 </w:t>
      </w:r>
      <w:r w:rsidR="00194B74" w:rsidRPr="0046455F">
        <w:rPr>
          <w:rFonts w:cs="Times New Roman"/>
        </w:rPr>
        <w:t>Methodology</w:t>
      </w:r>
      <w:r w:rsidR="00AF10EC" w:rsidRPr="0046455F">
        <w:rPr>
          <w:rFonts w:cs="Times New Roman"/>
        </w:rPr>
        <w:t>:</w:t>
      </w:r>
      <w:bookmarkEnd w:id="15"/>
    </w:p>
    <w:p w14:paraId="09506F35" w14:textId="08A6B22D" w:rsidR="009D309F" w:rsidRDefault="0026302B" w:rsidP="009D309F">
      <w:pPr>
        <w:pStyle w:val="Heading2"/>
        <w:rPr>
          <w:rFonts w:cs="Times New Roman"/>
        </w:rPr>
      </w:pPr>
      <w:bookmarkStart w:id="16" w:name="_Toc114419461"/>
      <w:r w:rsidRPr="0046455F">
        <w:rPr>
          <w:rFonts w:cs="Times New Roman"/>
        </w:rPr>
        <w:t xml:space="preserve">3.1 </w:t>
      </w:r>
      <w:r w:rsidR="00776451" w:rsidRPr="0046455F">
        <w:rPr>
          <w:rFonts w:cs="Times New Roman"/>
        </w:rPr>
        <w:t>Flow Chart:</w:t>
      </w:r>
      <w:bookmarkEnd w:id="16"/>
      <w:r w:rsidR="009D309F" w:rsidRPr="0046455F">
        <w:rPr>
          <w:rFonts w:cs="Times New Roman"/>
        </w:rPr>
        <w:t xml:space="preserve"> </w:t>
      </w:r>
    </w:p>
    <w:p w14:paraId="26580CFD" w14:textId="77777777" w:rsidR="00802517" w:rsidRPr="00802517" w:rsidRDefault="00802517" w:rsidP="00802517"/>
    <w:p w14:paraId="104EA46B" w14:textId="130C0884" w:rsidR="00C4770A" w:rsidRDefault="00023719" w:rsidP="00C4770A">
      <w:pPr>
        <w:keepNext/>
        <w:jc w:val="center"/>
      </w:pPr>
      <w:r w:rsidRPr="00023719">
        <w:rPr>
          <w:noProof/>
        </w:rPr>
        <w:drawing>
          <wp:inline distT="0" distB="0" distL="0" distR="0" wp14:anchorId="4FAF62FB" wp14:editId="1963AA0C">
            <wp:extent cx="4556760" cy="612548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67203" cy="6139518"/>
                    </a:xfrm>
                    <a:prstGeom prst="rect">
                      <a:avLst/>
                    </a:prstGeom>
                  </pic:spPr>
                </pic:pic>
              </a:graphicData>
            </a:graphic>
          </wp:inline>
        </w:drawing>
      </w:r>
    </w:p>
    <w:p w14:paraId="0833EEEA" w14:textId="6BD02333" w:rsidR="009D309F" w:rsidRPr="00C4770A" w:rsidRDefault="00C4770A" w:rsidP="00C4770A">
      <w:pPr>
        <w:pStyle w:val="Caption"/>
        <w:jc w:val="center"/>
      </w:pPr>
      <w:bookmarkStart w:id="17" w:name="_Toc114419203"/>
      <w:bookmarkStart w:id="18" w:name="_Toc114419500"/>
      <w:r>
        <w:t xml:space="preserve">Figure </w:t>
      </w:r>
      <w:fldSimple w:instr=" SEQ Figure \* ARABIC ">
        <w:r w:rsidR="00E429B0">
          <w:rPr>
            <w:noProof/>
          </w:rPr>
          <w:t>2</w:t>
        </w:r>
      </w:fldSimple>
      <w:r>
        <w:t xml:space="preserve"> </w:t>
      </w:r>
      <w:r w:rsidRPr="00CC51DC">
        <w:t>A Flow chart for the research process</w:t>
      </w:r>
      <w:bookmarkEnd w:id="17"/>
      <w:bookmarkEnd w:id="18"/>
    </w:p>
    <w:p w14:paraId="7DCA6CF7" w14:textId="7267926C" w:rsidR="0086025A" w:rsidRDefault="0086025A" w:rsidP="00AF10EC"/>
    <w:p w14:paraId="0A6926DC" w14:textId="12C3928C" w:rsidR="0086025A" w:rsidRDefault="0086025A" w:rsidP="00AF10EC"/>
    <w:p w14:paraId="73D9AF91" w14:textId="26753D6E" w:rsidR="0086025A" w:rsidRDefault="0086025A" w:rsidP="00AF10EC"/>
    <w:p w14:paraId="7AC26E16" w14:textId="6E89E041" w:rsidR="0086025A" w:rsidRDefault="0086025A" w:rsidP="00AF10EC"/>
    <w:p w14:paraId="3A6D1DAB" w14:textId="008AE22C" w:rsidR="0086025A" w:rsidRDefault="0086025A" w:rsidP="00AF10EC"/>
    <w:p w14:paraId="6B135ECA" w14:textId="194A10D1" w:rsidR="0086025A" w:rsidRDefault="0086025A" w:rsidP="00AF10EC"/>
    <w:p w14:paraId="7958487F" w14:textId="77777777" w:rsidR="0086025A" w:rsidRPr="0046455F" w:rsidRDefault="0086025A" w:rsidP="00AF10EC"/>
    <w:p w14:paraId="0A8A5EC8" w14:textId="60774272" w:rsidR="003D2A49" w:rsidRPr="0046455F" w:rsidRDefault="00244619" w:rsidP="00776451">
      <w:pPr>
        <w:pStyle w:val="Heading2"/>
        <w:rPr>
          <w:rFonts w:cs="Times New Roman"/>
        </w:rPr>
      </w:pPr>
      <w:bookmarkStart w:id="19" w:name="_Toc114419462"/>
      <w:r w:rsidRPr="0046455F">
        <w:rPr>
          <w:rFonts w:cs="Times New Roman"/>
        </w:rPr>
        <w:lastRenderedPageBreak/>
        <w:t xml:space="preserve">3.2 </w:t>
      </w:r>
      <w:r w:rsidR="001631F6">
        <w:rPr>
          <w:rFonts w:cs="Times New Roman"/>
        </w:rPr>
        <w:t xml:space="preserve">Generating </w:t>
      </w:r>
      <w:r w:rsidR="00776451" w:rsidRPr="0046455F">
        <w:rPr>
          <w:rFonts w:cs="Times New Roman"/>
        </w:rPr>
        <w:t>Synthetic Imbalance Dataset:</w:t>
      </w:r>
      <w:r w:rsidR="00266E15" w:rsidRPr="0046455F">
        <w:rPr>
          <w:rFonts w:cs="Times New Roman"/>
        </w:rPr>
        <w:t xml:space="preserve"> Move this to impl</w:t>
      </w:r>
      <w:r w:rsidR="001631F6">
        <w:rPr>
          <w:rFonts w:cs="Times New Roman"/>
        </w:rPr>
        <w:t>e</w:t>
      </w:r>
      <w:r w:rsidR="00266E15" w:rsidRPr="0046455F">
        <w:rPr>
          <w:rFonts w:cs="Times New Roman"/>
        </w:rPr>
        <w:t>mentation</w:t>
      </w:r>
      <w:bookmarkEnd w:id="19"/>
    </w:p>
    <w:p w14:paraId="426CFA17" w14:textId="74A28302" w:rsidR="00776451" w:rsidRPr="0046455F" w:rsidRDefault="00776451" w:rsidP="00776451"/>
    <w:p w14:paraId="7B1C704C" w14:textId="5A9E7893" w:rsidR="00A17048" w:rsidRPr="004B7854" w:rsidRDefault="005D5BBF" w:rsidP="00776451">
      <w:pPr>
        <w:rPr>
          <w:sz w:val="24"/>
          <w:szCs w:val="24"/>
        </w:rPr>
      </w:pPr>
      <w:r w:rsidRPr="004B7854">
        <w:rPr>
          <w:sz w:val="24"/>
          <w:szCs w:val="24"/>
        </w:rPr>
        <w:t>The research is performed using multiple</w:t>
      </w:r>
      <w:r w:rsidR="00D94EB2" w:rsidRPr="004B7854">
        <w:rPr>
          <w:sz w:val="24"/>
          <w:szCs w:val="24"/>
        </w:rPr>
        <w:t xml:space="preserve"> different </w:t>
      </w:r>
      <w:r w:rsidRPr="004B7854">
        <w:rPr>
          <w:sz w:val="24"/>
          <w:szCs w:val="24"/>
        </w:rPr>
        <w:t xml:space="preserve">types of data few of the examples are shown in the </w:t>
      </w:r>
      <w:r w:rsidR="00533239" w:rsidRPr="004B7854">
        <w:rPr>
          <w:sz w:val="24"/>
          <w:szCs w:val="24"/>
        </w:rPr>
        <w:t>next</w:t>
      </w:r>
      <w:r w:rsidR="00D94EB2" w:rsidRPr="004B7854">
        <w:rPr>
          <w:sz w:val="24"/>
          <w:szCs w:val="24"/>
        </w:rPr>
        <w:t xml:space="preserve"> section</w:t>
      </w:r>
      <w:r w:rsidR="00A17048" w:rsidRPr="004B7854">
        <w:rPr>
          <w:sz w:val="24"/>
          <w:szCs w:val="24"/>
        </w:rPr>
        <w:t>.</w:t>
      </w:r>
      <w:r w:rsidRPr="004B7854">
        <w:rPr>
          <w:sz w:val="24"/>
          <w:szCs w:val="24"/>
        </w:rPr>
        <w:t xml:space="preserve"> </w:t>
      </w:r>
      <w:r w:rsidR="00A17048" w:rsidRPr="004B7854">
        <w:rPr>
          <w:sz w:val="24"/>
          <w:szCs w:val="24"/>
        </w:rPr>
        <w:t>T</w:t>
      </w:r>
      <w:r w:rsidRPr="004B7854">
        <w:rPr>
          <w:sz w:val="24"/>
          <w:szCs w:val="24"/>
        </w:rPr>
        <w:t>he shape of the data</w:t>
      </w:r>
      <w:r w:rsidR="00A17048" w:rsidRPr="004B7854">
        <w:rPr>
          <w:sz w:val="24"/>
          <w:szCs w:val="24"/>
        </w:rPr>
        <w:t>set</w:t>
      </w:r>
      <w:r w:rsidRPr="004B7854">
        <w:rPr>
          <w:sz w:val="24"/>
          <w:szCs w:val="24"/>
        </w:rPr>
        <w:t xml:space="preserve"> is controlled using </w:t>
      </w:r>
      <w:r w:rsidR="00A17048" w:rsidRPr="004B7854">
        <w:rPr>
          <w:sz w:val="24"/>
          <w:szCs w:val="24"/>
        </w:rPr>
        <w:t>the Covariance Matrix. Furthermore, two more variables are passed into the function separation and overlapping where separation provides a gap between the minority and majority, while overlapping provides the amount of percentage where the majority class overlaps with the minority class.</w:t>
      </w:r>
    </w:p>
    <w:p w14:paraId="62C36DF4" w14:textId="3FA388B7" w:rsidR="00A17048" w:rsidRPr="0046455F" w:rsidRDefault="00A17048" w:rsidP="004B7854">
      <w:r w:rsidRPr="004B7854">
        <w:rPr>
          <w:sz w:val="24"/>
          <w:szCs w:val="24"/>
        </w:rPr>
        <w:t xml:space="preserve">In the given four datasets the majority class contains 2000 data </w:t>
      </w:r>
      <w:proofErr w:type="gramStart"/>
      <w:r w:rsidRPr="004B7854">
        <w:rPr>
          <w:sz w:val="24"/>
          <w:szCs w:val="24"/>
        </w:rPr>
        <w:t>points</w:t>
      </w:r>
      <w:proofErr w:type="gramEnd"/>
      <w:r w:rsidRPr="004B7854">
        <w:rPr>
          <w:sz w:val="24"/>
          <w:szCs w:val="24"/>
        </w:rPr>
        <w:t xml:space="preserve"> and the minority contains 2</w:t>
      </w:r>
      <w:r w:rsidR="003A4C84" w:rsidRPr="004B7854">
        <w:rPr>
          <w:sz w:val="24"/>
          <w:szCs w:val="24"/>
        </w:rPr>
        <w:t>5</w:t>
      </w:r>
      <w:r w:rsidRPr="004B7854">
        <w:rPr>
          <w:sz w:val="24"/>
          <w:szCs w:val="24"/>
        </w:rPr>
        <w:t>0 creating a ratio of 10:1, the separation and overlap are kept at 10 and 60 percent respectively</w:t>
      </w:r>
      <w:r w:rsidRPr="0046455F">
        <w:t>.</w:t>
      </w:r>
      <w:r w:rsidR="00572BA2">
        <w:tab/>
      </w:r>
    </w:p>
    <w:p w14:paraId="064383B0" w14:textId="1B95D3EA" w:rsidR="00A17048" w:rsidRPr="004B7854" w:rsidRDefault="00D20188" w:rsidP="00776451">
      <w:pPr>
        <w:rPr>
          <w:sz w:val="24"/>
          <w:szCs w:val="24"/>
        </w:rPr>
      </w:pPr>
      <w:r w:rsidRPr="004B7854">
        <w:rPr>
          <w:noProof/>
          <w:sz w:val="24"/>
          <w:szCs w:val="24"/>
        </w:rPr>
        <mc:AlternateContent>
          <mc:Choice Requires="wps">
            <w:drawing>
              <wp:anchor distT="0" distB="0" distL="114300" distR="114300" simplePos="0" relativeHeight="251711488" behindDoc="0" locked="0" layoutInCell="1" allowOverlap="1" wp14:anchorId="5DEF67F6" wp14:editId="7022EA82">
                <wp:simplePos x="0" y="0"/>
                <wp:positionH relativeFrom="column">
                  <wp:posOffset>2269490</wp:posOffset>
                </wp:positionH>
                <wp:positionV relativeFrom="paragraph">
                  <wp:posOffset>2286000</wp:posOffset>
                </wp:positionV>
                <wp:extent cx="2078990"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2078990" cy="635"/>
                        </a:xfrm>
                        <a:prstGeom prst="rect">
                          <a:avLst/>
                        </a:prstGeom>
                        <a:solidFill>
                          <a:prstClr val="white"/>
                        </a:solidFill>
                        <a:ln>
                          <a:noFill/>
                        </a:ln>
                      </wps:spPr>
                      <wps:txbx>
                        <w:txbxContent>
                          <w:p w14:paraId="25C08D23" w14:textId="36EDC598" w:rsidR="00D20188" w:rsidRPr="00061AE2" w:rsidRDefault="00D20188" w:rsidP="00D20188">
                            <w:pPr>
                              <w:pStyle w:val="Caption"/>
                              <w:rPr>
                                <w:noProof/>
                              </w:rPr>
                            </w:pPr>
                            <w:bookmarkStart w:id="20" w:name="_Toc114419204"/>
                            <w:bookmarkStart w:id="21" w:name="_Toc114419501"/>
                            <w:r>
                              <w:t xml:space="preserve">Figure </w:t>
                            </w:r>
                            <w:fldSimple w:instr=" SEQ Figure \* ARABIC ">
                              <w:r w:rsidR="00E429B0">
                                <w:rPr>
                                  <w:noProof/>
                                </w:rPr>
                                <w:t>3</w:t>
                              </w:r>
                            </w:fldSimple>
                            <w:r>
                              <w:t xml:space="preserve"> Data Distribution</w:t>
                            </w:r>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F67F6" id="Text Box 6" o:spid="_x0000_s1027" type="#_x0000_t202" style="position:absolute;margin-left:178.7pt;margin-top:180pt;width:163.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" stroked="f">
                <v:textbox style="mso-fit-shape-to-text:t" inset="0,0,0,0">
                  <w:txbxContent>
                    <w:p w14:paraId="25C08D23" w14:textId="36EDC598" w:rsidR="00D20188" w:rsidRPr="00061AE2" w:rsidRDefault="00D20188" w:rsidP="00D20188">
                      <w:pPr>
                        <w:pStyle w:val="Caption"/>
                        <w:rPr>
                          <w:noProof/>
                        </w:rPr>
                      </w:pPr>
                      <w:bookmarkStart w:id="22" w:name="_Toc114419204"/>
                      <w:bookmarkStart w:id="23" w:name="_Toc114419501"/>
                      <w:r>
                        <w:t xml:space="preserve">Figure </w:t>
                      </w:r>
                      <w:fldSimple w:instr=" SEQ Figure \* ARABIC ">
                        <w:r w:rsidR="00E429B0">
                          <w:rPr>
                            <w:noProof/>
                          </w:rPr>
                          <w:t>3</w:t>
                        </w:r>
                      </w:fldSimple>
                      <w:r>
                        <w:t xml:space="preserve"> Data Distribution</w:t>
                      </w:r>
                      <w:bookmarkEnd w:id="22"/>
                      <w:bookmarkEnd w:id="23"/>
                    </w:p>
                  </w:txbxContent>
                </v:textbox>
                <w10:wrap type="topAndBottom"/>
              </v:shape>
            </w:pict>
          </mc:Fallback>
        </mc:AlternateContent>
      </w:r>
      <w:r w:rsidR="00AA3143" w:rsidRPr="004B7854">
        <w:rPr>
          <w:noProof/>
          <w:sz w:val="24"/>
          <w:szCs w:val="24"/>
        </w:rPr>
        <w:drawing>
          <wp:anchor distT="0" distB="0" distL="114300" distR="114300" simplePos="0" relativeHeight="251696128" behindDoc="0" locked="0" layoutInCell="1" allowOverlap="1" wp14:anchorId="382E1238" wp14:editId="12835301">
            <wp:simplePos x="0" y="0"/>
            <wp:positionH relativeFrom="column">
              <wp:posOffset>3221990</wp:posOffset>
            </wp:positionH>
            <wp:positionV relativeFrom="paragraph">
              <wp:posOffset>463550</wp:posOffset>
            </wp:positionV>
            <wp:extent cx="2078990" cy="1752600"/>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78990" cy="1752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A3143" w:rsidRPr="004B7854">
        <w:rPr>
          <w:noProof/>
          <w:sz w:val="24"/>
          <w:szCs w:val="24"/>
        </w:rPr>
        <w:drawing>
          <wp:anchor distT="0" distB="0" distL="114300" distR="114300" simplePos="0" relativeHeight="251695104" behindDoc="0" locked="0" layoutInCell="1" allowOverlap="1" wp14:anchorId="2054719D" wp14:editId="72A05F3A">
            <wp:simplePos x="0" y="0"/>
            <wp:positionH relativeFrom="margin">
              <wp:align>left</wp:align>
            </wp:positionH>
            <wp:positionV relativeFrom="paragraph">
              <wp:posOffset>490855</wp:posOffset>
            </wp:positionV>
            <wp:extent cx="2028825" cy="1733550"/>
            <wp:effectExtent l="0" t="0" r="952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28825" cy="1733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7048" w:rsidRPr="004B7854">
        <w:rPr>
          <w:sz w:val="24"/>
          <w:szCs w:val="24"/>
        </w:rPr>
        <w:t>Additionally, the</w:t>
      </w:r>
      <w:r w:rsidR="00A17048" w:rsidRPr="0046455F">
        <w:t xml:space="preserve"> Di</w:t>
      </w:r>
      <w:r w:rsidR="00A17048" w:rsidRPr="004B7854">
        <w:rPr>
          <w:sz w:val="24"/>
          <w:szCs w:val="24"/>
        </w:rPr>
        <w:t xml:space="preserve">stribution for all the datasets is maintained as normal /gaussian distribution as most of the real-world data are bell-shaped. </w:t>
      </w:r>
    </w:p>
    <w:p w14:paraId="7C47E2E5" w14:textId="0DE992B4" w:rsidR="00776451" w:rsidRPr="0046455F" w:rsidRDefault="00244619" w:rsidP="00776451">
      <w:pPr>
        <w:pStyle w:val="Heading2"/>
        <w:rPr>
          <w:rFonts w:cs="Times New Roman"/>
        </w:rPr>
      </w:pPr>
      <w:bookmarkStart w:id="24" w:name="_Toc114419463"/>
      <w:r w:rsidRPr="0046455F">
        <w:rPr>
          <w:rFonts w:cs="Times New Roman"/>
        </w:rPr>
        <w:t xml:space="preserve">3.3 </w:t>
      </w:r>
      <w:r w:rsidR="00290EA1" w:rsidRPr="0046455F">
        <w:rPr>
          <w:rFonts w:cs="Times New Roman"/>
        </w:rPr>
        <w:t>Exploratory Data Analysis (</w:t>
      </w:r>
      <w:r w:rsidR="00776451" w:rsidRPr="0046455F">
        <w:rPr>
          <w:rFonts w:cs="Times New Roman"/>
        </w:rPr>
        <w:t>EDA</w:t>
      </w:r>
      <w:r w:rsidR="00290EA1" w:rsidRPr="0046455F">
        <w:rPr>
          <w:rFonts w:cs="Times New Roman"/>
        </w:rPr>
        <w:t>)</w:t>
      </w:r>
      <w:r w:rsidR="00776451" w:rsidRPr="0046455F">
        <w:rPr>
          <w:rFonts w:cs="Times New Roman"/>
        </w:rPr>
        <w:t xml:space="preserve"> / Data Pre-processing:</w:t>
      </w:r>
      <w:bookmarkEnd w:id="24"/>
    </w:p>
    <w:p w14:paraId="1A6A47F3" w14:textId="04A1AD0D" w:rsidR="00776451" w:rsidRPr="0046455F" w:rsidRDefault="00776451" w:rsidP="00776451"/>
    <w:p w14:paraId="13519F14" w14:textId="74774BE2" w:rsidR="00BC71B9" w:rsidRPr="0046455F" w:rsidRDefault="00BC71B9" w:rsidP="00776451">
      <w:pPr>
        <w:rPr>
          <w:sz w:val="24"/>
          <w:szCs w:val="24"/>
        </w:rPr>
      </w:pPr>
      <w:r w:rsidRPr="0046455F">
        <w:rPr>
          <w:sz w:val="24"/>
          <w:szCs w:val="24"/>
        </w:rPr>
        <w:t>As the dataset is generated artificially the dataset does not contain any empty/ unwanted data points. Furthermore, the only pre-processing performed on the dataset is to find any outlier in features</w:t>
      </w:r>
      <w:r w:rsidR="007064C2">
        <w:rPr>
          <w:sz w:val="24"/>
          <w:szCs w:val="24"/>
        </w:rPr>
        <w:t xml:space="preserve"> or columns</w:t>
      </w:r>
      <w:r w:rsidRPr="0046455F">
        <w:rPr>
          <w:sz w:val="24"/>
          <w:szCs w:val="24"/>
        </w:rPr>
        <w:t xml:space="preserve"> and drop those cases</w:t>
      </w:r>
      <w:r w:rsidR="007064C2">
        <w:rPr>
          <w:sz w:val="24"/>
          <w:szCs w:val="24"/>
        </w:rPr>
        <w:t>,</w:t>
      </w:r>
      <w:r w:rsidRPr="0046455F">
        <w:rPr>
          <w:sz w:val="24"/>
          <w:szCs w:val="24"/>
        </w:rPr>
        <w:t xml:space="preserve"> an</w:t>
      </w:r>
      <w:r w:rsidR="007064C2">
        <w:rPr>
          <w:sz w:val="24"/>
          <w:szCs w:val="24"/>
        </w:rPr>
        <w:t>d</w:t>
      </w:r>
      <w:r w:rsidRPr="0046455F">
        <w:rPr>
          <w:sz w:val="24"/>
          <w:szCs w:val="24"/>
        </w:rPr>
        <w:t xml:space="preserve"> the model it </w:t>
      </w:r>
      <w:proofErr w:type="gramStart"/>
      <w:r w:rsidRPr="0046455F">
        <w:rPr>
          <w:sz w:val="24"/>
          <w:szCs w:val="24"/>
        </w:rPr>
        <w:t>testing</w:t>
      </w:r>
      <w:proofErr w:type="gramEnd"/>
      <w:r w:rsidRPr="0046455F">
        <w:rPr>
          <w:sz w:val="24"/>
          <w:szCs w:val="24"/>
        </w:rPr>
        <w:t xml:space="preserve"> with drop different</w:t>
      </w:r>
    </w:p>
    <w:p w14:paraId="0D14B912" w14:textId="77777777" w:rsidR="00BC71B9" w:rsidRPr="0046455F" w:rsidRDefault="00BC71B9" w:rsidP="00776451"/>
    <w:p w14:paraId="77E34F77" w14:textId="6C7F6F5A" w:rsidR="00776451" w:rsidRPr="0046455F" w:rsidRDefault="00244619" w:rsidP="00776451">
      <w:pPr>
        <w:pStyle w:val="Heading2"/>
        <w:rPr>
          <w:rFonts w:cs="Times New Roman"/>
        </w:rPr>
      </w:pPr>
      <w:bookmarkStart w:id="25" w:name="_Toc114419464"/>
      <w:r w:rsidRPr="0046455F">
        <w:rPr>
          <w:rFonts w:cs="Times New Roman"/>
        </w:rPr>
        <w:t xml:space="preserve">3.4 </w:t>
      </w:r>
      <w:r w:rsidR="00776451" w:rsidRPr="0046455F">
        <w:rPr>
          <w:rFonts w:cs="Times New Roman"/>
        </w:rPr>
        <w:t>Dataset Split:</w:t>
      </w:r>
      <w:bookmarkEnd w:id="25"/>
    </w:p>
    <w:p w14:paraId="319F3CAA" w14:textId="58C09AD4" w:rsidR="00A17048" w:rsidRPr="0046455F" w:rsidRDefault="00A17048" w:rsidP="00A17048"/>
    <w:p w14:paraId="6D2216E3" w14:textId="2E0A45B4" w:rsidR="00A17048" w:rsidRPr="0046455F" w:rsidRDefault="00A17048" w:rsidP="00A17048">
      <w:pPr>
        <w:rPr>
          <w:sz w:val="24"/>
          <w:szCs w:val="24"/>
        </w:rPr>
      </w:pPr>
      <w:r w:rsidRPr="0046455F">
        <w:rPr>
          <w:sz w:val="24"/>
          <w:szCs w:val="24"/>
        </w:rPr>
        <w:t xml:space="preserve">To </w:t>
      </w:r>
      <w:r w:rsidR="001E0309">
        <w:rPr>
          <w:sz w:val="24"/>
          <w:szCs w:val="24"/>
        </w:rPr>
        <w:t>evaluate</w:t>
      </w:r>
      <w:r w:rsidRPr="0046455F">
        <w:rPr>
          <w:sz w:val="24"/>
          <w:szCs w:val="24"/>
        </w:rPr>
        <w:t xml:space="preserve"> the performance of the machine learning algorithms a train-test split procedure is </w:t>
      </w:r>
      <w:proofErr w:type="gramStart"/>
      <w:r w:rsidRPr="0046455F">
        <w:rPr>
          <w:sz w:val="24"/>
          <w:szCs w:val="24"/>
        </w:rPr>
        <w:t>used where most commonly</w:t>
      </w:r>
      <w:proofErr w:type="gramEnd"/>
      <w:r w:rsidR="000F5E96">
        <w:rPr>
          <w:sz w:val="24"/>
          <w:szCs w:val="24"/>
        </w:rPr>
        <w:t xml:space="preserve"> </w:t>
      </w:r>
      <w:r w:rsidRPr="0046455F">
        <w:rPr>
          <w:sz w:val="24"/>
          <w:szCs w:val="24"/>
        </w:rPr>
        <w:t>the data is split in 80-20 configurations where 80 percent is for train purposes and 20 percent is for testing the model.</w:t>
      </w:r>
    </w:p>
    <w:p w14:paraId="0B90816A" w14:textId="71726535" w:rsidR="0005796F" w:rsidRPr="0046455F" w:rsidRDefault="00A17048" w:rsidP="00A17048">
      <w:pPr>
        <w:rPr>
          <w:sz w:val="24"/>
          <w:szCs w:val="24"/>
        </w:rPr>
      </w:pPr>
      <w:r w:rsidRPr="0046455F">
        <w:rPr>
          <w:sz w:val="24"/>
          <w:szCs w:val="24"/>
        </w:rPr>
        <w:t>A machine learning library known as scikit-learn is used to implement the train-test split by calling a function “</w:t>
      </w:r>
      <w:proofErr w:type="spellStart"/>
      <w:r w:rsidRPr="0046455F">
        <w:rPr>
          <w:sz w:val="24"/>
          <w:szCs w:val="24"/>
        </w:rPr>
        <w:t>train_test_</w:t>
      </w:r>
      <w:proofErr w:type="gramStart"/>
      <w:r w:rsidRPr="0046455F">
        <w:rPr>
          <w:sz w:val="24"/>
          <w:szCs w:val="24"/>
        </w:rPr>
        <w:t>split</w:t>
      </w:r>
      <w:proofErr w:type="spellEnd"/>
      <w:r w:rsidRPr="0046455F">
        <w:rPr>
          <w:sz w:val="24"/>
          <w:szCs w:val="24"/>
        </w:rPr>
        <w:t>(</w:t>
      </w:r>
      <w:proofErr w:type="gramEnd"/>
      <w:r w:rsidRPr="0046455F">
        <w:rPr>
          <w:sz w:val="24"/>
          <w:szCs w:val="24"/>
        </w:rPr>
        <w:t>)” and passing the dependent and target value separately as parameters.</w:t>
      </w:r>
    </w:p>
    <w:p w14:paraId="4F0FE937" w14:textId="4E9C1DCE" w:rsidR="00A17048" w:rsidRPr="0005796F" w:rsidRDefault="00244619" w:rsidP="0005796F">
      <w:pPr>
        <w:pStyle w:val="Heading2"/>
        <w:rPr>
          <w:rFonts w:cs="Times New Roman"/>
        </w:rPr>
      </w:pPr>
      <w:bookmarkStart w:id="26" w:name="_Toc114419465"/>
      <w:r w:rsidRPr="0046455F">
        <w:rPr>
          <w:rFonts w:cs="Times New Roman"/>
        </w:rPr>
        <w:t xml:space="preserve">3.5 </w:t>
      </w:r>
      <w:r w:rsidR="00776451" w:rsidRPr="0046455F">
        <w:rPr>
          <w:rFonts w:cs="Times New Roman"/>
        </w:rPr>
        <w:t>Classification models:</w:t>
      </w:r>
      <w:bookmarkEnd w:id="26"/>
    </w:p>
    <w:p w14:paraId="7EECFFF5" w14:textId="01340543" w:rsidR="00A17048" w:rsidRPr="0046455F" w:rsidRDefault="005660F6" w:rsidP="00776451">
      <w:pPr>
        <w:rPr>
          <w:sz w:val="24"/>
          <w:szCs w:val="24"/>
        </w:rPr>
      </w:pPr>
      <w:r w:rsidRPr="003A278D">
        <w:rPr>
          <w:sz w:val="24"/>
          <w:szCs w:val="24"/>
        </w:rPr>
        <w:t>Various classification models</w:t>
      </w:r>
      <w:r w:rsidR="00A17048" w:rsidRPr="003A278D">
        <w:rPr>
          <w:sz w:val="24"/>
          <w:szCs w:val="24"/>
        </w:rPr>
        <w:t xml:space="preserve"> can be used to check the accuracy of the newly proposed oversampling algorithm, However, </w:t>
      </w:r>
      <w:r w:rsidR="002F1047" w:rsidRPr="003A278D">
        <w:rPr>
          <w:sz w:val="24"/>
          <w:szCs w:val="24"/>
        </w:rPr>
        <w:t>for this report</w:t>
      </w:r>
      <w:r w:rsidR="00A82DBC">
        <w:rPr>
          <w:sz w:val="24"/>
          <w:szCs w:val="24"/>
        </w:rPr>
        <w:t>,</w:t>
      </w:r>
      <w:r w:rsidR="00A17048" w:rsidRPr="003A278D">
        <w:rPr>
          <w:sz w:val="24"/>
          <w:szCs w:val="24"/>
        </w:rPr>
        <w:t xml:space="preserve"> Naïve Bayes</w:t>
      </w:r>
      <w:r w:rsidR="002F1047" w:rsidRPr="003A278D">
        <w:rPr>
          <w:sz w:val="24"/>
          <w:szCs w:val="24"/>
        </w:rPr>
        <w:t>, Support Vector Machine</w:t>
      </w:r>
      <w:r w:rsidR="00411362">
        <w:rPr>
          <w:sz w:val="24"/>
          <w:szCs w:val="24"/>
        </w:rPr>
        <w:t xml:space="preserve"> (SVM)</w:t>
      </w:r>
      <w:r w:rsidR="002F1047" w:rsidRPr="003A278D">
        <w:rPr>
          <w:sz w:val="24"/>
          <w:szCs w:val="24"/>
        </w:rPr>
        <w:t>, and Multi-layer perceptron</w:t>
      </w:r>
      <w:r w:rsidR="00DA320A">
        <w:rPr>
          <w:sz w:val="24"/>
          <w:szCs w:val="24"/>
        </w:rPr>
        <w:t xml:space="preserve"> (MLP)</w:t>
      </w:r>
      <w:r w:rsidR="002F1047" w:rsidRPr="003A278D">
        <w:rPr>
          <w:sz w:val="24"/>
          <w:szCs w:val="24"/>
        </w:rPr>
        <w:t xml:space="preserve"> are </w:t>
      </w:r>
      <w:r w:rsidR="00A17048" w:rsidRPr="003A278D">
        <w:rPr>
          <w:sz w:val="24"/>
          <w:szCs w:val="24"/>
        </w:rPr>
        <w:t>mainly used to test the accuracy of the new oversampling algorithm, but in the future</w:t>
      </w:r>
      <w:r w:rsidR="00A82DBC">
        <w:rPr>
          <w:sz w:val="24"/>
          <w:szCs w:val="24"/>
        </w:rPr>
        <w:t>,</w:t>
      </w:r>
      <w:r w:rsidR="002F1047" w:rsidRPr="003A278D">
        <w:rPr>
          <w:sz w:val="24"/>
          <w:szCs w:val="24"/>
        </w:rPr>
        <w:t xml:space="preserve"> we can apply more classification models to check how </w:t>
      </w:r>
      <w:r w:rsidR="00A82DBC">
        <w:rPr>
          <w:sz w:val="24"/>
          <w:szCs w:val="24"/>
        </w:rPr>
        <w:t xml:space="preserve">the </w:t>
      </w:r>
      <w:r w:rsidR="002F1047" w:rsidRPr="003A278D">
        <w:rPr>
          <w:sz w:val="24"/>
          <w:szCs w:val="24"/>
        </w:rPr>
        <w:t xml:space="preserve">proposed algorithm works </w:t>
      </w:r>
      <w:r w:rsidR="00A82DBC">
        <w:rPr>
          <w:sz w:val="24"/>
          <w:szCs w:val="24"/>
        </w:rPr>
        <w:t>with</w:t>
      </w:r>
      <w:r w:rsidR="002F1047" w:rsidRPr="003A278D">
        <w:rPr>
          <w:sz w:val="24"/>
          <w:szCs w:val="24"/>
        </w:rPr>
        <w:t xml:space="preserve"> them</w:t>
      </w:r>
      <w:r w:rsidR="00A82DBC">
        <w:rPr>
          <w:sz w:val="24"/>
          <w:szCs w:val="24"/>
        </w:rPr>
        <w:t>.</w:t>
      </w:r>
    </w:p>
    <w:p w14:paraId="58088426" w14:textId="063F7552" w:rsidR="00A17048" w:rsidRPr="004903E9" w:rsidRDefault="004903E9" w:rsidP="003601DF">
      <w:pPr>
        <w:pStyle w:val="Heading5"/>
      </w:pPr>
      <w:bookmarkStart w:id="27" w:name="_Toc114419466"/>
      <w:r w:rsidRPr="004903E9">
        <w:lastRenderedPageBreak/>
        <w:t xml:space="preserve">3.5.1 </w:t>
      </w:r>
      <w:r w:rsidR="00A17048" w:rsidRPr="004903E9">
        <w:t>Naïve Bayes</w:t>
      </w:r>
      <w:r w:rsidR="007E3F00">
        <w:t>:</w:t>
      </w:r>
      <w:bookmarkEnd w:id="27"/>
    </w:p>
    <w:p w14:paraId="2B869C5E" w14:textId="4B84871B" w:rsidR="003666FE" w:rsidRPr="0046455F" w:rsidRDefault="00A1142D" w:rsidP="00A1142D">
      <w:pPr>
        <w:jc w:val="center"/>
        <w:rPr>
          <w:b/>
          <w:bCs/>
          <w:sz w:val="24"/>
          <w:szCs w:val="24"/>
        </w:rPr>
      </w:pPr>
      <w:r w:rsidRPr="004903E9">
        <w:rPr>
          <w:noProof/>
        </w:rPr>
        <w:drawing>
          <wp:inline distT="0" distB="0" distL="0" distR="0" wp14:anchorId="79BEF44B" wp14:editId="6EF005C1">
            <wp:extent cx="2277110" cy="483870"/>
            <wp:effectExtent l="0" t="0" r="889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77110" cy="483870"/>
                    </a:xfrm>
                    <a:prstGeom prst="rect">
                      <a:avLst/>
                    </a:prstGeom>
                    <a:noFill/>
                    <a:ln>
                      <a:noFill/>
                    </a:ln>
                  </pic:spPr>
                </pic:pic>
              </a:graphicData>
            </a:graphic>
          </wp:inline>
        </w:drawing>
      </w:r>
    </w:p>
    <w:p w14:paraId="1C17FF8A" w14:textId="65F415E9" w:rsidR="00F254AF" w:rsidRPr="0046455F" w:rsidRDefault="00F254AF" w:rsidP="003666FE">
      <w:pPr>
        <w:rPr>
          <w:sz w:val="24"/>
          <w:szCs w:val="24"/>
        </w:rPr>
      </w:pPr>
      <w:r w:rsidRPr="0046455F">
        <w:rPr>
          <w:sz w:val="24"/>
          <w:szCs w:val="24"/>
        </w:rPr>
        <w:t>This algorithm works very well with spam filtering, sentiment analysis</w:t>
      </w:r>
      <w:r w:rsidR="0067208E">
        <w:rPr>
          <w:sz w:val="24"/>
          <w:szCs w:val="24"/>
        </w:rPr>
        <w:t>,</w:t>
      </w:r>
      <w:r w:rsidR="00A71323">
        <w:rPr>
          <w:sz w:val="24"/>
          <w:szCs w:val="24"/>
        </w:rPr>
        <w:t xml:space="preserve"> </w:t>
      </w:r>
      <w:r w:rsidR="00A71323" w:rsidRPr="0046455F">
        <w:rPr>
          <w:sz w:val="24"/>
          <w:szCs w:val="24"/>
        </w:rPr>
        <w:t>etc. The</w:t>
      </w:r>
      <w:r w:rsidRPr="0046455F">
        <w:rPr>
          <w:sz w:val="24"/>
          <w:szCs w:val="24"/>
        </w:rPr>
        <w:t xml:space="preserve"> advantage of this model is that it has low time complexity making it faster and easy to implement as this model does not require any hyperparameter tuning. however, the biggest setback of this model is that it requires the predictors to be independent, while in most </w:t>
      </w:r>
      <w:proofErr w:type="gramStart"/>
      <w:r w:rsidRPr="0046455F">
        <w:rPr>
          <w:sz w:val="24"/>
          <w:szCs w:val="24"/>
        </w:rPr>
        <w:t>real</w:t>
      </w:r>
      <w:r w:rsidR="003D422D">
        <w:rPr>
          <w:sz w:val="24"/>
          <w:szCs w:val="24"/>
        </w:rPr>
        <w:t xml:space="preserve"> </w:t>
      </w:r>
      <w:r w:rsidRPr="0046455F">
        <w:rPr>
          <w:sz w:val="24"/>
          <w:szCs w:val="24"/>
        </w:rPr>
        <w:t>life</w:t>
      </w:r>
      <w:proofErr w:type="gramEnd"/>
      <w:r w:rsidR="0069182C">
        <w:rPr>
          <w:sz w:val="24"/>
          <w:szCs w:val="24"/>
        </w:rPr>
        <w:t xml:space="preserve"> datasets</w:t>
      </w:r>
      <w:r w:rsidRPr="0046455F">
        <w:rPr>
          <w:sz w:val="24"/>
          <w:szCs w:val="24"/>
        </w:rPr>
        <w:t xml:space="preserve"> predictors are dependent.</w:t>
      </w:r>
    </w:p>
    <w:p w14:paraId="74C703AE" w14:textId="77777777" w:rsidR="00F254AF" w:rsidRPr="0046455F" w:rsidRDefault="00F254AF" w:rsidP="003666FE">
      <w:pPr>
        <w:rPr>
          <w:sz w:val="24"/>
          <w:szCs w:val="24"/>
        </w:rPr>
      </w:pPr>
    </w:p>
    <w:p w14:paraId="73992F04" w14:textId="42EC48C1" w:rsidR="003666FE" w:rsidRDefault="003666FE" w:rsidP="003666FE">
      <w:pPr>
        <w:rPr>
          <w:sz w:val="24"/>
          <w:szCs w:val="24"/>
        </w:rPr>
      </w:pPr>
      <w:r w:rsidRPr="0046455F">
        <w:rPr>
          <w:sz w:val="24"/>
          <w:szCs w:val="24"/>
        </w:rPr>
        <w:t>There are three types of</w:t>
      </w:r>
      <w:r w:rsidR="00403CDF">
        <w:rPr>
          <w:sz w:val="24"/>
          <w:szCs w:val="24"/>
        </w:rPr>
        <w:t xml:space="preserve"> models</w:t>
      </w:r>
      <w:r w:rsidRPr="0046455F">
        <w:rPr>
          <w:sz w:val="24"/>
          <w:szCs w:val="24"/>
        </w:rPr>
        <w:t xml:space="preserve"> Naïve Bayes Multinomial Naïve Bayes, Bernoulli Naïve Bayes</w:t>
      </w:r>
      <w:r w:rsidR="0067208E">
        <w:rPr>
          <w:sz w:val="24"/>
          <w:szCs w:val="24"/>
        </w:rPr>
        <w:t>,</w:t>
      </w:r>
      <w:r w:rsidRPr="0046455F">
        <w:rPr>
          <w:sz w:val="24"/>
          <w:szCs w:val="24"/>
        </w:rPr>
        <w:t xml:space="preserve"> and Gaussian Naïve Bayes, for the experimentation of our project </w:t>
      </w:r>
      <w:r w:rsidR="00F254AF" w:rsidRPr="0046455F">
        <w:rPr>
          <w:sz w:val="24"/>
          <w:szCs w:val="24"/>
        </w:rPr>
        <w:t xml:space="preserve">I </w:t>
      </w:r>
      <w:r w:rsidRPr="0046455F">
        <w:rPr>
          <w:sz w:val="24"/>
          <w:szCs w:val="24"/>
        </w:rPr>
        <w:t xml:space="preserve">am using Gaussian Naïve Bayes as the </w:t>
      </w:r>
      <w:r w:rsidR="006D485F" w:rsidRPr="0046455F">
        <w:rPr>
          <w:sz w:val="24"/>
          <w:szCs w:val="24"/>
        </w:rPr>
        <w:t>distribution</w:t>
      </w:r>
      <w:r w:rsidRPr="0046455F">
        <w:rPr>
          <w:sz w:val="24"/>
          <w:szCs w:val="24"/>
        </w:rPr>
        <w:t xml:space="preserve"> of the dat</w:t>
      </w:r>
      <w:r w:rsidR="0067208E">
        <w:rPr>
          <w:sz w:val="24"/>
          <w:szCs w:val="24"/>
        </w:rPr>
        <w:t>a</w:t>
      </w:r>
      <w:r w:rsidRPr="0046455F">
        <w:rPr>
          <w:sz w:val="24"/>
          <w:szCs w:val="24"/>
        </w:rPr>
        <w:t xml:space="preserve">set is in gaussian </w:t>
      </w:r>
      <w:r w:rsidR="006D485F" w:rsidRPr="0046455F">
        <w:rPr>
          <w:sz w:val="24"/>
          <w:szCs w:val="24"/>
        </w:rPr>
        <w:t>distribution</w:t>
      </w:r>
      <w:r w:rsidR="00F254AF" w:rsidRPr="0046455F">
        <w:rPr>
          <w:sz w:val="24"/>
          <w:szCs w:val="24"/>
        </w:rPr>
        <w:t xml:space="preserve"> and the predictor is independent </w:t>
      </w:r>
      <w:r w:rsidR="0067208E">
        <w:rPr>
          <w:sz w:val="24"/>
          <w:szCs w:val="24"/>
        </w:rPr>
        <w:t>by</w:t>
      </w:r>
      <w:r w:rsidR="00F254AF" w:rsidRPr="0046455F">
        <w:rPr>
          <w:sz w:val="24"/>
          <w:szCs w:val="24"/>
        </w:rPr>
        <w:t xml:space="preserve"> nature.</w:t>
      </w:r>
    </w:p>
    <w:p w14:paraId="66C3CE7F" w14:textId="2F0E6767" w:rsidR="007E3F00" w:rsidRDefault="007E3F00" w:rsidP="003666FE">
      <w:pPr>
        <w:rPr>
          <w:sz w:val="24"/>
          <w:szCs w:val="24"/>
        </w:rPr>
      </w:pPr>
    </w:p>
    <w:p w14:paraId="56A1B634" w14:textId="10ABBD21" w:rsidR="007E3F00" w:rsidRDefault="007E3F00" w:rsidP="003601DF">
      <w:pPr>
        <w:pStyle w:val="Heading5"/>
      </w:pPr>
      <w:bookmarkStart w:id="28" w:name="_Toc114419467"/>
      <w:r w:rsidRPr="007E3F00">
        <w:t>3.5.2 Multi-Layer Perceptron (MLP):</w:t>
      </w:r>
      <w:bookmarkEnd w:id="28"/>
    </w:p>
    <w:p w14:paraId="6B5D56FC" w14:textId="6763E28F" w:rsidR="00194A9A" w:rsidRDefault="00F669E0" w:rsidP="00F669E0">
      <w:pPr>
        <w:rPr>
          <w:sz w:val="24"/>
          <w:szCs w:val="24"/>
          <w:lang w:val="en-IN" w:eastAsia="en-IN"/>
        </w:rPr>
      </w:pPr>
      <w:r w:rsidRPr="00655DE1">
        <w:rPr>
          <w:b/>
          <w:bCs/>
          <w:sz w:val="24"/>
          <w:szCs w:val="24"/>
          <w:lang w:val="en-IN" w:eastAsia="en-IN"/>
        </w:rPr>
        <w:t>Multi-layer Perceptron (MLP)</w:t>
      </w:r>
      <w:r w:rsidRPr="00655DE1">
        <w:rPr>
          <w:sz w:val="24"/>
          <w:szCs w:val="24"/>
          <w:lang w:val="en-IN" w:eastAsia="en-IN"/>
        </w:rPr>
        <w:t xml:space="preserve"> is </w:t>
      </w:r>
      <w:r>
        <w:rPr>
          <w:sz w:val="24"/>
          <w:szCs w:val="24"/>
          <w:lang w:val="en-IN" w:eastAsia="en-IN"/>
        </w:rPr>
        <w:t>one of the</w:t>
      </w:r>
      <w:r w:rsidRPr="00655DE1">
        <w:rPr>
          <w:sz w:val="24"/>
          <w:szCs w:val="24"/>
          <w:lang w:val="en-IN" w:eastAsia="en-IN"/>
        </w:rPr>
        <w:t xml:space="preserve"> supervised learning algorithm</w:t>
      </w:r>
      <w:r>
        <w:rPr>
          <w:sz w:val="24"/>
          <w:szCs w:val="24"/>
          <w:lang w:val="en-IN" w:eastAsia="en-IN"/>
        </w:rPr>
        <w:t>s. The algorithm</w:t>
      </w:r>
      <w:r w:rsidR="00194A9A">
        <w:rPr>
          <w:sz w:val="24"/>
          <w:szCs w:val="24"/>
          <w:lang w:val="en-IN" w:eastAsia="en-IN"/>
        </w:rPr>
        <w:t>'</w:t>
      </w:r>
      <w:r w:rsidR="00183FAA">
        <w:rPr>
          <w:sz w:val="24"/>
          <w:szCs w:val="24"/>
          <w:lang w:val="en-IN" w:eastAsia="en-IN"/>
        </w:rPr>
        <w:t>s capability of predicting comes from a multi-layered or hierarch</w:t>
      </w:r>
      <w:r w:rsidR="00194A9A">
        <w:rPr>
          <w:sz w:val="24"/>
          <w:szCs w:val="24"/>
          <w:lang w:val="en-IN" w:eastAsia="en-IN"/>
        </w:rPr>
        <w:t>ical</w:t>
      </w:r>
      <w:r w:rsidR="00183FAA">
        <w:rPr>
          <w:sz w:val="24"/>
          <w:szCs w:val="24"/>
          <w:lang w:val="en-IN" w:eastAsia="en-IN"/>
        </w:rPr>
        <w:t xml:space="preserve"> structure of the network. The features at different resolutions or scales can be selected </w:t>
      </w:r>
      <w:r w:rsidR="00245BF5">
        <w:rPr>
          <w:sz w:val="24"/>
          <w:szCs w:val="24"/>
          <w:lang w:val="en-IN" w:eastAsia="en-IN"/>
        </w:rPr>
        <w:t xml:space="preserve">by the data structure. The main building block of MLP </w:t>
      </w:r>
      <w:r w:rsidR="00194A9A">
        <w:rPr>
          <w:sz w:val="24"/>
          <w:szCs w:val="24"/>
          <w:lang w:val="en-IN" w:eastAsia="en-IN"/>
        </w:rPr>
        <w:t>is artificial</w:t>
      </w:r>
      <w:r w:rsidR="00245BF5">
        <w:rPr>
          <w:sz w:val="24"/>
          <w:szCs w:val="24"/>
          <w:lang w:val="en-IN" w:eastAsia="en-IN"/>
        </w:rPr>
        <w:t xml:space="preserve"> neurons</w:t>
      </w:r>
      <w:r w:rsidR="00194A9A">
        <w:rPr>
          <w:sz w:val="24"/>
          <w:szCs w:val="24"/>
          <w:lang w:val="en-IN" w:eastAsia="en-IN"/>
        </w:rPr>
        <w:t>.</w:t>
      </w:r>
    </w:p>
    <w:p w14:paraId="07A7AD78" w14:textId="77777777" w:rsidR="00194A9A" w:rsidRDefault="00194A9A" w:rsidP="00F669E0">
      <w:pPr>
        <w:rPr>
          <w:sz w:val="24"/>
          <w:szCs w:val="24"/>
          <w:lang w:val="en-IN" w:eastAsia="en-IN"/>
        </w:rPr>
      </w:pPr>
    </w:p>
    <w:p w14:paraId="323F9390" w14:textId="01957910" w:rsidR="00F669E0" w:rsidRDefault="00194A9A" w:rsidP="00F669E0">
      <w:pPr>
        <w:rPr>
          <w:sz w:val="24"/>
          <w:szCs w:val="24"/>
          <w:lang w:val="en-IN" w:eastAsia="en-IN"/>
        </w:rPr>
      </w:pPr>
      <w:r>
        <w:rPr>
          <w:b/>
          <w:bCs/>
          <w:sz w:val="24"/>
          <w:szCs w:val="24"/>
          <w:lang w:val="en-IN" w:eastAsia="en-IN"/>
        </w:rPr>
        <w:t>Neurons</w:t>
      </w:r>
      <w:r w:rsidR="00245BF5">
        <w:rPr>
          <w:sz w:val="24"/>
          <w:szCs w:val="24"/>
          <w:lang w:val="en-IN" w:eastAsia="en-IN"/>
        </w:rPr>
        <w:t xml:space="preserve"> </w:t>
      </w:r>
      <w:r>
        <w:rPr>
          <w:sz w:val="24"/>
          <w:szCs w:val="24"/>
          <w:lang w:val="en-IN" w:eastAsia="en-IN"/>
        </w:rPr>
        <w:t xml:space="preserve">are simple computing units that take a weighted input signal and generate an output by using activation functions such as Sigmoid, </w:t>
      </w:r>
      <w:proofErr w:type="spellStart"/>
      <w:r>
        <w:rPr>
          <w:sz w:val="24"/>
          <w:szCs w:val="24"/>
          <w:lang w:val="en-IN" w:eastAsia="en-IN"/>
        </w:rPr>
        <w:t>Relu</w:t>
      </w:r>
      <w:proofErr w:type="spellEnd"/>
      <w:r>
        <w:rPr>
          <w:sz w:val="24"/>
          <w:szCs w:val="24"/>
          <w:lang w:val="en-IN" w:eastAsia="en-IN"/>
        </w:rPr>
        <w:t>, etc.</w:t>
      </w:r>
    </w:p>
    <w:p w14:paraId="3A46AD16" w14:textId="77777777" w:rsidR="00183FAA" w:rsidRDefault="00183FAA" w:rsidP="00F669E0">
      <w:pPr>
        <w:rPr>
          <w:sz w:val="24"/>
          <w:szCs w:val="24"/>
          <w:lang w:val="en-IN" w:eastAsia="en-IN"/>
        </w:rPr>
      </w:pPr>
    </w:p>
    <w:p w14:paraId="11297C70" w14:textId="77777777" w:rsidR="00DE1DD0" w:rsidRDefault="00655DE1" w:rsidP="00DE1DD0">
      <w:pPr>
        <w:keepNext/>
        <w:widowControl/>
        <w:autoSpaceDE/>
        <w:autoSpaceDN/>
        <w:jc w:val="center"/>
      </w:pPr>
      <w:r w:rsidRPr="00655DE1">
        <w:rPr>
          <w:noProof/>
          <w:color w:val="0000FF"/>
          <w:sz w:val="24"/>
          <w:szCs w:val="24"/>
          <w:lang w:val="en-IN" w:eastAsia="en-IN"/>
        </w:rPr>
        <w:drawing>
          <wp:inline distT="0" distB="0" distL="0" distR="0" wp14:anchorId="721D2DC4" wp14:editId="4A3E9ADE">
            <wp:extent cx="3581400" cy="3400425"/>
            <wp:effectExtent l="0" t="0" r="0" b="9525"/>
            <wp:docPr id="126" name="Picture 126">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4104" cy="3402992"/>
                    </a:xfrm>
                    <a:prstGeom prst="rect">
                      <a:avLst/>
                    </a:prstGeom>
                    <a:noFill/>
                    <a:ln>
                      <a:noFill/>
                    </a:ln>
                  </pic:spPr>
                </pic:pic>
              </a:graphicData>
            </a:graphic>
          </wp:inline>
        </w:drawing>
      </w:r>
    </w:p>
    <w:p w14:paraId="518590FF" w14:textId="042E59A4" w:rsidR="00655DE1" w:rsidRPr="00655DE1" w:rsidRDefault="00DE1DD0" w:rsidP="00DE1DD0">
      <w:pPr>
        <w:pStyle w:val="Caption"/>
        <w:jc w:val="center"/>
        <w:rPr>
          <w:sz w:val="24"/>
          <w:szCs w:val="24"/>
          <w:lang w:val="en-IN" w:eastAsia="en-IN"/>
        </w:rPr>
      </w:pPr>
      <w:bookmarkStart w:id="29" w:name="_Toc114419205"/>
      <w:bookmarkStart w:id="30" w:name="_Toc114419502"/>
      <w:r>
        <w:t xml:space="preserve">Figure </w:t>
      </w:r>
      <w:fldSimple w:instr=" SEQ Figure \* ARABIC ">
        <w:r w:rsidR="00E429B0">
          <w:rPr>
            <w:noProof/>
          </w:rPr>
          <w:t>4</w:t>
        </w:r>
      </w:fldSimple>
      <w:r>
        <w:t xml:space="preserve"> MLP Network</w:t>
      </w:r>
      <w:bookmarkEnd w:id="29"/>
      <w:bookmarkEnd w:id="30"/>
    </w:p>
    <w:p w14:paraId="50CF5F18" w14:textId="77777777" w:rsidR="00DE1DD0" w:rsidRDefault="00DE1DD0" w:rsidP="00194A9A">
      <w:pPr>
        <w:widowControl/>
        <w:autoSpaceDE/>
        <w:autoSpaceDN/>
        <w:spacing w:before="100" w:beforeAutospacing="1" w:after="100" w:afterAutospacing="1"/>
        <w:rPr>
          <w:i/>
          <w:iCs/>
          <w:sz w:val="20"/>
          <w:szCs w:val="20"/>
          <w:lang w:val="en-IN" w:eastAsia="en-IN"/>
        </w:rPr>
      </w:pPr>
    </w:p>
    <w:p w14:paraId="0DD8549A" w14:textId="7B248FFF" w:rsidR="00194A9A" w:rsidRDefault="00194A9A" w:rsidP="00194A9A">
      <w:pPr>
        <w:widowControl/>
        <w:autoSpaceDE/>
        <w:autoSpaceDN/>
        <w:spacing w:before="100" w:beforeAutospacing="1" w:after="100" w:afterAutospacing="1"/>
        <w:rPr>
          <w:sz w:val="24"/>
          <w:szCs w:val="24"/>
          <w:lang w:val="en-IN" w:eastAsia="en-IN"/>
        </w:rPr>
      </w:pPr>
      <w:r>
        <w:rPr>
          <w:sz w:val="24"/>
          <w:szCs w:val="24"/>
          <w:lang w:val="en-IN" w:eastAsia="en-IN"/>
        </w:rPr>
        <w:lastRenderedPageBreak/>
        <w:t>A group of neurons combines to form a network where a network contains three essential layers Input layer,</w:t>
      </w:r>
      <w:r w:rsidR="00EB185B">
        <w:rPr>
          <w:sz w:val="24"/>
          <w:szCs w:val="24"/>
          <w:lang w:val="en-IN" w:eastAsia="en-IN"/>
        </w:rPr>
        <w:t xml:space="preserve"> Hidden or</w:t>
      </w:r>
      <w:r>
        <w:rPr>
          <w:sz w:val="24"/>
          <w:szCs w:val="24"/>
          <w:lang w:val="en-IN" w:eastAsia="en-IN"/>
        </w:rPr>
        <w:t xml:space="preserve"> </w:t>
      </w:r>
      <w:r w:rsidR="00EB185B">
        <w:rPr>
          <w:sz w:val="24"/>
          <w:szCs w:val="24"/>
          <w:lang w:val="en-IN" w:eastAsia="en-IN"/>
        </w:rPr>
        <w:t>Inner Layer</w:t>
      </w:r>
      <w:r>
        <w:rPr>
          <w:sz w:val="24"/>
          <w:szCs w:val="24"/>
          <w:lang w:val="en-IN" w:eastAsia="en-IN"/>
        </w:rPr>
        <w:t>, and an Output Layer.</w:t>
      </w:r>
    </w:p>
    <w:p w14:paraId="116AB404" w14:textId="77777777" w:rsidR="00194A9A" w:rsidRPr="00194A9A" w:rsidRDefault="00194A9A" w:rsidP="00194A9A">
      <w:pPr>
        <w:widowControl/>
        <w:autoSpaceDE/>
        <w:autoSpaceDN/>
        <w:spacing w:before="100" w:beforeAutospacing="1" w:after="100" w:afterAutospacing="1"/>
        <w:rPr>
          <w:b/>
          <w:bCs/>
          <w:sz w:val="24"/>
          <w:szCs w:val="24"/>
          <w:lang w:val="en-IN" w:eastAsia="en-IN"/>
        </w:rPr>
      </w:pPr>
      <w:r w:rsidRPr="00194A9A">
        <w:rPr>
          <w:b/>
          <w:bCs/>
          <w:sz w:val="24"/>
          <w:szCs w:val="24"/>
          <w:lang w:val="en-IN" w:eastAsia="en-IN"/>
        </w:rPr>
        <w:t>Input or Visible Layer:</w:t>
      </w:r>
    </w:p>
    <w:p w14:paraId="27DF8D67" w14:textId="23EBDD08" w:rsidR="00194A9A" w:rsidRDefault="00194A9A" w:rsidP="00194A9A">
      <w:pPr>
        <w:widowControl/>
        <w:autoSpaceDE/>
        <w:autoSpaceDN/>
        <w:spacing w:before="100" w:beforeAutospacing="1" w:after="100" w:afterAutospacing="1"/>
        <w:rPr>
          <w:sz w:val="24"/>
          <w:szCs w:val="24"/>
          <w:lang w:val="en-IN" w:eastAsia="en-IN"/>
        </w:rPr>
      </w:pPr>
      <w:r>
        <w:rPr>
          <w:sz w:val="24"/>
          <w:szCs w:val="24"/>
          <w:lang w:val="en-IN" w:eastAsia="en-IN"/>
        </w:rPr>
        <w:t>The layer from the extreme left of the above figure is an input layer, it takes input from the dataset directly making it the exposed part of the network. The input layer simply passes the input data to the next layer.</w:t>
      </w:r>
    </w:p>
    <w:p w14:paraId="2A8B3860" w14:textId="3BC35A4F" w:rsidR="00194A9A" w:rsidRPr="00194A9A" w:rsidRDefault="00194A9A" w:rsidP="00194A9A">
      <w:pPr>
        <w:widowControl/>
        <w:autoSpaceDE/>
        <w:autoSpaceDN/>
        <w:spacing w:before="100" w:beforeAutospacing="1" w:after="100" w:afterAutospacing="1"/>
        <w:rPr>
          <w:b/>
          <w:bCs/>
          <w:sz w:val="24"/>
          <w:szCs w:val="24"/>
          <w:lang w:val="en-IN" w:eastAsia="en-IN"/>
        </w:rPr>
      </w:pPr>
      <w:r w:rsidRPr="00194A9A">
        <w:rPr>
          <w:b/>
          <w:bCs/>
          <w:sz w:val="24"/>
          <w:szCs w:val="24"/>
          <w:lang w:val="en-IN" w:eastAsia="en-IN"/>
        </w:rPr>
        <w:t xml:space="preserve">Hidden </w:t>
      </w:r>
      <w:r w:rsidR="00145B5C">
        <w:rPr>
          <w:b/>
          <w:bCs/>
          <w:sz w:val="24"/>
          <w:szCs w:val="24"/>
          <w:lang w:val="en-IN" w:eastAsia="en-IN"/>
        </w:rPr>
        <w:t xml:space="preserve">or Inner </w:t>
      </w:r>
      <w:r w:rsidRPr="00194A9A">
        <w:rPr>
          <w:b/>
          <w:bCs/>
          <w:sz w:val="24"/>
          <w:szCs w:val="24"/>
          <w:lang w:val="en-IN" w:eastAsia="en-IN"/>
        </w:rPr>
        <w:t>Layer:</w:t>
      </w:r>
    </w:p>
    <w:p w14:paraId="59C129D3" w14:textId="73406C23" w:rsidR="00B74CB2" w:rsidRDefault="00194A9A" w:rsidP="00194A9A">
      <w:pPr>
        <w:widowControl/>
        <w:autoSpaceDE/>
        <w:autoSpaceDN/>
        <w:spacing w:before="100" w:beforeAutospacing="1" w:after="100" w:afterAutospacing="1"/>
        <w:rPr>
          <w:sz w:val="24"/>
          <w:szCs w:val="24"/>
          <w:lang w:val="en-IN" w:eastAsia="en-IN"/>
        </w:rPr>
      </w:pPr>
      <w:r>
        <w:rPr>
          <w:sz w:val="24"/>
          <w:szCs w:val="24"/>
          <w:lang w:val="en-IN" w:eastAsia="en-IN"/>
        </w:rPr>
        <w:t xml:space="preserve">The middle layer after the input layer is known hidden layer as this part of the network is not directly exposed externally, </w:t>
      </w:r>
      <w:r w:rsidR="00516EA5">
        <w:rPr>
          <w:sz w:val="24"/>
          <w:szCs w:val="24"/>
          <w:lang w:val="en-IN" w:eastAsia="en-IN"/>
        </w:rPr>
        <w:t>this</w:t>
      </w:r>
      <w:r>
        <w:rPr>
          <w:sz w:val="24"/>
          <w:szCs w:val="24"/>
          <w:lang w:val="en-IN" w:eastAsia="en-IN"/>
        </w:rPr>
        <w:t xml:space="preserve"> layer takes the values from the pr</w:t>
      </w:r>
      <w:r w:rsidR="000643C4">
        <w:rPr>
          <w:sz w:val="24"/>
          <w:szCs w:val="24"/>
          <w:lang w:val="en-IN" w:eastAsia="en-IN"/>
        </w:rPr>
        <w:t>ior</w:t>
      </w:r>
      <w:r>
        <w:rPr>
          <w:sz w:val="24"/>
          <w:szCs w:val="24"/>
          <w:lang w:val="en-IN" w:eastAsia="en-IN"/>
        </w:rPr>
        <w:t xml:space="preserve"> layer and transforms them using weighted linear aggregation along with the activation function.</w:t>
      </w:r>
    </w:p>
    <w:p w14:paraId="62F195CE" w14:textId="65F8528F" w:rsidR="00194A9A" w:rsidRPr="00C30F75" w:rsidRDefault="00194A9A" w:rsidP="00D53A74">
      <w:pPr>
        <w:widowControl/>
        <w:autoSpaceDE/>
        <w:autoSpaceDN/>
        <w:spacing w:before="100" w:beforeAutospacing="1" w:after="100" w:afterAutospacing="1"/>
        <w:rPr>
          <w:b/>
          <w:bCs/>
          <w:sz w:val="24"/>
          <w:szCs w:val="24"/>
          <w:lang w:val="en-IN" w:eastAsia="en-IN"/>
        </w:rPr>
      </w:pPr>
      <w:r w:rsidRPr="00194A9A">
        <w:rPr>
          <w:b/>
          <w:bCs/>
          <w:sz w:val="24"/>
          <w:szCs w:val="24"/>
          <w:lang w:val="en-IN" w:eastAsia="en-IN"/>
        </w:rPr>
        <w:t>Output Layer:</w:t>
      </w:r>
      <w:r w:rsidR="00C30F75">
        <w:rPr>
          <w:b/>
          <w:bCs/>
          <w:sz w:val="24"/>
          <w:szCs w:val="24"/>
          <w:lang w:val="en-IN" w:eastAsia="en-IN"/>
        </w:rPr>
        <w:br/>
      </w:r>
      <w:r w:rsidR="00D53A74">
        <w:rPr>
          <w:b/>
          <w:bCs/>
          <w:sz w:val="24"/>
          <w:szCs w:val="24"/>
          <w:lang w:val="en-IN" w:eastAsia="en-IN"/>
        </w:rPr>
        <w:br/>
      </w:r>
      <w:r w:rsidRPr="004B7854">
        <w:rPr>
          <w:sz w:val="24"/>
          <w:szCs w:val="24"/>
        </w:rPr>
        <w:t xml:space="preserve">The last layer of the network is known as the output layer, it corresponds to providing the final output value or vector of values of the network, and the selection of activation function at output layers plays an important role in the type of problem for modeling </w:t>
      </w:r>
      <w:proofErr w:type="spellStart"/>
      <w:r w:rsidRPr="004B7854">
        <w:rPr>
          <w:sz w:val="24"/>
          <w:szCs w:val="24"/>
        </w:rPr>
        <w:t>i.e</w:t>
      </w:r>
      <w:proofErr w:type="spellEnd"/>
      <w:r w:rsidRPr="004B7854">
        <w:rPr>
          <w:sz w:val="24"/>
          <w:szCs w:val="24"/>
        </w:rPr>
        <w:t xml:space="preserve"> regression or classification. For example.</w:t>
      </w:r>
      <w:r w:rsidR="001415DD">
        <w:rPr>
          <w:sz w:val="24"/>
          <w:szCs w:val="24"/>
        </w:rPr>
        <w:t xml:space="preserve"> </w:t>
      </w:r>
      <w:r w:rsidRPr="004B7854">
        <w:rPr>
          <w:sz w:val="24"/>
          <w:szCs w:val="24"/>
        </w:rPr>
        <w:t>The regression problem may have a single neuron as an output layer with no activation function. A classification problem may have a single output neural with the activation function being Sigmoid.</w:t>
      </w:r>
    </w:p>
    <w:p w14:paraId="2C021A83" w14:textId="23130F7D" w:rsidR="00176533" w:rsidRDefault="007E3F00" w:rsidP="003601DF">
      <w:pPr>
        <w:pStyle w:val="Heading5"/>
      </w:pPr>
      <w:bookmarkStart w:id="31" w:name="_Toc114419468"/>
      <w:r w:rsidRPr="007E3F00">
        <w:t>3.5.3 Support Vector Machines (SVM):</w:t>
      </w:r>
      <w:bookmarkEnd w:id="31"/>
    </w:p>
    <w:p w14:paraId="2D45EC61" w14:textId="77777777" w:rsidR="00176533" w:rsidRPr="00176533" w:rsidRDefault="00176533" w:rsidP="00176533"/>
    <w:p w14:paraId="1718AD56" w14:textId="7806EDD5" w:rsidR="00C848E3" w:rsidRDefault="00C848E3" w:rsidP="00C848E3">
      <w:pPr>
        <w:rPr>
          <w:sz w:val="24"/>
          <w:szCs w:val="24"/>
        </w:rPr>
      </w:pPr>
      <w:r>
        <w:rPr>
          <w:sz w:val="24"/>
          <w:szCs w:val="24"/>
        </w:rPr>
        <w:t>A support vector machine works by creating a hyperplane or collection of hyperplanes in multi-dimensions feature space so that the model can categorize the data points this process even works in non-linearly separated data, by expanding the data into multiple dimensions. This algorithm can be used for both classification and regression models. The important terms that influence a hyperplane are Kernel, Support vectors, Hyperplane,</w:t>
      </w:r>
      <w:r w:rsidR="00176533">
        <w:rPr>
          <w:sz w:val="24"/>
          <w:szCs w:val="24"/>
        </w:rPr>
        <w:t xml:space="preserve"> </w:t>
      </w:r>
      <w:r>
        <w:rPr>
          <w:sz w:val="24"/>
          <w:szCs w:val="24"/>
        </w:rPr>
        <w:t>Hyperparameters</w:t>
      </w:r>
      <w:r w:rsidR="00593550">
        <w:rPr>
          <w:sz w:val="24"/>
          <w:szCs w:val="24"/>
        </w:rPr>
        <w:t xml:space="preserve"> </w:t>
      </w:r>
      <w:r>
        <w:rPr>
          <w:sz w:val="24"/>
          <w:szCs w:val="24"/>
        </w:rPr>
        <w:t>(Cost and Gamma),</w:t>
      </w:r>
      <w:r w:rsidR="00176533">
        <w:rPr>
          <w:sz w:val="24"/>
          <w:szCs w:val="24"/>
        </w:rPr>
        <w:t xml:space="preserve"> and </w:t>
      </w:r>
      <w:r>
        <w:rPr>
          <w:sz w:val="24"/>
          <w:szCs w:val="24"/>
        </w:rPr>
        <w:t>Margin</w:t>
      </w:r>
      <w:r w:rsidR="00176533">
        <w:rPr>
          <w:sz w:val="24"/>
          <w:szCs w:val="24"/>
        </w:rPr>
        <w:t>.</w:t>
      </w:r>
    </w:p>
    <w:p w14:paraId="2C6241F3" w14:textId="0F8B3A80" w:rsidR="00176533" w:rsidRPr="00A46048" w:rsidRDefault="00176533" w:rsidP="00A46048">
      <w:pPr>
        <w:pStyle w:val="ListParagraph"/>
        <w:numPr>
          <w:ilvl w:val="0"/>
          <w:numId w:val="22"/>
        </w:numPr>
        <w:rPr>
          <w:b/>
          <w:bCs/>
          <w:sz w:val="24"/>
          <w:szCs w:val="24"/>
        </w:rPr>
      </w:pPr>
      <w:r w:rsidRPr="00A46048">
        <w:rPr>
          <w:b/>
          <w:bCs/>
          <w:sz w:val="24"/>
          <w:szCs w:val="24"/>
        </w:rPr>
        <w:t>Kernel:</w:t>
      </w:r>
    </w:p>
    <w:p w14:paraId="6B5004C2" w14:textId="62CC429E" w:rsidR="00176533" w:rsidRPr="00A46048" w:rsidRDefault="00176533" w:rsidP="00A46048">
      <w:pPr>
        <w:pStyle w:val="ListParagraph"/>
        <w:ind w:left="720" w:firstLine="0"/>
        <w:rPr>
          <w:sz w:val="24"/>
          <w:szCs w:val="24"/>
        </w:rPr>
      </w:pPr>
      <w:r w:rsidRPr="00A46048">
        <w:rPr>
          <w:sz w:val="24"/>
          <w:szCs w:val="24"/>
        </w:rPr>
        <w:t xml:space="preserve">The functions that mathematically transform the data are known as Kernel functions. The most common kernel functions are Linear, Polynomial, Radial basis Functions (RBF), and Sigmoid. </w:t>
      </w:r>
    </w:p>
    <w:p w14:paraId="3F5667CC" w14:textId="00876DEF" w:rsidR="00176533" w:rsidRPr="00A46048" w:rsidRDefault="00176533" w:rsidP="00A46048">
      <w:pPr>
        <w:pStyle w:val="ListParagraph"/>
        <w:numPr>
          <w:ilvl w:val="0"/>
          <w:numId w:val="22"/>
        </w:numPr>
        <w:rPr>
          <w:b/>
          <w:bCs/>
          <w:sz w:val="24"/>
          <w:szCs w:val="24"/>
        </w:rPr>
      </w:pPr>
      <w:r w:rsidRPr="00A46048">
        <w:rPr>
          <w:b/>
          <w:bCs/>
          <w:sz w:val="24"/>
          <w:szCs w:val="24"/>
        </w:rPr>
        <w:t xml:space="preserve">Support Vectors: </w:t>
      </w:r>
    </w:p>
    <w:p w14:paraId="66910924" w14:textId="287629D2" w:rsidR="00A46048" w:rsidRDefault="00A46048" w:rsidP="00A46048">
      <w:pPr>
        <w:pStyle w:val="ListParagraph"/>
        <w:ind w:left="720" w:firstLine="0"/>
        <w:rPr>
          <w:sz w:val="24"/>
          <w:szCs w:val="24"/>
        </w:rPr>
      </w:pPr>
      <w:r>
        <w:rPr>
          <w:sz w:val="24"/>
          <w:szCs w:val="24"/>
        </w:rPr>
        <w:t xml:space="preserve">The data points that are </w:t>
      </w:r>
      <w:proofErr w:type="gramStart"/>
      <w:r>
        <w:rPr>
          <w:sz w:val="24"/>
          <w:szCs w:val="24"/>
        </w:rPr>
        <w:t>in the neighborhood of</w:t>
      </w:r>
      <w:proofErr w:type="gramEnd"/>
      <w:r>
        <w:rPr>
          <w:sz w:val="24"/>
          <w:szCs w:val="24"/>
        </w:rPr>
        <w:t xml:space="preserve"> the hyperplane due to which the orientation and the position of the hyperplane can change are known are support vectors</w:t>
      </w:r>
      <w:r w:rsidR="000C0F83">
        <w:rPr>
          <w:sz w:val="24"/>
          <w:szCs w:val="24"/>
        </w:rPr>
        <w:t xml:space="preserve"> (</w:t>
      </w:r>
      <w:r w:rsidR="000C0F83" w:rsidRPr="007342BD">
        <w:rPr>
          <w:rFonts w:eastAsiaTheme="minorHAnsi"/>
          <w:color w:val="000000"/>
          <w:sz w:val="24"/>
          <w:szCs w:val="24"/>
          <w:lang w:val="en-IN"/>
        </w:rPr>
        <w:t>Gandhi, 2018)</w:t>
      </w:r>
      <w:r w:rsidR="00A423EA">
        <w:rPr>
          <w:sz w:val="24"/>
          <w:szCs w:val="24"/>
        </w:rPr>
        <w:t>.</w:t>
      </w:r>
    </w:p>
    <w:p w14:paraId="4340EF22" w14:textId="5817F8A1" w:rsidR="005C472D" w:rsidRDefault="005C472D" w:rsidP="005C472D">
      <w:pPr>
        <w:pStyle w:val="ListParagraph"/>
        <w:numPr>
          <w:ilvl w:val="0"/>
          <w:numId w:val="22"/>
        </w:numPr>
        <w:rPr>
          <w:b/>
          <w:bCs/>
          <w:sz w:val="24"/>
          <w:szCs w:val="24"/>
        </w:rPr>
      </w:pPr>
      <w:r w:rsidRPr="00ED3B1F">
        <w:rPr>
          <w:b/>
          <w:bCs/>
          <w:sz w:val="24"/>
          <w:szCs w:val="24"/>
        </w:rPr>
        <w:t>Hy</w:t>
      </w:r>
      <w:r w:rsidR="00ED3B1F" w:rsidRPr="00ED3B1F">
        <w:rPr>
          <w:b/>
          <w:bCs/>
          <w:sz w:val="24"/>
          <w:szCs w:val="24"/>
        </w:rPr>
        <w:t>p</w:t>
      </w:r>
      <w:r w:rsidRPr="00ED3B1F">
        <w:rPr>
          <w:b/>
          <w:bCs/>
          <w:sz w:val="24"/>
          <w:szCs w:val="24"/>
        </w:rPr>
        <w:t>erplane:</w:t>
      </w:r>
    </w:p>
    <w:p w14:paraId="2AAA0CEF" w14:textId="13C5987D" w:rsidR="000C0F83" w:rsidRDefault="00D85586" w:rsidP="000C0F83">
      <w:pPr>
        <w:pStyle w:val="ListParagraph"/>
        <w:ind w:left="720" w:firstLine="0"/>
        <w:rPr>
          <w:sz w:val="24"/>
          <w:szCs w:val="24"/>
        </w:rPr>
      </w:pPr>
      <w:r>
        <w:rPr>
          <w:sz w:val="24"/>
          <w:szCs w:val="24"/>
        </w:rPr>
        <w:t>A Decision boundary that divides the data</w:t>
      </w:r>
      <w:r w:rsidR="00807E4C">
        <w:rPr>
          <w:sz w:val="24"/>
          <w:szCs w:val="24"/>
        </w:rPr>
        <w:t xml:space="preserve"> </w:t>
      </w:r>
      <w:r>
        <w:rPr>
          <w:sz w:val="24"/>
          <w:szCs w:val="24"/>
        </w:rPr>
        <w:t>points into different classes is known as Hyperplane. The number of features in a data</w:t>
      </w:r>
      <w:r w:rsidR="00807E4C">
        <w:rPr>
          <w:sz w:val="24"/>
          <w:szCs w:val="24"/>
        </w:rPr>
        <w:t xml:space="preserve"> </w:t>
      </w:r>
      <w:r>
        <w:rPr>
          <w:sz w:val="24"/>
          <w:szCs w:val="24"/>
        </w:rPr>
        <w:t>frame is used t</w:t>
      </w:r>
      <w:r w:rsidR="00807E4C">
        <w:rPr>
          <w:sz w:val="24"/>
          <w:szCs w:val="24"/>
        </w:rPr>
        <w:t>o</w:t>
      </w:r>
      <w:r>
        <w:rPr>
          <w:sz w:val="24"/>
          <w:szCs w:val="24"/>
        </w:rPr>
        <w:t xml:space="preserve"> determine the dimension of the hyperplane. </w:t>
      </w:r>
      <w:r w:rsidR="00387735">
        <w:rPr>
          <w:sz w:val="24"/>
          <w:szCs w:val="24"/>
        </w:rPr>
        <w:t>In other words</w:t>
      </w:r>
      <w:r w:rsidR="00807E4C">
        <w:rPr>
          <w:sz w:val="24"/>
          <w:szCs w:val="24"/>
        </w:rPr>
        <w:t>,</w:t>
      </w:r>
      <w:r>
        <w:rPr>
          <w:sz w:val="24"/>
          <w:szCs w:val="24"/>
        </w:rPr>
        <w:t xml:space="preserve"> i</w:t>
      </w:r>
      <w:r w:rsidR="00807E4C">
        <w:rPr>
          <w:sz w:val="24"/>
          <w:szCs w:val="24"/>
        </w:rPr>
        <w:t>f</w:t>
      </w:r>
      <w:r>
        <w:rPr>
          <w:sz w:val="24"/>
          <w:szCs w:val="24"/>
        </w:rPr>
        <w:t xml:space="preserve"> the dataset contains two features the hyperplane would be a line</w:t>
      </w:r>
      <w:r w:rsidR="00807E4C">
        <w:rPr>
          <w:sz w:val="24"/>
          <w:szCs w:val="24"/>
        </w:rPr>
        <w:t>,</w:t>
      </w:r>
      <w:r>
        <w:rPr>
          <w:sz w:val="24"/>
          <w:szCs w:val="24"/>
        </w:rPr>
        <w:t xml:space="preserve"> or else if the dataset contains three features </w:t>
      </w:r>
      <w:r w:rsidR="005B1728">
        <w:rPr>
          <w:sz w:val="24"/>
          <w:szCs w:val="24"/>
        </w:rPr>
        <w:t xml:space="preserve">the hyperplane will be </w:t>
      </w:r>
      <w:r w:rsidR="00807E4C">
        <w:rPr>
          <w:sz w:val="24"/>
          <w:szCs w:val="24"/>
        </w:rPr>
        <w:t xml:space="preserve">a </w:t>
      </w:r>
      <w:r w:rsidR="005B1728">
        <w:rPr>
          <w:sz w:val="24"/>
          <w:szCs w:val="24"/>
        </w:rPr>
        <w:t>two-dimensional plane.</w:t>
      </w:r>
    </w:p>
    <w:p w14:paraId="56BD2B3A" w14:textId="592FCB3A" w:rsidR="00306173" w:rsidRDefault="00306173" w:rsidP="000C0F83">
      <w:pPr>
        <w:pStyle w:val="ListParagraph"/>
        <w:ind w:left="720" w:firstLine="0"/>
        <w:rPr>
          <w:sz w:val="24"/>
          <w:szCs w:val="24"/>
        </w:rPr>
      </w:pPr>
    </w:p>
    <w:p w14:paraId="199457B3" w14:textId="77777777" w:rsidR="00306173" w:rsidRPr="00D85586" w:rsidRDefault="00306173" w:rsidP="000C0F83">
      <w:pPr>
        <w:pStyle w:val="ListParagraph"/>
        <w:ind w:left="720" w:firstLine="0"/>
        <w:rPr>
          <w:sz w:val="24"/>
          <w:szCs w:val="24"/>
        </w:rPr>
      </w:pPr>
    </w:p>
    <w:p w14:paraId="170C0459" w14:textId="40403B98" w:rsidR="00ED3B1F" w:rsidRDefault="00ED3B1F" w:rsidP="005C472D">
      <w:pPr>
        <w:pStyle w:val="ListParagraph"/>
        <w:numPr>
          <w:ilvl w:val="0"/>
          <w:numId w:val="22"/>
        </w:numPr>
        <w:rPr>
          <w:b/>
          <w:bCs/>
          <w:sz w:val="24"/>
          <w:szCs w:val="24"/>
        </w:rPr>
      </w:pPr>
      <w:r>
        <w:rPr>
          <w:b/>
          <w:bCs/>
          <w:sz w:val="24"/>
          <w:szCs w:val="24"/>
        </w:rPr>
        <w:t>Hyperparameters</w:t>
      </w:r>
      <w:r w:rsidR="00ED56E4">
        <w:rPr>
          <w:b/>
          <w:bCs/>
          <w:sz w:val="24"/>
          <w:szCs w:val="24"/>
        </w:rPr>
        <w:t xml:space="preserve"> </w:t>
      </w:r>
      <w:r>
        <w:rPr>
          <w:b/>
          <w:bCs/>
          <w:sz w:val="24"/>
          <w:szCs w:val="24"/>
        </w:rPr>
        <w:t>(Cost and Gamma)</w:t>
      </w:r>
      <w:r w:rsidR="000C0F83">
        <w:rPr>
          <w:b/>
          <w:bCs/>
          <w:sz w:val="24"/>
          <w:szCs w:val="24"/>
        </w:rPr>
        <w:t>:</w:t>
      </w:r>
      <w:r w:rsidR="000C0F83">
        <w:rPr>
          <w:b/>
          <w:bCs/>
          <w:sz w:val="24"/>
          <w:szCs w:val="24"/>
        </w:rPr>
        <w:br/>
      </w:r>
      <w:r w:rsidR="00807E4C">
        <w:rPr>
          <w:sz w:val="24"/>
          <w:szCs w:val="24"/>
        </w:rPr>
        <w:t xml:space="preserve">A non-linear support vector machine (SVM) along with the kernel being a radial basis function (RBF) takes two input parameters Cost (“C”) and Gamma, C is used to control errors in SVM where lower C results in a lower number of errors and the higher C results in a higher number of errors. However, it is not the case for all the datasets for some cases higher C may result in higher accuracy. While Gamma is used to provide the amount of curvature of the decision boundary. Higher gamma results in </w:t>
      </w:r>
      <w:r w:rsidR="00565F3C">
        <w:rPr>
          <w:sz w:val="24"/>
          <w:szCs w:val="24"/>
        </w:rPr>
        <w:t xml:space="preserve">a </w:t>
      </w:r>
      <w:r w:rsidR="00807E4C">
        <w:rPr>
          <w:sz w:val="24"/>
          <w:szCs w:val="24"/>
        </w:rPr>
        <w:t xml:space="preserve">more curvy and complex decision boundary, whereas lower gamma results in </w:t>
      </w:r>
      <w:r w:rsidR="00565F3C">
        <w:rPr>
          <w:sz w:val="24"/>
          <w:szCs w:val="24"/>
        </w:rPr>
        <w:t xml:space="preserve">a </w:t>
      </w:r>
      <w:proofErr w:type="gramStart"/>
      <w:r w:rsidR="00807E4C">
        <w:rPr>
          <w:sz w:val="24"/>
          <w:szCs w:val="24"/>
        </w:rPr>
        <w:t>more straight</w:t>
      </w:r>
      <w:proofErr w:type="gramEnd"/>
      <w:r w:rsidR="00807E4C">
        <w:rPr>
          <w:sz w:val="24"/>
          <w:szCs w:val="24"/>
        </w:rPr>
        <w:t xml:space="preserve"> line.</w:t>
      </w:r>
    </w:p>
    <w:p w14:paraId="198DA865" w14:textId="77777777" w:rsidR="006854B3" w:rsidRDefault="000C0F83" w:rsidP="005C472D">
      <w:pPr>
        <w:pStyle w:val="ListParagraph"/>
        <w:numPr>
          <w:ilvl w:val="0"/>
          <w:numId w:val="22"/>
        </w:numPr>
        <w:rPr>
          <w:b/>
          <w:bCs/>
          <w:sz w:val="24"/>
          <w:szCs w:val="24"/>
        </w:rPr>
      </w:pPr>
      <w:r>
        <w:rPr>
          <w:b/>
          <w:bCs/>
          <w:sz w:val="24"/>
          <w:szCs w:val="24"/>
        </w:rPr>
        <w:t>Margin:</w:t>
      </w:r>
    </w:p>
    <w:p w14:paraId="36CB47CC" w14:textId="029BFB20" w:rsidR="000C0F83" w:rsidRPr="00ED3B1F" w:rsidRDefault="006854B3" w:rsidP="006854B3">
      <w:pPr>
        <w:pStyle w:val="ListParagraph"/>
        <w:ind w:left="720" w:firstLine="0"/>
        <w:rPr>
          <w:b/>
          <w:bCs/>
          <w:sz w:val="24"/>
          <w:szCs w:val="24"/>
        </w:rPr>
      </w:pPr>
      <w:r>
        <w:rPr>
          <w:sz w:val="24"/>
          <w:szCs w:val="24"/>
        </w:rPr>
        <w:t>The space between the decision boundary and the support vector is called the margin. A higher margin space gives some room for reinforcements while making it easy to classify possible data points.</w:t>
      </w:r>
      <w:r w:rsidR="000C0F83">
        <w:rPr>
          <w:b/>
          <w:bCs/>
          <w:sz w:val="24"/>
          <w:szCs w:val="24"/>
        </w:rPr>
        <w:br/>
      </w:r>
    </w:p>
    <w:p w14:paraId="0063D038" w14:textId="2F566F3E" w:rsidR="00776451" w:rsidRPr="0046455F" w:rsidRDefault="00244619" w:rsidP="00831AB6">
      <w:pPr>
        <w:pStyle w:val="Heading2"/>
        <w:rPr>
          <w:rFonts w:cs="Times New Roman"/>
        </w:rPr>
      </w:pPr>
      <w:bookmarkStart w:id="32" w:name="_Toc114419469"/>
      <w:r w:rsidRPr="0046455F">
        <w:rPr>
          <w:rFonts w:cs="Times New Roman"/>
        </w:rPr>
        <w:t xml:space="preserve">3.6 </w:t>
      </w:r>
      <w:r w:rsidR="00776451" w:rsidRPr="0046455F">
        <w:rPr>
          <w:rFonts w:cs="Times New Roman"/>
        </w:rPr>
        <w:t>Evaluation:</w:t>
      </w:r>
      <w:bookmarkEnd w:id="32"/>
    </w:p>
    <w:p w14:paraId="400EAD68" w14:textId="69495C64" w:rsidR="00776451" w:rsidRPr="0046455F" w:rsidRDefault="00776451" w:rsidP="00776451"/>
    <w:p w14:paraId="455A8418" w14:textId="45368963" w:rsidR="003B6699" w:rsidRPr="006A63E2" w:rsidRDefault="00A17048" w:rsidP="003F0277">
      <w:pPr>
        <w:rPr>
          <w:sz w:val="24"/>
          <w:szCs w:val="24"/>
        </w:rPr>
      </w:pPr>
      <w:r w:rsidRPr="006A63E2">
        <w:rPr>
          <w:sz w:val="24"/>
          <w:szCs w:val="24"/>
        </w:rPr>
        <w:t>To evaluate the performance of the models before and after the oversampling there are multiple matrices used such as confusion matrix, Accuracy, F1 score, Recall, and precision.</w:t>
      </w:r>
    </w:p>
    <w:p w14:paraId="037BE3A1" w14:textId="5D578810" w:rsidR="00D52997" w:rsidRPr="003F0277" w:rsidRDefault="003F0277" w:rsidP="00C33DD0">
      <w:pPr>
        <w:pStyle w:val="Heading5"/>
      </w:pPr>
      <w:r w:rsidRPr="003F0277">
        <w:t xml:space="preserve">3.6.1 </w:t>
      </w:r>
      <w:r w:rsidR="00A17048" w:rsidRPr="003F0277">
        <w:t>Confusion matrix:</w:t>
      </w:r>
    </w:p>
    <w:p w14:paraId="42197A76" w14:textId="7BA989CD" w:rsidR="00D52997" w:rsidRPr="0046455F" w:rsidRDefault="000F67A2" w:rsidP="00776451">
      <w:pPr>
        <w:rPr>
          <w:sz w:val="24"/>
          <w:szCs w:val="24"/>
        </w:rPr>
      </w:pPr>
      <w:r w:rsidRPr="0046455F">
        <w:rPr>
          <w:noProof/>
        </w:rPr>
        <w:drawing>
          <wp:anchor distT="0" distB="0" distL="114300" distR="114300" simplePos="0" relativeHeight="251698176" behindDoc="0" locked="0" layoutInCell="1" allowOverlap="1" wp14:anchorId="650BF8CC" wp14:editId="77B7D00E">
            <wp:simplePos x="0" y="0"/>
            <wp:positionH relativeFrom="margin">
              <wp:posOffset>1885950</wp:posOffset>
            </wp:positionH>
            <wp:positionV relativeFrom="paragraph">
              <wp:posOffset>1325245</wp:posOffset>
            </wp:positionV>
            <wp:extent cx="2238375" cy="1757045"/>
            <wp:effectExtent l="0" t="0" r="9525" b="0"/>
            <wp:wrapTopAndBottom/>
            <wp:docPr id="40" name="Picture 4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8375" cy="17570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6455F">
        <w:rPr>
          <w:sz w:val="24"/>
          <w:szCs w:val="24"/>
        </w:rPr>
        <w:t xml:space="preserve">The confusion matrix provides the actual reading predictions for classification problems where the model predicted true and the actual value is positive they fall under True </w:t>
      </w:r>
      <w:proofErr w:type="gramStart"/>
      <w:r w:rsidRPr="0046455F">
        <w:rPr>
          <w:sz w:val="24"/>
          <w:szCs w:val="24"/>
        </w:rPr>
        <w:t>positive(</w:t>
      </w:r>
      <w:proofErr w:type="gramEnd"/>
      <w:r w:rsidRPr="0046455F">
        <w:rPr>
          <w:sz w:val="24"/>
          <w:szCs w:val="24"/>
        </w:rPr>
        <w:t>TP) if the model predicted false but the actual value is positive it falls under False Negative, and if the model predicts true but the actual value is negative then this criteria fall under False Positive. Finally, if the model has predicted False and the actual value is negative then this is known as True Negative, all four of these values are used to calculate other evaluation matrices such as precision and recall.</w:t>
      </w:r>
    </w:p>
    <w:p w14:paraId="4F36565B" w14:textId="2C7DE307" w:rsidR="00A17048" w:rsidRPr="0046455F" w:rsidRDefault="00C33DD0" w:rsidP="00C33DD0">
      <w:pPr>
        <w:pStyle w:val="Heading5"/>
      </w:pPr>
      <w:r>
        <w:t xml:space="preserve">3.6.2 </w:t>
      </w:r>
      <w:r w:rsidR="00A17048" w:rsidRPr="0046455F">
        <w:t>Accuracy:</w:t>
      </w:r>
    </w:p>
    <w:p w14:paraId="3B7D454A" w14:textId="1F6E525B" w:rsidR="003F0277" w:rsidRDefault="003F0277" w:rsidP="00776451">
      <w:pPr>
        <w:rPr>
          <w:noProof/>
          <w:sz w:val="24"/>
          <w:szCs w:val="24"/>
        </w:rPr>
      </w:pPr>
      <w:r w:rsidRPr="0046455F">
        <w:rPr>
          <w:sz w:val="24"/>
          <w:szCs w:val="24"/>
        </w:rPr>
        <w:t>This determines the amount of correctly classified instances for a given machine learning model.</w:t>
      </w:r>
    </w:p>
    <w:p w14:paraId="6A5DF312" w14:textId="483A3650" w:rsidR="00A17048" w:rsidRPr="0046455F" w:rsidRDefault="003F0277" w:rsidP="003F0277">
      <w:pPr>
        <w:jc w:val="center"/>
        <w:rPr>
          <w:sz w:val="24"/>
          <w:szCs w:val="24"/>
        </w:rPr>
      </w:pPr>
      <w:r w:rsidRPr="0046455F">
        <w:rPr>
          <w:noProof/>
          <w:sz w:val="24"/>
          <w:szCs w:val="24"/>
        </w:rPr>
        <w:drawing>
          <wp:inline distT="0" distB="0" distL="0" distR="0" wp14:anchorId="246848D7" wp14:editId="50E84770">
            <wp:extent cx="2914650" cy="45847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914650" cy="458470"/>
                    </a:xfrm>
                    <a:prstGeom prst="rect">
                      <a:avLst/>
                    </a:prstGeom>
                  </pic:spPr>
                </pic:pic>
              </a:graphicData>
            </a:graphic>
          </wp:inline>
        </w:drawing>
      </w:r>
    </w:p>
    <w:p w14:paraId="7545DA1A" w14:textId="55477B5E" w:rsidR="00A17048" w:rsidRPr="0046455F" w:rsidRDefault="00C33DD0" w:rsidP="00C33DD0">
      <w:pPr>
        <w:pStyle w:val="Heading5"/>
      </w:pPr>
      <w:r>
        <w:t xml:space="preserve">3.6.3 </w:t>
      </w:r>
      <w:r w:rsidR="00D52997" w:rsidRPr="0046455F">
        <w:t>Precision:</w:t>
      </w:r>
    </w:p>
    <w:p w14:paraId="39EF23D1" w14:textId="78F01978" w:rsidR="00D52997" w:rsidRPr="0046455F" w:rsidRDefault="00D52997" w:rsidP="00776451">
      <w:pPr>
        <w:rPr>
          <w:sz w:val="24"/>
          <w:szCs w:val="24"/>
        </w:rPr>
      </w:pPr>
      <w:r w:rsidRPr="0046455F">
        <w:rPr>
          <w:sz w:val="24"/>
          <w:szCs w:val="24"/>
        </w:rPr>
        <w:t xml:space="preserve">This is calculated by dividing the </w:t>
      </w:r>
      <w:proofErr w:type="gramStart"/>
      <w:r w:rsidR="00306421">
        <w:rPr>
          <w:sz w:val="24"/>
          <w:szCs w:val="24"/>
        </w:rPr>
        <w:t>amount</w:t>
      </w:r>
      <w:proofErr w:type="gramEnd"/>
      <w:r w:rsidRPr="0046455F">
        <w:rPr>
          <w:sz w:val="24"/>
          <w:szCs w:val="24"/>
        </w:rPr>
        <w:t xml:space="preserve"> of true positives</w:t>
      </w:r>
      <w:r w:rsidR="00A75D1E">
        <w:rPr>
          <w:sz w:val="24"/>
          <w:szCs w:val="24"/>
        </w:rPr>
        <w:t xml:space="preserve"> from matrix</w:t>
      </w:r>
      <w:r w:rsidRPr="0046455F">
        <w:rPr>
          <w:sz w:val="24"/>
          <w:szCs w:val="24"/>
        </w:rPr>
        <w:t xml:space="preserve"> by the </w:t>
      </w:r>
      <w:r w:rsidR="00306421">
        <w:rPr>
          <w:sz w:val="24"/>
          <w:szCs w:val="24"/>
        </w:rPr>
        <w:t>amount</w:t>
      </w:r>
      <w:r w:rsidRPr="0046455F">
        <w:rPr>
          <w:sz w:val="24"/>
          <w:szCs w:val="24"/>
        </w:rPr>
        <w:t xml:space="preserve"> of true positives and number of false positives from the confusion matrix</w:t>
      </w:r>
    </w:p>
    <w:p w14:paraId="06670878" w14:textId="2D617B2A" w:rsidR="001C461C" w:rsidRPr="0046455F" w:rsidRDefault="003F0277" w:rsidP="004C5B66">
      <w:pPr>
        <w:jc w:val="center"/>
        <w:rPr>
          <w:sz w:val="24"/>
          <w:szCs w:val="24"/>
        </w:rPr>
      </w:pPr>
      <w:r w:rsidRPr="0046455F">
        <w:rPr>
          <w:noProof/>
          <w:sz w:val="24"/>
          <w:szCs w:val="24"/>
        </w:rPr>
        <w:lastRenderedPageBreak/>
        <w:drawing>
          <wp:inline distT="0" distB="0" distL="0" distR="0" wp14:anchorId="5CC9ECA9" wp14:editId="1E5634F6">
            <wp:extent cx="3057525" cy="3861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057525" cy="386172"/>
                    </a:xfrm>
                    <a:prstGeom prst="rect">
                      <a:avLst/>
                    </a:prstGeom>
                  </pic:spPr>
                </pic:pic>
              </a:graphicData>
            </a:graphic>
          </wp:inline>
        </w:drawing>
      </w:r>
    </w:p>
    <w:p w14:paraId="03B497F8" w14:textId="64183079" w:rsidR="00D52997" w:rsidRPr="0046455F" w:rsidRDefault="00C33DD0" w:rsidP="00C33DD0">
      <w:pPr>
        <w:pStyle w:val="Heading5"/>
      </w:pPr>
      <w:r>
        <w:t xml:space="preserve">3.6.4 </w:t>
      </w:r>
      <w:r w:rsidR="00D52997" w:rsidRPr="0046455F">
        <w:t>Recall:</w:t>
      </w:r>
    </w:p>
    <w:p w14:paraId="2FA9155F" w14:textId="228159E5" w:rsidR="00D52997" w:rsidRPr="0046455F" w:rsidRDefault="00D52997" w:rsidP="00776451">
      <w:pPr>
        <w:rPr>
          <w:sz w:val="24"/>
          <w:szCs w:val="24"/>
        </w:rPr>
      </w:pPr>
      <w:r w:rsidRPr="0046455F">
        <w:rPr>
          <w:sz w:val="24"/>
          <w:szCs w:val="24"/>
        </w:rPr>
        <w:t xml:space="preserve">The recall is calculated similarly to the </w:t>
      </w:r>
      <w:proofErr w:type="gramStart"/>
      <w:r w:rsidRPr="0046455F">
        <w:rPr>
          <w:sz w:val="24"/>
          <w:szCs w:val="24"/>
        </w:rPr>
        <w:t>precision</w:t>
      </w:r>
      <w:proofErr w:type="gramEnd"/>
      <w:r w:rsidRPr="0046455F">
        <w:rPr>
          <w:sz w:val="24"/>
          <w:szCs w:val="24"/>
        </w:rPr>
        <w:t xml:space="preserve"> but the only change is that the denominator is generated by adding the number of true positives and the number of false negatives </w:t>
      </w:r>
    </w:p>
    <w:p w14:paraId="29873E94" w14:textId="57626581" w:rsidR="00D52997" w:rsidRPr="0046455F" w:rsidRDefault="004C5B66" w:rsidP="004C5B66">
      <w:pPr>
        <w:jc w:val="center"/>
        <w:rPr>
          <w:sz w:val="24"/>
          <w:szCs w:val="24"/>
        </w:rPr>
      </w:pPr>
      <w:r w:rsidRPr="0046455F">
        <w:rPr>
          <w:noProof/>
          <w:sz w:val="24"/>
          <w:szCs w:val="24"/>
        </w:rPr>
        <w:drawing>
          <wp:inline distT="0" distB="0" distL="0" distR="0" wp14:anchorId="1C2A8557" wp14:editId="5631140D">
            <wp:extent cx="2724150" cy="32929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724150" cy="329293"/>
                    </a:xfrm>
                    <a:prstGeom prst="rect">
                      <a:avLst/>
                    </a:prstGeom>
                  </pic:spPr>
                </pic:pic>
              </a:graphicData>
            </a:graphic>
          </wp:inline>
        </w:drawing>
      </w:r>
    </w:p>
    <w:p w14:paraId="0BFDD056" w14:textId="6C953AA3" w:rsidR="00D52997" w:rsidRPr="0046455F" w:rsidRDefault="00D52997" w:rsidP="00776451">
      <w:pPr>
        <w:rPr>
          <w:sz w:val="24"/>
          <w:szCs w:val="24"/>
        </w:rPr>
      </w:pPr>
    </w:p>
    <w:p w14:paraId="335BCA0C" w14:textId="6EFDB7EE" w:rsidR="00A17048" w:rsidRPr="0046455F" w:rsidRDefault="00C33DD0" w:rsidP="00C33DD0">
      <w:pPr>
        <w:pStyle w:val="Heading5"/>
      </w:pPr>
      <w:r>
        <w:t xml:space="preserve">3.6.5 </w:t>
      </w:r>
      <w:r w:rsidR="00A17048" w:rsidRPr="0046455F">
        <w:t>F1 Score:</w:t>
      </w:r>
    </w:p>
    <w:p w14:paraId="51134994" w14:textId="78ADEDBA" w:rsidR="002A5754" w:rsidRPr="0046455F" w:rsidRDefault="00D52997" w:rsidP="00776451">
      <w:pPr>
        <w:rPr>
          <w:sz w:val="24"/>
          <w:szCs w:val="24"/>
        </w:rPr>
      </w:pPr>
      <w:r w:rsidRPr="0046455F">
        <w:rPr>
          <w:sz w:val="24"/>
          <w:szCs w:val="24"/>
        </w:rPr>
        <w:t>F1 Score is the amalgamation of two important ma</w:t>
      </w:r>
      <w:r w:rsidR="00086093" w:rsidRPr="0046455F">
        <w:rPr>
          <w:sz w:val="24"/>
          <w:szCs w:val="24"/>
        </w:rPr>
        <w:t>t</w:t>
      </w:r>
      <w:r w:rsidRPr="0046455F">
        <w:rPr>
          <w:sz w:val="24"/>
          <w:szCs w:val="24"/>
        </w:rPr>
        <w:t>ri</w:t>
      </w:r>
      <w:r w:rsidR="004764FE">
        <w:rPr>
          <w:sz w:val="24"/>
          <w:szCs w:val="24"/>
        </w:rPr>
        <w:t>ces</w:t>
      </w:r>
      <w:r w:rsidRPr="0046455F">
        <w:rPr>
          <w:sz w:val="24"/>
          <w:szCs w:val="24"/>
        </w:rPr>
        <w:t xml:space="preserve"> that is prec</w:t>
      </w:r>
      <w:r w:rsidR="00086093" w:rsidRPr="0046455F">
        <w:rPr>
          <w:sz w:val="24"/>
          <w:szCs w:val="24"/>
        </w:rPr>
        <w:t>is</w:t>
      </w:r>
      <w:r w:rsidRPr="0046455F">
        <w:rPr>
          <w:sz w:val="24"/>
          <w:szCs w:val="24"/>
        </w:rPr>
        <w:t xml:space="preserve">ion and recall the formula for </w:t>
      </w:r>
      <w:r w:rsidR="00086093" w:rsidRPr="0046455F">
        <w:rPr>
          <w:sz w:val="24"/>
          <w:szCs w:val="24"/>
        </w:rPr>
        <w:t xml:space="preserve">the </w:t>
      </w:r>
      <w:r w:rsidRPr="0046455F">
        <w:rPr>
          <w:sz w:val="24"/>
          <w:szCs w:val="24"/>
        </w:rPr>
        <w:t>F1 score can be seen in below figure</w:t>
      </w:r>
    </w:p>
    <w:p w14:paraId="09749F81" w14:textId="3B81E191" w:rsidR="002A5754" w:rsidRDefault="001170D7" w:rsidP="001170D7">
      <w:pPr>
        <w:jc w:val="center"/>
        <w:rPr>
          <w:sz w:val="24"/>
          <w:szCs w:val="24"/>
        </w:rPr>
      </w:pPr>
      <w:r w:rsidRPr="0046455F">
        <w:rPr>
          <w:noProof/>
          <w:sz w:val="24"/>
          <w:szCs w:val="24"/>
        </w:rPr>
        <w:drawing>
          <wp:inline distT="0" distB="0" distL="0" distR="0" wp14:anchorId="4ED0CA5E" wp14:editId="072A8E28">
            <wp:extent cx="2462768" cy="4095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462768" cy="409575"/>
                    </a:xfrm>
                    <a:prstGeom prst="rect">
                      <a:avLst/>
                    </a:prstGeom>
                  </pic:spPr>
                </pic:pic>
              </a:graphicData>
            </a:graphic>
          </wp:inline>
        </w:drawing>
      </w:r>
    </w:p>
    <w:p w14:paraId="328C1B05" w14:textId="77777777" w:rsidR="00EB47EB" w:rsidRPr="00EB47EB" w:rsidRDefault="00EB47EB" w:rsidP="00EB47EB"/>
    <w:p w14:paraId="5E8ED3D2" w14:textId="39C76F7F" w:rsidR="00723A16" w:rsidRPr="0046455F" w:rsidRDefault="00BC71B9" w:rsidP="00723A16">
      <w:pPr>
        <w:pStyle w:val="Heading2"/>
        <w:rPr>
          <w:rFonts w:cs="Times New Roman"/>
        </w:rPr>
      </w:pPr>
      <w:bookmarkStart w:id="33" w:name="_Toc114419470"/>
      <w:r w:rsidRPr="0046455F">
        <w:rPr>
          <w:rFonts w:cs="Times New Roman"/>
        </w:rPr>
        <w:t>3.7 Oversampling Algorithms:</w:t>
      </w:r>
      <w:bookmarkEnd w:id="33"/>
    </w:p>
    <w:p w14:paraId="5FFD01F6" w14:textId="4840126B" w:rsidR="002A5754" w:rsidRPr="0046455F" w:rsidRDefault="002A5754" w:rsidP="002A5754"/>
    <w:p w14:paraId="6671C326" w14:textId="001AA290" w:rsidR="002A5754" w:rsidRPr="0046455F" w:rsidRDefault="00290EA1" w:rsidP="002A5754">
      <w:pPr>
        <w:rPr>
          <w:sz w:val="24"/>
          <w:szCs w:val="24"/>
        </w:rPr>
      </w:pPr>
      <w:r w:rsidRPr="0046455F">
        <w:rPr>
          <w:sz w:val="24"/>
          <w:szCs w:val="24"/>
        </w:rPr>
        <w:t>For comparison SMOTE and ADASYN are used as benchmark oversampling techniques where we further use them as a comparison to gauge the performance of the proposed algorithm.</w:t>
      </w:r>
    </w:p>
    <w:p w14:paraId="490AD021" w14:textId="77777777" w:rsidR="002A5754" w:rsidRPr="0046455F" w:rsidRDefault="002A5754" w:rsidP="002A5754"/>
    <w:p w14:paraId="5983DB05" w14:textId="5ECBF26B" w:rsidR="000A31CC" w:rsidRPr="0068490B" w:rsidRDefault="00BC71B9" w:rsidP="0068490B">
      <w:pPr>
        <w:pStyle w:val="Heading3"/>
        <w:ind w:left="0"/>
        <w:jc w:val="left"/>
        <w:rPr>
          <w:rFonts w:ascii="Times New Roman" w:hAnsi="Times New Roman" w:cs="Times New Roman"/>
          <w:color w:val="2F5496" w:themeColor="accent1" w:themeShade="BF"/>
          <w:sz w:val="26"/>
          <w:szCs w:val="26"/>
        </w:rPr>
      </w:pPr>
      <w:bookmarkStart w:id="34" w:name="_Toc114419471"/>
      <w:r w:rsidRPr="0068490B">
        <w:rPr>
          <w:rFonts w:ascii="Times New Roman" w:hAnsi="Times New Roman" w:cs="Times New Roman"/>
          <w:color w:val="2F5496" w:themeColor="accent1" w:themeShade="BF"/>
          <w:sz w:val="26"/>
          <w:szCs w:val="26"/>
        </w:rPr>
        <w:t>3.7.1 SMOTE</w:t>
      </w:r>
      <w:r w:rsidR="00F63C78" w:rsidRPr="0068490B">
        <w:rPr>
          <w:rFonts w:ascii="Times New Roman" w:hAnsi="Times New Roman" w:cs="Times New Roman"/>
          <w:color w:val="2F5496" w:themeColor="accent1" w:themeShade="BF"/>
          <w:sz w:val="26"/>
          <w:szCs w:val="26"/>
        </w:rPr>
        <w:t>:</w:t>
      </w:r>
      <w:bookmarkEnd w:id="34"/>
    </w:p>
    <w:p w14:paraId="5CD1AD70" w14:textId="0EB8A55F" w:rsidR="000A31CC" w:rsidRPr="0046455F" w:rsidRDefault="000A31CC" w:rsidP="000A31CC">
      <w:pPr>
        <w:rPr>
          <w:sz w:val="24"/>
          <w:szCs w:val="24"/>
        </w:rPr>
      </w:pPr>
      <w:r w:rsidRPr="0046455F">
        <w:rPr>
          <w:sz w:val="24"/>
          <w:szCs w:val="24"/>
        </w:rPr>
        <w:t>SMOTE is used as a comparison unit against the new proposed oversampling algorithm in this project.</w:t>
      </w:r>
    </w:p>
    <w:p w14:paraId="5CACD7EC" w14:textId="784D551E" w:rsidR="000A31CC" w:rsidRPr="0046455F" w:rsidRDefault="000A31CC" w:rsidP="000A31CC">
      <w:pPr>
        <w:rPr>
          <w:sz w:val="24"/>
          <w:szCs w:val="24"/>
        </w:rPr>
      </w:pPr>
      <w:r w:rsidRPr="0046455F">
        <w:rPr>
          <w:sz w:val="24"/>
          <w:szCs w:val="24"/>
        </w:rPr>
        <w:t>1. SMOTE</w:t>
      </w:r>
      <w:r w:rsidR="005660F6" w:rsidRPr="0046455F">
        <w:rPr>
          <w:sz w:val="24"/>
          <w:szCs w:val="24"/>
        </w:rPr>
        <w:t xml:space="preserve"> is used to generate synthetic data points upon providing an oversampling percentage </w:t>
      </w:r>
      <w:r w:rsidR="005660F6" w:rsidRPr="0046455F">
        <w:rPr>
          <w:i/>
          <w:iCs/>
          <w:sz w:val="24"/>
          <w:szCs w:val="24"/>
        </w:rPr>
        <w:t>P</w:t>
      </w:r>
    </w:p>
    <w:p w14:paraId="70B64004" w14:textId="2092C41D" w:rsidR="00CD35D6" w:rsidRPr="0046455F" w:rsidRDefault="005660F6" w:rsidP="00CD35D6">
      <w:pPr>
        <w:rPr>
          <w:sz w:val="24"/>
          <w:szCs w:val="24"/>
        </w:rPr>
      </w:pPr>
      <w:r w:rsidRPr="0046455F">
        <w:rPr>
          <w:noProof/>
          <w:sz w:val="24"/>
          <w:szCs w:val="24"/>
        </w:rPr>
        <w:drawing>
          <wp:anchor distT="0" distB="0" distL="114300" distR="114300" simplePos="0" relativeHeight="251703296" behindDoc="0" locked="0" layoutInCell="1" allowOverlap="1" wp14:anchorId="0DD4DE33" wp14:editId="1C00457B">
            <wp:simplePos x="0" y="0"/>
            <wp:positionH relativeFrom="margin">
              <wp:align>center</wp:align>
            </wp:positionH>
            <wp:positionV relativeFrom="paragraph">
              <wp:posOffset>390707</wp:posOffset>
            </wp:positionV>
            <wp:extent cx="1150620" cy="205740"/>
            <wp:effectExtent l="0" t="0" r="0" b="381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150620" cy="205740"/>
                    </a:xfrm>
                    <a:prstGeom prst="rect">
                      <a:avLst/>
                    </a:prstGeom>
                  </pic:spPr>
                </pic:pic>
              </a:graphicData>
            </a:graphic>
          </wp:anchor>
        </w:drawing>
      </w:r>
      <w:r w:rsidR="00CD35D6" w:rsidRPr="0046455F">
        <w:rPr>
          <w:sz w:val="24"/>
          <w:szCs w:val="24"/>
        </w:rPr>
        <w:t xml:space="preserve">If </w:t>
      </w:r>
      <w:r w:rsidRPr="0046455F">
        <w:rPr>
          <w:rFonts w:eastAsia="Calibri"/>
          <w:i/>
          <w:iCs/>
          <w:sz w:val="24"/>
          <w:szCs w:val="24"/>
        </w:rPr>
        <w:t>P</w:t>
      </w:r>
      <w:r w:rsidRPr="0046455F">
        <w:rPr>
          <w:sz w:val="24"/>
          <w:szCs w:val="24"/>
        </w:rPr>
        <w:t xml:space="preserve"> = </w:t>
      </w:r>
      <w:r w:rsidR="00CD35D6" w:rsidRPr="0046455F">
        <w:rPr>
          <w:sz w:val="24"/>
          <w:szCs w:val="24"/>
        </w:rPr>
        <w:t>100, then</w:t>
      </w:r>
      <w:r w:rsidRPr="0046455F">
        <w:rPr>
          <w:sz w:val="24"/>
          <w:szCs w:val="24"/>
        </w:rPr>
        <w:t xml:space="preserve"> </w:t>
      </w:r>
      <w:r w:rsidRPr="0046455F">
        <w:rPr>
          <w:i/>
          <w:iCs/>
          <w:sz w:val="24"/>
          <w:szCs w:val="24"/>
        </w:rPr>
        <w:t xml:space="preserve">P </w:t>
      </w:r>
      <w:r w:rsidRPr="0046455F">
        <w:rPr>
          <w:sz w:val="24"/>
          <w:szCs w:val="24"/>
        </w:rPr>
        <w:t>is used to get the number of artificial samples to be generated for the minority class.</w:t>
      </w:r>
    </w:p>
    <w:p w14:paraId="1AC2BE29" w14:textId="57510284" w:rsidR="00CD35D6" w:rsidRPr="0046455F" w:rsidRDefault="00CD35D6" w:rsidP="00CD35D6">
      <w:pPr>
        <w:rPr>
          <w:sz w:val="24"/>
          <w:szCs w:val="24"/>
        </w:rPr>
      </w:pPr>
      <w:r w:rsidRPr="0046455F">
        <w:rPr>
          <w:sz w:val="24"/>
          <w:szCs w:val="24"/>
        </w:rPr>
        <w:t xml:space="preserve">Where </w:t>
      </w:r>
      <w:proofErr w:type="spellStart"/>
      <w:r w:rsidR="005660F6" w:rsidRPr="0046455F">
        <w:rPr>
          <w:rFonts w:eastAsia="Calibri"/>
          <w:sz w:val="24"/>
          <w:szCs w:val="24"/>
        </w:rPr>
        <w:t>N</w:t>
      </w:r>
      <w:r w:rsidR="005660F6" w:rsidRPr="0046455F">
        <w:rPr>
          <w:rFonts w:eastAsia="Calibri"/>
          <w:sz w:val="24"/>
          <w:szCs w:val="24"/>
          <w:vertAlign w:val="subscript"/>
        </w:rPr>
        <w:t>generate</w:t>
      </w:r>
      <w:proofErr w:type="spellEnd"/>
      <w:r w:rsidR="005660F6" w:rsidRPr="0046455F">
        <w:rPr>
          <w:rFonts w:eastAsia="Calibri"/>
          <w:sz w:val="24"/>
          <w:szCs w:val="24"/>
        </w:rPr>
        <w:t xml:space="preserve"> </w:t>
      </w:r>
      <w:r w:rsidR="005660F6" w:rsidRPr="0046455F">
        <w:rPr>
          <w:sz w:val="24"/>
          <w:szCs w:val="24"/>
        </w:rPr>
        <w:t>gives us the number</w:t>
      </w:r>
      <w:r w:rsidRPr="0046455F">
        <w:rPr>
          <w:sz w:val="24"/>
          <w:szCs w:val="24"/>
        </w:rPr>
        <w:t xml:space="preserve"> of </w:t>
      </w:r>
      <w:r w:rsidR="00491CA1">
        <w:rPr>
          <w:sz w:val="24"/>
          <w:szCs w:val="24"/>
        </w:rPr>
        <w:t>artificial</w:t>
      </w:r>
      <w:r w:rsidRPr="0046455F">
        <w:rPr>
          <w:sz w:val="24"/>
          <w:szCs w:val="24"/>
        </w:rPr>
        <w:t xml:space="preserve"> </w:t>
      </w:r>
      <w:r w:rsidR="005660F6" w:rsidRPr="0046455F">
        <w:rPr>
          <w:sz w:val="24"/>
          <w:szCs w:val="24"/>
        </w:rPr>
        <w:t>data points</w:t>
      </w:r>
      <w:r w:rsidRPr="0046455F">
        <w:rPr>
          <w:sz w:val="24"/>
          <w:szCs w:val="24"/>
        </w:rPr>
        <w:t xml:space="preserve"> </w:t>
      </w:r>
      <w:r w:rsidR="005660F6" w:rsidRPr="0046455F">
        <w:rPr>
          <w:sz w:val="24"/>
          <w:szCs w:val="24"/>
        </w:rPr>
        <w:t>required</w:t>
      </w:r>
      <w:r w:rsidRPr="0046455F">
        <w:rPr>
          <w:sz w:val="24"/>
          <w:szCs w:val="24"/>
        </w:rPr>
        <w:t xml:space="preserve"> to be generated</w:t>
      </w:r>
      <w:r w:rsidR="005660F6" w:rsidRPr="0046455F">
        <w:rPr>
          <w:sz w:val="24"/>
          <w:szCs w:val="24"/>
        </w:rPr>
        <w:t>.</w:t>
      </w:r>
    </w:p>
    <w:p w14:paraId="5EE01F8A" w14:textId="4E0F38BD" w:rsidR="005660F6" w:rsidRPr="0046455F" w:rsidRDefault="005660F6" w:rsidP="00CD35D6">
      <w:pPr>
        <w:rPr>
          <w:sz w:val="24"/>
          <w:szCs w:val="24"/>
        </w:rPr>
      </w:pPr>
      <w:r w:rsidRPr="0046455F">
        <w:rPr>
          <w:sz w:val="24"/>
          <w:szCs w:val="24"/>
        </w:rPr>
        <w:t>2. SMOTE works</w:t>
      </w:r>
      <w:r w:rsidR="00840073" w:rsidRPr="0046455F">
        <w:rPr>
          <w:sz w:val="24"/>
          <w:szCs w:val="24"/>
        </w:rPr>
        <w:t xml:space="preserve"> by picking the minority class data points randomly and searching for their “</w:t>
      </w:r>
      <w:r w:rsidR="00840073" w:rsidRPr="0046455F">
        <w:rPr>
          <w:b/>
          <w:bCs/>
          <w:sz w:val="24"/>
          <w:szCs w:val="24"/>
        </w:rPr>
        <w:t>K</w:t>
      </w:r>
      <w:r w:rsidR="00840073" w:rsidRPr="0046455F">
        <w:rPr>
          <w:sz w:val="24"/>
          <w:szCs w:val="24"/>
        </w:rPr>
        <w:t xml:space="preserve">” nearest minority datapoint while joining those synthetic data points in the feature space to form a line. </w:t>
      </w:r>
      <w:proofErr w:type="gramStart"/>
      <w:r w:rsidR="00840073" w:rsidRPr="0046455F">
        <w:rPr>
          <w:sz w:val="24"/>
          <w:szCs w:val="24"/>
        </w:rPr>
        <w:t>( Nitesh</w:t>
      </w:r>
      <w:proofErr w:type="gramEnd"/>
      <w:r w:rsidR="00840073" w:rsidRPr="0046455F">
        <w:rPr>
          <w:sz w:val="24"/>
          <w:szCs w:val="24"/>
        </w:rPr>
        <w:t xml:space="preserve"> V. Chawla, 2002)</w:t>
      </w:r>
    </w:p>
    <w:p w14:paraId="4D540FC4" w14:textId="03F5B2F5" w:rsidR="00BC71B9" w:rsidRPr="0046455F" w:rsidRDefault="00CD35D6" w:rsidP="00A17048">
      <w:pPr>
        <w:rPr>
          <w:color w:val="4472C4" w:themeColor="accent1"/>
          <w:sz w:val="26"/>
          <w:szCs w:val="26"/>
        </w:rPr>
      </w:pPr>
      <w:r w:rsidRPr="0046455F">
        <w:rPr>
          <w:sz w:val="24"/>
          <w:szCs w:val="24"/>
        </w:rPr>
        <w:t xml:space="preserve">4. </w:t>
      </w:r>
      <w:r w:rsidR="00840073" w:rsidRPr="0046455F">
        <w:rPr>
          <w:sz w:val="24"/>
          <w:szCs w:val="24"/>
        </w:rPr>
        <w:t>The figures of SMOTE</w:t>
      </w:r>
      <w:r w:rsidR="008B46F8" w:rsidRPr="0046455F">
        <w:rPr>
          <w:sz w:val="24"/>
          <w:szCs w:val="24"/>
        </w:rPr>
        <w:t>-</w:t>
      </w:r>
      <w:r w:rsidR="00840073" w:rsidRPr="0046455F">
        <w:rPr>
          <w:sz w:val="24"/>
          <w:szCs w:val="24"/>
        </w:rPr>
        <w:t xml:space="preserve">generated oversamples can be observed below </w:t>
      </w:r>
    </w:p>
    <w:p w14:paraId="5B93C8CB" w14:textId="270A26FA" w:rsidR="000A6140" w:rsidRPr="0046455F" w:rsidRDefault="00C33DD0" w:rsidP="000A6140">
      <w:r w:rsidRPr="0046455F">
        <w:rPr>
          <w:noProof/>
        </w:rPr>
        <w:drawing>
          <wp:anchor distT="0" distB="0" distL="114300" distR="114300" simplePos="0" relativeHeight="251673600" behindDoc="1" locked="0" layoutInCell="1" allowOverlap="1" wp14:anchorId="5E1E1140" wp14:editId="1EF5A980">
            <wp:simplePos x="0" y="0"/>
            <wp:positionH relativeFrom="column">
              <wp:posOffset>3295649</wp:posOffset>
            </wp:positionH>
            <wp:positionV relativeFrom="paragraph">
              <wp:posOffset>20955</wp:posOffset>
            </wp:positionV>
            <wp:extent cx="3197255" cy="1993900"/>
            <wp:effectExtent l="0" t="0" r="3175" b="6350"/>
            <wp:wrapNone/>
            <wp:docPr id="20" name="Picture 2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Icon&#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99939" cy="199557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6455F">
        <w:rPr>
          <w:noProof/>
        </w:rPr>
        <w:drawing>
          <wp:inline distT="0" distB="0" distL="0" distR="0" wp14:anchorId="0C24073A" wp14:editId="1331C4D7">
            <wp:extent cx="3273425" cy="2042160"/>
            <wp:effectExtent l="0" t="0" r="3175"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73425" cy="2042160"/>
                    </a:xfrm>
                    <a:prstGeom prst="rect">
                      <a:avLst/>
                    </a:prstGeom>
                    <a:noFill/>
                    <a:ln>
                      <a:noFill/>
                    </a:ln>
                  </pic:spPr>
                </pic:pic>
              </a:graphicData>
            </a:graphic>
          </wp:inline>
        </w:drawing>
      </w:r>
    </w:p>
    <w:p w14:paraId="13895FC3" w14:textId="77777777" w:rsidR="006B6D7E" w:rsidRDefault="006B6D7E" w:rsidP="000A6140"/>
    <w:p w14:paraId="48CC5992" w14:textId="77777777" w:rsidR="000D5B04" w:rsidRDefault="006B6D7E" w:rsidP="000D5B04">
      <w:pPr>
        <w:keepNext/>
      </w:pPr>
      <w:r w:rsidRPr="0046455F">
        <w:rPr>
          <w:b/>
          <w:bCs/>
          <w:noProof/>
        </w:rPr>
        <w:lastRenderedPageBreak/>
        <w:drawing>
          <wp:anchor distT="0" distB="0" distL="114300" distR="114300" simplePos="0" relativeHeight="251677696" behindDoc="1" locked="0" layoutInCell="1" allowOverlap="1" wp14:anchorId="4654D7FB" wp14:editId="3979A694">
            <wp:simplePos x="0" y="0"/>
            <wp:positionH relativeFrom="page">
              <wp:posOffset>4356101</wp:posOffset>
            </wp:positionH>
            <wp:positionV relativeFrom="paragraph">
              <wp:posOffset>4445</wp:posOffset>
            </wp:positionV>
            <wp:extent cx="2819400" cy="1758619"/>
            <wp:effectExtent l="0" t="0" r="0" b="0"/>
            <wp:wrapNone/>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29534" cy="1764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6455F">
        <w:rPr>
          <w:noProof/>
        </w:rPr>
        <w:drawing>
          <wp:inline distT="0" distB="0" distL="0" distR="0" wp14:anchorId="39E78AC8" wp14:editId="4E99D744">
            <wp:extent cx="3271024" cy="17780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84119" cy="1785118"/>
                    </a:xfrm>
                    <a:prstGeom prst="rect">
                      <a:avLst/>
                    </a:prstGeom>
                    <a:noFill/>
                    <a:ln>
                      <a:noFill/>
                    </a:ln>
                  </pic:spPr>
                </pic:pic>
              </a:graphicData>
            </a:graphic>
          </wp:inline>
        </w:drawing>
      </w:r>
    </w:p>
    <w:p w14:paraId="200E6210" w14:textId="7F87C5B6" w:rsidR="000A6140" w:rsidRPr="0046455F" w:rsidRDefault="000D5B04" w:rsidP="000D5B04">
      <w:pPr>
        <w:pStyle w:val="Caption"/>
        <w:jc w:val="center"/>
      </w:pPr>
      <w:bookmarkStart w:id="35" w:name="_Toc114419206"/>
      <w:bookmarkStart w:id="36" w:name="_Toc114419503"/>
      <w:r>
        <w:t xml:space="preserve">Figure </w:t>
      </w:r>
      <w:fldSimple w:instr=" SEQ Figure \* ARABIC ">
        <w:r w:rsidR="00E429B0">
          <w:rPr>
            <w:noProof/>
          </w:rPr>
          <w:t>5</w:t>
        </w:r>
      </w:fldSimple>
      <w:r>
        <w:t xml:space="preserve"> SMOTE Oversampling</w:t>
      </w:r>
      <w:bookmarkEnd w:id="35"/>
      <w:bookmarkEnd w:id="36"/>
    </w:p>
    <w:p w14:paraId="32F40A6E" w14:textId="61FF379D" w:rsidR="00BC71B9" w:rsidRPr="0046455F" w:rsidRDefault="00BC71B9" w:rsidP="00BC71B9">
      <w:pPr>
        <w:pStyle w:val="Heading3"/>
        <w:ind w:left="0"/>
        <w:jc w:val="left"/>
        <w:rPr>
          <w:rFonts w:ascii="Times New Roman" w:hAnsi="Times New Roman" w:cs="Times New Roman"/>
          <w:color w:val="2F5496" w:themeColor="accent1" w:themeShade="BF"/>
          <w:sz w:val="26"/>
          <w:szCs w:val="26"/>
        </w:rPr>
      </w:pPr>
      <w:bookmarkStart w:id="37" w:name="_Toc114419472"/>
      <w:r w:rsidRPr="0046455F">
        <w:rPr>
          <w:rFonts w:ascii="Times New Roman" w:hAnsi="Times New Roman" w:cs="Times New Roman"/>
          <w:color w:val="2F5496" w:themeColor="accent1" w:themeShade="BF"/>
          <w:sz w:val="26"/>
          <w:szCs w:val="26"/>
        </w:rPr>
        <w:t>3.7.2 ADASYN:</w:t>
      </w:r>
      <w:bookmarkEnd w:id="37"/>
    </w:p>
    <w:p w14:paraId="1A6F0113" w14:textId="3EEBAD33" w:rsidR="00CD35D6" w:rsidRPr="0046455F" w:rsidRDefault="00CD35D6" w:rsidP="00776451"/>
    <w:p w14:paraId="7260502C" w14:textId="4256BA2A" w:rsidR="008B46F8" w:rsidRPr="0046455F" w:rsidRDefault="008B46F8" w:rsidP="00776451">
      <w:r w:rsidRPr="0046455F">
        <w:t xml:space="preserve">ADASYN works on the principle of adaptively generating minority data points as per their distribution. In </w:t>
      </w:r>
      <w:r w:rsidR="00B30104" w:rsidRPr="0046455F">
        <w:t xml:space="preserve">the </w:t>
      </w:r>
      <w:r w:rsidRPr="0046455F">
        <w:t>case of minority samples that are difficult to interpret ADASYN tries to create more samples th</w:t>
      </w:r>
      <w:r w:rsidR="00B30104" w:rsidRPr="0046455F">
        <w:t>a</w:t>
      </w:r>
      <w:r w:rsidRPr="0046455F">
        <w:t>n those earlier</w:t>
      </w:r>
      <w:r w:rsidR="00B30104" w:rsidRPr="0046455F">
        <w:t xml:space="preserve"> to</w:t>
      </w:r>
      <w:r w:rsidRPr="0046455F">
        <w:t xml:space="preserve"> learn</w:t>
      </w:r>
      <w:r w:rsidR="00B30104" w:rsidRPr="0046455F">
        <w:t>.</w:t>
      </w:r>
    </w:p>
    <w:p w14:paraId="4065B5B6" w14:textId="7B94DEB5" w:rsidR="00CD35D6" w:rsidRPr="0046455F" w:rsidRDefault="008B46F8" w:rsidP="00CD35D6">
      <w:pPr>
        <w:widowControl/>
        <w:adjustRightInd w:val="0"/>
        <w:rPr>
          <w:rFonts w:eastAsiaTheme="minorHAnsi"/>
          <w:lang w:val="en-IN"/>
        </w:rPr>
      </w:pPr>
      <w:r w:rsidRPr="0046455F">
        <w:rPr>
          <w:rFonts w:eastAsiaTheme="minorHAnsi"/>
          <w:lang w:val="en-IN"/>
        </w:rPr>
        <w:t>I</w:t>
      </w:r>
      <w:r w:rsidR="00CD35D6" w:rsidRPr="0046455F">
        <w:rPr>
          <w:rFonts w:eastAsiaTheme="minorHAnsi"/>
          <w:lang w:val="en-IN"/>
        </w:rPr>
        <w:t>mplement</w:t>
      </w:r>
      <w:r w:rsidRPr="0046455F">
        <w:rPr>
          <w:rFonts w:eastAsiaTheme="minorHAnsi"/>
          <w:lang w:val="en-IN"/>
        </w:rPr>
        <w:t>ation</w:t>
      </w:r>
      <w:r w:rsidR="00CD35D6" w:rsidRPr="0046455F">
        <w:rPr>
          <w:rFonts w:eastAsiaTheme="minorHAnsi"/>
          <w:lang w:val="en-IN"/>
        </w:rPr>
        <w:t xml:space="preserve"> ADASYN.</w:t>
      </w:r>
    </w:p>
    <w:p w14:paraId="18F8D3B2" w14:textId="422B1971" w:rsidR="00CD35D6" w:rsidRPr="0046455F" w:rsidRDefault="00CD35D6" w:rsidP="00CD35D6">
      <w:pPr>
        <w:widowControl/>
        <w:adjustRightInd w:val="0"/>
        <w:rPr>
          <w:rFonts w:eastAsiaTheme="minorHAnsi"/>
          <w:lang w:val="en-IN"/>
        </w:rPr>
      </w:pPr>
      <w:r w:rsidRPr="0046455F">
        <w:rPr>
          <w:rFonts w:eastAsiaTheme="minorHAnsi"/>
          <w:b/>
          <w:bCs/>
          <w:lang w:val="en-IN"/>
        </w:rPr>
        <w:t>1.</w:t>
      </w:r>
      <w:r w:rsidRPr="0046455F">
        <w:rPr>
          <w:rFonts w:eastAsiaTheme="minorHAnsi"/>
          <w:lang w:val="en-IN"/>
        </w:rPr>
        <w:t xml:space="preserve"> </w:t>
      </w:r>
      <w:r w:rsidR="008B46F8" w:rsidRPr="0046455F">
        <w:rPr>
          <w:rFonts w:eastAsiaTheme="minorHAnsi"/>
          <w:lang w:val="en-IN"/>
        </w:rPr>
        <w:t xml:space="preserve">Evaluate </w:t>
      </w:r>
      <w:r w:rsidRPr="0046455F">
        <w:rPr>
          <w:rFonts w:eastAsiaTheme="minorHAnsi"/>
          <w:lang w:val="en-IN"/>
        </w:rPr>
        <w:t xml:space="preserve">the </w:t>
      </w:r>
      <w:r w:rsidR="008B46F8" w:rsidRPr="0046455F">
        <w:rPr>
          <w:rFonts w:eastAsiaTheme="minorHAnsi"/>
          <w:lang w:val="en-IN"/>
        </w:rPr>
        <w:t>amount</w:t>
      </w:r>
      <w:r w:rsidRPr="0046455F">
        <w:rPr>
          <w:rFonts w:eastAsiaTheme="minorHAnsi"/>
          <w:lang w:val="en-IN"/>
        </w:rPr>
        <w:t xml:space="preserve"> of imbalance</w:t>
      </w:r>
      <w:r w:rsidR="008B46F8" w:rsidRPr="0046455F">
        <w:rPr>
          <w:rFonts w:eastAsiaTheme="minorHAnsi"/>
          <w:lang w:val="en-IN"/>
        </w:rPr>
        <w:t>:</w:t>
      </w:r>
    </w:p>
    <w:p w14:paraId="1CDE1F92" w14:textId="7BF0FDA9" w:rsidR="00CD35D6" w:rsidRPr="0046455F" w:rsidRDefault="00CD244A" w:rsidP="00B30104">
      <w:pPr>
        <w:widowControl/>
        <w:adjustRightInd w:val="0"/>
        <w:ind w:firstLine="720"/>
        <w:rPr>
          <w:rFonts w:eastAsiaTheme="minorHAnsi"/>
          <w:sz w:val="16"/>
          <w:szCs w:val="16"/>
          <w:vertAlign w:val="subscript"/>
          <w:lang w:val="en-IN"/>
        </w:rPr>
      </w:pPr>
      <w:r>
        <w:rPr>
          <w:rFonts w:eastAsia="Calibri"/>
          <w:lang w:val="en-IN"/>
        </w:rPr>
        <w:t>No. of Samples</w:t>
      </w:r>
      <w:r w:rsidR="00935FFF">
        <w:rPr>
          <w:rFonts w:eastAsia="Calibri"/>
          <w:lang w:val="en-IN"/>
        </w:rPr>
        <w:t xml:space="preserve"> (</w:t>
      </w:r>
      <w:proofErr w:type="spellStart"/>
      <w:r w:rsidR="00935FFF">
        <w:rPr>
          <w:rFonts w:eastAsia="Calibri"/>
          <w:lang w:val="en-IN"/>
        </w:rPr>
        <w:t>P</w:t>
      </w:r>
      <w:r w:rsidR="00935FFF">
        <w:rPr>
          <w:rFonts w:eastAsia="Calibri"/>
          <w:sz w:val="18"/>
          <w:szCs w:val="18"/>
          <w:lang w:val="en-IN"/>
        </w:rPr>
        <w:t>samples</w:t>
      </w:r>
      <w:proofErr w:type="spellEnd"/>
      <w:r w:rsidR="00935FFF">
        <w:rPr>
          <w:rFonts w:eastAsia="Calibri"/>
          <w:lang w:val="en-IN"/>
        </w:rPr>
        <w:t>)</w:t>
      </w:r>
      <w:r>
        <w:rPr>
          <w:rFonts w:eastAsia="Calibri"/>
          <w:lang w:val="en-IN"/>
        </w:rPr>
        <w:t xml:space="preserve"> =</w:t>
      </w:r>
      <w:r w:rsidR="008B46F8" w:rsidRPr="0046455F">
        <w:rPr>
          <w:rFonts w:eastAsia="Calibri"/>
          <w:vertAlign w:val="subscript"/>
          <w:lang w:val="en-IN"/>
        </w:rPr>
        <w:t xml:space="preserve"> </w:t>
      </w:r>
      <w:r>
        <w:rPr>
          <w:rFonts w:eastAsia="Calibri"/>
          <w:lang w:val="en-IN"/>
        </w:rPr>
        <w:t xml:space="preserve">No. of Majority </w:t>
      </w:r>
      <w:proofErr w:type="gramStart"/>
      <w:r>
        <w:rPr>
          <w:rFonts w:eastAsia="Calibri"/>
          <w:lang w:val="en-IN"/>
        </w:rPr>
        <w:t>Samples</w:t>
      </w:r>
      <w:r w:rsidR="000330F9">
        <w:rPr>
          <w:rFonts w:eastAsia="Calibri"/>
          <w:lang w:val="en-IN"/>
        </w:rPr>
        <w:t>(</w:t>
      </w:r>
      <w:proofErr w:type="spellStart"/>
      <w:proofErr w:type="gramEnd"/>
      <w:r w:rsidR="000330F9">
        <w:rPr>
          <w:rFonts w:eastAsia="Calibri"/>
          <w:lang w:val="en-IN"/>
        </w:rPr>
        <w:t>P</w:t>
      </w:r>
      <w:r w:rsidR="000330F9" w:rsidRPr="000330F9">
        <w:rPr>
          <w:rFonts w:eastAsia="Calibri"/>
          <w:sz w:val="18"/>
          <w:szCs w:val="18"/>
          <w:lang w:val="en-IN"/>
        </w:rPr>
        <w:t>major</w:t>
      </w:r>
      <w:proofErr w:type="spellEnd"/>
      <w:r w:rsidR="000330F9">
        <w:rPr>
          <w:rFonts w:eastAsia="Calibri"/>
          <w:lang w:val="en-IN"/>
        </w:rPr>
        <w:t xml:space="preserve">) </w:t>
      </w:r>
      <w:r>
        <w:rPr>
          <w:rFonts w:eastAsia="Calibri"/>
          <w:lang w:val="en-IN"/>
        </w:rPr>
        <w:t>/</w:t>
      </w:r>
      <w:r w:rsidR="008B46F8" w:rsidRPr="0046455F">
        <w:rPr>
          <w:rFonts w:eastAsia="Calibri"/>
          <w:lang w:val="en-IN"/>
        </w:rPr>
        <w:t>N</w:t>
      </w:r>
      <w:r>
        <w:rPr>
          <w:rFonts w:eastAsia="Calibri"/>
          <w:lang w:val="en-IN"/>
        </w:rPr>
        <w:t>o. of minority samples</w:t>
      </w:r>
      <w:r w:rsidR="000330F9">
        <w:rPr>
          <w:rFonts w:eastAsia="Calibri"/>
          <w:lang w:val="en-IN"/>
        </w:rPr>
        <w:t xml:space="preserve"> (</w:t>
      </w:r>
      <w:proofErr w:type="spellStart"/>
      <w:r w:rsidR="000330F9">
        <w:rPr>
          <w:rFonts w:eastAsia="Calibri"/>
          <w:lang w:val="en-IN"/>
        </w:rPr>
        <w:t>P</w:t>
      </w:r>
      <w:r w:rsidR="000330F9">
        <w:rPr>
          <w:rFonts w:eastAsia="Calibri"/>
          <w:sz w:val="18"/>
          <w:szCs w:val="18"/>
          <w:lang w:val="en-IN"/>
        </w:rPr>
        <w:t>minor</w:t>
      </w:r>
      <w:proofErr w:type="spellEnd"/>
      <w:r w:rsidR="000330F9">
        <w:rPr>
          <w:rFonts w:eastAsia="Calibri"/>
          <w:lang w:val="en-IN"/>
        </w:rPr>
        <w:t>)</w:t>
      </w:r>
    </w:p>
    <w:p w14:paraId="60F4947E" w14:textId="32593528" w:rsidR="00CD35D6" w:rsidRPr="0046455F" w:rsidRDefault="00CD35D6" w:rsidP="00CD35D6">
      <w:pPr>
        <w:widowControl/>
        <w:adjustRightInd w:val="0"/>
        <w:rPr>
          <w:rFonts w:eastAsiaTheme="minorHAnsi"/>
          <w:lang w:val="en-IN"/>
        </w:rPr>
      </w:pPr>
      <w:r w:rsidRPr="0046455F">
        <w:rPr>
          <w:rFonts w:eastAsiaTheme="minorHAnsi"/>
          <w:b/>
          <w:bCs/>
          <w:lang w:val="en-IN"/>
        </w:rPr>
        <w:t>2.</w:t>
      </w:r>
      <w:r w:rsidRPr="0046455F">
        <w:rPr>
          <w:rFonts w:eastAsiaTheme="minorHAnsi"/>
          <w:lang w:val="en-IN"/>
        </w:rPr>
        <w:t xml:space="preserve"> If </w:t>
      </w:r>
      <w:proofErr w:type="spellStart"/>
      <w:r w:rsidR="00935FFF">
        <w:rPr>
          <w:rFonts w:eastAsia="Calibri"/>
          <w:lang w:val="en-IN"/>
        </w:rPr>
        <w:t>P</w:t>
      </w:r>
      <w:r w:rsidR="00935FFF">
        <w:rPr>
          <w:rFonts w:eastAsia="Calibri"/>
          <w:sz w:val="18"/>
          <w:szCs w:val="18"/>
          <w:lang w:val="en-IN"/>
        </w:rPr>
        <w:t>samples</w:t>
      </w:r>
      <w:proofErr w:type="spellEnd"/>
      <w:r w:rsidR="00935FFF" w:rsidRPr="0046455F">
        <w:rPr>
          <w:rFonts w:eastAsiaTheme="minorHAnsi"/>
          <w:lang w:val="en-IN"/>
        </w:rPr>
        <w:t xml:space="preserve"> </w:t>
      </w:r>
      <w:proofErr w:type="gramStart"/>
      <w:r w:rsidRPr="0046455F">
        <w:rPr>
          <w:rFonts w:eastAsiaTheme="minorHAnsi"/>
          <w:lang w:val="en-IN"/>
        </w:rPr>
        <w:t xml:space="preserve">&lt; </w:t>
      </w:r>
      <w:r w:rsidR="001479DB" w:rsidRPr="0046455F">
        <w:rPr>
          <w:rFonts w:eastAsia="Calibri"/>
          <w:lang w:val="en-IN"/>
        </w:rPr>
        <w:t xml:space="preserve"> </w:t>
      </w:r>
      <w:proofErr w:type="spellStart"/>
      <w:r w:rsidR="00935FFF">
        <w:rPr>
          <w:rFonts w:eastAsia="Calibri"/>
          <w:lang w:val="en-IN"/>
        </w:rPr>
        <w:t>P</w:t>
      </w:r>
      <w:r w:rsidR="00935FFF">
        <w:rPr>
          <w:rFonts w:eastAsia="Calibri"/>
          <w:sz w:val="18"/>
          <w:szCs w:val="18"/>
          <w:lang w:val="en-IN"/>
        </w:rPr>
        <w:t>samples</w:t>
      </w:r>
      <w:r w:rsidR="00935FFF">
        <w:rPr>
          <w:rFonts w:eastAsia="Calibri"/>
          <w:sz w:val="18"/>
          <w:szCs w:val="18"/>
          <w:vertAlign w:val="superscript"/>
          <w:lang w:val="en-IN"/>
        </w:rPr>
        <w:t>th</w:t>
      </w:r>
      <w:proofErr w:type="spellEnd"/>
      <w:proofErr w:type="gramEnd"/>
      <w:r w:rsidR="00935FFF">
        <w:rPr>
          <w:rFonts w:eastAsiaTheme="minorHAnsi"/>
          <w:lang w:val="en-IN"/>
        </w:rPr>
        <w:t xml:space="preserve"> </w:t>
      </w:r>
      <w:r w:rsidR="001479DB" w:rsidRPr="0046455F">
        <w:rPr>
          <w:rFonts w:eastAsiaTheme="minorHAnsi"/>
          <w:lang w:val="en-IN"/>
        </w:rPr>
        <w:t>in that case</w:t>
      </w:r>
      <w:r w:rsidRPr="0046455F">
        <w:rPr>
          <w:rFonts w:eastAsiaTheme="minorHAnsi"/>
          <w:lang w:val="en-IN"/>
        </w:rPr>
        <w:t xml:space="preserve"> (</w:t>
      </w:r>
      <w:proofErr w:type="spellStart"/>
      <w:r w:rsidR="00377504">
        <w:rPr>
          <w:rFonts w:eastAsia="Calibri"/>
          <w:lang w:val="en-IN"/>
        </w:rPr>
        <w:t>P</w:t>
      </w:r>
      <w:r w:rsidR="00377504">
        <w:rPr>
          <w:rFonts w:eastAsia="Calibri"/>
          <w:sz w:val="18"/>
          <w:szCs w:val="18"/>
          <w:lang w:val="en-IN"/>
        </w:rPr>
        <w:t>samples</w:t>
      </w:r>
      <w:r w:rsidR="00377504">
        <w:rPr>
          <w:rFonts w:eastAsia="Calibri"/>
          <w:sz w:val="18"/>
          <w:szCs w:val="18"/>
          <w:vertAlign w:val="superscript"/>
          <w:lang w:val="en-IN"/>
        </w:rPr>
        <w:t>th</w:t>
      </w:r>
      <w:proofErr w:type="spellEnd"/>
      <w:r w:rsidR="00377504">
        <w:rPr>
          <w:rFonts w:eastAsiaTheme="minorHAnsi"/>
          <w:lang w:val="en-IN"/>
        </w:rPr>
        <w:t xml:space="preserve"> </w:t>
      </w:r>
      <w:r w:rsidR="00383E94">
        <w:rPr>
          <w:rFonts w:eastAsiaTheme="minorHAnsi"/>
          <w:lang w:val="en-IN"/>
        </w:rPr>
        <w:t>is the imbalance ratio</w:t>
      </w:r>
      <w:r w:rsidRPr="0046455F">
        <w:rPr>
          <w:rFonts w:eastAsiaTheme="minorHAnsi"/>
          <w:lang w:val="en-IN"/>
        </w:rPr>
        <w:t xml:space="preserve"> for the </w:t>
      </w:r>
      <w:r w:rsidR="001479DB" w:rsidRPr="0046455F">
        <w:rPr>
          <w:rFonts w:eastAsiaTheme="minorHAnsi"/>
          <w:lang w:val="en-IN"/>
        </w:rPr>
        <w:t>highest</w:t>
      </w:r>
      <w:r w:rsidRPr="0046455F">
        <w:rPr>
          <w:rFonts w:eastAsiaTheme="minorHAnsi"/>
          <w:lang w:val="en-IN"/>
        </w:rPr>
        <w:t xml:space="preserve"> tolerated degree)</w:t>
      </w:r>
    </w:p>
    <w:p w14:paraId="21F1A168" w14:textId="544E9862" w:rsidR="00CD35D6" w:rsidRPr="0046455F" w:rsidRDefault="00CD35D6" w:rsidP="00CD35D6">
      <w:pPr>
        <w:widowControl/>
        <w:adjustRightInd w:val="0"/>
        <w:rPr>
          <w:rFonts w:eastAsiaTheme="minorHAnsi"/>
          <w:lang w:val="en-IN"/>
        </w:rPr>
      </w:pPr>
      <w:r w:rsidRPr="0046455F">
        <w:rPr>
          <w:rFonts w:eastAsiaTheme="minorHAnsi"/>
          <w:lang w:val="en-IN"/>
        </w:rPr>
        <w:t xml:space="preserve">a. </w:t>
      </w:r>
      <w:r w:rsidR="00E115CD">
        <w:rPr>
          <w:rFonts w:eastAsiaTheme="minorHAnsi"/>
          <w:lang w:val="en-IN"/>
        </w:rPr>
        <w:t>G</w:t>
      </w:r>
      <w:r w:rsidR="00B30104" w:rsidRPr="0046455F">
        <w:rPr>
          <w:rFonts w:eastAsiaTheme="minorHAnsi"/>
          <w:lang w:val="en-IN"/>
        </w:rPr>
        <w:t xml:space="preserve">et the </w:t>
      </w:r>
      <w:r w:rsidR="00A0476A">
        <w:rPr>
          <w:rFonts w:eastAsiaTheme="minorHAnsi"/>
          <w:lang w:val="en-IN"/>
        </w:rPr>
        <w:t>amount</w:t>
      </w:r>
      <w:r w:rsidRPr="0046455F">
        <w:rPr>
          <w:rFonts w:eastAsiaTheme="minorHAnsi"/>
          <w:lang w:val="en-IN"/>
        </w:rPr>
        <w:t xml:space="preserve"> of </w:t>
      </w:r>
      <w:r w:rsidR="002A28E8">
        <w:rPr>
          <w:rFonts w:eastAsiaTheme="minorHAnsi"/>
          <w:lang w:val="en-IN"/>
        </w:rPr>
        <w:t>artificial</w:t>
      </w:r>
      <w:r w:rsidRPr="0046455F">
        <w:rPr>
          <w:rFonts w:eastAsiaTheme="minorHAnsi"/>
          <w:lang w:val="en-IN"/>
        </w:rPr>
        <w:t xml:space="preserve"> </w:t>
      </w:r>
      <w:r w:rsidR="00B30104" w:rsidRPr="0046455F">
        <w:rPr>
          <w:rFonts w:eastAsiaTheme="minorHAnsi"/>
          <w:lang w:val="en-IN"/>
        </w:rPr>
        <w:t>data points</w:t>
      </w:r>
      <w:r w:rsidRPr="0046455F">
        <w:rPr>
          <w:rFonts w:eastAsiaTheme="minorHAnsi"/>
          <w:lang w:val="en-IN"/>
        </w:rPr>
        <w:t xml:space="preserve"> to be </w:t>
      </w:r>
      <w:r w:rsidR="00A56675">
        <w:rPr>
          <w:rFonts w:eastAsiaTheme="minorHAnsi"/>
          <w:lang w:val="en-IN"/>
        </w:rPr>
        <w:t>produced</w:t>
      </w:r>
      <w:r w:rsidRPr="0046455F">
        <w:rPr>
          <w:rFonts w:eastAsiaTheme="minorHAnsi"/>
          <w:lang w:val="en-IN"/>
        </w:rPr>
        <w:t xml:space="preserve"> </w:t>
      </w:r>
      <w:r w:rsidR="00B30104" w:rsidRPr="0046455F">
        <w:rPr>
          <w:rFonts w:eastAsiaTheme="minorHAnsi"/>
          <w:lang w:val="en-IN"/>
        </w:rPr>
        <w:t>is</w:t>
      </w:r>
      <w:r w:rsidRPr="0046455F">
        <w:rPr>
          <w:rFonts w:eastAsiaTheme="minorHAnsi"/>
          <w:lang w:val="en-IN"/>
        </w:rPr>
        <w:t xml:space="preserve"> </w:t>
      </w:r>
      <w:r w:rsidR="00A56675">
        <w:rPr>
          <w:rFonts w:eastAsiaTheme="minorHAnsi"/>
          <w:lang w:val="en-IN"/>
        </w:rPr>
        <w:t>defined</w:t>
      </w:r>
      <w:r w:rsidRPr="0046455F">
        <w:rPr>
          <w:rFonts w:eastAsiaTheme="minorHAnsi"/>
          <w:lang w:val="en-IN"/>
        </w:rPr>
        <w:t xml:space="preserve"> by</w:t>
      </w:r>
    </w:p>
    <w:p w14:paraId="4DC9E161" w14:textId="2702A95C" w:rsidR="00CD35D6" w:rsidRPr="0046455F" w:rsidRDefault="00B42375" w:rsidP="00CD35D6">
      <w:pPr>
        <w:widowControl/>
        <w:adjustRightInd w:val="0"/>
        <w:rPr>
          <w:rFonts w:eastAsiaTheme="minorHAnsi"/>
          <w:lang w:val="en-IN"/>
        </w:rPr>
      </w:pPr>
      <w:r>
        <w:rPr>
          <w:rFonts w:eastAsia="Calibri"/>
          <w:lang w:val="en-IN"/>
        </w:rPr>
        <w:t>I</w:t>
      </w:r>
      <w:r w:rsidR="00B30104" w:rsidRPr="0046455F">
        <w:rPr>
          <w:rFonts w:eastAsia="Calibri"/>
          <w:lang w:val="en-IN"/>
        </w:rPr>
        <w:t xml:space="preserve"> = (</w:t>
      </w:r>
      <w:proofErr w:type="spellStart"/>
      <w:r w:rsidR="00892B7C">
        <w:rPr>
          <w:rFonts w:eastAsia="Calibri"/>
          <w:lang w:val="en-IN"/>
        </w:rPr>
        <w:t>P</w:t>
      </w:r>
      <w:r w:rsidR="00892B7C" w:rsidRPr="000330F9">
        <w:rPr>
          <w:rFonts w:eastAsia="Calibri"/>
          <w:sz w:val="18"/>
          <w:szCs w:val="18"/>
          <w:lang w:val="en-IN"/>
        </w:rPr>
        <w:t>major</w:t>
      </w:r>
      <w:proofErr w:type="spellEnd"/>
      <w:r w:rsidR="00892B7C" w:rsidRPr="0046455F">
        <w:rPr>
          <w:rFonts w:eastAsia="Calibri"/>
          <w:lang w:val="en-IN"/>
        </w:rPr>
        <w:t xml:space="preserve"> </w:t>
      </w:r>
      <w:r w:rsidR="00B30104" w:rsidRPr="0046455F">
        <w:rPr>
          <w:rFonts w:eastAsia="Calibri"/>
          <w:lang w:val="en-IN"/>
        </w:rPr>
        <w:t xml:space="preserve">- </w:t>
      </w:r>
      <w:proofErr w:type="spellStart"/>
      <w:r w:rsidR="00892B7C">
        <w:rPr>
          <w:rFonts w:eastAsia="Calibri"/>
          <w:lang w:val="en-IN"/>
        </w:rPr>
        <w:t>P</w:t>
      </w:r>
      <w:r w:rsidR="00892B7C">
        <w:rPr>
          <w:rFonts w:eastAsia="Calibri"/>
          <w:sz w:val="18"/>
          <w:szCs w:val="18"/>
          <w:lang w:val="en-IN"/>
        </w:rPr>
        <w:t>minor</w:t>
      </w:r>
      <w:proofErr w:type="spellEnd"/>
      <w:r w:rsidR="00892B7C" w:rsidRPr="0046455F">
        <w:rPr>
          <w:rFonts w:eastAsia="Calibri"/>
          <w:lang w:val="en-IN"/>
        </w:rPr>
        <w:t>) *</w:t>
      </w:r>
      <w:r w:rsidR="00CD35D6" w:rsidRPr="0046455F">
        <w:rPr>
          <w:rFonts w:eastAsiaTheme="minorHAnsi"/>
          <w:lang w:val="en-IN"/>
        </w:rPr>
        <w:t xml:space="preserve"> </w:t>
      </w:r>
      <w:r w:rsidR="00892B7C">
        <w:t>δ</w:t>
      </w:r>
    </w:p>
    <w:p w14:paraId="54D834D5" w14:textId="7E1F580D" w:rsidR="00CD35D6" w:rsidRPr="0046455F" w:rsidRDefault="00CD35D6" w:rsidP="00CD35D6">
      <w:pPr>
        <w:widowControl/>
        <w:adjustRightInd w:val="0"/>
        <w:rPr>
          <w:rFonts w:eastAsiaTheme="minorHAnsi"/>
          <w:lang w:val="en-IN"/>
        </w:rPr>
      </w:pPr>
      <w:r w:rsidRPr="0046455F">
        <w:rPr>
          <w:rFonts w:eastAsiaTheme="minorHAnsi"/>
          <w:lang w:val="en-IN"/>
        </w:rPr>
        <w:t xml:space="preserve">Where </w:t>
      </w:r>
      <w:r w:rsidR="00884551">
        <w:t>δ</w:t>
      </w:r>
      <w:r w:rsidRPr="0046455F">
        <w:rPr>
          <w:rFonts w:eastAsiaTheme="minorHAnsi"/>
          <w:lang w:val="en-IN"/>
        </w:rPr>
        <w:t xml:space="preserve"> is a parameter that</w:t>
      </w:r>
      <w:r w:rsidR="00B30104" w:rsidRPr="0046455F">
        <w:rPr>
          <w:rFonts w:eastAsiaTheme="minorHAnsi"/>
          <w:lang w:val="en-IN"/>
        </w:rPr>
        <w:t xml:space="preserve"> is used to</w:t>
      </w:r>
      <w:r w:rsidRPr="0046455F">
        <w:rPr>
          <w:rFonts w:eastAsiaTheme="minorHAnsi"/>
          <w:lang w:val="en-IN"/>
        </w:rPr>
        <w:t xml:space="preserve"> specif</w:t>
      </w:r>
      <w:r w:rsidR="00B30104" w:rsidRPr="0046455F">
        <w:rPr>
          <w:rFonts w:eastAsiaTheme="minorHAnsi"/>
          <w:lang w:val="en-IN"/>
        </w:rPr>
        <w:t>y</w:t>
      </w:r>
      <w:r w:rsidRPr="0046455F">
        <w:rPr>
          <w:rFonts w:eastAsiaTheme="minorHAnsi"/>
          <w:lang w:val="en-IN"/>
        </w:rPr>
        <w:t xml:space="preserve"> the optimal balance level after </w:t>
      </w:r>
      <w:r w:rsidR="00B30104" w:rsidRPr="0046455F">
        <w:rPr>
          <w:rFonts w:eastAsiaTheme="minorHAnsi"/>
          <w:lang w:val="en-IN"/>
        </w:rPr>
        <w:t xml:space="preserve">generating </w:t>
      </w:r>
    </w:p>
    <w:p w14:paraId="389B0C82" w14:textId="25A96ED3" w:rsidR="00B30104" w:rsidRPr="0046455F" w:rsidRDefault="005369D0" w:rsidP="00CD35D6">
      <w:pPr>
        <w:widowControl/>
        <w:adjustRightInd w:val="0"/>
        <w:rPr>
          <w:rFonts w:eastAsiaTheme="minorHAnsi"/>
          <w:lang w:val="en-IN"/>
        </w:rPr>
      </w:pPr>
      <w:r>
        <w:rPr>
          <w:rFonts w:eastAsiaTheme="minorHAnsi"/>
          <w:lang w:val="en-IN"/>
        </w:rPr>
        <w:t>artific</w:t>
      </w:r>
      <w:r w:rsidR="00D037C8">
        <w:rPr>
          <w:rFonts w:eastAsiaTheme="minorHAnsi"/>
          <w:lang w:val="en-IN"/>
        </w:rPr>
        <w:t>i</w:t>
      </w:r>
      <w:r>
        <w:rPr>
          <w:rFonts w:eastAsiaTheme="minorHAnsi"/>
          <w:lang w:val="en-IN"/>
        </w:rPr>
        <w:t>al</w:t>
      </w:r>
      <w:r w:rsidR="00CD35D6" w:rsidRPr="0046455F">
        <w:rPr>
          <w:rFonts w:eastAsiaTheme="minorHAnsi"/>
          <w:lang w:val="en-IN"/>
        </w:rPr>
        <w:t xml:space="preserve"> data</w:t>
      </w:r>
      <w:r w:rsidR="00B30104" w:rsidRPr="0046455F">
        <w:rPr>
          <w:rFonts w:eastAsiaTheme="minorHAnsi"/>
          <w:lang w:val="en-IN"/>
        </w:rPr>
        <w:t xml:space="preserve"> </w:t>
      </w:r>
      <w:proofErr w:type="spellStart"/>
      <w:proofErr w:type="gramStart"/>
      <w:r w:rsidR="00B30104" w:rsidRPr="0046455F">
        <w:rPr>
          <w:rFonts w:eastAsiaTheme="minorHAnsi"/>
          <w:lang w:val="en-IN"/>
        </w:rPr>
        <w:t>points.</w:t>
      </w:r>
      <w:r w:rsidR="00CD35D6" w:rsidRPr="0046455F">
        <w:rPr>
          <w:rFonts w:eastAsiaTheme="minorHAnsi"/>
          <w:lang w:val="en-IN"/>
        </w:rPr>
        <w:t>When</w:t>
      </w:r>
      <w:proofErr w:type="spellEnd"/>
      <w:proofErr w:type="gramEnd"/>
      <w:r w:rsidR="00CD35D6" w:rsidRPr="0046455F">
        <w:rPr>
          <w:rFonts w:eastAsiaTheme="minorHAnsi"/>
          <w:lang w:val="en-IN"/>
        </w:rPr>
        <w:t xml:space="preserve"> </w:t>
      </w:r>
      <w:r w:rsidR="00892B7C">
        <w:t>δ</w:t>
      </w:r>
      <w:r w:rsidR="00CD35D6" w:rsidRPr="0046455F">
        <w:rPr>
          <w:rFonts w:eastAsiaTheme="minorHAnsi"/>
          <w:lang w:val="en-IN"/>
        </w:rPr>
        <w:t xml:space="preserve"> </w:t>
      </w:r>
      <w:r w:rsidR="00B30104" w:rsidRPr="0046455F">
        <w:rPr>
          <w:rFonts w:eastAsia="Calibri"/>
          <w:lang w:val="en-IN"/>
        </w:rPr>
        <w:t>=</w:t>
      </w:r>
      <w:r w:rsidR="00CD35D6" w:rsidRPr="0046455F">
        <w:rPr>
          <w:rFonts w:eastAsiaTheme="minorHAnsi"/>
          <w:lang w:val="en-IN"/>
        </w:rPr>
        <w:t xml:space="preserve"> 1, the generali</w:t>
      </w:r>
      <w:r w:rsidR="00B30104" w:rsidRPr="0046455F">
        <w:rPr>
          <w:rFonts w:eastAsiaTheme="minorHAnsi"/>
          <w:lang w:val="en-IN"/>
        </w:rPr>
        <w:t>z</w:t>
      </w:r>
      <w:r w:rsidR="00CD35D6" w:rsidRPr="0046455F">
        <w:rPr>
          <w:rFonts w:eastAsiaTheme="minorHAnsi"/>
          <w:lang w:val="en-IN"/>
        </w:rPr>
        <w:t>ation process</w:t>
      </w:r>
      <w:r w:rsidR="00B30104" w:rsidRPr="0046455F">
        <w:rPr>
          <w:rFonts w:eastAsiaTheme="minorHAnsi"/>
          <w:lang w:val="en-IN"/>
        </w:rPr>
        <w:t xml:space="preserve"> builds</w:t>
      </w:r>
      <w:r w:rsidR="00CD35D6" w:rsidRPr="0046455F">
        <w:rPr>
          <w:rFonts w:eastAsiaTheme="minorHAnsi"/>
          <w:lang w:val="en-IN"/>
        </w:rPr>
        <w:t xml:space="preserve"> a completely balanced data set.</w:t>
      </w:r>
    </w:p>
    <w:p w14:paraId="49844428" w14:textId="44719DE8" w:rsidR="00CD35D6" w:rsidRPr="0046455F" w:rsidRDefault="00B30104" w:rsidP="00CD35D6">
      <w:pPr>
        <w:widowControl/>
        <w:adjustRightInd w:val="0"/>
        <w:rPr>
          <w:rFonts w:eastAsiaTheme="minorHAnsi"/>
          <w:lang w:val="en-IN"/>
        </w:rPr>
      </w:pPr>
      <w:r w:rsidRPr="0046455F">
        <w:rPr>
          <w:rFonts w:eastAsiaTheme="minorHAnsi"/>
          <w:b/>
          <w:bCs/>
          <w:lang w:val="en-IN"/>
        </w:rPr>
        <w:t>3.</w:t>
      </w:r>
      <w:r w:rsidR="00CD35D6" w:rsidRPr="0046455F">
        <w:rPr>
          <w:rFonts w:eastAsiaTheme="minorHAnsi"/>
          <w:lang w:val="en-IN"/>
        </w:rPr>
        <w:t xml:space="preserve"> </w:t>
      </w:r>
      <w:r w:rsidRPr="0046455F">
        <w:rPr>
          <w:rFonts w:eastAsiaTheme="minorHAnsi"/>
          <w:lang w:val="en-IN"/>
        </w:rPr>
        <w:t>overview of generating</w:t>
      </w:r>
      <w:r w:rsidR="00CD35D6" w:rsidRPr="0046455F">
        <w:rPr>
          <w:rFonts w:eastAsiaTheme="minorHAnsi"/>
          <w:lang w:val="en-IN"/>
        </w:rPr>
        <w:t xml:space="preserve"> </w:t>
      </w:r>
      <w:r w:rsidRPr="0046455F">
        <w:rPr>
          <w:rFonts w:eastAsiaTheme="minorHAnsi"/>
          <w:lang w:val="en-IN"/>
        </w:rPr>
        <w:t>all</w:t>
      </w:r>
      <w:r w:rsidR="00CD35D6" w:rsidRPr="0046455F">
        <w:rPr>
          <w:rFonts w:eastAsiaTheme="minorHAnsi"/>
          <w:lang w:val="en-IN"/>
        </w:rPr>
        <w:t xml:space="preserve"> minority class </w:t>
      </w:r>
      <w:r w:rsidRPr="0046455F">
        <w:rPr>
          <w:rFonts w:eastAsiaTheme="minorHAnsi"/>
          <w:lang w:val="en-IN"/>
        </w:rPr>
        <w:t>data points.</w:t>
      </w:r>
    </w:p>
    <w:p w14:paraId="593EBC9A" w14:textId="064A70AE" w:rsidR="00CD35D6" w:rsidRPr="0046455F" w:rsidRDefault="00CD35D6" w:rsidP="00B30104">
      <w:pPr>
        <w:widowControl/>
        <w:adjustRightInd w:val="0"/>
        <w:ind w:left="720"/>
        <w:rPr>
          <w:rFonts w:eastAsiaTheme="minorHAnsi"/>
          <w:lang w:val="en-IN"/>
        </w:rPr>
      </w:pPr>
      <w:r w:rsidRPr="0046455F">
        <w:rPr>
          <w:rFonts w:eastAsiaTheme="minorHAnsi"/>
          <w:lang w:val="en-IN"/>
        </w:rPr>
        <w:t xml:space="preserve">a. </w:t>
      </w:r>
      <w:proofErr w:type="gramStart"/>
      <w:r w:rsidR="00B30104" w:rsidRPr="0046455F">
        <w:rPr>
          <w:rFonts w:eastAsiaTheme="minorHAnsi"/>
          <w:lang w:val="en-IN"/>
        </w:rPr>
        <w:t>locate</w:t>
      </w:r>
      <w:proofErr w:type="gramEnd"/>
      <w:r w:rsidRPr="0046455F">
        <w:rPr>
          <w:rFonts w:eastAsiaTheme="minorHAnsi"/>
          <w:lang w:val="en-IN"/>
        </w:rPr>
        <w:t xml:space="preserve"> </w:t>
      </w:r>
      <w:r w:rsidR="00B30104" w:rsidRPr="0046455F">
        <w:rPr>
          <w:rFonts w:eastAsia="Calibri"/>
          <w:lang w:val="en-IN"/>
        </w:rPr>
        <w:t>K-</w:t>
      </w:r>
      <w:r w:rsidRPr="0046455F">
        <w:rPr>
          <w:rFonts w:eastAsiaTheme="minorHAnsi"/>
          <w:lang w:val="en-IN"/>
        </w:rPr>
        <w:t xml:space="preserve">nearest </w:t>
      </w:r>
      <w:proofErr w:type="spellStart"/>
      <w:r w:rsidRPr="0046455F">
        <w:rPr>
          <w:rFonts w:eastAsiaTheme="minorHAnsi"/>
          <w:lang w:val="en-IN"/>
        </w:rPr>
        <w:t>neighbors</w:t>
      </w:r>
      <w:proofErr w:type="spellEnd"/>
      <w:r w:rsidRPr="0046455F">
        <w:rPr>
          <w:rFonts w:eastAsiaTheme="minorHAnsi"/>
          <w:lang w:val="en-IN"/>
        </w:rPr>
        <w:t xml:space="preserve"> in </w:t>
      </w:r>
      <w:r w:rsidR="00CC1787">
        <w:rPr>
          <w:rFonts w:eastAsiaTheme="minorHAnsi"/>
          <w:lang w:val="en-IN"/>
        </w:rPr>
        <w:t>m</w:t>
      </w:r>
      <w:r w:rsidRPr="0046455F">
        <w:rPr>
          <w:rFonts w:eastAsiaTheme="minorHAnsi"/>
          <w:lang w:val="en-IN"/>
        </w:rPr>
        <w:t xml:space="preserve">-dimensional space for each </w:t>
      </w:r>
      <w:r w:rsidR="00B30104" w:rsidRPr="0046455F">
        <w:rPr>
          <w:rFonts w:eastAsiaTheme="minorHAnsi"/>
          <w:lang w:val="en-IN"/>
        </w:rPr>
        <w:t>point</w:t>
      </w:r>
      <w:r w:rsidRPr="0046455F">
        <w:rPr>
          <w:rFonts w:eastAsiaTheme="minorHAnsi"/>
          <w:lang w:val="en-IN"/>
        </w:rPr>
        <w:t xml:space="preserve"> </w:t>
      </w:r>
      <w:r w:rsidR="002D4838">
        <w:rPr>
          <w:rFonts w:eastAsiaTheme="minorHAnsi"/>
          <w:lang w:val="en-IN"/>
        </w:rPr>
        <w:t>relying</w:t>
      </w:r>
      <w:r w:rsidRPr="0046455F">
        <w:rPr>
          <w:rFonts w:eastAsiaTheme="minorHAnsi"/>
          <w:lang w:val="en-IN"/>
        </w:rPr>
        <w:t xml:space="preserve"> on</w:t>
      </w:r>
      <w:r w:rsidR="00B30104" w:rsidRPr="0046455F">
        <w:rPr>
          <w:rFonts w:eastAsiaTheme="minorHAnsi"/>
          <w:lang w:val="en-IN"/>
        </w:rPr>
        <w:t xml:space="preserve"> </w:t>
      </w:r>
      <w:r w:rsidRPr="0046455F">
        <w:rPr>
          <w:rFonts w:eastAsiaTheme="minorHAnsi"/>
          <w:lang w:val="en-IN"/>
        </w:rPr>
        <w:t>the</w:t>
      </w:r>
      <w:r w:rsidR="00B30104" w:rsidRPr="0046455F">
        <w:rPr>
          <w:rFonts w:eastAsiaTheme="minorHAnsi"/>
          <w:lang w:val="en-IN"/>
        </w:rPr>
        <w:t>ir</w:t>
      </w:r>
      <w:r w:rsidRPr="0046455F">
        <w:rPr>
          <w:rFonts w:eastAsiaTheme="minorHAnsi"/>
          <w:lang w:val="en-IN"/>
        </w:rPr>
        <w:t xml:space="preserve"> Euclidean distance.</w:t>
      </w:r>
    </w:p>
    <w:p w14:paraId="56D6550F" w14:textId="42258667" w:rsidR="00CD35D6" w:rsidRPr="0046455F" w:rsidRDefault="00CD35D6" w:rsidP="00B30104">
      <w:pPr>
        <w:widowControl/>
        <w:adjustRightInd w:val="0"/>
        <w:ind w:left="720"/>
        <w:rPr>
          <w:rFonts w:eastAsiaTheme="minorHAnsi"/>
          <w:sz w:val="16"/>
          <w:szCs w:val="16"/>
          <w:lang w:val="en-IN"/>
        </w:rPr>
      </w:pPr>
      <w:r w:rsidRPr="0046455F">
        <w:rPr>
          <w:rFonts w:eastAsiaTheme="minorHAnsi"/>
          <w:lang w:val="en-IN"/>
        </w:rPr>
        <w:t xml:space="preserve">b. </w:t>
      </w:r>
      <w:r w:rsidR="00B30104" w:rsidRPr="0046455F">
        <w:rPr>
          <w:rFonts w:eastAsiaTheme="minorHAnsi"/>
          <w:lang w:val="en-IN"/>
        </w:rPr>
        <w:t>Next step would be to find the actual number of majority</w:t>
      </w:r>
      <w:r w:rsidR="00D061BD">
        <w:rPr>
          <w:rFonts w:eastAsiaTheme="minorHAnsi"/>
          <w:lang w:val="en-IN"/>
        </w:rPr>
        <w:t xml:space="preserve"> data</w:t>
      </w:r>
      <w:r w:rsidRPr="0046455F">
        <w:rPr>
          <w:rFonts w:eastAsiaTheme="minorHAnsi"/>
          <w:lang w:val="en-IN"/>
        </w:rPr>
        <w:t xml:space="preserve"> samples </w:t>
      </w:r>
      <w:r w:rsidR="00B30104" w:rsidRPr="0046455F">
        <w:rPr>
          <w:rFonts w:eastAsiaTheme="minorHAnsi"/>
          <w:lang w:val="en-IN"/>
        </w:rPr>
        <w:t xml:space="preserve">in </w:t>
      </w:r>
      <w:proofErr w:type="spellStart"/>
      <w:r w:rsidR="00843F2D">
        <w:rPr>
          <w:rFonts w:eastAsia="Calibri"/>
          <w:lang w:val="en-IN"/>
        </w:rPr>
        <w:t>P</w:t>
      </w:r>
      <w:r w:rsidR="00843F2D" w:rsidRPr="000330F9">
        <w:rPr>
          <w:rFonts w:eastAsia="Calibri"/>
          <w:sz w:val="18"/>
          <w:szCs w:val="18"/>
          <w:lang w:val="en-IN"/>
        </w:rPr>
        <w:t>major</w:t>
      </w:r>
      <w:proofErr w:type="spellEnd"/>
    </w:p>
    <w:p w14:paraId="7789F69D" w14:textId="4C17C8D6" w:rsidR="00CD35D6" w:rsidRPr="0046455F" w:rsidRDefault="00CD35D6" w:rsidP="00B30104">
      <w:pPr>
        <w:widowControl/>
        <w:adjustRightInd w:val="0"/>
        <w:ind w:left="720"/>
        <w:rPr>
          <w:rFonts w:eastAsiaTheme="minorHAnsi"/>
          <w:lang w:val="en-IN"/>
        </w:rPr>
      </w:pPr>
      <w:r w:rsidRPr="0046455F">
        <w:rPr>
          <w:rFonts w:eastAsiaTheme="minorHAnsi"/>
          <w:lang w:val="en-IN"/>
        </w:rPr>
        <w:t xml:space="preserve">c. </w:t>
      </w:r>
      <w:proofErr w:type="gramStart"/>
      <w:r w:rsidR="00B30104" w:rsidRPr="0046455F">
        <w:rPr>
          <w:rFonts w:eastAsiaTheme="minorHAnsi"/>
          <w:lang w:val="en-IN"/>
        </w:rPr>
        <w:t>obtain</w:t>
      </w:r>
      <w:proofErr w:type="gramEnd"/>
      <w:r w:rsidRPr="0046455F">
        <w:rPr>
          <w:rFonts w:eastAsiaTheme="minorHAnsi"/>
          <w:lang w:val="en-IN"/>
        </w:rPr>
        <w:t xml:space="preserve"> the ratio by dividing </w:t>
      </w:r>
      <w:proofErr w:type="spellStart"/>
      <w:r w:rsidR="00843F2D">
        <w:rPr>
          <w:rFonts w:eastAsia="Calibri"/>
          <w:lang w:val="en-IN"/>
        </w:rPr>
        <w:t>P</w:t>
      </w:r>
      <w:r w:rsidR="00843F2D" w:rsidRPr="000330F9">
        <w:rPr>
          <w:rFonts w:eastAsia="Calibri"/>
          <w:sz w:val="18"/>
          <w:szCs w:val="18"/>
          <w:lang w:val="en-IN"/>
        </w:rPr>
        <w:t>major</w:t>
      </w:r>
      <w:proofErr w:type="spellEnd"/>
      <w:r w:rsidR="00843F2D" w:rsidRPr="0046455F">
        <w:rPr>
          <w:rFonts w:eastAsiaTheme="minorHAnsi"/>
          <w:lang w:val="en-IN"/>
        </w:rPr>
        <w:t xml:space="preserve"> </w:t>
      </w:r>
      <w:r w:rsidR="00B30104" w:rsidRPr="0046455F">
        <w:rPr>
          <w:rFonts w:eastAsiaTheme="minorHAnsi"/>
          <w:lang w:val="en-IN"/>
        </w:rPr>
        <w:t>with</w:t>
      </w:r>
      <w:r w:rsidRPr="0046455F">
        <w:rPr>
          <w:rFonts w:eastAsiaTheme="minorHAnsi"/>
          <w:lang w:val="en-IN"/>
        </w:rPr>
        <w:t xml:space="preserve"> </w:t>
      </w:r>
      <w:r w:rsidR="00E4189F">
        <w:rPr>
          <w:rFonts w:eastAsia="Calibri"/>
          <w:lang w:val="en-IN"/>
        </w:rPr>
        <w:t>G</w:t>
      </w:r>
    </w:p>
    <w:p w14:paraId="02C6E0E5" w14:textId="025E4728" w:rsidR="00CD35D6" w:rsidRPr="0046455F" w:rsidRDefault="00843F2D" w:rsidP="00B30104">
      <w:pPr>
        <w:widowControl/>
        <w:adjustRightInd w:val="0"/>
        <w:ind w:left="720"/>
        <w:rPr>
          <w:rFonts w:eastAsiaTheme="minorHAnsi"/>
          <w:lang w:val="en-IN"/>
        </w:rPr>
      </w:pPr>
      <w:proofErr w:type="spellStart"/>
      <w:r>
        <w:rPr>
          <w:rFonts w:eastAsia="Calibri"/>
          <w:lang w:val="en-IN"/>
        </w:rPr>
        <w:t>sys_</w:t>
      </w:r>
      <w:r w:rsidR="00B30104" w:rsidRPr="0046455F">
        <w:rPr>
          <w:rFonts w:eastAsia="Calibri"/>
          <w:lang w:val="en-IN"/>
        </w:rPr>
        <w:t>ratio</w:t>
      </w:r>
      <w:proofErr w:type="spellEnd"/>
      <w:r w:rsidR="00B30104" w:rsidRPr="0046455F">
        <w:rPr>
          <w:rFonts w:eastAsia="Calibri"/>
          <w:lang w:val="en-IN"/>
        </w:rPr>
        <w:t xml:space="preserve"> </w:t>
      </w:r>
      <w:proofErr w:type="gramStart"/>
      <w:r w:rsidR="00B30104" w:rsidRPr="0046455F">
        <w:rPr>
          <w:rFonts w:eastAsia="Calibri"/>
          <w:lang w:val="en-IN"/>
        </w:rPr>
        <w:t xml:space="preserve">= </w:t>
      </w:r>
      <w:r w:rsidR="00CD35D6" w:rsidRPr="0046455F">
        <w:rPr>
          <w:rFonts w:eastAsiaTheme="minorHAnsi"/>
          <w:lang w:val="en-IN"/>
        </w:rPr>
        <w:t xml:space="preserve"> </w:t>
      </w:r>
      <w:proofErr w:type="spellStart"/>
      <w:r>
        <w:rPr>
          <w:rFonts w:eastAsia="Calibri"/>
          <w:lang w:val="en-IN"/>
        </w:rPr>
        <w:t>P</w:t>
      </w:r>
      <w:r w:rsidRPr="000330F9">
        <w:rPr>
          <w:rFonts w:eastAsia="Calibri"/>
          <w:sz w:val="18"/>
          <w:szCs w:val="18"/>
          <w:lang w:val="en-IN"/>
        </w:rPr>
        <w:t>major</w:t>
      </w:r>
      <w:proofErr w:type="spellEnd"/>
      <w:proofErr w:type="gramEnd"/>
      <w:r w:rsidRPr="0046455F">
        <w:rPr>
          <w:rFonts w:eastAsiaTheme="minorHAnsi"/>
          <w:lang w:val="en-IN"/>
        </w:rPr>
        <w:t xml:space="preserve"> </w:t>
      </w:r>
      <w:r w:rsidR="00CD35D6" w:rsidRPr="0046455F">
        <w:rPr>
          <w:rFonts w:eastAsiaTheme="minorHAnsi"/>
          <w:lang w:val="en-IN"/>
        </w:rPr>
        <w:t>/</w:t>
      </w:r>
      <w:r w:rsidR="00F910DC">
        <w:rPr>
          <w:rFonts w:eastAsia="Calibri"/>
          <w:lang w:val="en-IN"/>
        </w:rPr>
        <w:t>G</w:t>
      </w:r>
    </w:p>
    <w:p w14:paraId="22AE6E69" w14:textId="6F666919" w:rsidR="00CD35D6" w:rsidRPr="0046455F" w:rsidRDefault="00CD35D6" w:rsidP="00B30104">
      <w:pPr>
        <w:widowControl/>
        <w:adjustRightInd w:val="0"/>
        <w:ind w:left="720"/>
        <w:rPr>
          <w:rFonts w:eastAsiaTheme="minorHAnsi"/>
          <w:lang w:val="en-IN"/>
        </w:rPr>
      </w:pPr>
      <w:r w:rsidRPr="0046455F">
        <w:rPr>
          <w:rFonts w:eastAsiaTheme="minorHAnsi"/>
          <w:lang w:val="en-IN"/>
        </w:rPr>
        <w:t>d. Normaliz</w:t>
      </w:r>
      <w:r w:rsidR="00B30104" w:rsidRPr="0046455F">
        <w:rPr>
          <w:rFonts w:eastAsiaTheme="minorHAnsi"/>
          <w:lang w:val="en-IN"/>
        </w:rPr>
        <w:t>ing</w:t>
      </w:r>
      <w:r w:rsidRPr="0046455F">
        <w:rPr>
          <w:rFonts w:eastAsiaTheme="minorHAnsi"/>
          <w:lang w:val="en-IN"/>
        </w:rPr>
        <w:t xml:space="preserve"> the</w:t>
      </w:r>
      <w:r w:rsidR="00BC317F">
        <w:rPr>
          <w:rFonts w:eastAsiaTheme="minorHAnsi"/>
          <w:lang w:val="en-IN"/>
        </w:rPr>
        <w:t xml:space="preserve"> given</w:t>
      </w:r>
      <w:r w:rsidRPr="0046455F">
        <w:rPr>
          <w:rFonts w:eastAsiaTheme="minorHAnsi"/>
          <w:lang w:val="en-IN"/>
        </w:rPr>
        <w:t xml:space="preserve"> ratio</w:t>
      </w:r>
      <w:r w:rsidR="00B30104" w:rsidRPr="0046455F">
        <w:rPr>
          <w:rFonts w:eastAsiaTheme="minorHAnsi"/>
          <w:lang w:val="en-IN"/>
        </w:rPr>
        <w:t xml:space="preserve"> from the previous formula</w:t>
      </w:r>
      <w:r w:rsidRPr="0046455F">
        <w:rPr>
          <w:rFonts w:eastAsiaTheme="minorHAnsi"/>
          <w:lang w:val="en-IN"/>
        </w:rPr>
        <w:t xml:space="preserve"> for every minority</w:t>
      </w:r>
      <w:r w:rsidR="00365DFF">
        <w:rPr>
          <w:rFonts w:eastAsiaTheme="minorHAnsi"/>
          <w:lang w:val="en-IN"/>
        </w:rPr>
        <w:t xml:space="preserve"> data</w:t>
      </w:r>
      <w:r w:rsidRPr="0046455F">
        <w:rPr>
          <w:rFonts w:eastAsiaTheme="minorHAnsi"/>
          <w:lang w:val="en-IN"/>
        </w:rPr>
        <w:t xml:space="preserve"> sample.</w:t>
      </w:r>
    </w:p>
    <w:p w14:paraId="18CE74FC" w14:textId="6F0A217A" w:rsidR="00CD35D6" w:rsidRPr="0046455F" w:rsidRDefault="00CD35D6" w:rsidP="00B30104">
      <w:pPr>
        <w:widowControl/>
        <w:adjustRightInd w:val="0"/>
        <w:ind w:left="720"/>
        <w:rPr>
          <w:rFonts w:eastAsiaTheme="minorHAnsi"/>
          <w:lang w:val="en-IN"/>
        </w:rPr>
      </w:pPr>
      <w:r w:rsidRPr="0046455F">
        <w:rPr>
          <w:rFonts w:eastAsiaTheme="minorHAnsi"/>
          <w:lang w:val="en-IN"/>
        </w:rPr>
        <w:t>e. Calculate the</w:t>
      </w:r>
      <w:r w:rsidR="00B30104" w:rsidRPr="0046455F">
        <w:rPr>
          <w:rFonts w:eastAsiaTheme="minorHAnsi"/>
          <w:lang w:val="en-IN"/>
        </w:rPr>
        <w:t xml:space="preserve"> total</w:t>
      </w:r>
      <w:r w:rsidRPr="0046455F">
        <w:rPr>
          <w:rFonts w:eastAsiaTheme="minorHAnsi"/>
          <w:lang w:val="en-IN"/>
        </w:rPr>
        <w:t xml:space="preserve"> </w:t>
      </w:r>
      <w:r w:rsidR="00DF23DF">
        <w:rPr>
          <w:rFonts w:eastAsiaTheme="minorHAnsi"/>
          <w:lang w:val="en-IN"/>
        </w:rPr>
        <w:t>amount</w:t>
      </w:r>
      <w:r w:rsidRPr="0046455F">
        <w:rPr>
          <w:rFonts w:eastAsiaTheme="minorHAnsi"/>
          <w:lang w:val="en-IN"/>
        </w:rPr>
        <w:t xml:space="preserve"> of </w:t>
      </w:r>
      <w:r w:rsidR="00B30104" w:rsidRPr="0046455F">
        <w:rPr>
          <w:rFonts w:eastAsiaTheme="minorHAnsi"/>
          <w:lang w:val="en-IN"/>
        </w:rPr>
        <w:t>artificial</w:t>
      </w:r>
      <w:r w:rsidRPr="0046455F">
        <w:rPr>
          <w:rFonts w:eastAsiaTheme="minorHAnsi"/>
          <w:lang w:val="en-IN"/>
        </w:rPr>
        <w:t xml:space="preserve"> data</w:t>
      </w:r>
      <w:r w:rsidR="00B30104" w:rsidRPr="0046455F">
        <w:rPr>
          <w:rFonts w:eastAsiaTheme="minorHAnsi"/>
          <w:lang w:val="en-IN"/>
        </w:rPr>
        <w:t>point</w:t>
      </w:r>
      <w:r w:rsidRPr="0046455F">
        <w:rPr>
          <w:rFonts w:eastAsiaTheme="minorHAnsi"/>
          <w:lang w:val="en-IN"/>
        </w:rPr>
        <w:t xml:space="preserve"> examples that </w:t>
      </w:r>
      <w:r w:rsidR="00B30104" w:rsidRPr="0046455F">
        <w:rPr>
          <w:rFonts w:eastAsiaTheme="minorHAnsi"/>
          <w:lang w:val="en-IN"/>
        </w:rPr>
        <w:t>are required</w:t>
      </w:r>
      <w:r w:rsidRPr="0046455F">
        <w:rPr>
          <w:rFonts w:eastAsiaTheme="minorHAnsi"/>
          <w:lang w:val="en-IN"/>
        </w:rPr>
        <w:t xml:space="preserve"> to be generated (</w:t>
      </w:r>
      <w:r w:rsidR="00C17D9D">
        <w:rPr>
          <w:rFonts w:eastAsia="Calibri"/>
          <w:i/>
          <w:iCs/>
          <w:lang w:val="en-IN"/>
        </w:rPr>
        <w:t>c</w:t>
      </w:r>
      <w:r w:rsidR="00B30104" w:rsidRPr="0046455F">
        <w:rPr>
          <w:rFonts w:eastAsia="Calibri"/>
          <w:i/>
          <w:iCs/>
          <w:vertAlign w:val="subscript"/>
          <w:lang w:val="en-IN"/>
        </w:rPr>
        <w:t>i</w:t>
      </w:r>
      <w:r w:rsidRPr="0046455F">
        <w:rPr>
          <w:rFonts w:eastAsiaTheme="minorHAnsi"/>
          <w:lang w:val="en-IN"/>
        </w:rPr>
        <w:t>).</w:t>
      </w:r>
    </w:p>
    <w:p w14:paraId="436AB2ED" w14:textId="2A8212EF" w:rsidR="00CD35D6" w:rsidRPr="0046455F" w:rsidRDefault="00C17D9D" w:rsidP="00B30104">
      <w:pPr>
        <w:widowControl/>
        <w:adjustRightInd w:val="0"/>
        <w:ind w:left="720"/>
        <w:rPr>
          <w:rFonts w:eastAsiaTheme="minorHAnsi"/>
          <w:lang w:val="en-IN"/>
        </w:rPr>
      </w:pPr>
      <w:r>
        <w:rPr>
          <w:rFonts w:eastAsia="Calibri"/>
          <w:i/>
          <w:iCs/>
          <w:lang w:val="en-IN"/>
        </w:rPr>
        <w:t>c</w:t>
      </w:r>
      <w:r w:rsidR="00B30104" w:rsidRPr="0046455F">
        <w:rPr>
          <w:rFonts w:eastAsia="Calibri"/>
          <w:i/>
          <w:iCs/>
          <w:vertAlign w:val="subscript"/>
          <w:lang w:val="en-IN"/>
        </w:rPr>
        <w:t xml:space="preserve">i </w:t>
      </w:r>
      <w:proofErr w:type="gramStart"/>
      <w:r w:rsidR="00B30104" w:rsidRPr="0046455F">
        <w:rPr>
          <w:rFonts w:eastAsia="Calibri"/>
          <w:i/>
          <w:iCs/>
          <w:vertAlign w:val="subscript"/>
          <w:lang w:val="en-IN"/>
        </w:rPr>
        <w:t xml:space="preserve">= </w:t>
      </w:r>
      <w:r w:rsidR="00CD35D6" w:rsidRPr="0046455F">
        <w:rPr>
          <w:rFonts w:eastAsiaTheme="minorHAnsi"/>
          <w:lang w:val="en-IN"/>
        </w:rPr>
        <w:t xml:space="preserve"> </w:t>
      </w:r>
      <w:proofErr w:type="spellStart"/>
      <w:r w:rsidR="00843F2D">
        <w:rPr>
          <w:rFonts w:eastAsia="Calibri"/>
          <w:lang w:val="en-IN"/>
        </w:rPr>
        <w:t>sys</w:t>
      </w:r>
      <w:proofErr w:type="gramEnd"/>
      <w:r w:rsidR="00843F2D">
        <w:rPr>
          <w:rFonts w:eastAsia="Calibri"/>
          <w:lang w:val="en-IN"/>
        </w:rPr>
        <w:t>_</w:t>
      </w:r>
      <w:r w:rsidR="00843F2D" w:rsidRPr="0046455F">
        <w:rPr>
          <w:rFonts w:eastAsia="Calibri"/>
          <w:lang w:val="en-IN"/>
        </w:rPr>
        <w:t>ratio</w:t>
      </w:r>
      <w:proofErr w:type="spellEnd"/>
      <w:r w:rsidR="00843F2D" w:rsidRPr="0046455F">
        <w:rPr>
          <w:rFonts w:eastAsia="Calibri"/>
          <w:lang w:val="en-IN"/>
        </w:rPr>
        <w:t xml:space="preserve"> </w:t>
      </w:r>
      <w:r w:rsidR="00B30104" w:rsidRPr="0046455F">
        <w:rPr>
          <w:rFonts w:eastAsia="Calibri"/>
          <w:lang w:val="en-IN"/>
        </w:rPr>
        <w:t xml:space="preserve">* </w:t>
      </w:r>
      <w:r w:rsidR="00B42375">
        <w:rPr>
          <w:rFonts w:eastAsia="Calibri"/>
          <w:lang w:val="en-IN"/>
        </w:rPr>
        <w:t>I</w:t>
      </w:r>
    </w:p>
    <w:p w14:paraId="611342D7" w14:textId="71109200" w:rsidR="00BC71B9" w:rsidRPr="0046455F" w:rsidRDefault="00B30104" w:rsidP="00776451">
      <w:r w:rsidRPr="0046455F">
        <w:t>4</w:t>
      </w:r>
      <w:r w:rsidRPr="0046455F">
        <w:rPr>
          <w:b/>
          <w:bCs/>
        </w:rPr>
        <w:t xml:space="preserve">. </w:t>
      </w:r>
      <w:r w:rsidRPr="0046455F">
        <w:t xml:space="preserve"> Below are the figures after applying ADASYN to the experimental data sets. </w:t>
      </w:r>
    </w:p>
    <w:p w14:paraId="350B605E" w14:textId="23BE052F" w:rsidR="00A17048" w:rsidRPr="0046455F" w:rsidRDefault="00572BA2" w:rsidP="00776451">
      <w:r w:rsidRPr="0046455F">
        <w:rPr>
          <w:noProof/>
        </w:rPr>
        <mc:AlternateContent>
          <mc:Choice Requires="wps">
            <w:drawing>
              <wp:anchor distT="0" distB="0" distL="114300" distR="114300" simplePos="0" relativeHeight="251681792" behindDoc="1" locked="0" layoutInCell="1" allowOverlap="1" wp14:anchorId="7279EDB0" wp14:editId="4BD9A73A">
                <wp:simplePos x="0" y="0"/>
                <wp:positionH relativeFrom="margin">
                  <wp:align>right</wp:align>
                </wp:positionH>
                <wp:positionV relativeFrom="paragraph">
                  <wp:posOffset>338455</wp:posOffset>
                </wp:positionV>
                <wp:extent cx="1714500" cy="891540"/>
                <wp:effectExtent l="0" t="0" r="19050" b="22860"/>
                <wp:wrapNone/>
                <wp:docPr id="21" name="Rectangle: Rounded Corners 21"/>
                <wp:cNvGraphicFramePr/>
                <a:graphic xmlns:a="http://schemas.openxmlformats.org/drawingml/2006/main">
                  <a:graphicData uri="http://schemas.microsoft.com/office/word/2010/wordprocessingShape">
                    <wps:wsp>
                      <wps:cNvSpPr/>
                      <wps:spPr>
                        <a:xfrm>
                          <a:off x="0" y="0"/>
                          <a:ext cx="1714500" cy="8915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6FACD3E" w14:textId="099487E4" w:rsidR="00A17048" w:rsidRDefault="00A17048" w:rsidP="00A17048">
                            <w:pPr>
                              <w:jc w:val="center"/>
                              <w:rPr>
                                <w:lang w:val="en-IN"/>
                              </w:rPr>
                            </w:pPr>
                            <w:r>
                              <w:rPr>
                                <w:lang w:val="en-IN"/>
                              </w:rPr>
                              <w:t>NA</w:t>
                            </w:r>
                          </w:p>
                          <w:p w14:paraId="222DDDC4" w14:textId="45DBA305" w:rsidR="00D51746" w:rsidRPr="00833B15" w:rsidRDefault="00D51746" w:rsidP="00A17048">
                            <w:pPr>
                              <w:jc w:val="center"/>
                              <w:rPr>
                                <w:lang w:val="en-IN"/>
                              </w:rPr>
                            </w:pPr>
                            <w:r>
                              <w:rPr>
                                <w:lang w:val="en-IN"/>
                              </w:rPr>
                              <w:t>(Cannot be created for Stright li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279EDB0" id="Rectangle: Rounded Corners 21" o:spid="_x0000_s1028" style="position:absolute;margin-left:83.8pt;margin-top:26.65pt;width:135pt;height:70.2pt;z-index:-251634688;visibility:visible;mso-wrap-style:square;mso-wrap-distance-left:9pt;mso-wrap-distance-top:0;mso-wrap-distance-right:9pt;mso-wrap-distance-bottom:0;mso-position-horizontal:righ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" fillcolor="#4472c4 [3204]" strokecolor="#1f3763 [1604]" strokeweight="1pt">
                <v:stroke joinstyle="miter"/>
                <v:textbox>
                  <w:txbxContent>
                    <w:p w14:paraId="26FACD3E" w14:textId="099487E4" w:rsidR="00A17048" w:rsidRDefault="00A17048" w:rsidP="00A17048">
                      <w:pPr>
                        <w:jc w:val="center"/>
                        <w:rPr>
                          <w:lang w:val="en-IN"/>
                        </w:rPr>
                      </w:pPr>
                      <w:r>
                        <w:rPr>
                          <w:lang w:val="en-IN"/>
                        </w:rPr>
                        <w:t>NA</w:t>
                      </w:r>
                    </w:p>
                    <w:p w14:paraId="222DDDC4" w14:textId="45DBA305" w:rsidR="00D51746" w:rsidRPr="00833B15" w:rsidRDefault="00D51746" w:rsidP="00A17048">
                      <w:pPr>
                        <w:jc w:val="center"/>
                        <w:rPr>
                          <w:lang w:val="en-IN"/>
                        </w:rPr>
                      </w:pPr>
                      <w:r>
                        <w:rPr>
                          <w:lang w:val="en-IN"/>
                        </w:rPr>
                        <w:t>(Cannot be created for Stright lines)</w:t>
                      </w:r>
                    </w:p>
                  </w:txbxContent>
                </v:textbox>
                <w10:wrap anchorx="margin"/>
              </v:roundrect>
            </w:pict>
          </mc:Fallback>
        </mc:AlternateContent>
      </w:r>
      <w:r w:rsidR="00BC4E5A" w:rsidRPr="0046455F">
        <w:rPr>
          <w:noProof/>
        </w:rPr>
        <w:drawing>
          <wp:inline distT="0" distB="0" distL="0" distR="0" wp14:anchorId="7E9FF648" wp14:editId="281DE153">
            <wp:extent cx="3322320" cy="2072640"/>
            <wp:effectExtent l="0" t="0" r="0" b="3810"/>
            <wp:docPr id="32" name="Picture 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2320" cy="2072640"/>
                    </a:xfrm>
                    <a:prstGeom prst="rect">
                      <a:avLst/>
                    </a:prstGeom>
                    <a:noFill/>
                    <a:ln>
                      <a:noFill/>
                    </a:ln>
                  </pic:spPr>
                </pic:pic>
              </a:graphicData>
            </a:graphic>
          </wp:inline>
        </w:drawing>
      </w:r>
    </w:p>
    <w:p w14:paraId="43065577" w14:textId="77777777" w:rsidR="00BA4C0C" w:rsidRDefault="00BA67B9" w:rsidP="00BA4C0C">
      <w:pPr>
        <w:keepNext/>
      </w:pPr>
      <w:r w:rsidRPr="0046455F">
        <w:rPr>
          <w:b/>
          <w:bCs/>
          <w:noProof/>
        </w:rPr>
        <w:lastRenderedPageBreak/>
        <w:drawing>
          <wp:anchor distT="0" distB="0" distL="114300" distR="114300" simplePos="0" relativeHeight="251685888" behindDoc="0" locked="0" layoutInCell="1" allowOverlap="1" wp14:anchorId="44481F25" wp14:editId="113C785E">
            <wp:simplePos x="0" y="0"/>
            <wp:positionH relativeFrom="page">
              <wp:posOffset>4278630</wp:posOffset>
            </wp:positionH>
            <wp:positionV relativeFrom="paragraph">
              <wp:posOffset>8890</wp:posOffset>
            </wp:positionV>
            <wp:extent cx="3404870" cy="2124075"/>
            <wp:effectExtent l="0" t="0" r="5080" b="9525"/>
            <wp:wrapNone/>
            <wp:docPr id="38" name="Picture 3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scatter char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04870" cy="2124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6455F">
        <w:rPr>
          <w:noProof/>
        </w:rPr>
        <w:drawing>
          <wp:inline distT="0" distB="0" distL="0" distR="0" wp14:anchorId="56DD9B36" wp14:editId="03919E91">
            <wp:extent cx="3438525" cy="2143760"/>
            <wp:effectExtent l="0" t="0" r="9525" b="8890"/>
            <wp:docPr id="28" name="Picture 28"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Scatter 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8525" cy="2143760"/>
                    </a:xfrm>
                    <a:prstGeom prst="rect">
                      <a:avLst/>
                    </a:prstGeom>
                    <a:noFill/>
                    <a:ln>
                      <a:noFill/>
                    </a:ln>
                  </pic:spPr>
                </pic:pic>
              </a:graphicData>
            </a:graphic>
          </wp:inline>
        </w:drawing>
      </w:r>
    </w:p>
    <w:p w14:paraId="77F5A5B1" w14:textId="72CA7233" w:rsidR="00A17048" w:rsidRPr="0046455F" w:rsidRDefault="00BA4C0C" w:rsidP="00BA4C0C">
      <w:pPr>
        <w:pStyle w:val="Caption"/>
        <w:jc w:val="center"/>
      </w:pPr>
      <w:bookmarkStart w:id="38" w:name="_Toc114419207"/>
      <w:bookmarkStart w:id="39" w:name="_Toc114419504"/>
      <w:r>
        <w:t xml:space="preserve">Figure </w:t>
      </w:r>
      <w:fldSimple w:instr=" SEQ Figure \* ARABIC ">
        <w:r w:rsidR="00E429B0">
          <w:rPr>
            <w:noProof/>
          </w:rPr>
          <w:t>6</w:t>
        </w:r>
      </w:fldSimple>
      <w:r>
        <w:t xml:space="preserve"> ADASYN Oversampling</w:t>
      </w:r>
      <w:bookmarkEnd w:id="38"/>
      <w:bookmarkEnd w:id="39"/>
    </w:p>
    <w:p w14:paraId="19CBF5A1" w14:textId="41ACBFA8" w:rsidR="00776451" w:rsidRPr="0046455F" w:rsidRDefault="00244619" w:rsidP="00776451">
      <w:pPr>
        <w:pStyle w:val="Heading2"/>
        <w:rPr>
          <w:rFonts w:cs="Times New Roman"/>
        </w:rPr>
      </w:pPr>
      <w:bookmarkStart w:id="40" w:name="_Toc114419473"/>
      <w:r w:rsidRPr="0046455F">
        <w:rPr>
          <w:rFonts w:cs="Times New Roman"/>
        </w:rPr>
        <w:t>3.</w:t>
      </w:r>
      <w:r w:rsidR="00BC71B9" w:rsidRPr="0046455F">
        <w:rPr>
          <w:rFonts w:cs="Times New Roman"/>
        </w:rPr>
        <w:t>8</w:t>
      </w:r>
      <w:r w:rsidRPr="0046455F">
        <w:rPr>
          <w:rFonts w:cs="Times New Roman"/>
        </w:rPr>
        <w:t xml:space="preserve"> </w:t>
      </w:r>
      <w:r w:rsidR="00776451" w:rsidRPr="0046455F">
        <w:rPr>
          <w:rFonts w:cs="Times New Roman"/>
        </w:rPr>
        <w:t>Proposed Algorithm:</w:t>
      </w:r>
      <w:bookmarkEnd w:id="40"/>
    </w:p>
    <w:p w14:paraId="314F072F" w14:textId="4A4B5CDC" w:rsidR="00316A3B" w:rsidRPr="0046455F" w:rsidRDefault="00D43E0D" w:rsidP="00316A3B">
      <w:pPr>
        <w:pStyle w:val="Heading3"/>
        <w:ind w:left="0"/>
        <w:jc w:val="left"/>
        <w:rPr>
          <w:rFonts w:ascii="Times New Roman" w:hAnsi="Times New Roman" w:cs="Times New Roman"/>
          <w:color w:val="2F5496" w:themeColor="accent1" w:themeShade="BF"/>
          <w:sz w:val="28"/>
          <w:szCs w:val="28"/>
          <w:lang w:val="en-IN"/>
        </w:rPr>
      </w:pPr>
      <w:bookmarkStart w:id="41" w:name="_Toc114419474"/>
      <w:r>
        <w:rPr>
          <w:noProof/>
        </w:rPr>
        <mc:AlternateContent>
          <mc:Choice Requires="wps">
            <w:drawing>
              <wp:anchor distT="0" distB="0" distL="114300" distR="114300" simplePos="0" relativeHeight="251713536" behindDoc="0" locked="0" layoutInCell="1" allowOverlap="1" wp14:anchorId="7FA6F509" wp14:editId="75B5B0F0">
                <wp:simplePos x="0" y="0"/>
                <wp:positionH relativeFrom="column">
                  <wp:posOffset>1602740</wp:posOffset>
                </wp:positionH>
                <wp:positionV relativeFrom="paragraph">
                  <wp:posOffset>4296410</wp:posOffset>
                </wp:positionV>
                <wp:extent cx="332232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322320" cy="635"/>
                        </a:xfrm>
                        <a:prstGeom prst="rect">
                          <a:avLst/>
                        </a:prstGeom>
                        <a:solidFill>
                          <a:prstClr val="white"/>
                        </a:solidFill>
                        <a:ln>
                          <a:noFill/>
                        </a:ln>
                      </wps:spPr>
                      <wps:txbx>
                        <w:txbxContent>
                          <w:p w14:paraId="13140399" w14:textId="4213EA36" w:rsidR="00D43E0D" w:rsidRPr="001E0F3A" w:rsidRDefault="00D43E0D" w:rsidP="00D43E0D">
                            <w:pPr>
                              <w:pStyle w:val="Caption"/>
                              <w:jc w:val="center"/>
                              <w:rPr>
                                <w:rFonts w:eastAsia="Arial"/>
                                <w:b/>
                                <w:bCs/>
                                <w:noProof/>
                                <w:color w:val="auto"/>
                                <w:sz w:val="38"/>
                                <w:szCs w:val="38"/>
                              </w:rPr>
                            </w:pPr>
                            <w:bookmarkStart w:id="42" w:name="_Toc114419208"/>
                            <w:bookmarkStart w:id="43" w:name="_Toc114419505"/>
                            <w:r>
                              <w:t xml:space="preserve">Figure </w:t>
                            </w:r>
                            <w:fldSimple w:instr=" SEQ Figure \* ARABIC ">
                              <w:r w:rsidR="00E429B0">
                                <w:rPr>
                                  <w:noProof/>
                                </w:rPr>
                                <w:t>7</w:t>
                              </w:r>
                            </w:fldSimple>
                            <w:r>
                              <w:t xml:space="preserve"> Proposed Algorithm Oversampling (Gamma = 0.1, C = 0.1)</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6F509" id="Text Box 8" o:spid="_x0000_s1029" type="#_x0000_t202" style="position:absolute;margin-left:126.2pt;margin-top:338.3pt;width:261.6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" stroked="f">
                <v:textbox style="mso-fit-shape-to-text:t" inset="0,0,0,0">
                  <w:txbxContent>
                    <w:p w14:paraId="13140399" w14:textId="4213EA36" w:rsidR="00D43E0D" w:rsidRPr="001E0F3A" w:rsidRDefault="00D43E0D" w:rsidP="00D43E0D">
                      <w:pPr>
                        <w:pStyle w:val="Caption"/>
                        <w:jc w:val="center"/>
                        <w:rPr>
                          <w:rFonts w:eastAsia="Arial"/>
                          <w:b/>
                          <w:bCs/>
                          <w:noProof/>
                          <w:color w:val="auto"/>
                          <w:sz w:val="38"/>
                          <w:szCs w:val="38"/>
                        </w:rPr>
                      </w:pPr>
                      <w:bookmarkStart w:id="44" w:name="_Toc114419208"/>
                      <w:bookmarkStart w:id="45" w:name="_Toc114419505"/>
                      <w:r>
                        <w:t xml:space="preserve">Figure </w:t>
                      </w:r>
                      <w:fldSimple w:instr=" SEQ Figure \* ARABIC ">
                        <w:r w:rsidR="00E429B0">
                          <w:rPr>
                            <w:noProof/>
                          </w:rPr>
                          <w:t>7</w:t>
                        </w:r>
                      </w:fldSimple>
                      <w:r>
                        <w:t xml:space="preserve"> Proposed Algorithm Oversampling (Gamma = 0.1, C = 0.1)</w:t>
                      </w:r>
                      <w:bookmarkEnd w:id="44"/>
                      <w:bookmarkEnd w:id="45"/>
                    </w:p>
                  </w:txbxContent>
                </v:textbox>
                <w10:wrap type="topAndBottom"/>
              </v:shape>
            </w:pict>
          </mc:Fallback>
        </mc:AlternateContent>
      </w:r>
      <w:r w:rsidR="00316A3B" w:rsidRPr="0046455F">
        <w:rPr>
          <w:rFonts w:ascii="Times New Roman" w:hAnsi="Times New Roman" w:cs="Times New Roman"/>
          <w:b/>
          <w:bCs/>
          <w:noProof/>
        </w:rPr>
        <w:drawing>
          <wp:anchor distT="0" distB="0" distL="114300" distR="114300" simplePos="0" relativeHeight="251694080" behindDoc="0" locked="0" layoutInCell="1" allowOverlap="1" wp14:anchorId="231192F9" wp14:editId="36CFC788">
            <wp:simplePos x="0" y="0"/>
            <wp:positionH relativeFrom="column">
              <wp:posOffset>3297555</wp:posOffset>
            </wp:positionH>
            <wp:positionV relativeFrom="paragraph">
              <wp:posOffset>2225675</wp:posOffset>
            </wp:positionV>
            <wp:extent cx="3322320" cy="2072005"/>
            <wp:effectExtent l="0" t="0" r="0" b="4445"/>
            <wp:wrapTopAndBottom/>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22320" cy="20720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16A3B" w:rsidRPr="0046455F">
        <w:rPr>
          <w:rFonts w:ascii="Times New Roman" w:hAnsi="Times New Roman" w:cs="Times New Roman"/>
          <w:noProof/>
        </w:rPr>
        <w:drawing>
          <wp:anchor distT="0" distB="0" distL="114300" distR="114300" simplePos="0" relativeHeight="251689984" behindDoc="0" locked="0" layoutInCell="1" allowOverlap="1" wp14:anchorId="146A53A6" wp14:editId="3A39FD28">
            <wp:simplePos x="0" y="0"/>
            <wp:positionH relativeFrom="page">
              <wp:posOffset>4133850</wp:posOffset>
            </wp:positionH>
            <wp:positionV relativeFrom="paragraph">
              <wp:posOffset>304165</wp:posOffset>
            </wp:positionV>
            <wp:extent cx="3291205" cy="1923415"/>
            <wp:effectExtent l="0" t="0" r="4445" b="635"/>
            <wp:wrapTopAndBottom/>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rotWithShape="1">
                    <a:blip r:embed="rId33">
                      <a:extLst>
                        <a:ext uri="{28A0092B-C50C-407E-A947-70E740481C1C}">
                          <a14:useLocalDpi xmlns:a14="http://schemas.microsoft.com/office/drawing/2010/main" val="0"/>
                        </a:ext>
                      </a:extLst>
                    </a:blip>
                    <a:srcRect t="6310"/>
                    <a:stretch/>
                  </pic:blipFill>
                  <pic:spPr bwMode="auto">
                    <a:xfrm>
                      <a:off x="0" y="0"/>
                      <a:ext cx="3291205" cy="192341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316A3B" w:rsidRPr="0046455F">
        <w:rPr>
          <w:rFonts w:ascii="Times New Roman" w:hAnsi="Times New Roman" w:cs="Times New Roman"/>
          <w:noProof/>
        </w:rPr>
        <w:drawing>
          <wp:anchor distT="0" distB="0" distL="114300" distR="114300" simplePos="0" relativeHeight="251692032" behindDoc="0" locked="0" layoutInCell="1" allowOverlap="1" wp14:anchorId="650F6F39" wp14:editId="52EE107F">
            <wp:simplePos x="0" y="0"/>
            <wp:positionH relativeFrom="column">
              <wp:posOffset>-22860</wp:posOffset>
            </wp:positionH>
            <wp:positionV relativeFrom="paragraph">
              <wp:posOffset>2214245</wp:posOffset>
            </wp:positionV>
            <wp:extent cx="3322320" cy="2118360"/>
            <wp:effectExtent l="0" t="0" r="0" b="0"/>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22320" cy="2118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16A3B" w:rsidRPr="0046455F">
        <w:rPr>
          <w:rFonts w:ascii="Times New Roman" w:hAnsi="Times New Roman" w:cs="Times New Roman"/>
          <w:noProof/>
        </w:rPr>
        <w:drawing>
          <wp:anchor distT="0" distB="0" distL="114300" distR="114300" simplePos="0" relativeHeight="251687936" behindDoc="1" locked="0" layoutInCell="1" allowOverlap="1" wp14:anchorId="796F0FC7" wp14:editId="67C85FB3">
            <wp:simplePos x="0" y="0"/>
            <wp:positionH relativeFrom="margin">
              <wp:posOffset>-15240</wp:posOffset>
            </wp:positionH>
            <wp:positionV relativeFrom="paragraph">
              <wp:posOffset>267335</wp:posOffset>
            </wp:positionV>
            <wp:extent cx="3284056" cy="1903095"/>
            <wp:effectExtent l="0" t="0" r="0" b="1905"/>
            <wp:wrapTopAndBottom/>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rotWithShape="1">
                    <a:blip r:embed="rId35">
                      <a:extLst>
                        <a:ext uri="{28A0092B-C50C-407E-A947-70E740481C1C}">
                          <a14:useLocalDpi xmlns:a14="http://schemas.microsoft.com/office/drawing/2010/main" val="0"/>
                        </a:ext>
                      </a:extLst>
                    </a:blip>
                    <a:srcRect t="7070"/>
                    <a:stretch/>
                  </pic:blipFill>
                  <pic:spPr bwMode="auto">
                    <a:xfrm>
                      <a:off x="0" y="0"/>
                      <a:ext cx="3284056" cy="19030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16A3B" w:rsidRPr="0046455F">
        <w:rPr>
          <w:rFonts w:ascii="Times New Roman" w:eastAsiaTheme="minorHAnsi" w:hAnsi="Times New Roman" w:cs="Times New Roman"/>
          <w:color w:val="2F5496" w:themeColor="accent1" w:themeShade="BF"/>
          <w:sz w:val="28"/>
          <w:szCs w:val="28"/>
          <w:lang w:val="en-IN"/>
        </w:rPr>
        <w:t>3.8.1</w:t>
      </w:r>
      <w:r w:rsidR="00316A3B" w:rsidRPr="0046455F">
        <w:rPr>
          <w:rFonts w:ascii="Times New Roman" w:hAnsi="Times New Roman" w:cs="Times New Roman"/>
          <w:color w:val="2F5496" w:themeColor="accent1" w:themeShade="BF"/>
          <w:sz w:val="28"/>
          <w:szCs w:val="28"/>
          <w:lang w:val="en-IN"/>
        </w:rPr>
        <w:t xml:space="preserve">. </w:t>
      </w:r>
      <w:r w:rsidR="00316A3B" w:rsidRPr="0046455F">
        <w:rPr>
          <w:rFonts w:ascii="Times New Roman" w:hAnsi="Times New Roman" w:cs="Times New Roman"/>
          <w:color w:val="2F5496" w:themeColor="accent1" w:themeShade="BF"/>
          <w:sz w:val="26"/>
          <w:szCs w:val="26"/>
          <w:lang w:val="en-IN"/>
        </w:rPr>
        <w:t>SVM-based oversampling</w:t>
      </w:r>
      <w:bookmarkEnd w:id="41"/>
    </w:p>
    <w:p w14:paraId="4BBA3993" w14:textId="7EFAF617" w:rsidR="009F0ECD" w:rsidRPr="0046455F" w:rsidRDefault="009F0ECD" w:rsidP="009F0ECD">
      <w:pPr>
        <w:widowControl/>
        <w:adjustRightInd w:val="0"/>
        <w:rPr>
          <w:rFonts w:eastAsiaTheme="minorHAnsi"/>
          <w:sz w:val="24"/>
          <w:szCs w:val="24"/>
          <w:lang w:val="en-IN"/>
        </w:rPr>
      </w:pPr>
      <w:r w:rsidRPr="0046455F">
        <w:rPr>
          <w:rFonts w:eastAsiaTheme="minorHAnsi"/>
          <w:sz w:val="24"/>
          <w:szCs w:val="24"/>
          <w:lang w:val="en-IN"/>
        </w:rPr>
        <w:t xml:space="preserve">The main idea is to create oversampling using SVM along with increasing the accuracy of the models when compared to other oversampling techniques. Steps as per the synthetic dataset are. Firstly to transform the 2-dimensional </w:t>
      </w:r>
      <w:proofErr w:type="spellStart"/>
      <w:r w:rsidRPr="0046455F">
        <w:rPr>
          <w:rFonts w:eastAsiaTheme="minorHAnsi"/>
          <w:sz w:val="24"/>
          <w:szCs w:val="24"/>
          <w:lang w:val="en-IN"/>
        </w:rPr>
        <w:t>dat</w:t>
      </w:r>
      <w:r w:rsidR="00F07E02">
        <w:rPr>
          <w:rFonts w:eastAsiaTheme="minorHAnsi"/>
          <w:sz w:val="24"/>
          <w:szCs w:val="24"/>
          <w:lang w:val="en-IN"/>
        </w:rPr>
        <w:t>aframe</w:t>
      </w:r>
      <w:proofErr w:type="spellEnd"/>
      <w:r w:rsidRPr="0046455F">
        <w:rPr>
          <w:rFonts w:eastAsiaTheme="minorHAnsi"/>
          <w:sz w:val="24"/>
          <w:szCs w:val="24"/>
          <w:lang w:val="en-IN"/>
        </w:rPr>
        <w:t xml:space="preserve"> into a </w:t>
      </w:r>
      <w:r w:rsidR="004F3EED">
        <w:rPr>
          <w:rFonts w:eastAsiaTheme="minorHAnsi"/>
          <w:sz w:val="24"/>
          <w:szCs w:val="24"/>
          <w:lang w:val="en-IN"/>
        </w:rPr>
        <w:t>multi</w:t>
      </w:r>
      <w:r w:rsidRPr="0046455F">
        <w:rPr>
          <w:rFonts w:eastAsiaTheme="minorHAnsi"/>
          <w:sz w:val="24"/>
          <w:szCs w:val="24"/>
          <w:lang w:val="en-IN"/>
        </w:rPr>
        <w:t xml:space="preserve">-dimensional space using SVM kernel </w:t>
      </w:r>
      <w:proofErr w:type="gramStart"/>
      <w:r w:rsidRPr="0046455F">
        <w:rPr>
          <w:rFonts w:eastAsiaTheme="minorHAnsi"/>
          <w:sz w:val="24"/>
          <w:szCs w:val="24"/>
          <w:lang w:val="en-IN"/>
        </w:rPr>
        <w:t>RBF(</w:t>
      </w:r>
      <w:proofErr w:type="gramEnd"/>
      <w:r w:rsidRPr="0046455F">
        <w:rPr>
          <w:rFonts w:eastAsiaTheme="minorHAnsi"/>
          <w:sz w:val="24"/>
          <w:szCs w:val="24"/>
          <w:lang w:val="en-IN"/>
        </w:rPr>
        <w:t xml:space="preserve">radial-based function) and the required </w:t>
      </w:r>
      <w:r w:rsidR="00741DE6">
        <w:rPr>
          <w:rFonts w:eastAsiaTheme="minorHAnsi"/>
          <w:sz w:val="24"/>
          <w:szCs w:val="24"/>
          <w:lang w:val="en-IN"/>
        </w:rPr>
        <w:t>hyper</w:t>
      </w:r>
      <w:r w:rsidRPr="0046455F">
        <w:rPr>
          <w:rFonts w:eastAsiaTheme="minorHAnsi"/>
          <w:sz w:val="24"/>
          <w:szCs w:val="24"/>
          <w:lang w:val="en-IN"/>
        </w:rPr>
        <w:t xml:space="preserve">parameters for the </w:t>
      </w:r>
      <w:r w:rsidR="00741DE6">
        <w:rPr>
          <w:rFonts w:eastAsiaTheme="minorHAnsi"/>
          <w:sz w:val="24"/>
          <w:szCs w:val="24"/>
          <w:lang w:val="en-IN"/>
        </w:rPr>
        <w:t>model</w:t>
      </w:r>
      <w:r w:rsidRPr="0046455F">
        <w:rPr>
          <w:rFonts w:eastAsiaTheme="minorHAnsi"/>
          <w:sz w:val="24"/>
          <w:szCs w:val="24"/>
          <w:lang w:val="en-IN"/>
        </w:rPr>
        <w:t xml:space="preserve"> </w:t>
      </w:r>
      <w:r w:rsidR="00741DE6">
        <w:rPr>
          <w:rFonts w:eastAsiaTheme="minorHAnsi"/>
          <w:sz w:val="24"/>
          <w:szCs w:val="24"/>
          <w:lang w:val="en-IN"/>
        </w:rPr>
        <w:t>are</w:t>
      </w:r>
      <w:r w:rsidRPr="0046455F">
        <w:rPr>
          <w:rFonts w:eastAsiaTheme="minorHAnsi"/>
          <w:sz w:val="24"/>
          <w:szCs w:val="24"/>
          <w:lang w:val="en-IN"/>
        </w:rPr>
        <w:t xml:space="preserve"> C and Gamma. To fetch these values “Grid Search” pipeline is created to get the best set of values from the input range.</w:t>
      </w:r>
    </w:p>
    <w:p w14:paraId="2BEFE5A9" w14:textId="7EFED1D2" w:rsidR="009F0ECD" w:rsidRPr="00703987" w:rsidRDefault="009F0ECD" w:rsidP="009F0ECD">
      <w:pPr>
        <w:widowControl/>
        <w:adjustRightInd w:val="0"/>
        <w:rPr>
          <w:rFonts w:eastAsiaTheme="minorHAnsi"/>
          <w:color w:val="000000"/>
          <w:sz w:val="24"/>
          <w:szCs w:val="24"/>
          <w:lang w:val="en-IN"/>
        </w:rPr>
      </w:pPr>
      <w:r w:rsidRPr="00703987">
        <w:rPr>
          <w:rFonts w:eastAsiaTheme="minorHAnsi"/>
          <w:color w:val="000000"/>
          <w:sz w:val="24"/>
          <w:szCs w:val="24"/>
          <w:lang w:val="en-IN"/>
        </w:rPr>
        <w:lastRenderedPageBreak/>
        <w:t xml:space="preserve">This Algorithm works by creating minority data points on the minority side of the </w:t>
      </w:r>
      <w:r w:rsidR="00C6419E">
        <w:rPr>
          <w:rFonts w:eastAsiaTheme="minorHAnsi"/>
          <w:color w:val="000000"/>
          <w:sz w:val="24"/>
          <w:szCs w:val="24"/>
          <w:lang w:val="en-IN"/>
        </w:rPr>
        <w:t>decision boundary</w:t>
      </w:r>
      <w:r w:rsidRPr="00703987">
        <w:rPr>
          <w:rFonts w:eastAsiaTheme="minorHAnsi"/>
          <w:color w:val="000000"/>
          <w:sz w:val="24"/>
          <w:szCs w:val="24"/>
          <w:lang w:val="en-IN"/>
        </w:rPr>
        <w:t xml:space="preserve"> and set</w:t>
      </w:r>
      <w:r w:rsidR="00460C2B">
        <w:rPr>
          <w:rFonts w:eastAsiaTheme="minorHAnsi"/>
          <w:color w:val="000000"/>
          <w:sz w:val="24"/>
          <w:szCs w:val="24"/>
          <w:lang w:val="en-IN"/>
        </w:rPr>
        <w:t>ting</w:t>
      </w:r>
      <w:r w:rsidRPr="00703987">
        <w:rPr>
          <w:rFonts w:eastAsiaTheme="minorHAnsi"/>
          <w:color w:val="000000"/>
          <w:sz w:val="24"/>
          <w:szCs w:val="24"/>
          <w:lang w:val="en-IN"/>
        </w:rPr>
        <w:t xml:space="preserve"> a distance threshold with all points within the plane.</w:t>
      </w:r>
    </w:p>
    <w:p w14:paraId="6383D6D8" w14:textId="537D2F84" w:rsidR="009F0ECD" w:rsidRPr="00703987" w:rsidRDefault="009F0ECD" w:rsidP="009F0ECD">
      <w:pPr>
        <w:widowControl/>
        <w:adjustRightInd w:val="0"/>
        <w:rPr>
          <w:rFonts w:eastAsiaTheme="minorHAnsi"/>
          <w:b/>
          <w:bCs/>
          <w:color w:val="000000"/>
          <w:sz w:val="24"/>
          <w:szCs w:val="24"/>
          <w:lang w:val="en-IN"/>
        </w:rPr>
      </w:pPr>
      <w:r w:rsidRPr="00703987">
        <w:rPr>
          <w:rFonts w:eastAsiaTheme="minorHAnsi"/>
          <w:b/>
          <w:bCs/>
          <w:color w:val="000000"/>
          <w:sz w:val="24"/>
          <w:szCs w:val="24"/>
          <w:lang w:val="en-IN"/>
        </w:rPr>
        <w:t>Implementation of the proposed SVM oversampling algorithm.</w:t>
      </w:r>
    </w:p>
    <w:p w14:paraId="640053BF" w14:textId="5F7D407C" w:rsidR="009F0ECD" w:rsidRPr="00703987" w:rsidRDefault="009F0ECD" w:rsidP="009F0ECD">
      <w:pPr>
        <w:widowControl/>
        <w:adjustRightInd w:val="0"/>
        <w:rPr>
          <w:rFonts w:eastAsiaTheme="minorHAnsi"/>
          <w:color w:val="000000"/>
          <w:sz w:val="24"/>
          <w:szCs w:val="24"/>
          <w:lang w:val="en-IN"/>
        </w:rPr>
      </w:pPr>
      <w:r w:rsidRPr="00703987">
        <w:rPr>
          <w:rFonts w:eastAsiaTheme="minorHAnsi"/>
          <w:b/>
          <w:bCs/>
          <w:color w:val="000000"/>
          <w:sz w:val="24"/>
          <w:szCs w:val="24"/>
          <w:lang w:val="en-IN"/>
        </w:rPr>
        <w:t xml:space="preserve">1. </w:t>
      </w:r>
      <w:r w:rsidR="0003451C" w:rsidRPr="006B3128">
        <w:rPr>
          <w:rFonts w:eastAsiaTheme="minorHAnsi"/>
          <w:color w:val="000000"/>
          <w:sz w:val="24"/>
          <w:szCs w:val="24"/>
          <w:lang w:val="en-IN"/>
        </w:rPr>
        <w:t>T</w:t>
      </w:r>
      <w:r w:rsidR="0003451C" w:rsidRPr="0003451C">
        <w:rPr>
          <w:rFonts w:eastAsiaTheme="minorHAnsi"/>
          <w:color w:val="000000"/>
          <w:sz w:val="24"/>
          <w:szCs w:val="24"/>
          <w:lang w:val="en-IN"/>
        </w:rPr>
        <w:t>he</w:t>
      </w:r>
      <w:r w:rsidRPr="00703987">
        <w:rPr>
          <w:rFonts w:eastAsiaTheme="minorHAnsi"/>
          <w:color w:val="000000"/>
          <w:sz w:val="24"/>
          <w:szCs w:val="24"/>
          <w:lang w:val="en-IN"/>
        </w:rPr>
        <w:t xml:space="preserve"> First step would be to perform a Grid Search in the provided training dataset and get the optimum parameter of cost “C” and gamma.</w:t>
      </w:r>
    </w:p>
    <w:p w14:paraId="716FB373" w14:textId="401AE1DA" w:rsidR="009F0ECD" w:rsidRPr="00703987" w:rsidRDefault="009F0ECD" w:rsidP="009F0ECD">
      <w:pPr>
        <w:pStyle w:val="ListParagraph"/>
        <w:widowControl/>
        <w:numPr>
          <w:ilvl w:val="0"/>
          <w:numId w:val="7"/>
        </w:numPr>
        <w:adjustRightInd w:val="0"/>
        <w:rPr>
          <w:rFonts w:eastAsiaTheme="minorHAnsi"/>
          <w:color w:val="000000"/>
          <w:sz w:val="24"/>
          <w:szCs w:val="24"/>
          <w:lang w:val="en-IN"/>
        </w:rPr>
      </w:pPr>
      <w:r w:rsidRPr="00703987">
        <w:rPr>
          <w:rFonts w:eastAsiaTheme="minorHAnsi"/>
          <w:color w:val="000000"/>
          <w:sz w:val="24"/>
          <w:szCs w:val="24"/>
          <w:lang w:val="en-IN"/>
        </w:rPr>
        <w:t>Find the difference in number between majority and minority instances.</w:t>
      </w:r>
    </w:p>
    <w:p w14:paraId="72479B3A" w14:textId="53006C35" w:rsidR="009F0ECD" w:rsidRPr="00703987" w:rsidRDefault="009F0ECD" w:rsidP="009F0ECD">
      <w:pPr>
        <w:widowControl/>
        <w:adjustRightInd w:val="0"/>
        <w:rPr>
          <w:rFonts w:eastAsiaTheme="minorHAnsi"/>
          <w:color w:val="000000"/>
          <w:sz w:val="24"/>
          <w:szCs w:val="24"/>
          <w:vertAlign w:val="subscript"/>
          <w:lang w:val="en-IN"/>
        </w:rPr>
      </w:pPr>
      <w:r w:rsidRPr="00703987">
        <w:rPr>
          <w:rFonts w:eastAsiaTheme="minorHAnsi"/>
          <w:color w:val="000000"/>
          <w:sz w:val="24"/>
          <w:szCs w:val="24"/>
          <w:lang w:val="en-IN"/>
        </w:rPr>
        <w:t xml:space="preserve">            </w:t>
      </w:r>
      <w:proofErr w:type="spellStart"/>
      <w:r w:rsidRPr="00703987">
        <w:rPr>
          <w:rFonts w:eastAsiaTheme="minorHAnsi"/>
          <w:color w:val="000000"/>
          <w:sz w:val="24"/>
          <w:szCs w:val="24"/>
          <w:lang w:val="en-IN"/>
        </w:rPr>
        <w:t>P</w:t>
      </w:r>
      <w:r w:rsidR="00703987">
        <w:rPr>
          <w:rFonts w:eastAsiaTheme="minorHAnsi"/>
          <w:color w:val="000000"/>
          <w:sz w:val="24"/>
          <w:szCs w:val="24"/>
          <w:lang w:val="en-IN"/>
        </w:rPr>
        <w:t>oint</w:t>
      </w:r>
      <w:r w:rsidR="00E56DB2">
        <w:rPr>
          <w:rFonts w:eastAsiaTheme="minorHAnsi"/>
          <w:color w:val="000000"/>
          <w:sz w:val="24"/>
          <w:szCs w:val="24"/>
          <w:lang w:val="en-IN"/>
        </w:rPr>
        <w:t>s</w:t>
      </w:r>
      <w:r w:rsidRPr="00703987">
        <w:rPr>
          <w:rFonts w:eastAsiaTheme="minorHAnsi"/>
          <w:color w:val="000000"/>
          <w:sz w:val="24"/>
          <w:szCs w:val="24"/>
          <w:vertAlign w:val="subscript"/>
          <w:lang w:val="en-IN"/>
        </w:rPr>
        <w:t>Generate</w:t>
      </w:r>
      <w:proofErr w:type="spellEnd"/>
      <w:r w:rsidRPr="00703987">
        <w:rPr>
          <w:rFonts w:eastAsiaTheme="minorHAnsi"/>
          <w:color w:val="000000"/>
          <w:sz w:val="24"/>
          <w:szCs w:val="24"/>
          <w:vertAlign w:val="subscript"/>
          <w:lang w:val="en-IN"/>
        </w:rPr>
        <w:t xml:space="preserve"> = </w:t>
      </w:r>
      <w:proofErr w:type="spellStart"/>
      <w:r w:rsidRPr="00703987">
        <w:rPr>
          <w:rFonts w:eastAsiaTheme="minorHAnsi"/>
          <w:color w:val="000000"/>
          <w:sz w:val="24"/>
          <w:szCs w:val="24"/>
          <w:lang w:val="en-IN"/>
        </w:rPr>
        <w:t>d</w:t>
      </w:r>
      <w:r w:rsidR="00703987">
        <w:rPr>
          <w:rFonts w:eastAsiaTheme="minorHAnsi"/>
          <w:color w:val="000000"/>
          <w:sz w:val="24"/>
          <w:szCs w:val="24"/>
          <w:lang w:val="en-IN"/>
        </w:rPr>
        <w:t>ata</w:t>
      </w:r>
      <w:r w:rsidRPr="00703987">
        <w:rPr>
          <w:rFonts w:eastAsiaTheme="minorHAnsi"/>
          <w:color w:val="000000"/>
          <w:sz w:val="24"/>
          <w:szCs w:val="24"/>
          <w:vertAlign w:val="subscript"/>
          <w:lang w:val="en-IN"/>
        </w:rPr>
        <w:t>majority</w:t>
      </w:r>
      <w:proofErr w:type="spellEnd"/>
      <w:r w:rsidRPr="00703987">
        <w:rPr>
          <w:rFonts w:eastAsiaTheme="minorHAnsi"/>
          <w:color w:val="000000"/>
          <w:sz w:val="24"/>
          <w:szCs w:val="24"/>
          <w:vertAlign w:val="subscript"/>
          <w:lang w:val="en-IN"/>
        </w:rPr>
        <w:t xml:space="preserve"> </w:t>
      </w:r>
      <w:r w:rsidRPr="00703987">
        <w:rPr>
          <w:rFonts w:eastAsiaTheme="minorHAnsi"/>
          <w:color w:val="000000"/>
          <w:sz w:val="24"/>
          <w:szCs w:val="24"/>
          <w:lang w:val="en-IN"/>
        </w:rPr>
        <w:t xml:space="preserve">– </w:t>
      </w:r>
      <w:proofErr w:type="spellStart"/>
      <w:r w:rsidRPr="00703987">
        <w:rPr>
          <w:rFonts w:eastAsiaTheme="minorHAnsi"/>
          <w:color w:val="000000"/>
          <w:sz w:val="24"/>
          <w:szCs w:val="24"/>
          <w:lang w:val="en-IN"/>
        </w:rPr>
        <w:t>d</w:t>
      </w:r>
      <w:r w:rsidR="00703987">
        <w:rPr>
          <w:rFonts w:eastAsiaTheme="minorHAnsi"/>
          <w:color w:val="000000"/>
          <w:sz w:val="24"/>
          <w:szCs w:val="24"/>
          <w:lang w:val="en-IN"/>
        </w:rPr>
        <w:t>ata</w:t>
      </w:r>
      <w:r w:rsidRPr="00703987">
        <w:rPr>
          <w:rFonts w:eastAsiaTheme="minorHAnsi"/>
          <w:color w:val="000000"/>
          <w:sz w:val="24"/>
          <w:szCs w:val="24"/>
          <w:vertAlign w:val="subscript"/>
          <w:lang w:val="en-IN"/>
        </w:rPr>
        <w:t>minority</w:t>
      </w:r>
      <w:proofErr w:type="spellEnd"/>
      <w:r w:rsidRPr="00703987">
        <w:rPr>
          <w:rFonts w:eastAsiaTheme="minorHAnsi"/>
          <w:color w:val="000000"/>
          <w:sz w:val="24"/>
          <w:szCs w:val="24"/>
          <w:vertAlign w:val="subscript"/>
          <w:lang w:val="en-IN"/>
        </w:rPr>
        <w:t>.</w:t>
      </w:r>
    </w:p>
    <w:p w14:paraId="1A7C87AC" w14:textId="59E4DAFC" w:rsidR="009F0ECD" w:rsidRPr="00703987" w:rsidRDefault="009F0ECD" w:rsidP="009041EE">
      <w:pPr>
        <w:pStyle w:val="ListParagraph"/>
        <w:widowControl/>
        <w:numPr>
          <w:ilvl w:val="0"/>
          <w:numId w:val="7"/>
        </w:numPr>
        <w:adjustRightInd w:val="0"/>
        <w:rPr>
          <w:rFonts w:eastAsiaTheme="minorHAnsi"/>
          <w:color w:val="000000"/>
          <w:sz w:val="24"/>
          <w:szCs w:val="24"/>
          <w:lang w:val="en-IN"/>
        </w:rPr>
      </w:pPr>
      <w:r w:rsidRPr="00703987">
        <w:rPr>
          <w:rFonts w:eastAsiaTheme="minorHAnsi"/>
          <w:color w:val="000000"/>
          <w:sz w:val="24"/>
          <w:szCs w:val="24"/>
          <w:lang w:val="en-IN"/>
        </w:rPr>
        <w:t xml:space="preserve">To generate </w:t>
      </w:r>
      <w:r w:rsidR="009041EE" w:rsidRPr="00703987">
        <w:rPr>
          <w:rFonts w:eastAsiaTheme="minorHAnsi"/>
          <w:color w:val="000000"/>
          <w:sz w:val="24"/>
          <w:szCs w:val="24"/>
          <w:lang w:val="en-IN"/>
        </w:rPr>
        <w:t>data points for the minority</w:t>
      </w:r>
      <w:r w:rsidRPr="00703987">
        <w:rPr>
          <w:rFonts w:eastAsiaTheme="minorHAnsi"/>
          <w:color w:val="000000"/>
          <w:sz w:val="24"/>
          <w:szCs w:val="24"/>
          <w:lang w:val="en-IN"/>
        </w:rPr>
        <w:t>:</w:t>
      </w:r>
    </w:p>
    <w:p w14:paraId="74359EBE" w14:textId="02959A14" w:rsidR="009041EE" w:rsidRPr="00703987" w:rsidRDefault="009041EE" w:rsidP="009041EE">
      <w:pPr>
        <w:pStyle w:val="ListParagraph"/>
        <w:widowControl/>
        <w:numPr>
          <w:ilvl w:val="0"/>
          <w:numId w:val="12"/>
        </w:numPr>
        <w:adjustRightInd w:val="0"/>
        <w:rPr>
          <w:rFonts w:eastAsiaTheme="minorHAnsi"/>
          <w:color w:val="000000"/>
          <w:sz w:val="24"/>
          <w:szCs w:val="24"/>
          <w:lang w:val="en-IN"/>
        </w:rPr>
      </w:pPr>
      <w:r w:rsidRPr="00703987">
        <w:rPr>
          <w:rFonts w:eastAsiaTheme="minorHAnsi"/>
          <w:color w:val="000000"/>
          <w:sz w:val="24"/>
          <w:szCs w:val="24"/>
          <w:lang w:val="en-IN"/>
        </w:rPr>
        <w:t xml:space="preserve">Perform a for a loop until </w:t>
      </w:r>
      <w:proofErr w:type="spellStart"/>
      <w:r w:rsidRPr="00703987">
        <w:rPr>
          <w:rFonts w:eastAsiaTheme="minorHAnsi"/>
          <w:color w:val="000000"/>
          <w:sz w:val="24"/>
          <w:szCs w:val="24"/>
          <w:lang w:val="en-IN"/>
        </w:rPr>
        <w:t>d</w:t>
      </w:r>
      <w:r w:rsidR="0003451C">
        <w:rPr>
          <w:rFonts w:eastAsiaTheme="minorHAnsi"/>
          <w:color w:val="000000"/>
          <w:sz w:val="24"/>
          <w:szCs w:val="24"/>
          <w:lang w:val="en-IN"/>
        </w:rPr>
        <w:t>ata</w:t>
      </w:r>
      <w:r w:rsidRPr="00703987">
        <w:rPr>
          <w:rFonts w:eastAsiaTheme="minorHAnsi"/>
          <w:color w:val="000000"/>
          <w:sz w:val="24"/>
          <w:szCs w:val="24"/>
          <w:vertAlign w:val="subscript"/>
          <w:lang w:val="en-IN"/>
        </w:rPr>
        <w:t>majority</w:t>
      </w:r>
      <w:proofErr w:type="spellEnd"/>
      <w:r w:rsidRPr="00703987">
        <w:rPr>
          <w:rFonts w:eastAsiaTheme="minorHAnsi"/>
          <w:color w:val="000000"/>
          <w:sz w:val="24"/>
          <w:szCs w:val="24"/>
          <w:vertAlign w:val="subscript"/>
          <w:lang w:val="en-IN"/>
        </w:rPr>
        <w:t xml:space="preserve"> </w:t>
      </w:r>
      <w:r w:rsidRPr="00703987">
        <w:rPr>
          <w:rFonts w:eastAsiaTheme="minorHAnsi"/>
          <w:color w:val="000000"/>
          <w:sz w:val="24"/>
          <w:szCs w:val="24"/>
          <w:lang w:val="en-IN"/>
        </w:rPr>
        <w:t>=</w:t>
      </w:r>
      <w:proofErr w:type="spellStart"/>
      <w:r w:rsidRPr="00703987">
        <w:rPr>
          <w:rFonts w:eastAsiaTheme="minorHAnsi"/>
          <w:color w:val="000000"/>
          <w:sz w:val="24"/>
          <w:szCs w:val="24"/>
          <w:lang w:val="en-IN"/>
        </w:rPr>
        <w:t>d</w:t>
      </w:r>
      <w:r w:rsidR="0003451C">
        <w:rPr>
          <w:rFonts w:eastAsiaTheme="minorHAnsi"/>
          <w:color w:val="000000"/>
          <w:sz w:val="24"/>
          <w:szCs w:val="24"/>
          <w:lang w:val="en-IN"/>
        </w:rPr>
        <w:t>ata</w:t>
      </w:r>
      <w:r w:rsidRPr="00703987">
        <w:rPr>
          <w:rFonts w:eastAsiaTheme="minorHAnsi"/>
          <w:color w:val="000000"/>
          <w:sz w:val="24"/>
          <w:szCs w:val="24"/>
          <w:vertAlign w:val="subscript"/>
          <w:lang w:val="en-IN"/>
        </w:rPr>
        <w:t>minority</w:t>
      </w:r>
      <w:proofErr w:type="spellEnd"/>
      <w:r w:rsidRPr="00703987">
        <w:rPr>
          <w:rFonts w:eastAsiaTheme="minorHAnsi"/>
          <w:color w:val="000000"/>
          <w:sz w:val="24"/>
          <w:szCs w:val="24"/>
          <w:vertAlign w:val="subscript"/>
          <w:lang w:val="en-IN"/>
        </w:rPr>
        <w:t>.</w:t>
      </w:r>
    </w:p>
    <w:p w14:paraId="26984600" w14:textId="24EF5902" w:rsidR="009041EE" w:rsidRPr="00703987" w:rsidRDefault="009041EE" w:rsidP="009041EE">
      <w:pPr>
        <w:pStyle w:val="ListParagraph"/>
        <w:widowControl/>
        <w:numPr>
          <w:ilvl w:val="0"/>
          <w:numId w:val="12"/>
        </w:numPr>
        <w:adjustRightInd w:val="0"/>
        <w:rPr>
          <w:rFonts w:eastAsiaTheme="minorHAnsi"/>
          <w:color w:val="000000"/>
          <w:sz w:val="24"/>
          <w:szCs w:val="24"/>
          <w:lang w:val="en-IN"/>
        </w:rPr>
      </w:pPr>
      <w:r w:rsidRPr="00703987">
        <w:rPr>
          <w:rFonts w:eastAsiaTheme="minorHAnsi"/>
          <w:color w:val="000000"/>
          <w:sz w:val="24"/>
          <w:szCs w:val="24"/>
          <w:lang w:val="en-IN"/>
        </w:rPr>
        <w:t xml:space="preserve">Generating artificial data points while maintaining gaussian distribution. using </w:t>
      </w:r>
      <w:proofErr w:type="spellStart"/>
      <w:r w:rsidRPr="00703987">
        <w:rPr>
          <w:rFonts w:eastAsiaTheme="minorHAnsi"/>
          <w:color w:val="000000"/>
          <w:sz w:val="24"/>
          <w:szCs w:val="24"/>
          <w:lang w:val="en-IN"/>
        </w:rPr>
        <w:t>mean</w:t>
      </w:r>
      <w:r w:rsidR="0003451C">
        <w:rPr>
          <w:rFonts w:eastAsiaTheme="minorHAnsi"/>
          <w:color w:val="000000"/>
          <w:sz w:val="24"/>
          <w:szCs w:val="24"/>
          <w:lang w:val="en-IN"/>
        </w:rPr>
        <w:t>_</w:t>
      </w:r>
      <w:r w:rsidRPr="00703987">
        <w:rPr>
          <w:rFonts w:eastAsiaTheme="minorHAnsi"/>
          <w:color w:val="000000"/>
          <w:sz w:val="24"/>
          <w:szCs w:val="24"/>
          <w:lang w:val="en-IN"/>
        </w:rPr>
        <w:t>x</w:t>
      </w:r>
      <w:proofErr w:type="spellEnd"/>
      <w:r w:rsidRPr="00703987">
        <w:rPr>
          <w:rFonts w:eastAsiaTheme="minorHAnsi"/>
          <w:color w:val="000000"/>
          <w:sz w:val="24"/>
          <w:szCs w:val="24"/>
          <w:lang w:val="en-IN"/>
        </w:rPr>
        <w:t xml:space="preserve"> and </w:t>
      </w:r>
      <w:proofErr w:type="spellStart"/>
      <w:r w:rsidRPr="00703987">
        <w:rPr>
          <w:rFonts w:eastAsiaTheme="minorHAnsi"/>
          <w:color w:val="000000"/>
          <w:sz w:val="24"/>
          <w:szCs w:val="24"/>
          <w:lang w:val="en-IN"/>
        </w:rPr>
        <w:t>mean</w:t>
      </w:r>
      <w:r w:rsidR="0003451C">
        <w:rPr>
          <w:rFonts w:eastAsiaTheme="minorHAnsi"/>
          <w:color w:val="000000"/>
          <w:sz w:val="24"/>
          <w:szCs w:val="24"/>
          <w:lang w:val="en-IN"/>
        </w:rPr>
        <w:t>_</w:t>
      </w:r>
      <w:r w:rsidRPr="00703987">
        <w:rPr>
          <w:rFonts w:eastAsiaTheme="minorHAnsi"/>
          <w:color w:val="000000"/>
          <w:sz w:val="24"/>
          <w:szCs w:val="24"/>
          <w:lang w:val="en-IN"/>
        </w:rPr>
        <w:t>y</w:t>
      </w:r>
      <w:proofErr w:type="spellEnd"/>
      <w:r w:rsidRPr="00703987">
        <w:rPr>
          <w:rFonts w:eastAsiaTheme="minorHAnsi"/>
          <w:color w:val="000000"/>
          <w:sz w:val="24"/>
          <w:szCs w:val="24"/>
          <w:lang w:val="en-IN"/>
        </w:rPr>
        <w:t xml:space="preserve"> as a </w:t>
      </w:r>
      <w:proofErr w:type="spellStart"/>
      <w:r w:rsidRPr="00703987">
        <w:rPr>
          <w:rFonts w:eastAsiaTheme="minorHAnsi"/>
          <w:color w:val="000000"/>
          <w:sz w:val="24"/>
          <w:szCs w:val="24"/>
          <w:lang w:val="en-IN"/>
        </w:rPr>
        <w:t>center</w:t>
      </w:r>
      <w:proofErr w:type="spellEnd"/>
      <w:r w:rsidRPr="00703987">
        <w:rPr>
          <w:rFonts w:eastAsiaTheme="minorHAnsi"/>
          <w:color w:val="000000"/>
          <w:sz w:val="24"/>
          <w:szCs w:val="24"/>
          <w:lang w:val="en-IN"/>
        </w:rPr>
        <w:t>.</w:t>
      </w:r>
    </w:p>
    <w:p w14:paraId="23C1EC7B" w14:textId="3D4199F6" w:rsidR="009041EE" w:rsidRPr="00703987" w:rsidRDefault="009041EE" w:rsidP="009041EE">
      <w:pPr>
        <w:pStyle w:val="ListParagraph"/>
        <w:widowControl/>
        <w:numPr>
          <w:ilvl w:val="0"/>
          <w:numId w:val="12"/>
        </w:numPr>
        <w:adjustRightInd w:val="0"/>
        <w:rPr>
          <w:rFonts w:eastAsiaTheme="minorHAnsi"/>
          <w:color w:val="000000"/>
          <w:sz w:val="24"/>
          <w:szCs w:val="24"/>
          <w:lang w:val="en-IN"/>
        </w:rPr>
      </w:pPr>
      <w:r w:rsidRPr="00703987">
        <w:rPr>
          <w:rFonts w:eastAsiaTheme="minorHAnsi"/>
          <w:color w:val="000000"/>
          <w:sz w:val="24"/>
          <w:szCs w:val="24"/>
          <w:lang w:val="en-IN"/>
        </w:rPr>
        <w:t xml:space="preserve">Pass the generated points to </w:t>
      </w:r>
      <w:r w:rsidR="0063293D">
        <w:rPr>
          <w:rFonts w:eastAsiaTheme="minorHAnsi"/>
          <w:color w:val="000000"/>
          <w:sz w:val="24"/>
          <w:szCs w:val="24"/>
          <w:lang w:val="en-IN"/>
        </w:rPr>
        <w:t xml:space="preserve">the </w:t>
      </w:r>
      <w:r w:rsidRPr="00703987">
        <w:rPr>
          <w:rFonts w:eastAsiaTheme="minorHAnsi"/>
          <w:color w:val="000000"/>
          <w:sz w:val="24"/>
          <w:szCs w:val="24"/>
          <w:lang w:val="en-IN"/>
        </w:rPr>
        <w:t>SVM model and save the</w:t>
      </w:r>
      <w:r w:rsidR="0063293D">
        <w:rPr>
          <w:rFonts w:eastAsiaTheme="minorHAnsi"/>
          <w:color w:val="000000"/>
          <w:sz w:val="24"/>
          <w:szCs w:val="24"/>
          <w:lang w:val="en-IN"/>
        </w:rPr>
        <w:t>ir</w:t>
      </w:r>
      <w:r w:rsidRPr="00703987">
        <w:rPr>
          <w:rFonts w:eastAsiaTheme="minorHAnsi"/>
          <w:color w:val="000000"/>
          <w:sz w:val="24"/>
          <w:szCs w:val="24"/>
          <w:lang w:val="en-IN"/>
        </w:rPr>
        <w:t xml:space="preserve"> result in a list</w:t>
      </w:r>
    </w:p>
    <w:p w14:paraId="17CC5738" w14:textId="10A13111" w:rsidR="009041EE" w:rsidRPr="00703987" w:rsidRDefault="009041EE" w:rsidP="009041EE">
      <w:pPr>
        <w:pStyle w:val="ListParagraph"/>
        <w:widowControl/>
        <w:numPr>
          <w:ilvl w:val="0"/>
          <w:numId w:val="12"/>
        </w:numPr>
        <w:adjustRightInd w:val="0"/>
        <w:rPr>
          <w:rFonts w:eastAsiaTheme="minorHAnsi"/>
          <w:color w:val="000000"/>
          <w:sz w:val="24"/>
          <w:szCs w:val="24"/>
          <w:lang w:val="en-IN"/>
        </w:rPr>
      </w:pPr>
      <w:r w:rsidRPr="00703987">
        <w:rPr>
          <w:rFonts w:eastAsiaTheme="minorHAnsi"/>
          <w:color w:val="000000"/>
          <w:sz w:val="24"/>
          <w:szCs w:val="24"/>
          <w:lang w:val="en-IN"/>
        </w:rPr>
        <w:t>Merge the new</w:t>
      </w:r>
      <w:r w:rsidR="00160D1B" w:rsidRPr="00703987">
        <w:rPr>
          <w:rFonts w:eastAsiaTheme="minorHAnsi"/>
          <w:color w:val="000000"/>
          <w:sz w:val="24"/>
          <w:szCs w:val="24"/>
          <w:lang w:val="en-IN"/>
        </w:rPr>
        <w:t>ly</w:t>
      </w:r>
      <w:r w:rsidRPr="00703987">
        <w:rPr>
          <w:rFonts w:eastAsiaTheme="minorHAnsi"/>
          <w:color w:val="000000"/>
          <w:sz w:val="24"/>
          <w:szCs w:val="24"/>
          <w:lang w:val="en-IN"/>
        </w:rPr>
        <w:t xml:space="preserve"> generated data points with the new dataset.</w:t>
      </w:r>
    </w:p>
    <w:p w14:paraId="7A13D9D5" w14:textId="24E1ADF2" w:rsidR="009041EE" w:rsidRPr="00703987" w:rsidRDefault="009041EE" w:rsidP="009041EE">
      <w:pPr>
        <w:pStyle w:val="ListParagraph"/>
        <w:widowControl/>
        <w:numPr>
          <w:ilvl w:val="0"/>
          <w:numId w:val="12"/>
        </w:numPr>
        <w:adjustRightInd w:val="0"/>
        <w:rPr>
          <w:rFonts w:eastAsiaTheme="minorHAnsi"/>
          <w:color w:val="000000"/>
          <w:sz w:val="24"/>
          <w:szCs w:val="24"/>
          <w:lang w:val="en-IN"/>
        </w:rPr>
      </w:pPr>
      <w:r w:rsidRPr="00703987">
        <w:rPr>
          <w:rFonts w:eastAsiaTheme="minorHAnsi"/>
          <w:color w:val="000000"/>
          <w:sz w:val="24"/>
          <w:szCs w:val="24"/>
          <w:lang w:val="en-IN"/>
        </w:rPr>
        <w:t>While loop for each point.</w:t>
      </w:r>
    </w:p>
    <w:p w14:paraId="00DAE899" w14:textId="3047CF35" w:rsidR="009041EE" w:rsidRPr="00703987" w:rsidRDefault="009041EE" w:rsidP="009041EE">
      <w:pPr>
        <w:pStyle w:val="ListParagraph"/>
        <w:widowControl/>
        <w:numPr>
          <w:ilvl w:val="2"/>
          <w:numId w:val="7"/>
        </w:numPr>
        <w:adjustRightInd w:val="0"/>
        <w:rPr>
          <w:rFonts w:eastAsiaTheme="minorHAnsi"/>
          <w:color w:val="000000"/>
          <w:sz w:val="24"/>
          <w:szCs w:val="24"/>
          <w:lang w:val="en-IN"/>
        </w:rPr>
      </w:pPr>
      <w:r w:rsidRPr="00703987">
        <w:rPr>
          <w:rFonts w:eastAsiaTheme="minorHAnsi"/>
          <w:color w:val="000000"/>
          <w:sz w:val="24"/>
          <w:szCs w:val="24"/>
          <w:lang w:val="en-IN"/>
        </w:rPr>
        <w:t xml:space="preserve">If condition to check if the predicted value is within the </w:t>
      </w:r>
      <w:r w:rsidR="00AC64AE">
        <w:rPr>
          <w:rFonts w:eastAsiaTheme="minorHAnsi"/>
          <w:color w:val="000000"/>
          <w:sz w:val="24"/>
          <w:szCs w:val="24"/>
          <w:lang w:val="en-IN"/>
        </w:rPr>
        <w:t xml:space="preserve">given </w:t>
      </w:r>
      <w:r w:rsidRPr="00703987">
        <w:rPr>
          <w:rFonts w:eastAsiaTheme="minorHAnsi"/>
          <w:color w:val="000000"/>
          <w:sz w:val="24"/>
          <w:szCs w:val="24"/>
          <w:lang w:val="en-IN"/>
        </w:rPr>
        <w:t>decision boundary.</w:t>
      </w:r>
    </w:p>
    <w:p w14:paraId="49A930EB" w14:textId="7A2E5A00" w:rsidR="009041EE" w:rsidRPr="00703987" w:rsidRDefault="009041EE" w:rsidP="009041EE">
      <w:pPr>
        <w:pStyle w:val="ListParagraph"/>
        <w:widowControl/>
        <w:adjustRightInd w:val="0"/>
        <w:ind w:left="2160" w:firstLine="0"/>
        <w:rPr>
          <w:rFonts w:eastAsiaTheme="minorHAnsi"/>
          <w:color w:val="000000"/>
          <w:sz w:val="24"/>
          <w:szCs w:val="24"/>
          <w:lang w:val="en-IN"/>
        </w:rPr>
      </w:pPr>
      <w:r w:rsidRPr="00703987">
        <w:rPr>
          <w:rFonts w:eastAsiaTheme="minorHAnsi"/>
          <w:color w:val="000000"/>
          <w:sz w:val="24"/>
          <w:szCs w:val="24"/>
          <w:lang w:val="en-IN"/>
        </w:rPr>
        <w:t xml:space="preserve">If yes, then </w:t>
      </w:r>
      <w:r w:rsidR="00A51D34">
        <w:rPr>
          <w:rFonts w:eastAsiaTheme="minorHAnsi"/>
          <w:color w:val="000000"/>
          <w:sz w:val="24"/>
          <w:szCs w:val="24"/>
          <w:lang w:val="en-IN"/>
        </w:rPr>
        <w:t>append</w:t>
      </w:r>
      <w:r w:rsidRPr="00703987">
        <w:rPr>
          <w:rFonts w:eastAsiaTheme="minorHAnsi"/>
          <w:color w:val="000000"/>
          <w:sz w:val="24"/>
          <w:szCs w:val="24"/>
          <w:lang w:val="en-IN"/>
        </w:rPr>
        <w:t xml:space="preserve"> that point to the list.</w:t>
      </w:r>
    </w:p>
    <w:p w14:paraId="0952F888" w14:textId="414E28CB" w:rsidR="009041EE" w:rsidRPr="00703987" w:rsidRDefault="00433821" w:rsidP="009041EE">
      <w:pPr>
        <w:pStyle w:val="ListParagraph"/>
        <w:widowControl/>
        <w:numPr>
          <w:ilvl w:val="2"/>
          <w:numId w:val="7"/>
        </w:numPr>
        <w:adjustRightInd w:val="0"/>
        <w:rPr>
          <w:rFonts w:eastAsiaTheme="minorHAnsi"/>
          <w:color w:val="000000"/>
          <w:sz w:val="24"/>
          <w:szCs w:val="24"/>
          <w:lang w:val="en-IN"/>
        </w:rPr>
      </w:pPr>
      <w:r>
        <w:rPr>
          <w:rFonts w:eastAsiaTheme="minorHAnsi"/>
          <w:color w:val="000000"/>
          <w:sz w:val="24"/>
          <w:szCs w:val="24"/>
          <w:lang w:val="en-IN"/>
        </w:rPr>
        <w:t>E</w:t>
      </w:r>
      <w:r w:rsidR="009041EE" w:rsidRPr="00703987">
        <w:rPr>
          <w:rFonts w:eastAsiaTheme="minorHAnsi"/>
          <w:color w:val="000000"/>
          <w:sz w:val="24"/>
          <w:szCs w:val="24"/>
          <w:lang w:val="en-IN"/>
        </w:rPr>
        <w:t xml:space="preserve">lse </w:t>
      </w:r>
    </w:p>
    <w:p w14:paraId="0B9169BE" w14:textId="47F1EAC2" w:rsidR="009041EE" w:rsidRPr="00703987" w:rsidRDefault="009041EE" w:rsidP="009041EE">
      <w:pPr>
        <w:pStyle w:val="ListParagraph"/>
        <w:widowControl/>
        <w:adjustRightInd w:val="0"/>
        <w:ind w:left="2160" w:firstLine="0"/>
        <w:rPr>
          <w:rFonts w:eastAsiaTheme="minorHAnsi"/>
          <w:color w:val="000000"/>
          <w:sz w:val="24"/>
          <w:szCs w:val="24"/>
          <w:lang w:val="en-IN"/>
        </w:rPr>
      </w:pPr>
      <w:r w:rsidRPr="00703987">
        <w:rPr>
          <w:rFonts w:eastAsiaTheme="minorHAnsi"/>
          <w:color w:val="000000"/>
          <w:sz w:val="24"/>
          <w:szCs w:val="24"/>
          <w:lang w:val="en-IN"/>
        </w:rPr>
        <w:t>Continue</w:t>
      </w:r>
    </w:p>
    <w:p w14:paraId="4119FF80" w14:textId="4ED443F3" w:rsidR="009041EE" w:rsidRPr="00703987" w:rsidRDefault="009041EE" w:rsidP="009041EE">
      <w:pPr>
        <w:widowControl/>
        <w:adjustRightInd w:val="0"/>
        <w:rPr>
          <w:rFonts w:eastAsiaTheme="minorHAnsi"/>
          <w:color w:val="000000"/>
          <w:sz w:val="24"/>
          <w:szCs w:val="24"/>
          <w:lang w:val="en-IN"/>
        </w:rPr>
      </w:pPr>
      <w:r w:rsidRPr="00703987">
        <w:rPr>
          <w:rFonts w:eastAsiaTheme="minorHAnsi"/>
          <w:color w:val="000000"/>
          <w:sz w:val="24"/>
          <w:szCs w:val="24"/>
          <w:lang w:val="en-IN"/>
        </w:rPr>
        <w:tab/>
        <w:t>End loop</w:t>
      </w:r>
    </w:p>
    <w:p w14:paraId="6C8869B3" w14:textId="0A0C1118" w:rsidR="00C83BBB" w:rsidRDefault="00244619" w:rsidP="00AF10EC">
      <w:pPr>
        <w:pStyle w:val="Heading1"/>
        <w:rPr>
          <w:rFonts w:cs="Times New Roman"/>
        </w:rPr>
      </w:pPr>
      <w:bookmarkStart w:id="46" w:name="_Toc114419475"/>
      <w:r w:rsidRPr="0046455F">
        <w:rPr>
          <w:rFonts w:cs="Times New Roman"/>
        </w:rPr>
        <w:t xml:space="preserve">4 </w:t>
      </w:r>
      <w:r w:rsidR="00F77357" w:rsidRPr="0046455F">
        <w:rPr>
          <w:rFonts w:cs="Times New Roman"/>
        </w:rPr>
        <w:t>Implem</w:t>
      </w:r>
      <w:r w:rsidR="00160D1B">
        <w:rPr>
          <w:rFonts w:cs="Times New Roman"/>
        </w:rPr>
        <w:t>e</w:t>
      </w:r>
      <w:r w:rsidR="00F77357" w:rsidRPr="0046455F">
        <w:rPr>
          <w:rFonts w:cs="Times New Roman"/>
        </w:rPr>
        <w:t>ntation</w:t>
      </w:r>
      <w:r w:rsidR="00AF10EC" w:rsidRPr="0046455F">
        <w:rPr>
          <w:rFonts w:cs="Times New Roman"/>
        </w:rPr>
        <w:t>:</w:t>
      </w:r>
      <w:bookmarkEnd w:id="46"/>
    </w:p>
    <w:p w14:paraId="3010802F" w14:textId="2477840A" w:rsidR="00ED0C2B" w:rsidRPr="00B471DE" w:rsidRDefault="00ED0C2B" w:rsidP="00ED0C2B">
      <w:pPr>
        <w:rPr>
          <w:sz w:val="24"/>
          <w:szCs w:val="24"/>
        </w:rPr>
      </w:pPr>
    </w:p>
    <w:p w14:paraId="181129F5" w14:textId="787782E3" w:rsidR="00B471DE" w:rsidRDefault="00B471DE" w:rsidP="00B471DE">
      <w:pPr>
        <w:tabs>
          <w:tab w:val="left" w:pos="7008"/>
        </w:tabs>
        <w:rPr>
          <w:sz w:val="24"/>
          <w:szCs w:val="24"/>
        </w:rPr>
      </w:pPr>
      <w:r w:rsidRPr="00B471DE">
        <w:rPr>
          <w:sz w:val="24"/>
          <w:szCs w:val="24"/>
        </w:rPr>
        <w:t xml:space="preserve">This project </w:t>
      </w:r>
      <w:r w:rsidR="007266C5">
        <w:rPr>
          <w:sz w:val="24"/>
          <w:szCs w:val="24"/>
        </w:rPr>
        <w:t>is</w:t>
      </w:r>
      <w:r w:rsidRPr="00B471DE">
        <w:rPr>
          <w:sz w:val="24"/>
          <w:szCs w:val="24"/>
        </w:rPr>
        <w:t xml:space="preserve"> implemented in various stage</w:t>
      </w:r>
      <w:r>
        <w:rPr>
          <w:sz w:val="24"/>
          <w:szCs w:val="24"/>
        </w:rPr>
        <w:t>s</w:t>
      </w:r>
      <w:r w:rsidRPr="00B471DE">
        <w:rPr>
          <w:sz w:val="24"/>
          <w:szCs w:val="24"/>
        </w:rPr>
        <w:t xml:space="preserve"> of experiments</w:t>
      </w:r>
      <w:r>
        <w:rPr>
          <w:sz w:val="24"/>
          <w:szCs w:val="24"/>
        </w:rPr>
        <w:t xml:space="preserve"> where the source code for different experimental changes for oversampling algorithm and synthetic dataset generation are added to the document.</w:t>
      </w:r>
    </w:p>
    <w:p w14:paraId="22D2C1F8" w14:textId="741E98DD" w:rsidR="007B75CC" w:rsidRPr="0046455F" w:rsidRDefault="007B75CC" w:rsidP="007B75CC"/>
    <w:p w14:paraId="54DB57C3" w14:textId="71E092C7" w:rsidR="006A4EEA" w:rsidRPr="0046455F" w:rsidRDefault="006A4EEA" w:rsidP="00DA5FC8">
      <w:pPr>
        <w:pStyle w:val="Heading2"/>
        <w:numPr>
          <w:ilvl w:val="1"/>
          <w:numId w:val="16"/>
        </w:numPr>
        <w:rPr>
          <w:rFonts w:cs="Times New Roman"/>
        </w:rPr>
      </w:pPr>
      <w:bookmarkStart w:id="47" w:name="_Toc114419476"/>
      <w:r w:rsidRPr="0046455F">
        <w:rPr>
          <w:rFonts w:cs="Times New Roman"/>
        </w:rPr>
        <w:t>Tools and Techniques</w:t>
      </w:r>
      <w:r w:rsidR="004C277F">
        <w:rPr>
          <w:rFonts w:cs="Times New Roman"/>
        </w:rPr>
        <w:t>:</w:t>
      </w:r>
      <w:bookmarkEnd w:id="47"/>
    </w:p>
    <w:p w14:paraId="74FB36B3" w14:textId="77777777" w:rsidR="003227F6" w:rsidRPr="0046455F" w:rsidRDefault="003227F6" w:rsidP="003227F6">
      <w:pPr>
        <w:pStyle w:val="Default"/>
      </w:pPr>
    </w:p>
    <w:p w14:paraId="059EAB51" w14:textId="334299AF" w:rsidR="00DA5FC8" w:rsidRPr="00715322" w:rsidRDefault="003227F6" w:rsidP="00DA5FC8">
      <w:pPr>
        <w:pStyle w:val="Default"/>
        <w:numPr>
          <w:ilvl w:val="0"/>
          <w:numId w:val="15"/>
        </w:numPr>
        <w:spacing w:after="145"/>
      </w:pPr>
      <w:proofErr w:type="spellStart"/>
      <w:r w:rsidRPr="00715322">
        <w:rPr>
          <w:b/>
          <w:bCs/>
        </w:rPr>
        <w:t>Jupyter</w:t>
      </w:r>
      <w:proofErr w:type="spellEnd"/>
      <w:r w:rsidRPr="00715322">
        <w:rPr>
          <w:b/>
          <w:bCs/>
        </w:rPr>
        <w:t xml:space="preserve"> Notebook</w:t>
      </w:r>
      <w:r w:rsidRPr="00715322">
        <w:t xml:space="preserve">. </w:t>
      </w:r>
      <w:r w:rsidR="00E239C7" w:rsidRPr="00715322">
        <w:t xml:space="preserve">It offers a simple web application that is used for creation as well as for sharing the computed data results, </w:t>
      </w:r>
      <w:r w:rsidR="00160D1B" w:rsidRPr="00715322">
        <w:t xml:space="preserve">and </w:t>
      </w:r>
      <w:r w:rsidR="00E239C7" w:rsidRPr="00715322">
        <w:t>visuali</w:t>
      </w:r>
      <w:r w:rsidR="00822272">
        <w:t>z</w:t>
      </w:r>
      <w:r w:rsidR="00E239C7" w:rsidRPr="00715322">
        <w:t xml:space="preserve">ations. </w:t>
      </w:r>
    </w:p>
    <w:p w14:paraId="2C83DE35" w14:textId="1D0EA335" w:rsidR="00DA5FC8" w:rsidRPr="00715322" w:rsidRDefault="003227F6" w:rsidP="00DA5FC8">
      <w:pPr>
        <w:pStyle w:val="Default"/>
        <w:numPr>
          <w:ilvl w:val="0"/>
          <w:numId w:val="15"/>
        </w:numPr>
        <w:spacing w:after="145"/>
      </w:pPr>
      <w:r w:rsidRPr="00715322">
        <w:rPr>
          <w:b/>
          <w:bCs/>
        </w:rPr>
        <w:t>Pandas</w:t>
      </w:r>
      <w:r w:rsidRPr="00715322">
        <w:t xml:space="preserve">. </w:t>
      </w:r>
      <w:r w:rsidR="00937D9C" w:rsidRPr="00715322">
        <w:t>This library is used to perform various data</w:t>
      </w:r>
      <w:r w:rsidR="00822272">
        <w:t xml:space="preserve"> </w:t>
      </w:r>
      <w:r w:rsidR="00937D9C" w:rsidRPr="00715322">
        <w:t>frame modifications</w:t>
      </w:r>
    </w:p>
    <w:p w14:paraId="4659F548" w14:textId="24A28B29" w:rsidR="00DA5FC8" w:rsidRPr="00715322" w:rsidRDefault="003227F6" w:rsidP="00DA5FC8">
      <w:pPr>
        <w:pStyle w:val="Default"/>
        <w:numPr>
          <w:ilvl w:val="0"/>
          <w:numId w:val="15"/>
        </w:numPr>
        <w:spacing w:after="145"/>
      </w:pPr>
      <w:r w:rsidRPr="00715322">
        <w:rPr>
          <w:b/>
          <w:bCs/>
        </w:rPr>
        <w:t>Matplotlib</w:t>
      </w:r>
      <w:r w:rsidRPr="00715322">
        <w:t xml:space="preserve">. </w:t>
      </w:r>
      <w:r w:rsidR="00B65668" w:rsidRPr="00715322">
        <w:t>This library is used to plot graphs and other visu</w:t>
      </w:r>
      <w:r w:rsidR="00822272">
        <w:t>a</w:t>
      </w:r>
      <w:r w:rsidR="00B65668" w:rsidRPr="00715322">
        <w:t>lizations</w:t>
      </w:r>
      <w:r w:rsidR="00D24873" w:rsidRPr="00715322">
        <w:t>.</w:t>
      </w:r>
    </w:p>
    <w:p w14:paraId="610C61ED" w14:textId="0AC15846" w:rsidR="00DA5FC8" w:rsidRPr="00715322" w:rsidRDefault="00DA5FC8" w:rsidP="00DA5FC8">
      <w:pPr>
        <w:pStyle w:val="Default"/>
        <w:numPr>
          <w:ilvl w:val="0"/>
          <w:numId w:val="15"/>
        </w:numPr>
        <w:spacing w:after="145"/>
      </w:pPr>
      <w:r w:rsidRPr="00715322">
        <w:rPr>
          <w:b/>
          <w:bCs/>
        </w:rPr>
        <w:t>Seaborn.</w:t>
      </w:r>
      <w:r w:rsidR="00D24873" w:rsidRPr="00715322">
        <w:rPr>
          <w:b/>
          <w:bCs/>
        </w:rPr>
        <w:t xml:space="preserve"> </w:t>
      </w:r>
      <w:r w:rsidR="00D24873" w:rsidRPr="00715322">
        <w:t>This library is used to perform various visu</w:t>
      </w:r>
      <w:r w:rsidR="00822272">
        <w:t>a</w:t>
      </w:r>
      <w:r w:rsidR="00D24873" w:rsidRPr="00715322">
        <w:t>lizations.</w:t>
      </w:r>
    </w:p>
    <w:p w14:paraId="34BDB9A3" w14:textId="3716EAE4" w:rsidR="00DA5FC8" w:rsidRPr="00715322" w:rsidRDefault="00DA5FC8" w:rsidP="00DA5FC8">
      <w:pPr>
        <w:pStyle w:val="Default"/>
        <w:numPr>
          <w:ilvl w:val="0"/>
          <w:numId w:val="15"/>
        </w:numPr>
        <w:spacing w:after="145"/>
      </w:pPr>
      <w:proofErr w:type="spellStart"/>
      <w:r w:rsidRPr="00715322">
        <w:rPr>
          <w:b/>
          <w:bCs/>
        </w:rPr>
        <w:t>Numpy</w:t>
      </w:r>
      <w:proofErr w:type="spellEnd"/>
      <w:r w:rsidR="00D24873" w:rsidRPr="00715322">
        <w:rPr>
          <w:b/>
          <w:bCs/>
        </w:rPr>
        <w:t xml:space="preserve"> </w:t>
      </w:r>
      <w:r w:rsidR="00D24873" w:rsidRPr="00715322">
        <w:t xml:space="preserve">This Library is used </w:t>
      </w:r>
      <w:r w:rsidR="00822272">
        <w:t xml:space="preserve">to </w:t>
      </w:r>
      <w:r w:rsidR="00D24873" w:rsidRPr="00715322">
        <w:t xml:space="preserve">work with arrays </w:t>
      </w:r>
      <w:proofErr w:type="gramStart"/>
      <w:r w:rsidR="00D24873" w:rsidRPr="00715322">
        <w:t>and also</w:t>
      </w:r>
      <w:proofErr w:type="gramEnd"/>
      <w:r w:rsidR="00D24873" w:rsidRPr="00715322">
        <w:t xml:space="preserve"> to perform mathematical functions such as </w:t>
      </w:r>
      <w:r w:rsidR="00822272">
        <w:t>F</w:t>
      </w:r>
      <w:r w:rsidR="00D24873" w:rsidRPr="00715322">
        <w:t>ourier transformation, linear algebra, etc.</w:t>
      </w:r>
    </w:p>
    <w:p w14:paraId="275B5FA7" w14:textId="2D05C261" w:rsidR="00DA5FC8" w:rsidRPr="00715322" w:rsidRDefault="00DA5FC8" w:rsidP="00DA5FC8">
      <w:pPr>
        <w:pStyle w:val="Default"/>
        <w:numPr>
          <w:ilvl w:val="0"/>
          <w:numId w:val="15"/>
        </w:numPr>
      </w:pPr>
      <w:r w:rsidRPr="00715322">
        <w:rPr>
          <w:b/>
          <w:bCs/>
        </w:rPr>
        <w:t>Scikit Learn</w:t>
      </w:r>
      <w:r w:rsidR="0044713C" w:rsidRPr="00715322">
        <w:t xml:space="preserve"> This library is used to fetch the models on which training is performed such as Naïve </w:t>
      </w:r>
      <w:r w:rsidR="00822272">
        <w:t>B</w:t>
      </w:r>
      <w:r w:rsidR="0044713C" w:rsidRPr="00715322">
        <w:t xml:space="preserve">ayes, Decision Tree, </w:t>
      </w:r>
      <w:r w:rsidR="00822272">
        <w:t xml:space="preserve">and </w:t>
      </w:r>
      <w:r w:rsidR="0044713C" w:rsidRPr="00715322">
        <w:t>Random Forest.</w:t>
      </w:r>
    </w:p>
    <w:p w14:paraId="2FD5C629" w14:textId="31B06FA1" w:rsidR="006A4EEA" w:rsidRDefault="006A4EEA" w:rsidP="007B75CC">
      <w:pPr>
        <w:rPr>
          <w:sz w:val="24"/>
          <w:szCs w:val="24"/>
        </w:rPr>
      </w:pPr>
    </w:p>
    <w:p w14:paraId="58B74AC7" w14:textId="0ABCA597" w:rsidR="009F54B0" w:rsidRDefault="009F54B0" w:rsidP="007B75CC">
      <w:pPr>
        <w:rPr>
          <w:sz w:val="24"/>
          <w:szCs w:val="24"/>
        </w:rPr>
      </w:pPr>
    </w:p>
    <w:p w14:paraId="0229378C" w14:textId="615B6FF3" w:rsidR="009F54B0" w:rsidRDefault="009F54B0" w:rsidP="007B75CC">
      <w:pPr>
        <w:rPr>
          <w:sz w:val="24"/>
          <w:szCs w:val="24"/>
        </w:rPr>
      </w:pPr>
    </w:p>
    <w:p w14:paraId="0BE29A7E" w14:textId="21CDB850" w:rsidR="009F54B0" w:rsidRDefault="009F54B0" w:rsidP="007B75CC">
      <w:pPr>
        <w:rPr>
          <w:sz w:val="24"/>
          <w:szCs w:val="24"/>
        </w:rPr>
      </w:pPr>
    </w:p>
    <w:p w14:paraId="6C249BCB" w14:textId="77777777" w:rsidR="009F54B0" w:rsidRPr="00715322" w:rsidRDefault="009F54B0" w:rsidP="007B75CC">
      <w:pPr>
        <w:rPr>
          <w:sz w:val="24"/>
          <w:szCs w:val="24"/>
        </w:rPr>
      </w:pPr>
    </w:p>
    <w:p w14:paraId="0A67FF5E" w14:textId="78B9E22D" w:rsidR="007B75CC" w:rsidRPr="0046455F" w:rsidRDefault="007B75CC" w:rsidP="007B75CC">
      <w:pPr>
        <w:pStyle w:val="Heading2"/>
        <w:rPr>
          <w:rFonts w:cs="Times New Roman"/>
        </w:rPr>
      </w:pPr>
      <w:bookmarkStart w:id="48" w:name="_Toc114419477"/>
      <w:r w:rsidRPr="0046455F">
        <w:rPr>
          <w:rFonts w:cs="Times New Roman"/>
        </w:rPr>
        <w:lastRenderedPageBreak/>
        <w:t>4.</w:t>
      </w:r>
      <w:r w:rsidR="0030082C">
        <w:rPr>
          <w:rFonts w:cs="Times New Roman"/>
        </w:rPr>
        <w:t>2</w:t>
      </w:r>
      <w:r w:rsidRPr="0046455F">
        <w:rPr>
          <w:rFonts w:cs="Times New Roman"/>
        </w:rPr>
        <w:t xml:space="preserve"> </w:t>
      </w:r>
      <w:r w:rsidR="00EF172A">
        <w:rPr>
          <w:rFonts w:cs="Times New Roman"/>
        </w:rPr>
        <w:t xml:space="preserve">Artificial </w:t>
      </w:r>
      <w:r w:rsidR="00F77357" w:rsidRPr="0046455F">
        <w:rPr>
          <w:rFonts w:cs="Times New Roman"/>
        </w:rPr>
        <w:t xml:space="preserve">Data </w:t>
      </w:r>
      <w:r w:rsidR="00EF172A">
        <w:rPr>
          <w:rFonts w:cs="Times New Roman"/>
        </w:rPr>
        <w:t>Generation</w:t>
      </w:r>
      <w:r w:rsidRPr="0046455F">
        <w:rPr>
          <w:rFonts w:cs="Times New Roman"/>
        </w:rPr>
        <w:t>:</w:t>
      </w:r>
      <w:bookmarkEnd w:id="48"/>
    </w:p>
    <w:p w14:paraId="120C11CE" w14:textId="1E55E81B" w:rsidR="0002292C" w:rsidRDefault="0002292C" w:rsidP="0002292C">
      <w:r>
        <w:tab/>
      </w:r>
    </w:p>
    <w:p w14:paraId="2CEED884" w14:textId="553BABE2" w:rsidR="0002292C" w:rsidRDefault="0002292C" w:rsidP="0002292C">
      <w:pPr>
        <w:rPr>
          <w:sz w:val="24"/>
          <w:szCs w:val="24"/>
        </w:rPr>
      </w:pPr>
      <w:r w:rsidRPr="00F738D5">
        <w:rPr>
          <w:sz w:val="24"/>
          <w:szCs w:val="24"/>
        </w:rPr>
        <w:t xml:space="preserve">Data is very essential for training the machine learning algorithms as good and structured data tends to give an accurate and more consistent machine learning model, </w:t>
      </w:r>
      <w:proofErr w:type="gramStart"/>
      <w:r w:rsidRPr="00F738D5">
        <w:rPr>
          <w:sz w:val="24"/>
          <w:szCs w:val="24"/>
        </w:rPr>
        <w:t>Even</w:t>
      </w:r>
      <w:proofErr w:type="gramEnd"/>
      <w:r w:rsidRPr="00F738D5">
        <w:rPr>
          <w:sz w:val="24"/>
          <w:szCs w:val="24"/>
        </w:rPr>
        <w:t xml:space="preserve"> if we provide </w:t>
      </w:r>
      <w:r w:rsidR="00533C20" w:rsidRPr="00F738D5">
        <w:rPr>
          <w:sz w:val="24"/>
          <w:szCs w:val="24"/>
        </w:rPr>
        <w:t>m</w:t>
      </w:r>
      <w:r w:rsidRPr="00F738D5">
        <w:rPr>
          <w:sz w:val="24"/>
          <w:szCs w:val="24"/>
        </w:rPr>
        <w:t>ill</w:t>
      </w:r>
      <w:r w:rsidR="00533C20" w:rsidRPr="00F738D5">
        <w:rPr>
          <w:sz w:val="24"/>
          <w:szCs w:val="24"/>
        </w:rPr>
        <w:t>i</w:t>
      </w:r>
      <w:r w:rsidRPr="00F738D5">
        <w:rPr>
          <w:sz w:val="24"/>
          <w:szCs w:val="24"/>
        </w:rPr>
        <w:t>ons</w:t>
      </w:r>
      <w:r w:rsidR="00533C20" w:rsidRPr="00F738D5">
        <w:rPr>
          <w:sz w:val="24"/>
          <w:szCs w:val="24"/>
        </w:rPr>
        <w:t xml:space="preserve"> of</w:t>
      </w:r>
      <w:r w:rsidRPr="00F738D5">
        <w:rPr>
          <w:sz w:val="24"/>
          <w:szCs w:val="24"/>
        </w:rPr>
        <w:t xml:space="preserve"> rows of data it would be worthless if it does not have any meaningful information</w:t>
      </w:r>
      <w:r w:rsidR="00E510DC" w:rsidRPr="00F738D5">
        <w:rPr>
          <w:sz w:val="24"/>
          <w:szCs w:val="24"/>
        </w:rPr>
        <w:t>. Thereby performing Exploratory Data Analysis and preprocessing is highly important to evaluate the dataset that is generated synthetically or taken from any open source.</w:t>
      </w:r>
    </w:p>
    <w:p w14:paraId="6D3DCEEC" w14:textId="77777777" w:rsidR="00F738D5" w:rsidRPr="00F738D5" w:rsidRDefault="00F738D5" w:rsidP="0002292C">
      <w:pPr>
        <w:rPr>
          <w:sz w:val="24"/>
          <w:szCs w:val="24"/>
        </w:rPr>
      </w:pPr>
    </w:p>
    <w:p w14:paraId="6020B0D5" w14:textId="35865880" w:rsidR="004C389F" w:rsidRPr="00F738D5" w:rsidRDefault="00E510DC" w:rsidP="0002292C">
      <w:pPr>
        <w:rPr>
          <w:sz w:val="24"/>
          <w:szCs w:val="24"/>
        </w:rPr>
      </w:pPr>
      <w:r w:rsidRPr="00F738D5">
        <w:rPr>
          <w:sz w:val="24"/>
          <w:szCs w:val="24"/>
        </w:rPr>
        <w:t xml:space="preserve">In this research, </w:t>
      </w:r>
      <w:proofErr w:type="gramStart"/>
      <w:r w:rsidRPr="00F738D5">
        <w:rPr>
          <w:sz w:val="24"/>
          <w:szCs w:val="24"/>
        </w:rPr>
        <w:t>The</w:t>
      </w:r>
      <w:proofErr w:type="gramEnd"/>
      <w:r w:rsidRPr="00F738D5">
        <w:rPr>
          <w:sz w:val="24"/>
          <w:szCs w:val="24"/>
        </w:rPr>
        <w:t xml:space="preserve"> synthetic imbalanced dataset is generated with a normal or gaussian distribution. The dataset generated is of different orientations, overlaps, separations, and sizes that a fully controlled by two covariance matrices one for the majority and the other for the minority class. In the generated dataset, the minority class is assigned as ‘1’ while the majority class is assigned as ‘0’. The imbalance dataset has been generated using the </w:t>
      </w:r>
      <w:r w:rsidR="004F0C21" w:rsidRPr="00F738D5">
        <w:rPr>
          <w:sz w:val="24"/>
          <w:szCs w:val="24"/>
        </w:rPr>
        <w:t>NumPy</w:t>
      </w:r>
      <w:r w:rsidRPr="00F738D5">
        <w:rPr>
          <w:sz w:val="24"/>
          <w:szCs w:val="24"/>
        </w:rPr>
        <w:t xml:space="preserve"> library in python where </w:t>
      </w:r>
      <w:r w:rsidR="004F0C21" w:rsidRPr="00F738D5">
        <w:rPr>
          <w:sz w:val="24"/>
          <w:szCs w:val="24"/>
        </w:rPr>
        <w:t>multivariate normal</w:t>
      </w:r>
      <w:r w:rsidRPr="00F738D5">
        <w:rPr>
          <w:sz w:val="24"/>
          <w:szCs w:val="24"/>
        </w:rPr>
        <w:t xml:space="preserve"> and random functions are used to produce the dataset with a Gaussian distribution. whereas the sample classes, ‘0’ and ‘1’ are created using the ‘ones’ and ‘zeros’ functions from the </w:t>
      </w:r>
      <w:r w:rsidR="004F0C21" w:rsidRPr="00F738D5">
        <w:rPr>
          <w:sz w:val="24"/>
          <w:szCs w:val="24"/>
        </w:rPr>
        <w:t>NumPy</w:t>
      </w:r>
      <w:r w:rsidRPr="00F738D5">
        <w:rPr>
          <w:sz w:val="24"/>
          <w:szCs w:val="24"/>
        </w:rPr>
        <w:t xml:space="preserve"> library.</w:t>
      </w:r>
      <w:r w:rsidR="0093146B" w:rsidRPr="00F738D5">
        <w:rPr>
          <w:sz w:val="24"/>
          <w:szCs w:val="24"/>
        </w:rPr>
        <w:t xml:space="preserve"> the orientation and shape of the majority and minority classes are managed by using covariance. Moreover,</w:t>
      </w:r>
      <w:r w:rsidRPr="00F738D5">
        <w:rPr>
          <w:sz w:val="24"/>
          <w:szCs w:val="24"/>
        </w:rPr>
        <w:t xml:space="preserve"> </w:t>
      </w:r>
      <w:proofErr w:type="gramStart"/>
      <w:r w:rsidRPr="00F738D5">
        <w:rPr>
          <w:sz w:val="24"/>
          <w:szCs w:val="24"/>
        </w:rPr>
        <w:t>The</w:t>
      </w:r>
      <w:proofErr w:type="gramEnd"/>
      <w:r w:rsidRPr="00F738D5">
        <w:rPr>
          <w:sz w:val="24"/>
          <w:szCs w:val="24"/>
        </w:rPr>
        <w:t xml:space="preserve"> overlapping percentage is managed by making a rigid focal point for the majority class and a movable focal point for the minority class while making that focal point </w:t>
      </w:r>
      <w:r w:rsidR="0093146B" w:rsidRPr="00F738D5">
        <w:rPr>
          <w:sz w:val="24"/>
          <w:szCs w:val="24"/>
        </w:rPr>
        <w:t>a</w:t>
      </w:r>
      <w:r w:rsidRPr="00F738D5">
        <w:rPr>
          <w:sz w:val="24"/>
          <w:szCs w:val="24"/>
        </w:rPr>
        <w:t xml:space="preserve"> minority means. </w:t>
      </w:r>
    </w:p>
    <w:p w14:paraId="574DE6ED" w14:textId="6743713B" w:rsidR="00375584" w:rsidRPr="00F738D5" w:rsidRDefault="00375584" w:rsidP="0002292C">
      <w:pPr>
        <w:rPr>
          <w:sz w:val="24"/>
          <w:szCs w:val="24"/>
        </w:rPr>
      </w:pPr>
      <w:r w:rsidRPr="00F738D5">
        <w:rPr>
          <w:sz w:val="24"/>
          <w:szCs w:val="24"/>
        </w:rPr>
        <w:t>The formula to control the desired focal point is as follows</w:t>
      </w:r>
      <w:r w:rsidR="0004222B" w:rsidRPr="00F738D5">
        <w:rPr>
          <w:sz w:val="24"/>
          <w:szCs w:val="24"/>
        </w:rPr>
        <w:t>:</w:t>
      </w:r>
    </w:p>
    <w:p w14:paraId="215BE3BD" w14:textId="3E34D5D8" w:rsidR="00B345B9" w:rsidRPr="00F738D5" w:rsidRDefault="00135DAB" w:rsidP="0002292C">
      <w:pPr>
        <w:rPr>
          <w:sz w:val="24"/>
          <w:szCs w:val="24"/>
        </w:rPr>
      </w:pPr>
      <w:r w:rsidRPr="00F738D5">
        <w:rPr>
          <w:noProof/>
          <w:sz w:val="24"/>
          <w:szCs w:val="24"/>
        </w:rPr>
        <mc:AlternateContent>
          <mc:Choice Requires="wps">
            <w:drawing>
              <wp:anchor distT="0" distB="0" distL="114300" distR="114300" simplePos="0" relativeHeight="251707392" behindDoc="0" locked="0" layoutInCell="1" allowOverlap="1" wp14:anchorId="0BFC88E7" wp14:editId="232C407F">
                <wp:simplePos x="0" y="0"/>
                <wp:positionH relativeFrom="margin">
                  <wp:posOffset>137160</wp:posOffset>
                </wp:positionH>
                <wp:positionV relativeFrom="paragraph">
                  <wp:posOffset>99060</wp:posOffset>
                </wp:positionV>
                <wp:extent cx="5699760" cy="358140"/>
                <wp:effectExtent l="0" t="0" r="15240" b="22860"/>
                <wp:wrapNone/>
                <wp:docPr id="62" name="Rectangle 62"/>
                <wp:cNvGraphicFramePr/>
                <a:graphic xmlns:a="http://schemas.openxmlformats.org/drawingml/2006/main">
                  <a:graphicData uri="http://schemas.microsoft.com/office/word/2010/wordprocessingShape">
                    <wps:wsp>
                      <wps:cNvSpPr/>
                      <wps:spPr>
                        <a:xfrm>
                          <a:off x="0" y="0"/>
                          <a:ext cx="5699760" cy="35814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89F887" id="Rectangle 62" o:spid="_x0000_s1026" style="position:absolute;margin-left:10.8pt;margin-top:7.8pt;width:448.8pt;height:28.2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" filled="f" strokecolor="black [3200]">
                <v:stroke joinstyle="round"/>
                <w10:wrap anchorx="margin"/>
              </v:rect>
            </w:pict>
          </mc:Fallback>
        </mc:AlternateContent>
      </w:r>
    </w:p>
    <w:p w14:paraId="2DACEA3D" w14:textId="280B6C1C" w:rsidR="0004222B" w:rsidRPr="00F738D5" w:rsidRDefault="0004222B" w:rsidP="0004222B">
      <w:pPr>
        <w:jc w:val="center"/>
        <w:rPr>
          <w:b/>
          <w:bCs/>
          <w:sz w:val="24"/>
          <w:szCs w:val="24"/>
        </w:rPr>
      </w:pPr>
      <w:r w:rsidRPr="00F738D5">
        <w:rPr>
          <w:b/>
          <w:bCs/>
          <w:i/>
          <w:iCs/>
          <w:sz w:val="24"/>
          <w:szCs w:val="24"/>
        </w:rPr>
        <w:t>Minority Focal Point</w:t>
      </w:r>
      <w:r w:rsidRPr="00F738D5">
        <w:rPr>
          <w:b/>
          <w:bCs/>
          <w:sz w:val="24"/>
          <w:szCs w:val="24"/>
        </w:rPr>
        <w:t xml:space="preserve"> = 0.5 + </w:t>
      </w:r>
      <w:r w:rsidRPr="00F738D5">
        <w:rPr>
          <w:b/>
          <w:bCs/>
          <w:i/>
          <w:iCs/>
          <w:sz w:val="24"/>
          <w:szCs w:val="24"/>
        </w:rPr>
        <w:t>Separation distance</w:t>
      </w:r>
      <w:r w:rsidRPr="00F738D5">
        <w:rPr>
          <w:b/>
          <w:bCs/>
          <w:sz w:val="24"/>
          <w:szCs w:val="24"/>
        </w:rPr>
        <w:t xml:space="preserve"> * (100 – </w:t>
      </w:r>
      <w:r w:rsidRPr="00F738D5">
        <w:rPr>
          <w:b/>
          <w:bCs/>
          <w:i/>
          <w:iCs/>
          <w:sz w:val="24"/>
          <w:szCs w:val="24"/>
        </w:rPr>
        <w:t>Overlapping percentage</w:t>
      </w:r>
      <w:r w:rsidRPr="00F738D5">
        <w:rPr>
          <w:b/>
          <w:bCs/>
          <w:sz w:val="24"/>
          <w:szCs w:val="24"/>
        </w:rPr>
        <w:t>) /100</w:t>
      </w:r>
    </w:p>
    <w:p w14:paraId="20553108" w14:textId="77777777" w:rsidR="00B345B9" w:rsidRPr="00F738D5" w:rsidRDefault="00B345B9" w:rsidP="0004222B">
      <w:pPr>
        <w:rPr>
          <w:sz w:val="24"/>
          <w:szCs w:val="24"/>
        </w:rPr>
      </w:pPr>
    </w:p>
    <w:p w14:paraId="593F490F" w14:textId="3BE98746" w:rsidR="0004222B" w:rsidRPr="00F738D5" w:rsidRDefault="0004222B" w:rsidP="00B345B9">
      <w:pPr>
        <w:pStyle w:val="ListParagraph"/>
        <w:numPr>
          <w:ilvl w:val="0"/>
          <w:numId w:val="23"/>
        </w:numPr>
        <w:rPr>
          <w:sz w:val="24"/>
          <w:szCs w:val="24"/>
        </w:rPr>
      </w:pPr>
      <w:r w:rsidRPr="00F738D5">
        <w:rPr>
          <w:b/>
          <w:bCs/>
          <w:sz w:val="24"/>
          <w:szCs w:val="24"/>
        </w:rPr>
        <w:t xml:space="preserve">Separation distance: </w:t>
      </w:r>
      <w:r w:rsidRPr="00F738D5">
        <w:rPr>
          <w:sz w:val="24"/>
          <w:szCs w:val="24"/>
        </w:rPr>
        <w:t xml:space="preserve">the amount of separation between the </w:t>
      </w:r>
      <w:r w:rsidR="00B345B9" w:rsidRPr="00F738D5">
        <w:rPr>
          <w:sz w:val="24"/>
          <w:szCs w:val="24"/>
        </w:rPr>
        <w:t>minority and majority class provided as input by the user.</w:t>
      </w:r>
    </w:p>
    <w:p w14:paraId="08F767BE" w14:textId="70D7A168" w:rsidR="00B345B9" w:rsidRPr="00F738D5" w:rsidRDefault="00B345B9" w:rsidP="00B345B9">
      <w:pPr>
        <w:pStyle w:val="ListParagraph"/>
        <w:numPr>
          <w:ilvl w:val="0"/>
          <w:numId w:val="23"/>
        </w:numPr>
        <w:rPr>
          <w:sz w:val="24"/>
          <w:szCs w:val="24"/>
        </w:rPr>
      </w:pPr>
      <w:r w:rsidRPr="00F738D5">
        <w:rPr>
          <w:b/>
          <w:bCs/>
          <w:sz w:val="24"/>
          <w:szCs w:val="24"/>
        </w:rPr>
        <w:t>Overlapping Percentage:</w:t>
      </w:r>
      <w:r w:rsidRPr="00F738D5">
        <w:rPr>
          <w:sz w:val="24"/>
          <w:szCs w:val="24"/>
        </w:rPr>
        <w:t xml:space="preserve"> It is the percentage at which minority samples overlap with the majority samples</w:t>
      </w:r>
    </w:p>
    <w:p w14:paraId="6CBF6615" w14:textId="1C81D359" w:rsidR="00375584" w:rsidRPr="00F738D5" w:rsidRDefault="00375584" w:rsidP="0002292C">
      <w:pPr>
        <w:rPr>
          <w:sz w:val="24"/>
          <w:szCs w:val="24"/>
        </w:rPr>
      </w:pPr>
    </w:p>
    <w:p w14:paraId="3B95C783" w14:textId="504A31C2" w:rsidR="00D31537" w:rsidRPr="00F738D5" w:rsidRDefault="00D31537" w:rsidP="0002292C">
      <w:pPr>
        <w:rPr>
          <w:sz w:val="24"/>
          <w:szCs w:val="24"/>
        </w:rPr>
      </w:pPr>
      <w:proofErr w:type="gramStart"/>
      <w:r w:rsidRPr="00F738D5">
        <w:rPr>
          <w:sz w:val="24"/>
          <w:szCs w:val="24"/>
        </w:rPr>
        <w:t>Pandas</w:t>
      </w:r>
      <w:proofErr w:type="gramEnd"/>
      <w:r w:rsidRPr="00F738D5">
        <w:rPr>
          <w:sz w:val="24"/>
          <w:szCs w:val="24"/>
        </w:rPr>
        <w:t xml:space="preserve"> library is used to convert the NumPy array into a data frame. The data frame contains three columns namely Feature_1, Feature_2, and the Results.</w:t>
      </w:r>
    </w:p>
    <w:p w14:paraId="710B61B9" w14:textId="15EBCE10" w:rsidR="00AC2FF2" w:rsidRDefault="001A30D9" w:rsidP="00DA5FC8">
      <w:pPr>
        <w:rPr>
          <w:sz w:val="24"/>
          <w:szCs w:val="24"/>
        </w:rPr>
      </w:pPr>
      <w:r>
        <w:rPr>
          <w:sz w:val="24"/>
          <w:szCs w:val="24"/>
        </w:rPr>
        <w:t>The Dataset is generated for four different overlaps 10,30,50, 70</w:t>
      </w:r>
      <w:r w:rsidR="00710479">
        <w:rPr>
          <w:sz w:val="24"/>
          <w:szCs w:val="24"/>
        </w:rPr>
        <w:t>,</w:t>
      </w:r>
      <w:r w:rsidR="0028166E">
        <w:rPr>
          <w:sz w:val="24"/>
          <w:szCs w:val="24"/>
        </w:rPr>
        <w:t xml:space="preserve"> and with 2 different shapes </w:t>
      </w:r>
      <w:r>
        <w:rPr>
          <w:sz w:val="24"/>
          <w:szCs w:val="24"/>
        </w:rPr>
        <w:t>respectively. The</w:t>
      </w:r>
      <w:r w:rsidR="0046476D">
        <w:rPr>
          <w:sz w:val="24"/>
          <w:szCs w:val="24"/>
        </w:rPr>
        <w:t>ir</w:t>
      </w:r>
      <w:r>
        <w:rPr>
          <w:sz w:val="24"/>
          <w:szCs w:val="24"/>
        </w:rPr>
        <w:t xml:space="preserve"> scatter plot </w:t>
      </w:r>
      <w:r w:rsidR="0046476D">
        <w:rPr>
          <w:sz w:val="24"/>
          <w:szCs w:val="24"/>
        </w:rPr>
        <w:t>is</w:t>
      </w:r>
      <w:r>
        <w:rPr>
          <w:sz w:val="24"/>
          <w:szCs w:val="24"/>
        </w:rPr>
        <w:t xml:space="preserve"> shown below</w:t>
      </w:r>
      <w:r w:rsidR="0028166E">
        <w:rPr>
          <w:sz w:val="24"/>
          <w:szCs w:val="24"/>
        </w:rPr>
        <w:t>.</w:t>
      </w:r>
    </w:p>
    <w:p w14:paraId="3089E443" w14:textId="77777777" w:rsidR="0015225F" w:rsidRDefault="0015225F" w:rsidP="0015225F">
      <w:pPr>
        <w:rPr>
          <w:i/>
          <w:iCs/>
          <w:sz w:val="24"/>
          <w:szCs w:val="24"/>
        </w:rPr>
      </w:pPr>
      <w:r w:rsidRPr="00DB377C">
        <w:rPr>
          <w:b/>
          <w:bCs/>
          <w:i/>
          <w:iCs/>
          <w:sz w:val="24"/>
          <w:szCs w:val="24"/>
        </w:rPr>
        <w:t>Following Input parameters are passed inside the function to obtain the desired data frame as output</w:t>
      </w:r>
      <w:r>
        <w:rPr>
          <w:i/>
          <w:iCs/>
          <w:sz w:val="24"/>
          <w:szCs w:val="24"/>
        </w:rPr>
        <w:t>:</w:t>
      </w:r>
    </w:p>
    <w:p w14:paraId="35069D21" w14:textId="77777777" w:rsidR="0015225F" w:rsidRPr="00E55709" w:rsidRDefault="0015225F" w:rsidP="0015225F">
      <w:pPr>
        <w:rPr>
          <w:sz w:val="24"/>
          <w:szCs w:val="24"/>
        </w:rPr>
      </w:pPr>
      <w:proofErr w:type="spellStart"/>
      <w:r w:rsidRPr="00E55709">
        <w:rPr>
          <w:sz w:val="24"/>
          <w:szCs w:val="24"/>
        </w:rPr>
        <w:t>Minority_</w:t>
      </w:r>
      <w:r>
        <w:rPr>
          <w:sz w:val="24"/>
          <w:szCs w:val="24"/>
        </w:rPr>
        <w:t>class</w:t>
      </w:r>
      <w:proofErr w:type="spellEnd"/>
      <w:r w:rsidRPr="00E55709">
        <w:rPr>
          <w:sz w:val="24"/>
          <w:szCs w:val="24"/>
        </w:rPr>
        <w:t xml:space="preserve"> = 250   </w:t>
      </w:r>
      <w:r>
        <w:rPr>
          <w:sz w:val="24"/>
          <w:szCs w:val="24"/>
        </w:rPr>
        <w:t xml:space="preserve">                           </w:t>
      </w:r>
      <w:r w:rsidRPr="00E55709">
        <w:rPr>
          <w:sz w:val="24"/>
          <w:szCs w:val="24"/>
        </w:rPr>
        <w:t xml:space="preserve"># </w:t>
      </w:r>
      <w:r>
        <w:rPr>
          <w:sz w:val="24"/>
          <w:szCs w:val="24"/>
        </w:rPr>
        <w:t xml:space="preserve">input for </w:t>
      </w:r>
      <w:r w:rsidRPr="00E55709">
        <w:rPr>
          <w:sz w:val="24"/>
          <w:szCs w:val="24"/>
        </w:rPr>
        <w:t>number of Minority Samples</w:t>
      </w:r>
    </w:p>
    <w:p w14:paraId="59C6DD11" w14:textId="77777777" w:rsidR="0015225F" w:rsidRPr="00E55709" w:rsidRDefault="0015225F" w:rsidP="0015225F">
      <w:pPr>
        <w:rPr>
          <w:sz w:val="24"/>
          <w:szCs w:val="24"/>
        </w:rPr>
      </w:pPr>
      <w:proofErr w:type="spellStart"/>
      <w:r w:rsidRPr="00E55709">
        <w:rPr>
          <w:sz w:val="24"/>
          <w:szCs w:val="24"/>
        </w:rPr>
        <w:t>Majority_</w:t>
      </w:r>
      <w:r>
        <w:rPr>
          <w:sz w:val="24"/>
          <w:szCs w:val="24"/>
        </w:rPr>
        <w:t>class</w:t>
      </w:r>
      <w:proofErr w:type="spellEnd"/>
      <w:r w:rsidRPr="00E55709">
        <w:rPr>
          <w:sz w:val="24"/>
          <w:szCs w:val="24"/>
        </w:rPr>
        <w:t xml:space="preserve"> = 2000  </w:t>
      </w:r>
      <w:r>
        <w:rPr>
          <w:sz w:val="24"/>
          <w:szCs w:val="24"/>
        </w:rPr>
        <w:t xml:space="preserve">                          </w:t>
      </w:r>
      <w:r w:rsidRPr="00E55709">
        <w:rPr>
          <w:sz w:val="24"/>
          <w:szCs w:val="24"/>
        </w:rPr>
        <w:t>#</w:t>
      </w:r>
      <w:r>
        <w:rPr>
          <w:sz w:val="24"/>
          <w:szCs w:val="24"/>
        </w:rPr>
        <w:t xml:space="preserve"> input for</w:t>
      </w:r>
      <w:r w:rsidRPr="00E55709">
        <w:rPr>
          <w:sz w:val="24"/>
          <w:szCs w:val="24"/>
        </w:rPr>
        <w:t xml:space="preserve"> number of Majority Samples</w:t>
      </w:r>
    </w:p>
    <w:p w14:paraId="3D1BCC76" w14:textId="77777777" w:rsidR="0015225F" w:rsidRPr="00E55709" w:rsidRDefault="0015225F" w:rsidP="0015225F">
      <w:pPr>
        <w:rPr>
          <w:sz w:val="24"/>
          <w:szCs w:val="24"/>
        </w:rPr>
      </w:pPr>
      <w:r w:rsidRPr="00E55709">
        <w:rPr>
          <w:sz w:val="24"/>
          <w:szCs w:val="24"/>
        </w:rPr>
        <w:t xml:space="preserve">Sep = 10         </w:t>
      </w:r>
      <w:r>
        <w:rPr>
          <w:sz w:val="24"/>
          <w:szCs w:val="24"/>
        </w:rPr>
        <w:t xml:space="preserve">                                        </w:t>
      </w:r>
      <w:r w:rsidRPr="00E55709">
        <w:rPr>
          <w:sz w:val="24"/>
          <w:szCs w:val="24"/>
        </w:rPr>
        <w:t xml:space="preserve"> # Degree of Sep</w:t>
      </w:r>
      <w:r>
        <w:rPr>
          <w:sz w:val="24"/>
          <w:szCs w:val="24"/>
        </w:rPr>
        <w:t>a</w:t>
      </w:r>
      <w:r w:rsidRPr="00E55709">
        <w:rPr>
          <w:sz w:val="24"/>
          <w:szCs w:val="24"/>
        </w:rPr>
        <w:t>ration</w:t>
      </w:r>
    </w:p>
    <w:p w14:paraId="32DB7A0C" w14:textId="7DFDF8EB" w:rsidR="0015225F" w:rsidRPr="00E55709" w:rsidRDefault="0015225F" w:rsidP="0015225F">
      <w:pPr>
        <w:rPr>
          <w:sz w:val="24"/>
          <w:szCs w:val="24"/>
        </w:rPr>
      </w:pPr>
      <w:r w:rsidRPr="00E55709">
        <w:rPr>
          <w:sz w:val="24"/>
          <w:szCs w:val="24"/>
        </w:rPr>
        <w:t>Overlap</w:t>
      </w:r>
      <w:r>
        <w:rPr>
          <w:sz w:val="24"/>
          <w:szCs w:val="24"/>
        </w:rPr>
        <w:t>ping</w:t>
      </w:r>
      <w:r w:rsidRPr="00E55709">
        <w:rPr>
          <w:sz w:val="24"/>
          <w:szCs w:val="24"/>
        </w:rPr>
        <w:t xml:space="preserve"> = 50            </w:t>
      </w:r>
      <w:r>
        <w:rPr>
          <w:sz w:val="24"/>
          <w:szCs w:val="24"/>
        </w:rPr>
        <w:t xml:space="preserve">                       </w:t>
      </w:r>
      <w:r w:rsidRPr="00E55709">
        <w:rPr>
          <w:sz w:val="24"/>
          <w:szCs w:val="24"/>
        </w:rPr>
        <w:t xml:space="preserve"> # percentage of Overlap</w:t>
      </w:r>
    </w:p>
    <w:p w14:paraId="28E5E684" w14:textId="77777777" w:rsidR="0015225F" w:rsidRPr="00E55709" w:rsidRDefault="0015225F" w:rsidP="0015225F">
      <w:pPr>
        <w:rPr>
          <w:sz w:val="24"/>
          <w:szCs w:val="24"/>
        </w:rPr>
      </w:pPr>
      <w:proofErr w:type="spellStart"/>
      <w:r w:rsidRPr="00E55709">
        <w:rPr>
          <w:sz w:val="24"/>
          <w:szCs w:val="24"/>
        </w:rPr>
        <w:t>GraphMinLimit</w:t>
      </w:r>
      <w:proofErr w:type="spellEnd"/>
      <w:r w:rsidRPr="00E55709">
        <w:rPr>
          <w:sz w:val="24"/>
          <w:szCs w:val="24"/>
        </w:rPr>
        <w:t xml:space="preserve"> = -10</w:t>
      </w:r>
      <w:r>
        <w:rPr>
          <w:sz w:val="24"/>
          <w:szCs w:val="24"/>
        </w:rPr>
        <w:t xml:space="preserve">                             # to provide minimum limitations to the scatter plot</w:t>
      </w:r>
    </w:p>
    <w:p w14:paraId="16C92CB9" w14:textId="77777777" w:rsidR="0015225F" w:rsidRPr="00E55709" w:rsidRDefault="0015225F" w:rsidP="0015225F">
      <w:pPr>
        <w:rPr>
          <w:sz w:val="24"/>
          <w:szCs w:val="24"/>
        </w:rPr>
      </w:pPr>
      <w:proofErr w:type="spellStart"/>
      <w:r w:rsidRPr="00E55709">
        <w:rPr>
          <w:sz w:val="24"/>
          <w:szCs w:val="24"/>
        </w:rPr>
        <w:t>GraphMaxLimit</w:t>
      </w:r>
      <w:proofErr w:type="spellEnd"/>
      <w:r w:rsidRPr="00E55709">
        <w:rPr>
          <w:sz w:val="24"/>
          <w:szCs w:val="24"/>
        </w:rPr>
        <w:t xml:space="preserve"> = 20</w:t>
      </w:r>
      <w:r>
        <w:rPr>
          <w:sz w:val="24"/>
          <w:szCs w:val="24"/>
        </w:rPr>
        <w:tab/>
      </w:r>
      <w:r>
        <w:rPr>
          <w:sz w:val="24"/>
          <w:szCs w:val="24"/>
        </w:rPr>
        <w:tab/>
      </w:r>
      <w:r>
        <w:rPr>
          <w:sz w:val="24"/>
          <w:szCs w:val="24"/>
        </w:rPr>
        <w:tab/>
        <w:t xml:space="preserve">    # to provide maximum limitations to the scatter plot</w:t>
      </w:r>
    </w:p>
    <w:p w14:paraId="3EC575B8" w14:textId="77777777" w:rsidR="0015225F" w:rsidRPr="00E55709" w:rsidRDefault="0015225F" w:rsidP="0015225F">
      <w:pPr>
        <w:rPr>
          <w:sz w:val="24"/>
          <w:szCs w:val="24"/>
        </w:rPr>
      </w:pPr>
    </w:p>
    <w:p w14:paraId="3841FCBF" w14:textId="77777777" w:rsidR="0015225F" w:rsidRPr="00E55709" w:rsidRDefault="0015225F" w:rsidP="0015225F">
      <w:pPr>
        <w:rPr>
          <w:sz w:val="24"/>
          <w:szCs w:val="24"/>
        </w:rPr>
      </w:pPr>
      <w:r w:rsidRPr="00E55709">
        <w:rPr>
          <w:sz w:val="24"/>
          <w:szCs w:val="24"/>
        </w:rPr>
        <w:t>MajorCov1 = [[8,0</w:t>
      </w:r>
      <w:proofErr w:type="gramStart"/>
      <w:r w:rsidRPr="00E55709">
        <w:rPr>
          <w:sz w:val="24"/>
          <w:szCs w:val="24"/>
        </w:rPr>
        <w:t>],[</w:t>
      </w:r>
      <w:proofErr w:type="gramEnd"/>
      <w:r w:rsidRPr="00E55709">
        <w:rPr>
          <w:sz w:val="24"/>
          <w:szCs w:val="24"/>
        </w:rPr>
        <w:t xml:space="preserve">0,8]] </w:t>
      </w:r>
      <w:r>
        <w:rPr>
          <w:sz w:val="24"/>
          <w:szCs w:val="24"/>
        </w:rPr>
        <w:t xml:space="preserve">                      </w:t>
      </w:r>
      <w:r w:rsidRPr="00E55709">
        <w:rPr>
          <w:sz w:val="24"/>
          <w:szCs w:val="24"/>
        </w:rPr>
        <w:t># C</w:t>
      </w:r>
      <w:r>
        <w:rPr>
          <w:sz w:val="24"/>
          <w:szCs w:val="24"/>
        </w:rPr>
        <w:t xml:space="preserve">ovariance for a </w:t>
      </w:r>
      <w:proofErr w:type="spellStart"/>
      <w:r>
        <w:rPr>
          <w:sz w:val="24"/>
          <w:szCs w:val="24"/>
        </w:rPr>
        <w:t>cicular</w:t>
      </w:r>
      <w:proofErr w:type="spellEnd"/>
      <w:r>
        <w:rPr>
          <w:sz w:val="24"/>
          <w:szCs w:val="24"/>
        </w:rPr>
        <w:t xml:space="preserve"> shape for majority class</w:t>
      </w:r>
    </w:p>
    <w:p w14:paraId="5689EA40" w14:textId="77777777" w:rsidR="0015225F" w:rsidRPr="00E55709" w:rsidRDefault="0015225F" w:rsidP="0015225F">
      <w:pPr>
        <w:rPr>
          <w:sz w:val="24"/>
          <w:szCs w:val="24"/>
        </w:rPr>
      </w:pPr>
      <w:r w:rsidRPr="00E55709">
        <w:rPr>
          <w:sz w:val="24"/>
          <w:szCs w:val="24"/>
        </w:rPr>
        <w:t>MinorCov1 = [[10,0</w:t>
      </w:r>
      <w:proofErr w:type="gramStart"/>
      <w:r w:rsidRPr="00E55709">
        <w:rPr>
          <w:sz w:val="24"/>
          <w:szCs w:val="24"/>
        </w:rPr>
        <w:t>],[</w:t>
      </w:r>
      <w:proofErr w:type="gramEnd"/>
      <w:r w:rsidRPr="00E55709">
        <w:rPr>
          <w:sz w:val="24"/>
          <w:szCs w:val="24"/>
        </w:rPr>
        <w:t xml:space="preserve">0,10]] </w:t>
      </w:r>
      <w:r>
        <w:rPr>
          <w:sz w:val="24"/>
          <w:szCs w:val="24"/>
        </w:rPr>
        <w:t xml:space="preserve">                  </w:t>
      </w:r>
      <w:r w:rsidRPr="00E55709">
        <w:rPr>
          <w:sz w:val="24"/>
          <w:szCs w:val="24"/>
        </w:rPr>
        <w:t># C</w:t>
      </w:r>
      <w:r>
        <w:rPr>
          <w:sz w:val="24"/>
          <w:szCs w:val="24"/>
        </w:rPr>
        <w:t xml:space="preserve">ovariance for a </w:t>
      </w:r>
      <w:proofErr w:type="spellStart"/>
      <w:r>
        <w:rPr>
          <w:sz w:val="24"/>
          <w:szCs w:val="24"/>
        </w:rPr>
        <w:t>cicular</w:t>
      </w:r>
      <w:proofErr w:type="spellEnd"/>
      <w:r>
        <w:rPr>
          <w:sz w:val="24"/>
          <w:szCs w:val="24"/>
        </w:rPr>
        <w:t xml:space="preserve"> shape for minority class</w:t>
      </w:r>
    </w:p>
    <w:p w14:paraId="03EC824E" w14:textId="77777777" w:rsidR="0015225F" w:rsidRPr="00E55709" w:rsidRDefault="0015225F" w:rsidP="0015225F">
      <w:pPr>
        <w:rPr>
          <w:sz w:val="24"/>
          <w:szCs w:val="24"/>
        </w:rPr>
      </w:pPr>
    </w:p>
    <w:p w14:paraId="234F90C7" w14:textId="77777777" w:rsidR="0015225F" w:rsidRPr="00E55709" w:rsidRDefault="0015225F" w:rsidP="0015225F">
      <w:pPr>
        <w:rPr>
          <w:sz w:val="24"/>
          <w:szCs w:val="24"/>
        </w:rPr>
      </w:pPr>
      <w:proofErr w:type="spellStart"/>
      <w:r w:rsidRPr="00E55709">
        <w:rPr>
          <w:sz w:val="24"/>
          <w:szCs w:val="24"/>
        </w:rPr>
        <w:t>MajorCovFlat</w:t>
      </w:r>
      <w:proofErr w:type="spellEnd"/>
      <w:r w:rsidRPr="00E55709">
        <w:rPr>
          <w:sz w:val="24"/>
          <w:szCs w:val="24"/>
        </w:rPr>
        <w:t xml:space="preserve"> = [[8,0</w:t>
      </w:r>
      <w:proofErr w:type="gramStart"/>
      <w:r w:rsidRPr="00E55709">
        <w:rPr>
          <w:sz w:val="24"/>
          <w:szCs w:val="24"/>
        </w:rPr>
        <w:t>],[</w:t>
      </w:r>
      <w:proofErr w:type="gramEnd"/>
      <w:r w:rsidRPr="00E55709">
        <w:rPr>
          <w:sz w:val="24"/>
          <w:szCs w:val="24"/>
        </w:rPr>
        <w:t xml:space="preserve">0,1]] </w:t>
      </w:r>
      <w:r>
        <w:rPr>
          <w:sz w:val="24"/>
          <w:szCs w:val="24"/>
        </w:rPr>
        <w:tab/>
      </w:r>
      <w:r>
        <w:rPr>
          <w:sz w:val="24"/>
          <w:szCs w:val="24"/>
        </w:rPr>
        <w:tab/>
        <w:t xml:space="preserve">    </w:t>
      </w:r>
      <w:r w:rsidRPr="00E55709">
        <w:rPr>
          <w:sz w:val="24"/>
          <w:szCs w:val="24"/>
        </w:rPr>
        <w:t xml:space="preserve"># </w:t>
      </w:r>
      <w:r>
        <w:rPr>
          <w:sz w:val="24"/>
          <w:szCs w:val="24"/>
        </w:rPr>
        <w:t xml:space="preserve">Covariance for a </w:t>
      </w:r>
      <w:r w:rsidRPr="00E55709">
        <w:rPr>
          <w:sz w:val="24"/>
          <w:szCs w:val="24"/>
        </w:rPr>
        <w:t>Thicker</w:t>
      </w:r>
      <w:r>
        <w:rPr>
          <w:sz w:val="24"/>
          <w:szCs w:val="24"/>
        </w:rPr>
        <w:t xml:space="preserve"> Flat Line for majority class</w:t>
      </w:r>
    </w:p>
    <w:p w14:paraId="3CC0DA6F" w14:textId="04CE4468" w:rsidR="0046476D" w:rsidRDefault="0015225F" w:rsidP="00DA5FC8">
      <w:pPr>
        <w:rPr>
          <w:sz w:val="24"/>
          <w:szCs w:val="24"/>
        </w:rPr>
      </w:pPr>
      <w:proofErr w:type="spellStart"/>
      <w:r w:rsidRPr="00E55709">
        <w:rPr>
          <w:sz w:val="24"/>
          <w:szCs w:val="24"/>
        </w:rPr>
        <w:t>MinorCovInclined</w:t>
      </w:r>
      <w:proofErr w:type="spellEnd"/>
      <w:r w:rsidRPr="00E55709">
        <w:rPr>
          <w:sz w:val="24"/>
          <w:szCs w:val="24"/>
        </w:rPr>
        <w:t xml:space="preserve"> = [[8,7</w:t>
      </w:r>
      <w:proofErr w:type="gramStart"/>
      <w:r w:rsidRPr="00E55709">
        <w:rPr>
          <w:sz w:val="24"/>
          <w:szCs w:val="24"/>
        </w:rPr>
        <w:t>],[</w:t>
      </w:r>
      <w:proofErr w:type="gramEnd"/>
      <w:r w:rsidRPr="00E55709">
        <w:rPr>
          <w:sz w:val="24"/>
          <w:szCs w:val="24"/>
        </w:rPr>
        <w:t xml:space="preserve">7,8]] </w:t>
      </w:r>
      <w:r>
        <w:rPr>
          <w:sz w:val="24"/>
          <w:szCs w:val="24"/>
        </w:rPr>
        <w:t xml:space="preserve">          </w:t>
      </w:r>
      <w:r w:rsidRPr="00E55709">
        <w:rPr>
          <w:sz w:val="24"/>
          <w:szCs w:val="24"/>
        </w:rPr>
        <w:t xml:space="preserve"># </w:t>
      </w:r>
      <w:r>
        <w:rPr>
          <w:sz w:val="24"/>
          <w:szCs w:val="24"/>
        </w:rPr>
        <w:t xml:space="preserve">Covariance for a </w:t>
      </w:r>
      <w:r w:rsidRPr="00E55709">
        <w:rPr>
          <w:sz w:val="24"/>
          <w:szCs w:val="24"/>
        </w:rPr>
        <w:t>Thicker</w:t>
      </w:r>
      <w:r>
        <w:rPr>
          <w:sz w:val="24"/>
          <w:szCs w:val="24"/>
        </w:rPr>
        <w:t xml:space="preserve"> Flat Line for majority class</w:t>
      </w:r>
    </w:p>
    <w:p w14:paraId="26CF920A" w14:textId="7F5D7849" w:rsidR="00587B18" w:rsidRPr="007E3114" w:rsidRDefault="00587B18" w:rsidP="00587B18">
      <w:pPr>
        <w:rPr>
          <w:b/>
          <w:bCs/>
        </w:rPr>
      </w:pPr>
      <w:r w:rsidRPr="007E3114">
        <w:rPr>
          <w:b/>
          <w:bCs/>
        </w:rPr>
        <w:lastRenderedPageBreak/>
        <w:t>4.</w:t>
      </w:r>
      <w:r w:rsidR="0030082C">
        <w:rPr>
          <w:b/>
          <w:bCs/>
        </w:rPr>
        <w:t>2</w:t>
      </w:r>
      <w:r w:rsidRPr="007E3114">
        <w:rPr>
          <w:b/>
          <w:bCs/>
        </w:rPr>
        <w:t>.1 Circular Shape</w:t>
      </w:r>
      <w:r w:rsidR="00FB2398" w:rsidRPr="007E3114">
        <w:rPr>
          <w:b/>
          <w:bCs/>
        </w:rPr>
        <w:t>d</w:t>
      </w:r>
      <w:r w:rsidRPr="007E3114">
        <w:rPr>
          <w:b/>
          <w:bCs/>
        </w:rPr>
        <w:t xml:space="preserve"> Dataset:</w:t>
      </w:r>
    </w:p>
    <w:p w14:paraId="5D375F90" w14:textId="77777777" w:rsidR="000649FC" w:rsidRDefault="0015225F" w:rsidP="000649FC">
      <w:pPr>
        <w:keepNext/>
        <w:jc w:val="center"/>
      </w:pPr>
      <w:r w:rsidRPr="0015225F">
        <w:rPr>
          <w:noProof/>
          <w:sz w:val="24"/>
          <w:szCs w:val="24"/>
        </w:rPr>
        <w:drawing>
          <wp:inline distT="0" distB="0" distL="0" distR="0" wp14:anchorId="03CFDF2A" wp14:editId="6AEF2CF1">
            <wp:extent cx="5184228" cy="3530600"/>
            <wp:effectExtent l="0" t="0" r="0" b="0"/>
            <wp:docPr id="138" name="Picture 138"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Scatter chart&#10;&#10;Description automatically generated"/>
                    <pic:cNvPicPr/>
                  </pic:nvPicPr>
                  <pic:blipFill>
                    <a:blip r:embed="rId36"/>
                    <a:stretch>
                      <a:fillRect/>
                    </a:stretch>
                  </pic:blipFill>
                  <pic:spPr>
                    <a:xfrm>
                      <a:off x="0" y="0"/>
                      <a:ext cx="5193956" cy="3537225"/>
                    </a:xfrm>
                    <a:prstGeom prst="rect">
                      <a:avLst/>
                    </a:prstGeom>
                  </pic:spPr>
                </pic:pic>
              </a:graphicData>
            </a:graphic>
          </wp:inline>
        </w:drawing>
      </w:r>
    </w:p>
    <w:p w14:paraId="3E3F8B4B" w14:textId="7F8DF5E5" w:rsidR="00587B18" w:rsidRPr="005F320C" w:rsidRDefault="000649FC" w:rsidP="000649FC">
      <w:pPr>
        <w:pStyle w:val="Caption"/>
        <w:jc w:val="center"/>
        <w:rPr>
          <w:i w:val="0"/>
          <w:iCs w:val="0"/>
          <w:sz w:val="20"/>
          <w:szCs w:val="20"/>
          <w:highlight w:val="yellow"/>
        </w:rPr>
      </w:pPr>
      <w:bookmarkStart w:id="49" w:name="_Toc114419209"/>
      <w:bookmarkStart w:id="50" w:name="_Toc114419506"/>
      <w:r>
        <w:t xml:space="preserve">Figure </w:t>
      </w:r>
      <w:fldSimple w:instr=" SEQ Figure \* ARABIC ">
        <w:r w:rsidR="00E429B0">
          <w:rPr>
            <w:noProof/>
          </w:rPr>
          <w:t>8</w:t>
        </w:r>
      </w:fldSimple>
      <w:r>
        <w:t xml:space="preserve"> Circular Scatter Plot</w:t>
      </w:r>
      <w:bookmarkEnd w:id="49"/>
      <w:bookmarkEnd w:id="50"/>
    </w:p>
    <w:p w14:paraId="231FAE68" w14:textId="08B2A756" w:rsidR="007D119B" w:rsidRPr="00C812A3" w:rsidRDefault="007D119B" w:rsidP="007D119B">
      <w:pPr>
        <w:rPr>
          <w:b/>
          <w:bCs/>
        </w:rPr>
      </w:pPr>
      <w:r w:rsidRPr="00C812A3">
        <w:rPr>
          <w:b/>
          <w:bCs/>
        </w:rPr>
        <w:t>4.</w:t>
      </w:r>
      <w:r w:rsidR="0030082C">
        <w:rPr>
          <w:b/>
          <w:bCs/>
        </w:rPr>
        <w:t>2</w:t>
      </w:r>
      <w:r w:rsidRPr="00C812A3">
        <w:rPr>
          <w:b/>
          <w:bCs/>
        </w:rPr>
        <w:t xml:space="preserve">.2 </w:t>
      </w:r>
      <w:bookmarkStart w:id="51" w:name="_Hlk114305161"/>
      <w:r w:rsidRPr="00C812A3">
        <w:rPr>
          <w:b/>
          <w:bCs/>
        </w:rPr>
        <w:t>Thick Flat Line Shape</w:t>
      </w:r>
      <w:r w:rsidR="00B25BF7" w:rsidRPr="00C812A3">
        <w:rPr>
          <w:b/>
          <w:bCs/>
        </w:rPr>
        <w:t>d</w:t>
      </w:r>
      <w:r w:rsidRPr="00C812A3">
        <w:rPr>
          <w:b/>
          <w:bCs/>
        </w:rPr>
        <w:t xml:space="preserve"> Dataset</w:t>
      </w:r>
      <w:bookmarkEnd w:id="51"/>
      <w:r w:rsidRPr="00C812A3">
        <w:rPr>
          <w:b/>
          <w:bCs/>
        </w:rPr>
        <w:t>:</w:t>
      </w:r>
    </w:p>
    <w:p w14:paraId="2344414B" w14:textId="77777777" w:rsidR="00E32567" w:rsidRDefault="00CB7C7E" w:rsidP="00E32567">
      <w:pPr>
        <w:keepNext/>
        <w:jc w:val="center"/>
      </w:pPr>
      <w:r w:rsidRPr="00CB7C7E">
        <w:rPr>
          <w:noProof/>
          <w:sz w:val="24"/>
          <w:szCs w:val="24"/>
        </w:rPr>
        <w:drawing>
          <wp:inline distT="0" distB="0" distL="0" distR="0" wp14:anchorId="5F5576FC" wp14:editId="35CA8613">
            <wp:extent cx="5060950" cy="3537799"/>
            <wp:effectExtent l="0" t="0" r="6350" b="571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76653" cy="3548776"/>
                    </a:xfrm>
                    <a:prstGeom prst="rect">
                      <a:avLst/>
                    </a:prstGeom>
                  </pic:spPr>
                </pic:pic>
              </a:graphicData>
            </a:graphic>
          </wp:inline>
        </w:drawing>
      </w:r>
    </w:p>
    <w:p w14:paraId="60C0636A" w14:textId="2DEFA19F" w:rsidR="004558A5" w:rsidRDefault="00E32567" w:rsidP="00E32567">
      <w:pPr>
        <w:pStyle w:val="Caption"/>
        <w:jc w:val="center"/>
        <w:rPr>
          <w:sz w:val="24"/>
          <w:szCs w:val="24"/>
        </w:rPr>
      </w:pPr>
      <w:bookmarkStart w:id="52" w:name="_Toc114419210"/>
      <w:bookmarkStart w:id="53" w:name="_Toc114419507"/>
      <w:r>
        <w:t xml:space="preserve">Figure </w:t>
      </w:r>
      <w:fldSimple w:instr=" SEQ Figure \* ARABIC ">
        <w:r w:rsidR="00E429B0">
          <w:rPr>
            <w:noProof/>
          </w:rPr>
          <w:t>9</w:t>
        </w:r>
      </w:fldSimple>
      <w:r>
        <w:t xml:space="preserve"> Thick Flat Line Scatter Plot</w:t>
      </w:r>
      <w:bookmarkEnd w:id="52"/>
      <w:bookmarkEnd w:id="53"/>
    </w:p>
    <w:p w14:paraId="15DB8944" w14:textId="6B60EFB5" w:rsidR="00986323" w:rsidRDefault="00986323" w:rsidP="00DA5FC8">
      <w:pPr>
        <w:rPr>
          <w:sz w:val="24"/>
          <w:szCs w:val="24"/>
        </w:rPr>
      </w:pPr>
    </w:p>
    <w:p w14:paraId="00D8F00A" w14:textId="77777777" w:rsidR="00501AD1" w:rsidRDefault="00501AD1" w:rsidP="00DA5FC8">
      <w:pPr>
        <w:rPr>
          <w:sz w:val="24"/>
          <w:szCs w:val="24"/>
        </w:rPr>
      </w:pPr>
    </w:p>
    <w:p w14:paraId="39A2B5F2" w14:textId="3997A379" w:rsidR="00587B18" w:rsidRPr="00DB377C" w:rsidRDefault="009D34EE" w:rsidP="00DA5FC8">
      <w:pPr>
        <w:rPr>
          <w:b/>
          <w:bCs/>
          <w:i/>
          <w:iCs/>
          <w:sz w:val="24"/>
          <w:szCs w:val="24"/>
        </w:rPr>
      </w:pPr>
      <w:r w:rsidRPr="00DB377C">
        <w:rPr>
          <w:b/>
          <w:bCs/>
          <w:i/>
          <w:iCs/>
          <w:sz w:val="24"/>
          <w:szCs w:val="24"/>
        </w:rPr>
        <w:t xml:space="preserve">Function to create synthetic data using pandas and </w:t>
      </w:r>
      <w:r w:rsidR="00F15B9A" w:rsidRPr="00DB377C">
        <w:rPr>
          <w:b/>
          <w:bCs/>
          <w:i/>
          <w:iCs/>
          <w:sz w:val="24"/>
          <w:szCs w:val="24"/>
        </w:rPr>
        <w:t>NumP</w:t>
      </w:r>
      <w:r w:rsidRPr="00DB377C">
        <w:rPr>
          <w:b/>
          <w:bCs/>
          <w:i/>
          <w:iCs/>
          <w:sz w:val="24"/>
          <w:szCs w:val="24"/>
        </w:rPr>
        <w:t>y libraries:</w:t>
      </w:r>
    </w:p>
    <w:p w14:paraId="67A474A6" w14:textId="77777777" w:rsidR="009D34EE" w:rsidRPr="009D34EE" w:rsidRDefault="009D34EE" w:rsidP="00DA5FC8">
      <w:pPr>
        <w:rPr>
          <w:i/>
          <w:iCs/>
          <w:sz w:val="24"/>
          <w:szCs w:val="24"/>
        </w:rPr>
      </w:pPr>
    </w:p>
    <w:p w14:paraId="35A6A214" w14:textId="4DD5D397" w:rsidR="00C44558" w:rsidRDefault="00C44558" w:rsidP="00E510DC">
      <w:pPr>
        <w:rPr>
          <w:sz w:val="24"/>
          <w:szCs w:val="24"/>
        </w:rPr>
      </w:pPr>
      <w:r>
        <w:rPr>
          <w:sz w:val="24"/>
          <w:szCs w:val="24"/>
        </w:rPr>
        <w:t xml:space="preserve">Import </w:t>
      </w:r>
      <w:proofErr w:type="spellStart"/>
      <w:r>
        <w:rPr>
          <w:sz w:val="24"/>
          <w:szCs w:val="24"/>
        </w:rPr>
        <w:t>numpy</w:t>
      </w:r>
      <w:proofErr w:type="spellEnd"/>
      <w:r>
        <w:rPr>
          <w:sz w:val="24"/>
          <w:szCs w:val="24"/>
        </w:rPr>
        <w:t xml:space="preserve"> as </w:t>
      </w:r>
      <w:proofErr w:type="spellStart"/>
      <w:r>
        <w:rPr>
          <w:sz w:val="24"/>
          <w:szCs w:val="24"/>
        </w:rPr>
        <w:t>ny</w:t>
      </w:r>
      <w:proofErr w:type="spellEnd"/>
    </w:p>
    <w:p w14:paraId="1F2324FE" w14:textId="7D94250C" w:rsidR="00C44558" w:rsidRDefault="00C44558" w:rsidP="00E510DC">
      <w:pPr>
        <w:rPr>
          <w:sz w:val="24"/>
          <w:szCs w:val="24"/>
        </w:rPr>
      </w:pPr>
      <w:r>
        <w:rPr>
          <w:sz w:val="24"/>
          <w:szCs w:val="24"/>
        </w:rPr>
        <w:t>Import pandas as pa</w:t>
      </w:r>
    </w:p>
    <w:p w14:paraId="37B15CFC" w14:textId="070A6A8F" w:rsidR="00E510DC" w:rsidRPr="00E510DC" w:rsidRDefault="00E510DC" w:rsidP="00E510DC">
      <w:pPr>
        <w:rPr>
          <w:sz w:val="24"/>
          <w:szCs w:val="24"/>
        </w:rPr>
      </w:pPr>
      <w:r w:rsidRPr="00E510DC">
        <w:rPr>
          <w:sz w:val="24"/>
          <w:szCs w:val="24"/>
        </w:rPr>
        <w:t xml:space="preserve">def </w:t>
      </w:r>
      <w:proofErr w:type="spellStart"/>
      <w:proofErr w:type="gramStart"/>
      <w:r w:rsidR="00C23A11">
        <w:rPr>
          <w:sz w:val="24"/>
          <w:szCs w:val="24"/>
        </w:rPr>
        <w:t>Synthetic</w:t>
      </w:r>
      <w:r w:rsidRPr="00E510DC">
        <w:rPr>
          <w:sz w:val="24"/>
          <w:szCs w:val="24"/>
        </w:rPr>
        <w:t>Dataset</w:t>
      </w:r>
      <w:proofErr w:type="spellEnd"/>
      <w:r w:rsidRPr="00E510DC">
        <w:rPr>
          <w:sz w:val="24"/>
          <w:szCs w:val="24"/>
        </w:rPr>
        <w:t>(</w:t>
      </w:r>
      <w:proofErr w:type="spellStart"/>
      <w:proofErr w:type="gramEnd"/>
      <w:r w:rsidRPr="00E510DC">
        <w:rPr>
          <w:sz w:val="24"/>
          <w:szCs w:val="24"/>
        </w:rPr>
        <w:t>Minority</w:t>
      </w:r>
      <w:r w:rsidR="008C5529">
        <w:rPr>
          <w:sz w:val="24"/>
          <w:szCs w:val="24"/>
        </w:rPr>
        <w:t>_class</w:t>
      </w:r>
      <w:r w:rsidRPr="00E510DC">
        <w:rPr>
          <w:sz w:val="24"/>
          <w:szCs w:val="24"/>
        </w:rPr>
        <w:t>,Majority</w:t>
      </w:r>
      <w:r w:rsidR="008C5529">
        <w:rPr>
          <w:sz w:val="24"/>
          <w:szCs w:val="24"/>
        </w:rPr>
        <w:t>_class</w:t>
      </w:r>
      <w:proofErr w:type="spellEnd"/>
      <w:r w:rsidRPr="00E510DC">
        <w:rPr>
          <w:sz w:val="24"/>
          <w:szCs w:val="24"/>
        </w:rPr>
        <w:t xml:space="preserve">, Sep, </w:t>
      </w:r>
      <w:proofErr w:type="spellStart"/>
      <w:r w:rsidRPr="00E510DC">
        <w:rPr>
          <w:sz w:val="24"/>
          <w:szCs w:val="24"/>
        </w:rPr>
        <w:t>Overlap</w:t>
      </w:r>
      <w:r w:rsidR="008C5529">
        <w:rPr>
          <w:sz w:val="24"/>
          <w:szCs w:val="24"/>
        </w:rPr>
        <w:t>ping</w:t>
      </w:r>
      <w:r w:rsidRPr="00E510DC">
        <w:rPr>
          <w:sz w:val="24"/>
          <w:szCs w:val="24"/>
        </w:rPr>
        <w:t>,MajCov,MinCov</w:t>
      </w:r>
      <w:proofErr w:type="spellEnd"/>
      <w:r w:rsidRPr="00E510DC">
        <w:rPr>
          <w:sz w:val="24"/>
          <w:szCs w:val="24"/>
        </w:rPr>
        <w:t>):</w:t>
      </w:r>
    </w:p>
    <w:p w14:paraId="2A48F6CE" w14:textId="73834090" w:rsidR="00E510DC" w:rsidRPr="00E510DC" w:rsidRDefault="00E510DC" w:rsidP="00E510DC">
      <w:pPr>
        <w:rPr>
          <w:sz w:val="24"/>
          <w:szCs w:val="24"/>
        </w:rPr>
      </w:pPr>
      <w:r w:rsidRPr="00E510DC">
        <w:rPr>
          <w:sz w:val="24"/>
          <w:szCs w:val="24"/>
        </w:rPr>
        <w:t xml:space="preserve">    </w:t>
      </w:r>
      <w:proofErr w:type="spellStart"/>
      <w:proofErr w:type="gramStart"/>
      <w:r w:rsidRPr="00E510DC">
        <w:rPr>
          <w:sz w:val="24"/>
          <w:szCs w:val="24"/>
        </w:rPr>
        <w:t>n</w:t>
      </w:r>
      <w:r w:rsidR="00E36B33">
        <w:rPr>
          <w:sz w:val="24"/>
          <w:szCs w:val="24"/>
        </w:rPr>
        <w:t>y</w:t>
      </w:r>
      <w:r w:rsidRPr="00E510DC">
        <w:rPr>
          <w:sz w:val="24"/>
          <w:szCs w:val="24"/>
        </w:rPr>
        <w:t>.random</w:t>
      </w:r>
      <w:proofErr w:type="gramEnd"/>
      <w:r w:rsidRPr="00E510DC">
        <w:rPr>
          <w:sz w:val="24"/>
          <w:szCs w:val="24"/>
        </w:rPr>
        <w:t>.seed</w:t>
      </w:r>
      <w:proofErr w:type="spellEnd"/>
      <w:r w:rsidRPr="00E510DC">
        <w:rPr>
          <w:sz w:val="24"/>
          <w:szCs w:val="24"/>
        </w:rPr>
        <w:t>(0)</w:t>
      </w:r>
    </w:p>
    <w:p w14:paraId="4C310CB6" w14:textId="4D103A3A" w:rsidR="00E510DC" w:rsidRPr="00E510DC" w:rsidRDefault="00E510DC" w:rsidP="00E510DC">
      <w:pPr>
        <w:rPr>
          <w:sz w:val="24"/>
          <w:szCs w:val="24"/>
        </w:rPr>
      </w:pPr>
      <w:r w:rsidRPr="00E510DC">
        <w:rPr>
          <w:sz w:val="24"/>
          <w:szCs w:val="24"/>
        </w:rPr>
        <w:t xml:space="preserve">    </w:t>
      </w:r>
      <w:proofErr w:type="spellStart"/>
      <w:r w:rsidRPr="00E510DC">
        <w:rPr>
          <w:sz w:val="24"/>
          <w:szCs w:val="24"/>
        </w:rPr>
        <w:t>major_mean</w:t>
      </w:r>
      <w:proofErr w:type="spellEnd"/>
      <w:r w:rsidRPr="00E510DC">
        <w:rPr>
          <w:sz w:val="24"/>
          <w:szCs w:val="24"/>
        </w:rPr>
        <w:t xml:space="preserve"> = [0, 0]</w:t>
      </w:r>
    </w:p>
    <w:p w14:paraId="10C16DB9" w14:textId="502EC698" w:rsidR="00E510DC" w:rsidRPr="00E510DC" w:rsidRDefault="00E510DC" w:rsidP="00E510DC">
      <w:pPr>
        <w:rPr>
          <w:sz w:val="24"/>
          <w:szCs w:val="24"/>
        </w:rPr>
      </w:pPr>
      <w:r w:rsidRPr="00E510DC">
        <w:rPr>
          <w:sz w:val="24"/>
          <w:szCs w:val="24"/>
        </w:rPr>
        <w:t xml:space="preserve">    </w:t>
      </w:r>
      <w:proofErr w:type="spellStart"/>
      <w:r w:rsidRPr="00E510DC">
        <w:rPr>
          <w:sz w:val="24"/>
          <w:szCs w:val="24"/>
        </w:rPr>
        <w:t>major_cov</w:t>
      </w:r>
      <w:proofErr w:type="spellEnd"/>
      <w:r w:rsidRPr="00E510DC">
        <w:rPr>
          <w:sz w:val="24"/>
          <w:szCs w:val="24"/>
        </w:rPr>
        <w:t xml:space="preserve"> = </w:t>
      </w:r>
      <w:proofErr w:type="spellStart"/>
      <w:r w:rsidR="003E1D4F" w:rsidRPr="00E510DC">
        <w:rPr>
          <w:sz w:val="24"/>
          <w:szCs w:val="24"/>
        </w:rPr>
        <w:t>MajCov</w:t>
      </w:r>
      <w:proofErr w:type="spellEnd"/>
    </w:p>
    <w:p w14:paraId="679B103F" w14:textId="2BB02CB6" w:rsidR="00E510DC" w:rsidRPr="00E510DC" w:rsidRDefault="00E510DC" w:rsidP="00E510DC">
      <w:pPr>
        <w:rPr>
          <w:sz w:val="24"/>
          <w:szCs w:val="24"/>
        </w:rPr>
      </w:pPr>
      <w:r w:rsidRPr="00E510DC">
        <w:rPr>
          <w:sz w:val="24"/>
          <w:szCs w:val="24"/>
        </w:rPr>
        <w:t xml:space="preserve">    </w:t>
      </w:r>
      <w:proofErr w:type="spellStart"/>
      <w:r w:rsidRPr="00E510DC">
        <w:rPr>
          <w:sz w:val="24"/>
          <w:szCs w:val="24"/>
        </w:rPr>
        <w:t>minor_cov</w:t>
      </w:r>
      <w:proofErr w:type="spellEnd"/>
      <w:r w:rsidRPr="00E510DC">
        <w:rPr>
          <w:sz w:val="24"/>
          <w:szCs w:val="24"/>
        </w:rPr>
        <w:t xml:space="preserve"> = </w:t>
      </w:r>
      <w:proofErr w:type="spellStart"/>
      <w:r w:rsidRPr="00E510DC">
        <w:rPr>
          <w:sz w:val="24"/>
          <w:szCs w:val="24"/>
        </w:rPr>
        <w:t>MinCov</w:t>
      </w:r>
      <w:proofErr w:type="spellEnd"/>
    </w:p>
    <w:p w14:paraId="42CB2A03" w14:textId="790280CF" w:rsidR="00E510DC" w:rsidRPr="00E510DC" w:rsidRDefault="00E510DC" w:rsidP="00E510DC">
      <w:pPr>
        <w:rPr>
          <w:sz w:val="24"/>
          <w:szCs w:val="24"/>
        </w:rPr>
      </w:pPr>
      <w:r w:rsidRPr="00E510DC">
        <w:rPr>
          <w:sz w:val="24"/>
          <w:szCs w:val="24"/>
        </w:rPr>
        <w:t xml:space="preserve">    mino</w:t>
      </w:r>
      <w:r w:rsidR="009C10AF">
        <w:rPr>
          <w:sz w:val="24"/>
          <w:szCs w:val="24"/>
        </w:rPr>
        <w:t>r</w:t>
      </w:r>
      <w:r w:rsidRPr="00E510DC">
        <w:rPr>
          <w:sz w:val="24"/>
          <w:szCs w:val="24"/>
        </w:rPr>
        <w:t xml:space="preserve"> = </w:t>
      </w:r>
      <w:proofErr w:type="spellStart"/>
      <w:r w:rsidR="009C10AF" w:rsidRPr="00E510DC">
        <w:rPr>
          <w:sz w:val="24"/>
          <w:szCs w:val="24"/>
        </w:rPr>
        <w:t>Minority</w:t>
      </w:r>
      <w:r w:rsidR="009C10AF">
        <w:rPr>
          <w:sz w:val="24"/>
          <w:szCs w:val="24"/>
        </w:rPr>
        <w:t>_class</w:t>
      </w:r>
      <w:proofErr w:type="spellEnd"/>
    </w:p>
    <w:p w14:paraId="071788DD" w14:textId="32867E38" w:rsidR="00E510DC" w:rsidRPr="00E510DC" w:rsidRDefault="00E510DC" w:rsidP="00E510DC">
      <w:pPr>
        <w:rPr>
          <w:sz w:val="24"/>
          <w:szCs w:val="24"/>
        </w:rPr>
      </w:pPr>
      <w:r w:rsidRPr="00E510DC">
        <w:rPr>
          <w:sz w:val="24"/>
          <w:szCs w:val="24"/>
        </w:rPr>
        <w:t xml:space="preserve">    major = </w:t>
      </w:r>
      <w:proofErr w:type="spellStart"/>
      <w:r w:rsidRPr="00E510DC">
        <w:rPr>
          <w:sz w:val="24"/>
          <w:szCs w:val="24"/>
        </w:rPr>
        <w:t>Majority</w:t>
      </w:r>
      <w:r w:rsidR="009C10AF">
        <w:rPr>
          <w:sz w:val="24"/>
          <w:szCs w:val="24"/>
        </w:rPr>
        <w:t>_class</w:t>
      </w:r>
      <w:proofErr w:type="spellEnd"/>
      <w:r w:rsidRPr="00E510DC">
        <w:rPr>
          <w:sz w:val="24"/>
          <w:szCs w:val="24"/>
        </w:rPr>
        <w:t xml:space="preserve"> </w:t>
      </w:r>
    </w:p>
    <w:p w14:paraId="2CEA3C9C" w14:textId="42E186A7" w:rsidR="00E510DC" w:rsidRPr="00E510DC" w:rsidRDefault="00E510DC" w:rsidP="00E510DC">
      <w:pPr>
        <w:rPr>
          <w:sz w:val="24"/>
          <w:szCs w:val="24"/>
        </w:rPr>
      </w:pPr>
      <w:r w:rsidRPr="00E510DC">
        <w:rPr>
          <w:sz w:val="24"/>
          <w:szCs w:val="24"/>
        </w:rPr>
        <w:t xml:space="preserve">    separation = Sep</w:t>
      </w:r>
    </w:p>
    <w:p w14:paraId="3123FA99" w14:textId="4273E6F8" w:rsidR="00E510DC" w:rsidRPr="00E510DC" w:rsidRDefault="00E510DC" w:rsidP="00E510DC">
      <w:pPr>
        <w:rPr>
          <w:sz w:val="24"/>
          <w:szCs w:val="24"/>
        </w:rPr>
      </w:pPr>
      <w:r w:rsidRPr="00E510DC">
        <w:rPr>
          <w:sz w:val="24"/>
          <w:szCs w:val="24"/>
        </w:rPr>
        <w:t xml:space="preserve">    </w:t>
      </w:r>
      <w:proofErr w:type="spellStart"/>
      <w:r w:rsidRPr="00E510DC">
        <w:rPr>
          <w:sz w:val="24"/>
          <w:szCs w:val="24"/>
        </w:rPr>
        <w:t>ovrlap</w:t>
      </w:r>
      <w:proofErr w:type="spellEnd"/>
      <w:r w:rsidRPr="00E510DC">
        <w:rPr>
          <w:sz w:val="24"/>
          <w:szCs w:val="24"/>
        </w:rPr>
        <w:t xml:space="preserve"> = Overlap</w:t>
      </w:r>
      <w:r w:rsidR="00600FD9">
        <w:rPr>
          <w:sz w:val="24"/>
          <w:szCs w:val="24"/>
        </w:rPr>
        <w:t>ping</w:t>
      </w:r>
    </w:p>
    <w:p w14:paraId="4C5195D3" w14:textId="45740ABE" w:rsidR="00E510DC" w:rsidRPr="00E510DC" w:rsidRDefault="00E510DC" w:rsidP="00E510DC">
      <w:pPr>
        <w:rPr>
          <w:sz w:val="24"/>
          <w:szCs w:val="24"/>
        </w:rPr>
      </w:pPr>
      <w:r w:rsidRPr="00E510DC">
        <w:rPr>
          <w:sz w:val="24"/>
          <w:szCs w:val="24"/>
        </w:rPr>
        <w:t xml:space="preserve">    </w:t>
      </w:r>
      <w:proofErr w:type="spellStart"/>
      <w:r w:rsidRPr="00E510DC">
        <w:rPr>
          <w:sz w:val="24"/>
          <w:szCs w:val="24"/>
        </w:rPr>
        <w:t>minor_mean</w:t>
      </w:r>
      <w:proofErr w:type="spellEnd"/>
      <w:r w:rsidRPr="00E510DC">
        <w:rPr>
          <w:sz w:val="24"/>
          <w:szCs w:val="24"/>
        </w:rPr>
        <w:t xml:space="preserve"> = 0.5 + separation * (100 </w:t>
      </w:r>
      <w:r w:rsidR="00F6397F">
        <w:rPr>
          <w:sz w:val="24"/>
          <w:szCs w:val="24"/>
        </w:rPr>
        <w:t>–</w:t>
      </w:r>
      <w:r w:rsidRPr="00E510DC">
        <w:rPr>
          <w:sz w:val="24"/>
          <w:szCs w:val="24"/>
        </w:rPr>
        <w:t xml:space="preserve"> ov</w:t>
      </w:r>
      <w:r w:rsidR="00E115CD">
        <w:rPr>
          <w:sz w:val="24"/>
          <w:szCs w:val="24"/>
        </w:rPr>
        <w:t>e</w:t>
      </w:r>
      <w:r w:rsidRPr="00E510DC">
        <w:rPr>
          <w:sz w:val="24"/>
          <w:szCs w:val="24"/>
        </w:rPr>
        <w:t xml:space="preserve">rlap) / 100 </w:t>
      </w:r>
    </w:p>
    <w:p w14:paraId="70ED9C1C" w14:textId="74DCE8A6" w:rsidR="00E510DC" w:rsidRPr="00E510DC" w:rsidRDefault="00E510DC" w:rsidP="00E510DC">
      <w:pPr>
        <w:rPr>
          <w:sz w:val="24"/>
          <w:szCs w:val="24"/>
        </w:rPr>
      </w:pPr>
      <w:r w:rsidRPr="00E510DC">
        <w:rPr>
          <w:sz w:val="24"/>
          <w:szCs w:val="24"/>
        </w:rPr>
        <w:t xml:space="preserve">    </w:t>
      </w:r>
      <w:proofErr w:type="spellStart"/>
      <w:r w:rsidRPr="00E510DC">
        <w:rPr>
          <w:sz w:val="24"/>
          <w:szCs w:val="24"/>
        </w:rPr>
        <w:t>train</w:t>
      </w:r>
      <w:r w:rsidR="002E570E">
        <w:rPr>
          <w:sz w:val="24"/>
          <w:szCs w:val="24"/>
        </w:rPr>
        <w:t>ing</w:t>
      </w:r>
      <w:r w:rsidRPr="00E510DC">
        <w:rPr>
          <w:sz w:val="24"/>
          <w:szCs w:val="24"/>
        </w:rPr>
        <w:t>_data</w:t>
      </w:r>
      <w:proofErr w:type="spellEnd"/>
      <w:r w:rsidRPr="00E510DC">
        <w:rPr>
          <w:sz w:val="24"/>
          <w:szCs w:val="24"/>
        </w:rPr>
        <w:t xml:space="preserve"> = </w:t>
      </w:r>
      <w:proofErr w:type="spellStart"/>
      <w:r w:rsidRPr="00E510DC">
        <w:rPr>
          <w:sz w:val="24"/>
          <w:szCs w:val="24"/>
        </w:rPr>
        <w:t>n</w:t>
      </w:r>
      <w:r w:rsidR="0018626E">
        <w:rPr>
          <w:sz w:val="24"/>
          <w:szCs w:val="24"/>
        </w:rPr>
        <w:t>y</w:t>
      </w:r>
      <w:r w:rsidRPr="00E510DC">
        <w:rPr>
          <w:sz w:val="24"/>
          <w:szCs w:val="24"/>
        </w:rPr>
        <w:t>.c</w:t>
      </w:r>
      <w:proofErr w:type="spellEnd"/>
      <w:proofErr w:type="gramStart"/>
      <w:r w:rsidRPr="00E510DC">
        <w:rPr>
          <w:sz w:val="24"/>
          <w:szCs w:val="24"/>
        </w:rPr>
        <w:t>_[</w:t>
      </w:r>
      <w:proofErr w:type="gramEnd"/>
    </w:p>
    <w:p w14:paraId="668AE3EB" w14:textId="116D3246" w:rsidR="00E510DC" w:rsidRPr="00E510DC" w:rsidRDefault="00E510DC" w:rsidP="00E510DC">
      <w:pPr>
        <w:rPr>
          <w:sz w:val="24"/>
          <w:szCs w:val="24"/>
        </w:rPr>
      </w:pPr>
      <w:r w:rsidRPr="00E510DC">
        <w:rPr>
          <w:sz w:val="24"/>
          <w:szCs w:val="24"/>
        </w:rPr>
        <w:t xml:space="preserve">    </w:t>
      </w:r>
      <w:proofErr w:type="spellStart"/>
      <w:proofErr w:type="gramStart"/>
      <w:r w:rsidR="00E01072">
        <w:rPr>
          <w:sz w:val="24"/>
          <w:szCs w:val="24"/>
        </w:rPr>
        <w:t>numpy</w:t>
      </w:r>
      <w:r w:rsidRPr="00E510DC">
        <w:rPr>
          <w:sz w:val="24"/>
          <w:szCs w:val="24"/>
        </w:rPr>
        <w:t>.r</w:t>
      </w:r>
      <w:proofErr w:type="spellEnd"/>
      <w:proofErr w:type="gramEnd"/>
      <w:r w:rsidRPr="00E510DC">
        <w:rPr>
          <w:sz w:val="24"/>
          <w:szCs w:val="24"/>
        </w:rPr>
        <w:t>_[</w:t>
      </w:r>
    </w:p>
    <w:p w14:paraId="7956910C" w14:textId="79D571B3" w:rsidR="00E510DC" w:rsidRPr="00E510DC" w:rsidRDefault="00E510DC" w:rsidP="00E510DC">
      <w:pPr>
        <w:rPr>
          <w:sz w:val="24"/>
          <w:szCs w:val="24"/>
        </w:rPr>
      </w:pPr>
      <w:r w:rsidRPr="00E510DC">
        <w:rPr>
          <w:sz w:val="24"/>
          <w:szCs w:val="24"/>
        </w:rPr>
        <w:t xml:space="preserve">    </w:t>
      </w:r>
      <w:proofErr w:type="spellStart"/>
      <w:proofErr w:type="gramStart"/>
      <w:r w:rsidR="00E36B33">
        <w:rPr>
          <w:sz w:val="24"/>
          <w:szCs w:val="24"/>
        </w:rPr>
        <w:t>n</w:t>
      </w:r>
      <w:r w:rsidR="00E01072">
        <w:rPr>
          <w:sz w:val="24"/>
          <w:szCs w:val="24"/>
        </w:rPr>
        <w:t>y</w:t>
      </w:r>
      <w:r w:rsidRPr="00E510DC">
        <w:rPr>
          <w:sz w:val="24"/>
          <w:szCs w:val="24"/>
        </w:rPr>
        <w:t>.random</w:t>
      </w:r>
      <w:proofErr w:type="gramEnd"/>
      <w:r w:rsidRPr="00E510DC">
        <w:rPr>
          <w:sz w:val="24"/>
          <w:szCs w:val="24"/>
        </w:rPr>
        <w:t>.multivariate_normal</w:t>
      </w:r>
      <w:proofErr w:type="spellEnd"/>
      <w:r w:rsidRPr="00E510DC">
        <w:rPr>
          <w:sz w:val="24"/>
          <w:szCs w:val="24"/>
        </w:rPr>
        <w:t>(</w:t>
      </w:r>
      <w:r w:rsidR="0084358F">
        <w:rPr>
          <w:sz w:val="24"/>
          <w:szCs w:val="24"/>
        </w:rPr>
        <w:t xml:space="preserve"> </w:t>
      </w:r>
      <w:proofErr w:type="spellStart"/>
      <w:r w:rsidRPr="00E510DC">
        <w:rPr>
          <w:sz w:val="24"/>
          <w:szCs w:val="24"/>
        </w:rPr>
        <w:t>major_mean</w:t>
      </w:r>
      <w:proofErr w:type="spellEnd"/>
      <w:r w:rsidRPr="00E510DC">
        <w:rPr>
          <w:sz w:val="24"/>
          <w:szCs w:val="24"/>
        </w:rPr>
        <w:t xml:space="preserve">, </w:t>
      </w:r>
      <w:proofErr w:type="spellStart"/>
      <w:r w:rsidRPr="00E510DC">
        <w:rPr>
          <w:sz w:val="24"/>
          <w:szCs w:val="24"/>
        </w:rPr>
        <w:t>major_cov</w:t>
      </w:r>
      <w:proofErr w:type="spellEnd"/>
      <w:r w:rsidRPr="00E510DC">
        <w:rPr>
          <w:sz w:val="24"/>
          <w:szCs w:val="24"/>
        </w:rPr>
        <w:t>, major),</w:t>
      </w:r>
    </w:p>
    <w:p w14:paraId="09078208" w14:textId="685F97D5" w:rsidR="00E510DC" w:rsidRPr="00E510DC" w:rsidRDefault="00E510DC" w:rsidP="00E510DC">
      <w:pPr>
        <w:rPr>
          <w:sz w:val="24"/>
          <w:szCs w:val="24"/>
        </w:rPr>
      </w:pPr>
      <w:r w:rsidRPr="00E510DC">
        <w:rPr>
          <w:sz w:val="24"/>
          <w:szCs w:val="24"/>
        </w:rPr>
        <w:t xml:space="preserve">    </w:t>
      </w:r>
      <w:proofErr w:type="spellStart"/>
      <w:proofErr w:type="gramStart"/>
      <w:r w:rsidRPr="00E510DC">
        <w:rPr>
          <w:sz w:val="24"/>
          <w:szCs w:val="24"/>
        </w:rPr>
        <w:t>n</w:t>
      </w:r>
      <w:r w:rsidR="00E01072">
        <w:rPr>
          <w:sz w:val="24"/>
          <w:szCs w:val="24"/>
        </w:rPr>
        <w:t>y</w:t>
      </w:r>
      <w:r w:rsidRPr="00E510DC">
        <w:rPr>
          <w:sz w:val="24"/>
          <w:szCs w:val="24"/>
        </w:rPr>
        <w:t>.random</w:t>
      </w:r>
      <w:proofErr w:type="gramEnd"/>
      <w:r w:rsidRPr="00E510DC">
        <w:rPr>
          <w:sz w:val="24"/>
          <w:szCs w:val="24"/>
        </w:rPr>
        <w:t>.multivariate_normal</w:t>
      </w:r>
      <w:proofErr w:type="spellEnd"/>
      <w:r w:rsidRPr="00E510DC">
        <w:rPr>
          <w:sz w:val="24"/>
          <w:szCs w:val="24"/>
        </w:rPr>
        <w:t>([</w:t>
      </w:r>
      <w:proofErr w:type="spellStart"/>
      <w:r w:rsidRPr="00E510DC">
        <w:rPr>
          <w:sz w:val="24"/>
          <w:szCs w:val="24"/>
        </w:rPr>
        <w:t>minor_mean</w:t>
      </w:r>
      <w:proofErr w:type="spellEnd"/>
      <w:r w:rsidRPr="00E510DC">
        <w:rPr>
          <w:sz w:val="24"/>
          <w:szCs w:val="24"/>
        </w:rPr>
        <w:t xml:space="preserve">, 0], </w:t>
      </w:r>
      <w:proofErr w:type="spellStart"/>
      <w:r w:rsidRPr="00E510DC">
        <w:rPr>
          <w:sz w:val="24"/>
          <w:szCs w:val="24"/>
        </w:rPr>
        <w:t>minor_cov</w:t>
      </w:r>
      <w:proofErr w:type="spellEnd"/>
      <w:r w:rsidRPr="00E510DC">
        <w:rPr>
          <w:sz w:val="24"/>
          <w:szCs w:val="24"/>
        </w:rPr>
        <w:t>, minor)],</w:t>
      </w:r>
    </w:p>
    <w:p w14:paraId="00142C60" w14:textId="416D04E2" w:rsidR="00E510DC" w:rsidRPr="00E510DC" w:rsidRDefault="00E510DC" w:rsidP="00E510DC">
      <w:pPr>
        <w:rPr>
          <w:sz w:val="24"/>
          <w:szCs w:val="24"/>
        </w:rPr>
      </w:pPr>
      <w:r w:rsidRPr="00E510DC">
        <w:rPr>
          <w:sz w:val="24"/>
          <w:szCs w:val="24"/>
        </w:rPr>
        <w:t xml:space="preserve">    </w:t>
      </w:r>
      <w:proofErr w:type="spellStart"/>
      <w:proofErr w:type="gramStart"/>
      <w:r w:rsidRPr="00E510DC">
        <w:rPr>
          <w:sz w:val="24"/>
          <w:szCs w:val="24"/>
        </w:rPr>
        <w:t>n</w:t>
      </w:r>
      <w:r w:rsidR="00E01072">
        <w:rPr>
          <w:sz w:val="24"/>
          <w:szCs w:val="24"/>
        </w:rPr>
        <w:t>y</w:t>
      </w:r>
      <w:r w:rsidRPr="00E510DC">
        <w:rPr>
          <w:sz w:val="24"/>
          <w:szCs w:val="24"/>
        </w:rPr>
        <w:t>.r</w:t>
      </w:r>
      <w:proofErr w:type="spellEnd"/>
      <w:proofErr w:type="gramEnd"/>
      <w:r w:rsidRPr="00E510DC">
        <w:rPr>
          <w:sz w:val="24"/>
          <w:szCs w:val="24"/>
        </w:rPr>
        <w:t>_[</w:t>
      </w:r>
      <w:proofErr w:type="spellStart"/>
      <w:r w:rsidRPr="00E510DC">
        <w:rPr>
          <w:sz w:val="24"/>
          <w:szCs w:val="24"/>
        </w:rPr>
        <w:t>n</w:t>
      </w:r>
      <w:r w:rsidR="008E2FC5">
        <w:rPr>
          <w:sz w:val="24"/>
          <w:szCs w:val="24"/>
        </w:rPr>
        <w:t>y</w:t>
      </w:r>
      <w:r w:rsidRPr="00E510DC">
        <w:rPr>
          <w:sz w:val="24"/>
          <w:szCs w:val="24"/>
        </w:rPr>
        <w:t>.zeros</w:t>
      </w:r>
      <w:proofErr w:type="spellEnd"/>
      <w:r w:rsidRPr="00E510DC">
        <w:rPr>
          <w:sz w:val="24"/>
          <w:szCs w:val="24"/>
        </w:rPr>
        <w:t xml:space="preserve">((major, 1), </w:t>
      </w:r>
      <w:proofErr w:type="spellStart"/>
      <w:r w:rsidRPr="00E510DC">
        <w:rPr>
          <w:sz w:val="24"/>
          <w:szCs w:val="24"/>
        </w:rPr>
        <w:t>dtype</w:t>
      </w:r>
      <w:proofErr w:type="spellEnd"/>
      <w:r w:rsidR="0084358F">
        <w:rPr>
          <w:sz w:val="24"/>
          <w:szCs w:val="24"/>
        </w:rPr>
        <w:t xml:space="preserve"> </w:t>
      </w:r>
      <w:r w:rsidRPr="00E510DC">
        <w:rPr>
          <w:sz w:val="24"/>
          <w:szCs w:val="24"/>
        </w:rPr>
        <w:t>=</w:t>
      </w:r>
      <w:r w:rsidR="0084358F">
        <w:rPr>
          <w:sz w:val="24"/>
          <w:szCs w:val="24"/>
        </w:rPr>
        <w:t xml:space="preserve"> </w:t>
      </w:r>
      <w:r w:rsidRPr="00E510DC">
        <w:rPr>
          <w:sz w:val="24"/>
          <w:szCs w:val="24"/>
        </w:rPr>
        <w:t xml:space="preserve">int), </w:t>
      </w:r>
      <w:proofErr w:type="spellStart"/>
      <w:r w:rsidRPr="00E510DC">
        <w:rPr>
          <w:sz w:val="24"/>
          <w:szCs w:val="24"/>
        </w:rPr>
        <w:t>n</w:t>
      </w:r>
      <w:r w:rsidR="008E2FC5">
        <w:rPr>
          <w:sz w:val="24"/>
          <w:szCs w:val="24"/>
        </w:rPr>
        <w:t>y</w:t>
      </w:r>
      <w:r w:rsidRPr="00E510DC">
        <w:rPr>
          <w:sz w:val="24"/>
          <w:szCs w:val="24"/>
        </w:rPr>
        <w:t>.ones</w:t>
      </w:r>
      <w:proofErr w:type="spellEnd"/>
      <w:r w:rsidRPr="00E510DC">
        <w:rPr>
          <w:sz w:val="24"/>
          <w:szCs w:val="24"/>
        </w:rPr>
        <w:t xml:space="preserve">((minor, 1), </w:t>
      </w:r>
      <w:proofErr w:type="spellStart"/>
      <w:r w:rsidRPr="00E510DC">
        <w:rPr>
          <w:sz w:val="24"/>
          <w:szCs w:val="24"/>
        </w:rPr>
        <w:t>dtype</w:t>
      </w:r>
      <w:proofErr w:type="spellEnd"/>
      <w:r w:rsidR="0084358F">
        <w:rPr>
          <w:sz w:val="24"/>
          <w:szCs w:val="24"/>
        </w:rPr>
        <w:t xml:space="preserve"> </w:t>
      </w:r>
      <w:r w:rsidRPr="00E510DC">
        <w:rPr>
          <w:sz w:val="24"/>
          <w:szCs w:val="24"/>
        </w:rPr>
        <w:t>=</w:t>
      </w:r>
      <w:r w:rsidR="0084358F">
        <w:rPr>
          <w:sz w:val="24"/>
          <w:szCs w:val="24"/>
        </w:rPr>
        <w:t xml:space="preserve"> </w:t>
      </w:r>
      <w:r w:rsidRPr="00E510DC">
        <w:rPr>
          <w:sz w:val="24"/>
          <w:szCs w:val="24"/>
        </w:rPr>
        <w:t>int)],]</w:t>
      </w:r>
    </w:p>
    <w:p w14:paraId="20F70C95" w14:textId="6414E097" w:rsidR="00E510DC" w:rsidRPr="00E510DC" w:rsidRDefault="00E510DC" w:rsidP="00E510DC">
      <w:pPr>
        <w:rPr>
          <w:sz w:val="24"/>
          <w:szCs w:val="24"/>
        </w:rPr>
      </w:pPr>
      <w:r w:rsidRPr="00E510DC">
        <w:rPr>
          <w:sz w:val="24"/>
          <w:szCs w:val="24"/>
        </w:rPr>
        <w:t xml:space="preserve">    </w:t>
      </w:r>
      <w:proofErr w:type="spellStart"/>
      <w:r w:rsidRPr="00E510DC">
        <w:rPr>
          <w:sz w:val="24"/>
          <w:szCs w:val="24"/>
        </w:rPr>
        <w:t>df</w:t>
      </w:r>
      <w:proofErr w:type="spellEnd"/>
      <w:r w:rsidR="0084358F">
        <w:rPr>
          <w:sz w:val="24"/>
          <w:szCs w:val="24"/>
        </w:rPr>
        <w:t xml:space="preserve"> </w:t>
      </w:r>
      <w:r w:rsidRPr="00E510DC">
        <w:rPr>
          <w:sz w:val="24"/>
          <w:szCs w:val="24"/>
        </w:rPr>
        <w:t xml:space="preserve">= </w:t>
      </w:r>
      <w:proofErr w:type="spellStart"/>
      <w:proofErr w:type="gramStart"/>
      <w:r w:rsidRPr="00E510DC">
        <w:rPr>
          <w:sz w:val="24"/>
          <w:szCs w:val="24"/>
        </w:rPr>
        <w:t>p</w:t>
      </w:r>
      <w:r w:rsidR="008E2FC5">
        <w:rPr>
          <w:sz w:val="24"/>
          <w:szCs w:val="24"/>
        </w:rPr>
        <w:t>a</w:t>
      </w:r>
      <w:r w:rsidRPr="00E510DC">
        <w:rPr>
          <w:sz w:val="24"/>
          <w:szCs w:val="24"/>
        </w:rPr>
        <w:t>.DataFrame</w:t>
      </w:r>
      <w:proofErr w:type="spellEnd"/>
      <w:proofErr w:type="gramEnd"/>
      <w:r w:rsidRPr="00E510DC">
        <w:rPr>
          <w:sz w:val="24"/>
          <w:szCs w:val="24"/>
        </w:rPr>
        <w:t>(</w:t>
      </w:r>
      <w:proofErr w:type="spellStart"/>
      <w:r w:rsidRPr="00E510DC">
        <w:rPr>
          <w:sz w:val="24"/>
          <w:szCs w:val="24"/>
        </w:rPr>
        <w:t>train</w:t>
      </w:r>
      <w:r w:rsidR="002E570E">
        <w:rPr>
          <w:sz w:val="24"/>
          <w:szCs w:val="24"/>
        </w:rPr>
        <w:t>ing</w:t>
      </w:r>
      <w:r w:rsidRPr="00E510DC">
        <w:rPr>
          <w:sz w:val="24"/>
          <w:szCs w:val="24"/>
        </w:rPr>
        <w:t>_data</w:t>
      </w:r>
      <w:proofErr w:type="spellEnd"/>
      <w:r w:rsidRPr="00E510DC">
        <w:rPr>
          <w:sz w:val="24"/>
          <w:szCs w:val="24"/>
        </w:rPr>
        <w:t>,</w:t>
      </w:r>
      <w:r w:rsidR="0084358F">
        <w:rPr>
          <w:sz w:val="24"/>
          <w:szCs w:val="24"/>
        </w:rPr>
        <w:t xml:space="preserve"> </w:t>
      </w:r>
      <w:r w:rsidRPr="00E510DC">
        <w:rPr>
          <w:sz w:val="24"/>
          <w:szCs w:val="24"/>
        </w:rPr>
        <w:t>columns = [</w:t>
      </w:r>
      <w:r w:rsidR="00F6397F">
        <w:rPr>
          <w:sz w:val="24"/>
          <w:szCs w:val="24"/>
        </w:rPr>
        <w:t>‘</w:t>
      </w:r>
      <w:r w:rsidRPr="00E510DC">
        <w:rPr>
          <w:sz w:val="24"/>
          <w:szCs w:val="24"/>
        </w:rPr>
        <w:t>Feature1</w:t>
      </w:r>
      <w:r w:rsidR="00F6397F">
        <w:rPr>
          <w:sz w:val="24"/>
          <w:szCs w:val="24"/>
        </w:rPr>
        <w:t>’</w:t>
      </w:r>
      <w:r w:rsidRPr="00E510DC">
        <w:rPr>
          <w:sz w:val="24"/>
          <w:szCs w:val="24"/>
        </w:rPr>
        <w:t>,</w:t>
      </w:r>
      <w:r w:rsidR="0084358F">
        <w:rPr>
          <w:sz w:val="24"/>
          <w:szCs w:val="24"/>
        </w:rPr>
        <w:t xml:space="preserve"> </w:t>
      </w:r>
      <w:r w:rsidR="00F6397F">
        <w:rPr>
          <w:sz w:val="24"/>
          <w:szCs w:val="24"/>
        </w:rPr>
        <w:t>‘</w:t>
      </w:r>
      <w:r w:rsidRPr="00E510DC">
        <w:rPr>
          <w:sz w:val="24"/>
          <w:szCs w:val="24"/>
        </w:rPr>
        <w:t>Feature2</w:t>
      </w:r>
      <w:r w:rsidR="00F6397F">
        <w:rPr>
          <w:sz w:val="24"/>
          <w:szCs w:val="24"/>
        </w:rPr>
        <w:t>’</w:t>
      </w:r>
      <w:r w:rsidRPr="00E510DC">
        <w:rPr>
          <w:sz w:val="24"/>
          <w:szCs w:val="24"/>
        </w:rPr>
        <w:t>,</w:t>
      </w:r>
      <w:r w:rsidR="0084358F">
        <w:rPr>
          <w:sz w:val="24"/>
          <w:szCs w:val="24"/>
        </w:rPr>
        <w:t xml:space="preserve"> </w:t>
      </w:r>
      <w:r w:rsidR="00F6397F">
        <w:rPr>
          <w:sz w:val="24"/>
          <w:szCs w:val="24"/>
        </w:rPr>
        <w:t>‘</w:t>
      </w:r>
      <w:r w:rsidRPr="00E510DC">
        <w:rPr>
          <w:sz w:val="24"/>
          <w:szCs w:val="24"/>
        </w:rPr>
        <w:t>Results</w:t>
      </w:r>
      <w:r w:rsidR="00F6397F">
        <w:rPr>
          <w:sz w:val="24"/>
          <w:szCs w:val="24"/>
        </w:rPr>
        <w:t>’</w:t>
      </w:r>
      <w:r w:rsidRPr="00E510DC">
        <w:rPr>
          <w:sz w:val="24"/>
          <w:szCs w:val="24"/>
        </w:rPr>
        <w:t>])</w:t>
      </w:r>
    </w:p>
    <w:p w14:paraId="5982C2C7" w14:textId="67632420" w:rsidR="00DA5FC8" w:rsidRDefault="00E510DC" w:rsidP="00E510DC">
      <w:pPr>
        <w:rPr>
          <w:sz w:val="24"/>
          <w:szCs w:val="24"/>
        </w:rPr>
      </w:pPr>
      <w:r w:rsidRPr="00E510DC">
        <w:rPr>
          <w:sz w:val="24"/>
          <w:szCs w:val="24"/>
        </w:rPr>
        <w:t xml:space="preserve">    return </w:t>
      </w:r>
      <w:proofErr w:type="spellStart"/>
      <w:r w:rsidRPr="00E510DC">
        <w:rPr>
          <w:sz w:val="24"/>
          <w:szCs w:val="24"/>
        </w:rPr>
        <w:t>df</w:t>
      </w:r>
      <w:proofErr w:type="spellEnd"/>
    </w:p>
    <w:p w14:paraId="616DD0B1" w14:textId="77777777" w:rsidR="00C46C59" w:rsidRPr="0046455F" w:rsidRDefault="00C46C59" w:rsidP="00E510DC">
      <w:pPr>
        <w:rPr>
          <w:sz w:val="24"/>
          <w:szCs w:val="24"/>
        </w:rPr>
      </w:pPr>
    </w:p>
    <w:p w14:paraId="54F80544" w14:textId="0007F07F" w:rsidR="00776451" w:rsidRDefault="00F77357" w:rsidP="00070FD5">
      <w:pPr>
        <w:pStyle w:val="Heading2"/>
        <w:numPr>
          <w:ilvl w:val="1"/>
          <w:numId w:val="44"/>
        </w:numPr>
        <w:rPr>
          <w:rFonts w:cs="Times New Roman"/>
        </w:rPr>
      </w:pPr>
      <w:bookmarkStart w:id="54" w:name="_Toc114419478"/>
      <w:r w:rsidRPr="0046455F">
        <w:rPr>
          <w:rFonts w:cs="Times New Roman"/>
        </w:rPr>
        <w:t>Data Processing</w:t>
      </w:r>
      <w:r w:rsidR="00C613E3">
        <w:rPr>
          <w:rFonts w:cs="Times New Roman"/>
        </w:rPr>
        <w:t xml:space="preserve"> and Exploratory Data </w:t>
      </w:r>
      <w:r w:rsidR="00ED640B">
        <w:rPr>
          <w:rFonts w:cs="Times New Roman"/>
        </w:rPr>
        <w:t>Analysis (</w:t>
      </w:r>
      <w:r w:rsidR="00C613E3">
        <w:rPr>
          <w:rFonts w:cs="Times New Roman"/>
        </w:rPr>
        <w:t>EDS)</w:t>
      </w:r>
      <w:r w:rsidR="00776451" w:rsidRPr="0046455F">
        <w:rPr>
          <w:rFonts w:cs="Times New Roman"/>
        </w:rPr>
        <w:t>:</w:t>
      </w:r>
      <w:bookmarkEnd w:id="54"/>
    </w:p>
    <w:p w14:paraId="556923AA" w14:textId="2F646596" w:rsidR="00E72C5D" w:rsidRPr="00E72C5D" w:rsidRDefault="00E72C5D" w:rsidP="00070FD5">
      <w:pPr>
        <w:pStyle w:val="Heading5"/>
        <w:numPr>
          <w:ilvl w:val="2"/>
          <w:numId w:val="44"/>
        </w:numPr>
      </w:pPr>
      <w:r>
        <w:t>Outlier Detection:</w:t>
      </w:r>
    </w:p>
    <w:p w14:paraId="31F8408E" w14:textId="7EDC5C6D" w:rsidR="00587B18" w:rsidRDefault="00587B18" w:rsidP="00191CE0"/>
    <w:p w14:paraId="66D2BA9B" w14:textId="6C61A26A" w:rsidR="00652E2C" w:rsidRPr="002212B2" w:rsidRDefault="00652E2C" w:rsidP="00191CE0">
      <w:pPr>
        <w:rPr>
          <w:sz w:val="24"/>
          <w:szCs w:val="24"/>
        </w:rPr>
      </w:pPr>
      <w:r w:rsidRPr="002212B2">
        <w:rPr>
          <w:sz w:val="24"/>
          <w:szCs w:val="24"/>
        </w:rPr>
        <w:t xml:space="preserve">A function is written to find the number of </w:t>
      </w:r>
      <w:r w:rsidR="008B7DDA" w:rsidRPr="002212B2">
        <w:rPr>
          <w:sz w:val="24"/>
          <w:szCs w:val="24"/>
        </w:rPr>
        <w:t>outliers</w:t>
      </w:r>
      <w:r w:rsidRPr="002212B2">
        <w:rPr>
          <w:sz w:val="24"/>
          <w:szCs w:val="24"/>
        </w:rPr>
        <w:t xml:space="preserve"> in the dataset and the boxplot is created using the seaborn library for the given column the data outliers for the columns are any data</w:t>
      </w:r>
      <w:r w:rsidR="00EF7795" w:rsidRPr="002212B2">
        <w:rPr>
          <w:sz w:val="24"/>
          <w:szCs w:val="24"/>
        </w:rPr>
        <w:t xml:space="preserve"> </w:t>
      </w:r>
      <w:r w:rsidRPr="002212B2">
        <w:rPr>
          <w:sz w:val="24"/>
          <w:szCs w:val="24"/>
        </w:rPr>
        <w:t>points less than 25% and greater the 75% as a range of the outliers to be calculated.</w:t>
      </w:r>
    </w:p>
    <w:p w14:paraId="252FC7D8" w14:textId="753FF7C7" w:rsidR="00652E2C" w:rsidRPr="002212B2" w:rsidRDefault="00652E2C" w:rsidP="00191CE0">
      <w:pPr>
        <w:rPr>
          <w:sz w:val="24"/>
          <w:szCs w:val="24"/>
        </w:rPr>
      </w:pPr>
      <w:r w:rsidRPr="002212B2">
        <w:rPr>
          <w:sz w:val="24"/>
          <w:szCs w:val="24"/>
        </w:rPr>
        <w:t>Below is the function used to provide the number of outliers in the data.</w:t>
      </w:r>
    </w:p>
    <w:p w14:paraId="3EDFA5A5" w14:textId="77777777" w:rsidR="00652E2C" w:rsidRDefault="00652E2C" w:rsidP="00191CE0"/>
    <w:p w14:paraId="6EB48FE4" w14:textId="4DCD32E0" w:rsidR="000A2664" w:rsidRDefault="00F6397F" w:rsidP="000A2664">
      <w:r>
        <w:t>D</w:t>
      </w:r>
      <w:r w:rsidR="000A2664">
        <w:t xml:space="preserve">ef </w:t>
      </w:r>
      <w:proofErr w:type="spellStart"/>
      <w:r w:rsidR="00EB16B4">
        <w:t>LocatingO</w:t>
      </w:r>
      <w:r w:rsidR="000A2664">
        <w:t>utliers</w:t>
      </w:r>
      <w:proofErr w:type="spellEnd"/>
      <w:r w:rsidR="000A2664">
        <w:t>(</w:t>
      </w:r>
      <w:proofErr w:type="spellStart"/>
      <w:r w:rsidR="000A2664">
        <w:t>dataframe</w:t>
      </w:r>
      <w:proofErr w:type="spellEnd"/>
      <w:r w:rsidR="000A2664">
        <w:t>):</w:t>
      </w:r>
    </w:p>
    <w:p w14:paraId="20011C16" w14:textId="18C117A8" w:rsidR="000A2664" w:rsidRDefault="000A2664" w:rsidP="000A2664">
      <w:r>
        <w:t xml:space="preserve">    </w:t>
      </w:r>
      <w:r w:rsidR="00F6397F">
        <w:t>‘’’</w:t>
      </w:r>
    </w:p>
    <w:p w14:paraId="659F2E03" w14:textId="3105C04F" w:rsidR="000A2664" w:rsidRDefault="000A2664" w:rsidP="000A2664">
      <w:r>
        <w:t xml:space="preserve">    Description: Finds Outliers as per the percentile provided</w:t>
      </w:r>
    </w:p>
    <w:p w14:paraId="26B527DF" w14:textId="00D64489" w:rsidR="000A2664" w:rsidRDefault="000A2664" w:rsidP="000A2664">
      <w:r>
        <w:t xml:space="preserve">    </w:t>
      </w:r>
      <w:r w:rsidR="00F6397F">
        <w:t>‘’’</w:t>
      </w:r>
    </w:p>
    <w:p w14:paraId="0EC75661" w14:textId="79209825" w:rsidR="000A2664" w:rsidRDefault="000A2664" w:rsidP="000A2664">
      <w:r>
        <w:t xml:space="preserve">    </w:t>
      </w:r>
      <w:r w:rsidR="00F6397F">
        <w:t>I</w:t>
      </w:r>
      <w:r>
        <w:t>1=</w:t>
      </w:r>
      <w:proofErr w:type="spellStart"/>
      <w:r>
        <w:t>dataframe.quantile</w:t>
      </w:r>
      <w:proofErr w:type="spellEnd"/>
      <w:r>
        <w:t>(0.25)</w:t>
      </w:r>
    </w:p>
    <w:p w14:paraId="10497BD7" w14:textId="4114A823" w:rsidR="000A2664" w:rsidRDefault="000A2664" w:rsidP="000A2664">
      <w:r>
        <w:t xml:space="preserve">    </w:t>
      </w:r>
      <w:r w:rsidR="00F6397F">
        <w:t>I</w:t>
      </w:r>
      <w:r>
        <w:t>2=</w:t>
      </w:r>
      <w:proofErr w:type="spellStart"/>
      <w:r>
        <w:t>dataframe.quantile</w:t>
      </w:r>
      <w:proofErr w:type="spellEnd"/>
      <w:r>
        <w:t>(0.75)</w:t>
      </w:r>
    </w:p>
    <w:p w14:paraId="6E20AE36" w14:textId="7805B7BC" w:rsidR="000A2664" w:rsidRDefault="000A2664" w:rsidP="000A2664">
      <w:r>
        <w:t xml:space="preserve">    </w:t>
      </w:r>
      <w:proofErr w:type="spellStart"/>
      <w:r w:rsidR="00F7312C">
        <w:t>Range_Data</w:t>
      </w:r>
      <w:proofErr w:type="spellEnd"/>
      <w:r>
        <w:t>=</w:t>
      </w:r>
      <w:r w:rsidR="00F6397F">
        <w:t>I</w:t>
      </w:r>
      <w:r>
        <w:t>2-</w:t>
      </w:r>
      <w:r w:rsidR="00F6397F">
        <w:t>I</w:t>
      </w:r>
      <w:r>
        <w:t>1</w:t>
      </w:r>
    </w:p>
    <w:p w14:paraId="76C835EA" w14:textId="2F81E142" w:rsidR="000A2664" w:rsidRDefault="000A2664" w:rsidP="000A2664">
      <w:r>
        <w:t xml:space="preserve">    </w:t>
      </w:r>
      <w:proofErr w:type="spellStart"/>
      <w:r w:rsidR="002955CD">
        <w:t>Outlier_data</w:t>
      </w:r>
      <w:proofErr w:type="spellEnd"/>
      <w:r>
        <w:t xml:space="preserve"> = </w:t>
      </w:r>
      <w:proofErr w:type="spellStart"/>
      <w:r w:rsidR="003177C4">
        <w:t>dataframe</w:t>
      </w:r>
      <w:proofErr w:type="spellEnd"/>
      <w:r w:rsidR="003177C4">
        <w:t xml:space="preserve"> </w:t>
      </w:r>
      <w:r>
        <w:t>[((</w:t>
      </w:r>
      <w:proofErr w:type="spellStart"/>
      <w:r w:rsidR="003177C4">
        <w:t>dataframe</w:t>
      </w:r>
      <w:proofErr w:type="spellEnd"/>
      <w:r w:rsidR="003177C4">
        <w:t xml:space="preserve"> </w:t>
      </w:r>
      <w:proofErr w:type="gramStart"/>
      <w:r>
        <w:t>&lt;(</w:t>
      </w:r>
      <w:r w:rsidR="003177C4" w:rsidRPr="003177C4">
        <w:t xml:space="preserve"> </w:t>
      </w:r>
      <w:r w:rsidR="00F6397F">
        <w:t>I</w:t>
      </w:r>
      <w:proofErr w:type="gramEnd"/>
      <w:r w:rsidR="003177C4">
        <w:t>1</w:t>
      </w:r>
      <w:r>
        <w:t>-1.5*</w:t>
      </w:r>
      <w:r w:rsidR="002955CD" w:rsidRPr="002955CD">
        <w:t xml:space="preserve"> </w:t>
      </w:r>
      <w:proofErr w:type="spellStart"/>
      <w:r w:rsidR="002955CD">
        <w:t>Range_Data</w:t>
      </w:r>
      <w:proofErr w:type="spellEnd"/>
      <w:r>
        <w:t>)) | (</w:t>
      </w:r>
      <w:proofErr w:type="spellStart"/>
      <w:r w:rsidR="003177C4">
        <w:t>dataframe</w:t>
      </w:r>
      <w:proofErr w:type="spellEnd"/>
      <w:r w:rsidR="003177C4">
        <w:t xml:space="preserve"> </w:t>
      </w:r>
      <w:r>
        <w:t>&gt;(</w:t>
      </w:r>
      <w:r w:rsidR="003177C4" w:rsidRPr="003177C4">
        <w:t xml:space="preserve"> </w:t>
      </w:r>
      <w:r w:rsidR="00F6397F">
        <w:t>I</w:t>
      </w:r>
      <w:r w:rsidR="003177C4">
        <w:t>2</w:t>
      </w:r>
      <w:r>
        <w:t>+1.5*</w:t>
      </w:r>
      <w:r w:rsidR="002955CD" w:rsidRPr="002955CD">
        <w:t xml:space="preserve"> </w:t>
      </w:r>
      <w:proofErr w:type="spellStart"/>
      <w:r w:rsidR="002955CD">
        <w:t>Range_Data</w:t>
      </w:r>
      <w:proofErr w:type="spellEnd"/>
      <w:r>
        <w:t>)))]</w:t>
      </w:r>
    </w:p>
    <w:p w14:paraId="45B94502" w14:textId="04472DD0" w:rsidR="00652E2C" w:rsidRDefault="000A2664" w:rsidP="000A2664">
      <w:r>
        <w:t xml:space="preserve">    return </w:t>
      </w:r>
      <w:proofErr w:type="spellStart"/>
      <w:r w:rsidR="00F07494">
        <w:t>Outlier_data</w:t>
      </w:r>
      <w:proofErr w:type="spellEnd"/>
    </w:p>
    <w:p w14:paraId="39B52861" w14:textId="77777777" w:rsidR="00A507E5" w:rsidRDefault="00A507E5" w:rsidP="000A2664"/>
    <w:p w14:paraId="67A190C5" w14:textId="663DE095" w:rsidR="00191CE0" w:rsidRPr="00E72C5D" w:rsidRDefault="00E72C5D" w:rsidP="00E72C5D">
      <w:pPr>
        <w:pStyle w:val="Heading5"/>
      </w:pPr>
      <w:r>
        <w:t>4.</w:t>
      </w:r>
      <w:r w:rsidR="004E750C">
        <w:t>3</w:t>
      </w:r>
      <w:r>
        <w:t>.2</w:t>
      </w:r>
      <w:r w:rsidR="00C67898">
        <w:t xml:space="preserve"> </w:t>
      </w:r>
      <w:r w:rsidR="00191CE0" w:rsidRPr="00E72C5D">
        <w:t>Scatter Plot:</w:t>
      </w:r>
    </w:p>
    <w:p w14:paraId="274BA618" w14:textId="14C43354" w:rsidR="00191CE0" w:rsidRDefault="00191CE0" w:rsidP="00191CE0">
      <w:pPr>
        <w:rPr>
          <w:b/>
          <w:bCs/>
        </w:rPr>
      </w:pPr>
    </w:p>
    <w:p w14:paraId="217AA828" w14:textId="29AE98E0" w:rsidR="00CA5114" w:rsidRPr="002212B2" w:rsidRDefault="00191CE0" w:rsidP="00191CE0">
      <w:pPr>
        <w:rPr>
          <w:sz w:val="24"/>
          <w:szCs w:val="24"/>
        </w:rPr>
      </w:pPr>
      <w:r w:rsidRPr="002212B2">
        <w:rPr>
          <w:sz w:val="24"/>
          <w:szCs w:val="24"/>
        </w:rPr>
        <w:t>A scatter plot is created to identify the shape of the minority class as well as the majority class and to visualiz</w:t>
      </w:r>
      <w:r w:rsidR="00DD2FE6" w:rsidRPr="002212B2">
        <w:rPr>
          <w:sz w:val="24"/>
          <w:szCs w:val="24"/>
        </w:rPr>
        <w:t>e</w:t>
      </w:r>
      <w:r w:rsidRPr="002212B2">
        <w:rPr>
          <w:sz w:val="24"/>
          <w:szCs w:val="24"/>
        </w:rPr>
        <w:t xml:space="preserve"> the dataset along with the</w:t>
      </w:r>
      <w:r w:rsidR="00DD2FE6" w:rsidRPr="002212B2">
        <w:rPr>
          <w:sz w:val="24"/>
          <w:szCs w:val="24"/>
        </w:rPr>
        <w:t>ir</w:t>
      </w:r>
      <w:r w:rsidRPr="002212B2">
        <w:rPr>
          <w:sz w:val="24"/>
          <w:szCs w:val="24"/>
        </w:rPr>
        <w:t xml:space="preserve"> multiple overlap and separations.</w:t>
      </w:r>
      <w:r w:rsidR="00E459F3" w:rsidRPr="002212B2">
        <w:rPr>
          <w:sz w:val="24"/>
          <w:szCs w:val="24"/>
        </w:rPr>
        <w:t xml:space="preserve"> </w:t>
      </w:r>
    </w:p>
    <w:p w14:paraId="0684E84C" w14:textId="1C91D5EA" w:rsidR="00E459F3" w:rsidRDefault="00E459F3" w:rsidP="00191CE0">
      <w:pPr>
        <w:rPr>
          <w:i/>
          <w:iCs/>
        </w:rPr>
      </w:pPr>
      <w:r>
        <w:rPr>
          <w:i/>
          <w:iCs/>
        </w:rPr>
        <w:t>Note: outputs for the gi</w:t>
      </w:r>
      <w:r w:rsidR="00DD2FE6">
        <w:rPr>
          <w:i/>
          <w:iCs/>
        </w:rPr>
        <w:t>v</w:t>
      </w:r>
      <w:r>
        <w:rPr>
          <w:i/>
          <w:iCs/>
        </w:rPr>
        <w:t>en function are provided in section</w:t>
      </w:r>
      <w:r w:rsidR="00DD2FE6">
        <w:rPr>
          <w:i/>
          <w:iCs/>
        </w:rPr>
        <w:t>s</w:t>
      </w:r>
      <w:r>
        <w:rPr>
          <w:i/>
          <w:iCs/>
        </w:rPr>
        <w:t xml:space="preserve"> 4.1.1 and 4.1.2</w:t>
      </w:r>
      <w:r w:rsidR="00976551">
        <w:rPr>
          <w:i/>
          <w:iCs/>
        </w:rPr>
        <w:t>.</w:t>
      </w:r>
    </w:p>
    <w:p w14:paraId="6D5CF0AC" w14:textId="77777777" w:rsidR="00CA5114" w:rsidRPr="00E459F3" w:rsidRDefault="00CA5114" w:rsidP="00191CE0">
      <w:pPr>
        <w:rPr>
          <w:i/>
          <w:iCs/>
        </w:rPr>
      </w:pPr>
    </w:p>
    <w:p w14:paraId="3AA416D5" w14:textId="164C5E23" w:rsidR="00C61F56" w:rsidRPr="00A43A47" w:rsidRDefault="00C61F56" w:rsidP="00191CE0">
      <w:pPr>
        <w:rPr>
          <w:b/>
          <w:bCs/>
          <w:i/>
          <w:iCs/>
        </w:rPr>
      </w:pPr>
      <w:r w:rsidRPr="00A43A47">
        <w:rPr>
          <w:b/>
          <w:bCs/>
          <w:i/>
          <w:iCs/>
        </w:rPr>
        <w:t>The function to perform the following action is added below.</w:t>
      </w:r>
    </w:p>
    <w:p w14:paraId="1A00337E" w14:textId="036AB080" w:rsidR="00191CE0" w:rsidRDefault="00191CE0" w:rsidP="00191CE0">
      <w:pPr>
        <w:rPr>
          <w:b/>
          <w:bCs/>
        </w:rPr>
      </w:pPr>
    </w:p>
    <w:p w14:paraId="42C55498" w14:textId="14D82015" w:rsidR="002B4905" w:rsidRDefault="00F6397F" w:rsidP="002B4905">
      <w:r>
        <w:t>D</w:t>
      </w:r>
      <w:r w:rsidR="002B4905">
        <w:t xml:space="preserve">ef </w:t>
      </w:r>
      <w:proofErr w:type="spellStart"/>
      <w:r w:rsidR="002B4905">
        <w:t>PlotImbalanceDataset</w:t>
      </w:r>
      <w:proofErr w:type="spellEnd"/>
      <w:r w:rsidR="004408AA">
        <w:t xml:space="preserve"> </w:t>
      </w:r>
      <w:r w:rsidR="002B4905">
        <w:t>(</w:t>
      </w:r>
      <w:proofErr w:type="gramStart"/>
      <w:r w:rsidR="002B4905">
        <w:t>d</w:t>
      </w:r>
      <w:r w:rsidR="004E4857">
        <w:t>ata</w:t>
      </w:r>
      <w:r w:rsidR="004408AA">
        <w:t xml:space="preserve"> </w:t>
      </w:r>
      <w:r w:rsidR="002B4905">
        <w:t>:</w:t>
      </w:r>
      <w:proofErr w:type="gramEnd"/>
      <w:r w:rsidR="002B4905">
        <w:t xml:space="preserve"> </w:t>
      </w:r>
      <w:proofErr w:type="spellStart"/>
      <w:r w:rsidR="002B4905">
        <w:t>p</w:t>
      </w:r>
      <w:r w:rsidR="004E4857">
        <w:t>a</w:t>
      </w:r>
      <w:r w:rsidR="002B4905">
        <w:t>.DataFrame</w:t>
      </w:r>
      <w:proofErr w:type="spellEnd"/>
      <w:r w:rsidR="002B4905">
        <w:t>, x1</w:t>
      </w:r>
      <w:r w:rsidR="004408AA">
        <w:t xml:space="preserve"> </w:t>
      </w:r>
      <w:r w:rsidR="002B4905">
        <w:t>: str, x2</w:t>
      </w:r>
      <w:r w:rsidR="004408AA">
        <w:t xml:space="preserve"> </w:t>
      </w:r>
      <w:r w:rsidR="002B4905">
        <w:t>: str, y</w:t>
      </w:r>
      <w:r w:rsidR="004408AA">
        <w:t xml:space="preserve"> </w:t>
      </w:r>
      <w:r w:rsidR="002B4905">
        <w:t xml:space="preserve">: str, </w:t>
      </w:r>
      <w:proofErr w:type="spellStart"/>
      <w:r w:rsidR="002B4905">
        <w:t>Min</w:t>
      </w:r>
      <w:r w:rsidR="00DE4E86">
        <w:t>Plot</w:t>
      </w:r>
      <w:r w:rsidR="002B4905">
        <w:t>Limit</w:t>
      </w:r>
      <w:proofErr w:type="spellEnd"/>
      <w:r w:rsidR="004408AA">
        <w:t xml:space="preserve"> </w:t>
      </w:r>
      <w:r w:rsidR="002B4905">
        <w:t xml:space="preserve">: int, </w:t>
      </w:r>
      <w:proofErr w:type="spellStart"/>
      <w:r w:rsidR="002B4905">
        <w:t>Max</w:t>
      </w:r>
      <w:r w:rsidR="00DE4E86">
        <w:t>Plot</w:t>
      </w:r>
      <w:r w:rsidR="002B4905">
        <w:t>Limit</w:t>
      </w:r>
      <w:proofErr w:type="spellEnd"/>
      <w:r w:rsidR="004408AA">
        <w:t xml:space="preserve"> </w:t>
      </w:r>
      <w:r w:rsidR="002B4905">
        <w:t xml:space="preserve">: int, </w:t>
      </w:r>
      <w:proofErr w:type="spellStart"/>
      <w:r w:rsidR="004E4857">
        <w:t>Plot</w:t>
      </w:r>
      <w:r w:rsidR="002B4905">
        <w:t>title</w:t>
      </w:r>
      <w:proofErr w:type="spellEnd"/>
      <w:r w:rsidR="002B4905">
        <w:t xml:space="preserve">: str = </w:t>
      </w:r>
      <w:r>
        <w:t>‘</w:t>
      </w:r>
      <w:r w:rsidR="00E65FB6">
        <w:t xml:space="preserve"> </w:t>
      </w:r>
      <w:r>
        <w:t>‘</w:t>
      </w:r>
      <w:r w:rsidR="002B4905">
        <w:t xml:space="preserve">,save: bool = </w:t>
      </w:r>
      <w:proofErr w:type="spellStart"/>
      <w:r w:rsidR="002B4905">
        <w:t>False,c</w:t>
      </w:r>
      <w:proofErr w:type="spellEnd"/>
      <w:r w:rsidR="004408AA">
        <w:t xml:space="preserve"> </w:t>
      </w:r>
      <w:r w:rsidR="002B4905">
        <w:t>=</w:t>
      </w:r>
      <w:r w:rsidR="004408AA">
        <w:t xml:space="preserve"> </w:t>
      </w:r>
      <w:r>
        <w:t>‘</w:t>
      </w:r>
      <w:proofErr w:type="spellStart"/>
      <w:r w:rsidR="002B4905">
        <w:t>YlOrRd</w:t>
      </w:r>
      <w:proofErr w:type="spellEnd"/>
      <w:r>
        <w:t>’</w:t>
      </w:r>
      <w:r w:rsidR="002B4905">
        <w:t xml:space="preserve">, </w:t>
      </w:r>
      <w:proofErr w:type="spellStart"/>
      <w:r w:rsidR="002B4905">
        <w:t>figname</w:t>
      </w:r>
      <w:proofErr w:type="spellEnd"/>
      <w:r w:rsidR="004408AA">
        <w:t xml:space="preserve"> </w:t>
      </w:r>
      <w:r w:rsidR="002B4905">
        <w:t>=</w:t>
      </w:r>
      <w:r w:rsidR="004408AA">
        <w:t xml:space="preserve"> </w:t>
      </w:r>
      <w:r>
        <w:t>‘</w:t>
      </w:r>
      <w:r w:rsidR="00E67DCB">
        <w:t>Scatter</w:t>
      </w:r>
      <w:r w:rsidR="002B4905">
        <w:t>.png</w:t>
      </w:r>
      <w:r>
        <w:t>’</w:t>
      </w:r>
      <w:r w:rsidR="002B4905">
        <w:t>):</w:t>
      </w:r>
    </w:p>
    <w:p w14:paraId="274B1B9E" w14:textId="580249A0" w:rsidR="002B4905" w:rsidRDefault="002B4905" w:rsidP="002B4905">
      <w:r>
        <w:t xml:space="preserve">    </w:t>
      </w:r>
      <w:proofErr w:type="spellStart"/>
      <w:proofErr w:type="gramStart"/>
      <w:r>
        <w:t>plt.figure</w:t>
      </w:r>
      <w:proofErr w:type="spellEnd"/>
      <w:proofErr w:type="gramEnd"/>
      <w:r w:rsidR="004408AA">
        <w:t xml:space="preserve"> </w:t>
      </w:r>
      <w:r>
        <w:t>(</w:t>
      </w:r>
      <w:proofErr w:type="spellStart"/>
      <w:r>
        <w:t>figsize</w:t>
      </w:r>
      <w:proofErr w:type="spellEnd"/>
      <w:r w:rsidR="004408AA">
        <w:t xml:space="preserve"> </w:t>
      </w:r>
      <w:r>
        <w:t>=</w:t>
      </w:r>
      <w:r w:rsidR="004408AA">
        <w:t xml:space="preserve"> </w:t>
      </w:r>
      <w:r>
        <w:t>(6, 4))</w:t>
      </w:r>
    </w:p>
    <w:p w14:paraId="076F526B" w14:textId="351DF473" w:rsidR="002B4905" w:rsidRDefault="002B4905" w:rsidP="002B4905">
      <w:r>
        <w:t xml:space="preserve">    </w:t>
      </w:r>
      <w:proofErr w:type="spellStart"/>
      <w:proofErr w:type="gramStart"/>
      <w:r>
        <w:t>plt.scatter</w:t>
      </w:r>
      <w:proofErr w:type="spellEnd"/>
      <w:proofErr w:type="gramEnd"/>
      <w:r w:rsidR="004408AA">
        <w:t xml:space="preserve"> </w:t>
      </w:r>
      <w:r>
        <w:t>(x</w:t>
      </w:r>
      <w:r w:rsidR="004408AA">
        <w:t xml:space="preserve"> </w:t>
      </w:r>
      <w:r>
        <w:t>=</w:t>
      </w:r>
      <w:r w:rsidR="004408AA">
        <w:t xml:space="preserve"> </w:t>
      </w:r>
      <w:r>
        <w:t>d</w:t>
      </w:r>
      <w:r w:rsidR="001244AC">
        <w:t>ata</w:t>
      </w:r>
      <w:r w:rsidR="004408AA">
        <w:t xml:space="preserve"> </w:t>
      </w:r>
      <w:r>
        <w:t>[</w:t>
      </w:r>
      <w:r w:rsidR="004408AA">
        <w:t xml:space="preserve"> </w:t>
      </w:r>
      <w:r w:rsidR="001244AC">
        <w:t>data</w:t>
      </w:r>
      <w:r w:rsidR="004408AA">
        <w:t xml:space="preserve"> </w:t>
      </w:r>
      <w:r>
        <w:t>[y] == 0][x1], y</w:t>
      </w:r>
      <w:r w:rsidR="004408AA">
        <w:t xml:space="preserve"> </w:t>
      </w:r>
      <w:r>
        <w:t>=</w:t>
      </w:r>
      <w:r w:rsidR="004408AA">
        <w:t xml:space="preserve"> </w:t>
      </w:r>
      <w:r>
        <w:t>d</w:t>
      </w:r>
      <w:r w:rsidR="001244AC">
        <w:t>ata</w:t>
      </w:r>
      <w:r w:rsidR="004408AA">
        <w:t xml:space="preserve"> </w:t>
      </w:r>
      <w:r>
        <w:t>[</w:t>
      </w:r>
      <w:r w:rsidR="004408AA">
        <w:t xml:space="preserve"> </w:t>
      </w:r>
      <w:r>
        <w:t>d</w:t>
      </w:r>
      <w:r w:rsidR="001244AC">
        <w:t>ata</w:t>
      </w:r>
      <w:r w:rsidR="004408AA">
        <w:t xml:space="preserve"> </w:t>
      </w:r>
      <w:r>
        <w:t>[y] == 0][x2], label</w:t>
      </w:r>
      <w:r w:rsidR="004408AA">
        <w:t xml:space="preserve"> </w:t>
      </w:r>
      <w:r>
        <w:t>=</w:t>
      </w:r>
      <w:r w:rsidR="004408AA">
        <w:t xml:space="preserve"> </w:t>
      </w:r>
      <w:r w:rsidR="00F6397F">
        <w:t>‘</w:t>
      </w:r>
      <w:r w:rsidR="00EE4856">
        <w:t>Majority Class</w:t>
      </w:r>
      <w:r w:rsidR="00F6397F">
        <w:t>’</w:t>
      </w:r>
      <w:r>
        <w:t>, c</w:t>
      </w:r>
      <w:r w:rsidR="004408AA">
        <w:t xml:space="preserve"> </w:t>
      </w:r>
      <w:r>
        <w:t>=</w:t>
      </w:r>
      <w:r w:rsidR="004408AA">
        <w:t xml:space="preserve"> </w:t>
      </w:r>
      <w:r w:rsidR="00F6397F">
        <w:t>‘</w:t>
      </w:r>
      <w:r>
        <w:t>yellow</w:t>
      </w:r>
      <w:r w:rsidR="00F6397F">
        <w:t>’</w:t>
      </w:r>
      <w:r>
        <w:t>,</w:t>
      </w:r>
      <w:r w:rsidR="004408AA">
        <w:t xml:space="preserve"> </w:t>
      </w:r>
      <w:proofErr w:type="spellStart"/>
      <w:r>
        <w:t>edgecolors</w:t>
      </w:r>
      <w:proofErr w:type="spellEnd"/>
      <w:r w:rsidR="004408AA">
        <w:t xml:space="preserve"> </w:t>
      </w:r>
      <w:r>
        <w:t>=</w:t>
      </w:r>
      <w:r w:rsidR="004408AA">
        <w:t xml:space="preserve"> </w:t>
      </w:r>
      <w:r w:rsidR="00F6397F">
        <w:t>‘</w:t>
      </w:r>
      <w:r>
        <w:t>black</w:t>
      </w:r>
      <w:r w:rsidR="00F6397F">
        <w:t>’</w:t>
      </w:r>
      <w:r>
        <w:t>)</w:t>
      </w:r>
    </w:p>
    <w:p w14:paraId="54B99A6D" w14:textId="36ADCCB3" w:rsidR="002B4905" w:rsidRDefault="002B4905" w:rsidP="002B4905">
      <w:r>
        <w:t xml:space="preserve">    </w:t>
      </w:r>
      <w:proofErr w:type="spellStart"/>
      <w:proofErr w:type="gramStart"/>
      <w:r>
        <w:t>plt.scatter</w:t>
      </w:r>
      <w:proofErr w:type="spellEnd"/>
      <w:proofErr w:type="gramEnd"/>
      <w:r w:rsidR="004408AA">
        <w:t xml:space="preserve"> </w:t>
      </w:r>
      <w:r>
        <w:t>(x</w:t>
      </w:r>
      <w:r w:rsidR="004408AA">
        <w:t xml:space="preserve"> </w:t>
      </w:r>
      <w:r>
        <w:t>=</w:t>
      </w:r>
      <w:r w:rsidR="004408AA">
        <w:t xml:space="preserve"> </w:t>
      </w:r>
      <w:r>
        <w:t>d</w:t>
      </w:r>
      <w:r w:rsidR="00AA2610">
        <w:t>at</w:t>
      </w:r>
      <w:r w:rsidR="004408AA">
        <w:t xml:space="preserve">a </w:t>
      </w:r>
      <w:r>
        <w:t>[</w:t>
      </w:r>
      <w:r w:rsidR="004408AA">
        <w:t xml:space="preserve"> </w:t>
      </w:r>
      <w:r>
        <w:t>d</w:t>
      </w:r>
      <w:r w:rsidR="00AA2610">
        <w:t>ata</w:t>
      </w:r>
      <w:r w:rsidR="004408AA">
        <w:t xml:space="preserve"> </w:t>
      </w:r>
      <w:r>
        <w:t>[y] == 1][x1], y=d</w:t>
      </w:r>
      <w:r w:rsidR="00AA2610">
        <w:t>ata</w:t>
      </w:r>
      <w:r w:rsidR="004408AA">
        <w:t xml:space="preserve"> </w:t>
      </w:r>
      <w:r>
        <w:t>[</w:t>
      </w:r>
      <w:r w:rsidR="004408AA">
        <w:t xml:space="preserve"> </w:t>
      </w:r>
      <w:r>
        <w:t>d</w:t>
      </w:r>
      <w:r w:rsidR="00AA2610">
        <w:t>ata</w:t>
      </w:r>
      <w:r w:rsidR="004408AA">
        <w:t xml:space="preserve"> </w:t>
      </w:r>
      <w:r>
        <w:t>[y] == 1][x2], label</w:t>
      </w:r>
      <w:r w:rsidR="004408AA">
        <w:t xml:space="preserve"> </w:t>
      </w:r>
      <w:r>
        <w:t>=</w:t>
      </w:r>
      <w:r w:rsidR="004408AA">
        <w:t xml:space="preserve"> </w:t>
      </w:r>
      <w:r w:rsidR="00F6397F">
        <w:t>‘</w:t>
      </w:r>
      <w:r w:rsidR="00EE4856">
        <w:t>Minority</w:t>
      </w:r>
      <w:r w:rsidR="00CC4A43">
        <w:t xml:space="preserve"> </w:t>
      </w:r>
      <w:r w:rsidR="00EE4856">
        <w:t>Class</w:t>
      </w:r>
      <w:r w:rsidR="00F6397F">
        <w:t>’</w:t>
      </w:r>
      <w:r>
        <w:t>,</w:t>
      </w:r>
      <w:r w:rsidR="00CC4A43">
        <w:t xml:space="preserve"> </w:t>
      </w:r>
      <w:r>
        <w:t>c</w:t>
      </w:r>
      <w:r w:rsidR="004408AA">
        <w:t xml:space="preserve"> </w:t>
      </w:r>
      <w:r>
        <w:t>=</w:t>
      </w:r>
      <w:r w:rsidR="004408AA">
        <w:t xml:space="preserve"> </w:t>
      </w:r>
      <w:r w:rsidR="00F6397F">
        <w:t>‘</w:t>
      </w:r>
      <w:r>
        <w:t>gray</w:t>
      </w:r>
      <w:r w:rsidR="00F6397F">
        <w:t>’</w:t>
      </w:r>
      <w:r>
        <w:t>,</w:t>
      </w:r>
      <w:r w:rsidR="004408AA">
        <w:t xml:space="preserve"> </w:t>
      </w:r>
      <w:proofErr w:type="spellStart"/>
      <w:r>
        <w:t>edgecolors</w:t>
      </w:r>
      <w:proofErr w:type="spellEnd"/>
      <w:r w:rsidR="004408AA">
        <w:t xml:space="preserve"> </w:t>
      </w:r>
      <w:r>
        <w:t>=</w:t>
      </w:r>
      <w:r w:rsidR="004408AA">
        <w:t xml:space="preserve"> </w:t>
      </w:r>
      <w:r w:rsidR="00F6397F">
        <w:t>‘</w:t>
      </w:r>
      <w:r>
        <w:t>black</w:t>
      </w:r>
      <w:r w:rsidR="00F6397F">
        <w:t>’</w:t>
      </w:r>
      <w:r>
        <w:t>)</w:t>
      </w:r>
    </w:p>
    <w:p w14:paraId="6F663358" w14:textId="63130545" w:rsidR="002B4905" w:rsidRDefault="002B4905" w:rsidP="002B4905">
      <w:r>
        <w:t xml:space="preserve">    </w:t>
      </w:r>
      <w:proofErr w:type="spellStart"/>
      <w:proofErr w:type="gramStart"/>
      <w:r>
        <w:t>plt.title</w:t>
      </w:r>
      <w:proofErr w:type="spellEnd"/>
      <w:proofErr w:type="gramEnd"/>
      <w:r w:rsidR="004408AA">
        <w:t xml:space="preserve"> </w:t>
      </w:r>
      <w:r>
        <w:t>(</w:t>
      </w:r>
      <w:proofErr w:type="spellStart"/>
      <w:r w:rsidR="004E4857">
        <w:t>Plot</w:t>
      </w:r>
      <w:r>
        <w:t>title</w:t>
      </w:r>
      <w:proofErr w:type="spellEnd"/>
      <w:r>
        <w:t xml:space="preserve">, </w:t>
      </w:r>
      <w:proofErr w:type="spellStart"/>
      <w:r>
        <w:t>fontsize</w:t>
      </w:r>
      <w:proofErr w:type="spellEnd"/>
      <w:r w:rsidR="004408AA">
        <w:t xml:space="preserve"> </w:t>
      </w:r>
      <w:r>
        <w:t>=</w:t>
      </w:r>
      <w:r w:rsidR="004408AA">
        <w:t xml:space="preserve"> </w:t>
      </w:r>
      <w:r>
        <w:t>1</w:t>
      </w:r>
      <w:r w:rsidR="00576952">
        <w:t>2</w:t>
      </w:r>
      <w:r>
        <w:t>)</w:t>
      </w:r>
    </w:p>
    <w:p w14:paraId="3ECC9873" w14:textId="764FF0F0" w:rsidR="002B4905" w:rsidRDefault="002B4905" w:rsidP="002B4905">
      <w:r>
        <w:t xml:space="preserve">    </w:t>
      </w:r>
      <w:proofErr w:type="spellStart"/>
      <w:proofErr w:type="gramStart"/>
      <w:r>
        <w:t>plt.xlabel</w:t>
      </w:r>
      <w:proofErr w:type="spellEnd"/>
      <w:proofErr w:type="gramEnd"/>
      <w:r w:rsidR="004408AA">
        <w:t xml:space="preserve"> </w:t>
      </w:r>
      <w:r>
        <w:t xml:space="preserve">(x1, </w:t>
      </w:r>
      <w:proofErr w:type="spellStart"/>
      <w:r>
        <w:t>fontsize</w:t>
      </w:r>
      <w:proofErr w:type="spellEnd"/>
      <w:r>
        <w:t xml:space="preserve"> = 1</w:t>
      </w:r>
      <w:r w:rsidR="00576952">
        <w:t>2</w:t>
      </w:r>
      <w:r>
        <w:t>)</w:t>
      </w:r>
    </w:p>
    <w:p w14:paraId="4A0159C1" w14:textId="3801CA68" w:rsidR="002B4905" w:rsidRDefault="002B4905" w:rsidP="002B4905">
      <w:r>
        <w:t xml:space="preserve">    </w:t>
      </w:r>
      <w:proofErr w:type="spellStart"/>
      <w:proofErr w:type="gramStart"/>
      <w:r>
        <w:t>plt.ylabel</w:t>
      </w:r>
      <w:proofErr w:type="spellEnd"/>
      <w:proofErr w:type="gramEnd"/>
      <w:r w:rsidR="004408AA">
        <w:t xml:space="preserve"> </w:t>
      </w:r>
      <w:r>
        <w:t xml:space="preserve">(x2, </w:t>
      </w:r>
      <w:proofErr w:type="spellStart"/>
      <w:r>
        <w:t>fontsize</w:t>
      </w:r>
      <w:proofErr w:type="spellEnd"/>
      <w:r>
        <w:t xml:space="preserve"> = 1</w:t>
      </w:r>
      <w:r w:rsidR="00576952">
        <w:t>2</w:t>
      </w:r>
      <w:r>
        <w:t>)</w:t>
      </w:r>
    </w:p>
    <w:p w14:paraId="30DD231F" w14:textId="571212E9" w:rsidR="002B4905" w:rsidRDefault="002B4905" w:rsidP="002B4905">
      <w:r>
        <w:t xml:space="preserve">    </w:t>
      </w:r>
      <w:proofErr w:type="spellStart"/>
      <w:proofErr w:type="gramStart"/>
      <w:r>
        <w:t>plt.xlim</w:t>
      </w:r>
      <w:proofErr w:type="spellEnd"/>
      <w:proofErr w:type="gramEnd"/>
      <w:r w:rsidR="004408AA">
        <w:t xml:space="preserve"> </w:t>
      </w:r>
      <w:r>
        <w:t>(</w:t>
      </w:r>
      <w:proofErr w:type="spellStart"/>
      <w:r>
        <w:t>Min</w:t>
      </w:r>
      <w:r w:rsidR="00491672">
        <w:t>Plot</w:t>
      </w:r>
      <w:r>
        <w:t>Limit</w:t>
      </w:r>
      <w:proofErr w:type="spellEnd"/>
      <w:r>
        <w:t xml:space="preserve">, </w:t>
      </w:r>
      <w:proofErr w:type="spellStart"/>
      <w:r>
        <w:t>Max</w:t>
      </w:r>
      <w:r w:rsidR="00491672">
        <w:t>Plot</w:t>
      </w:r>
      <w:r>
        <w:t>Limit</w:t>
      </w:r>
      <w:proofErr w:type="spellEnd"/>
      <w:r>
        <w:t>)</w:t>
      </w:r>
    </w:p>
    <w:p w14:paraId="2E992638" w14:textId="1DA827F8" w:rsidR="002B4905" w:rsidRDefault="002B4905" w:rsidP="002B4905">
      <w:r>
        <w:t xml:space="preserve">    </w:t>
      </w:r>
      <w:proofErr w:type="spellStart"/>
      <w:proofErr w:type="gramStart"/>
      <w:r>
        <w:t>plt.ylim</w:t>
      </w:r>
      <w:proofErr w:type="spellEnd"/>
      <w:proofErr w:type="gramEnd"/>
      <w:r w:rsidR="004408AA">
        <w:t xml:space="preserve"> </w:t>
      </w:r>
      <w:r>
        <w:t>(</w:t>
      </w:r>
      <w:proofErr w:type="spellStart"/>
      <w:r>
        <w:t>Min</w:t>
      </w:r>
      <w:r w:rsidR="00491672">
        <w:t>Plot</w:t>
      </w:r>
      <w:r>
        <w:t>Limit</w:t>
      </w:r>
      <w:proofErr w:type="spellEnd"/>
      <w:r>
        <w:t xml:space="preserve">, </w:t>
      </w:r>
      <w:proofErr w:type="spellStart"/>
      <w:r>
        <w:t>Max</w:t>
      </w:r>
      <w:r w:rsidR="00491672">
        <w:t>Plot</w:t>
      </w:r>
      <w:r>
        <w:t>Limit</w:t>
      </w:r>
      <w:proofErr w:type="spellEnd"/>
      <w:r>
        <w:t>)</w:t>
      </w:r>
    </w:p>
    <w:p w14:paraId="445BF089" w14:textId="77777777" w:rsidR="002B4905" w:rsidRDefault="002B4905" w:rsidP="002B4905">
      <w:r>
        <w:t xml:space="preserve">    </w:t>
      </w:r>
      <w:proofErr w:type="spellStart"/>
      <w:proofErr w:type="gramStart"/>
      <w:r>
        <w:t>plt.legend</w:t>
      </w:r>
      <w:proofErr w:type="spellEnd"/>
      <w:proofErr w:type="gramEnd"/>
      <w:r>
        <w:t>()</w:t>
      </w:r>
    </w:p>
    <w:p w14:paraId="16278878" w14:textId="77777777" w:rsidR="002B4905" w:rsidRDefault="002B4905" w:rsidP="002B4905">
      <w:r>
        <w:t xml:space="preserve">    if save:</w:t>
      </w:r>
    </w:p>
    <w:p w14:paraId="05AB2F20" w14:textId="655CB10F" w:rsidR="002B4905" w:rsidRDefault="002B4905" w:rsidP="002B4905">
      <w:r>
        <w:t xml:space="preserve">        </w:t>
      </w:r>
      <w:proofErr w:type="spellStart"/>
      <w:proofErr w:type="gramStart"/>
      <w:r>
        <w:t>plt.savefig</w:t>
      </w:r>
      <w:proofErr w:type="spellEnd"/>
      <w:proofErr w:type="gramEnd"/>
      <w:r w:rsidR="001676C1">
        <w:t xml:space="preserve"> </w:t>
      </w:r>
      <w:r>
        <w:t>(</w:t>
      </w:r>
      <w:proofErr w:type="spellStart"/>
      <w:r>
        <w:t>figname</w:t>
      </w:r>
      <w:proofErr w:type="spellEnd"/>
      <w:r>
        <w:t>, dpi</w:t>
      </w:r>
      <w:r w:rsidR="001676C1">
        <w:t xml:space="preserve"> </w:t>
      </w:r>
      <w:r>
        <w:t>=</w:t>
      </w:r>
      <w:r w:rsidR="001676C1">
        <w:t xml:space="preserve"> </w:t>
      </w:r>
      <w:r>
        <w:t xml:space="preserve">300, </w:t>
      </w:r>
      <w:proofErr w:type="spellStart"/>
      <w:r>
        <w:t>bbox_inches</w:t>
      </w:r>
      <w:proofErr w:type="spellEnd"/>
      <w:r w:rsidR="001676C1">
        <w:t xml:space="preserve"> </w:t>
      </w:r>
      <w:r>
        <w:t>=</w:t>
      </w:r>
      <w:r w:rsidR="001676C1">
        <w:t xml:space="preserve"> </w:t>
      </w:r>
      <w:r w:rsidR="00F6397F">
        <w:t>‘</w:t>
      </w:r>
      <w:r>
        <w:t>tight</w:t>
      </w:r>
      <w:r w:rsidR="00F6397F">
        <w:t>’</w:t>
      </w:r>
      <w:r>
        <w:t xml:space="preserve">, </w:t>
      </w:r>
      <w:proofErr w:type="spellStart"/>
      <w:r>
        <w:t>pad_inches</w:t>
      </w:r>
      <w:proofErr w:type="spellEnd"/>
      <w:r w:rsidR="001676C1">
        <w:t xml:space="preserve"> </w:t>
      </w:r>
      <w:r>
        <w:t>=</w:t>
      </w:r>
      <w:r w:rsidR="001676C1">
        <w:t xml:space="preserve"> </w:t>
      </w:r>
      <w:r w:rsidR="00517BC4">
        <w:t>1</w:t>
      </w:r>
      <w:r>
        <w:t>)</w:t>
      </w:r>
    </w:p>
    <w:p w14:paraId="2F01DD97" w14:textId="133B95B3" w:rsidR="002B4905" w:rsidRPr="002B4905" w:rsidRDefault="002B4905" w:rsidP="002B4905">
      <w:r>
        <w:t xml:space="preserve">    </w:t>
      </w:r>
      <w:proofErr w:type="spellStart"/>
      <w:proofErr w:type="gramStart"/>
      <w:r>
        <w:t>plt.show</w:t>
      </w:r>
      <w:proofErr w:type="spellEnd"/>
      <w:proofErr w:type="gramEnd"/>
      <w:r>
        <w:t>()</w:t>
      </w:r>
    </w:p>
    <w:p w14:paraId="72E89826" w14:textId="77777777" w:rsidR="00E72C5D" w:rsidRDefault="00E72C5D" w:rsidP="00E72C5D">
      <w:pPr>
        <w:rPr>
          <w:b/>
          <w:bCs/>
        </w:rPr>
      </w:pPr>
    </w:p>
    <w:p w14:paraId="56368829" w14:textId="483CAAFE" w:rsidR="00191CE0" w:rsidRPr="00E72C5D" w:rsidRDefault="00E72C5D" w:rsidP="00E72C5D">
      <w:pPr>
        <w:pStyle w:val="Heading5"/>
      </w:pPr>
      <w:r>
        <w:t>4.</w:t>
      </w:r>
      <w:r w:rsidR="004E750C">
        <w:t>3</w:t>
      </w:r>
      <w:r>
        <w:t xml:space="preserve">.3 </w:t>
      </w:r>
      <w:r w:rsidR="00191CE0" w:rsidRPr="00E72C5D">
        <w:t>Oversampling Scatter Plot:</w:t>
      </w:r>
    </w:p>
    <w:p w14:paraId="4B7C19ED" w14:textId="6B907F8B" w:rsidR="00A8467B" w:rsidRDefault="00A8467B" w:rsidP="00A8467B">
      <w:pPr>
        <w:rPr>
          <w:b/>
          <w:bCs/>
        </w:rPr>
      </w:pPr>
    </w:p>
    <w:p w14:paraId="2179E21F" w14:textId="4445347A" w:rsidR="00A8467B" w:rsidRPr="00713A90" w:rsidRDefault="00A8467B" w:rsidP="00A8467B">
      <w:pPr>
        <w:rPr>
          <w:sz w:val="24"/>
          <w:szCs w:val="24"/>
        </w:rPr>
      </w:pPr>
      <w:r>
        <w:t xml:space="preserve"> </w:t>
      </w:r>
      <w:r w:rsidRPr="00713A90">
        <w:rPr>
          <w:sz w:val="24"/>
          <w:szCs w:val="24"/>
        </w:rPr>
        <w:t xml:space="preserve">A function to create </w:t>
      </w:r>
      <w:r w:rsidR="008F703C" w:rsidRPr="00713A90">
        <w:rPr>
          <w:sz w:val="24"/>
          <w:szCs w:val="24"/>
        </w:rPr>
        <w:t xml:space="preserve">a </w:t>
      </w:r>
      <w:r w:rsidRPr="00713A90">
        <w:rPr>
          <w:sz w:val="24"/>
          <w:szCs w:val="24"/>
        </w:rPr>
        <w:t xml:space="preserve">scatter plot </w:t>
      </w:r>
      <w:r w:rsidR="008F703C" w:rsidRPr="00713A90">
        <w:rPr>
          <w:sz w:val="24"/>
          <w:szCs w:val="24"/>
        </w:rPr>
        <w:t>is used to produce</w:t>
      </w:r>
      <w:r w:rsidRPr="00713A90">
        <w:rPr>
          <w:sz w:val="24"/>
          <w:szCs w:val="24"/>
        </w:rPr>
        <w:t xml:space="preserve"> the plot </w:t>
      </w:r>
      <w:r w:rsidR="008F703C" w:rsidRPr="00713A90">
        <w:rPr>
          <w:sz w:val="24"/>
          <w:szCs w:val="24"/>
        </w:rPr>
        <w:t xml:space="preserve">of </w:t>
      </w:r>
      <w:r w:rsidRPr="00713A90">
        <w:rPr>
          <w:sz w:val="24"/>
          <w:szCs w:val="24"/>
        </w:rPr>
        <w:t xml:space="preserve">the newly generated points from the oversampling algorithms </w:t>
      </w:r>
      <w:proofErr w:type="gramStart"/>
      <w:r w:rsidR="009855C7" w:rsidRPr="00713A90">
        <w:rPr>
          <w:sz w:val="24"/>
          <w:szCs w:val="24"/>
        </w:rPr>
        <w:t>i.e.</w:t>
      </w:r>
      <w:proofErr w:type="gramEnd"/>
      <w:r w:rsidRPr="00713A90">
        <w:rPr>
          <w:sz w:val="24"/>
          <w:szCs w:val="24"/>
        </w:rPr>
        <w:t xml:space="preserve"> from SMOTE, ADASYN, and Proposed algorithm (SVM Oversampling).</w:t>
      </w:r>
      <w:r w:rsidR="003548F0" w:rsidRPr="00713A90">
        <w:rPr>
          <w:sz w:val="24"/>
          <w:szCs w:val="24"/>
        </w:rPr>
        <w:t xml:space="preserve"> Furthermore, </w:t>
      </w:r>
      <w:r w:rsidR="009855C7" w:rsidRPr="00713A90">
        <w:rPr>
          <w:sz w:val="24"/>
          <w:szCs w:val="24"/>
        </w:rPr>
        <w:t>this</w:t>
      </w:r>
      <w:r w:rsidR="003548F0" w:rsidRPr="00713A90">
        <w:rPr>
          <w:sz w:val="24"/>
          <w:szCs w:val="24"/>
        </w:rPr>
        <w:t xml:space="preserve"> output would give us insi</w:t>
      </w:r>
      <w:r w:rsidR="008F703C" w:rsidRPr="00713A90">
        <w:rPr>
          <w:sz w:val="24"/>
          <w:szCs w:val="24"/>
        </w:rPr>
        <w:t>ght</w:t>
      </w:r>
      <w:r w:rsidR="003548F0" w:rsidRPr="00713A90">
        <w:rPr>
          <w:sz w:val="24"/>
          <w:szCs w:val="24"/>
        </w:rPr>
        <w:t xml:space="preserve"> and let us understand how </w:t>
      </w:r>
      <w:r w:rsidR="008F703C" w:rsidRPr="00713A90">
        <w:rPr>
          <w:sz w:val="24"/>
          <w:szCs w:val="24"/>
        </w:rPr>
        <w:t xml:space="preserve">the </w:t>
      </w:r>
      <w:r w:rsidR="003548F0" w:rsidRPr="00713A90">
        <w:rPr>
          <w:sz w:val="24"/>
          <w:szCs w:val="24"/>
        </w:rPr>
        <w:t>proposed algorithm is working when compare</w:t>
      </w:r>
      <w:r w:rsidR="008F703C" w:rsidRPr="00713A90">
        <w:rPr>
          <w:sz w:val="24"/>
          <w:szCs w:val="24"/>
        </w:rPr>
        <w:t>d</w:t>
      </w:r>
      <w:r w:rsidR="003548F0" w:rsidRPr="00713A90">
        <w:rPr>
          <w:sz w:val="24"/>
          <w:szCs w:val="24"/>
        </w:rPr>
        <w:t xml:space="preserve"> to SMOTE and ADASYN. While giving us the idea of where the newly generated points are created in a </w:t>
      </w:r>
      <w:r w:rsidR="009855C7" w:rsidRPr="00713A90">
        <w:rPr>
          <w:sz w:val="24"/>
          <w:szCs w:val="24"/>
        </w:rPr>
        <w:t>2-Dimensional</w:t>
      </w:r>
      <w:r w:rsidR="003548F0" w:rsidRPr="00713A90">
        <w:rPr>
          <w:sz w:val="24"/>
          <w:szCs w:val="24"/>
        </w:rPr>
        <w:t xml:space="preserve"> space.</w:t>
      </w:r>
    </w:p>
    <w:p w14:paraId="720A3C48" w14:textId="77777777" w:rsidR="000F608D" w:rsidRDefault="000F608D" w:rsidP="00A8467B">
      <w:pPr>
        <w:rPr>
          <w:i/>
          <w:iCs/>
        </w:rPr>
      </w:pPr>
    </w:p>
    <w:p w14:paraId="3B691936" w14:textId="1DA84FC3" w:rsidR="003548F0" w:rsidRPr="000F608D" w:rsidRDefault="000F608D" w:rsidP="00A8467B">
      <w:pPr>
        <w:rPr>
          <w:i/>
          <w:iCs/>
        </w:rPr>
      </w:pPr>
      <w:r>
        <w:rPr>
          <w:i/>
          <w:iCs/>
        </w:rPr>
        <w:t>Note: Plots from the following functions are provided in sections 4.3 and 4.4</w:t>
      </w:r>
      <w:r w:rsidR="00871468">
        <w:rPr>
          <w:i/>
          <w:iCs/>
        </w:rPr>
        <w:t>.</w:t>
      </w:r>
    </w:p>
    <w:p w14:paraId="6A97BF1B" w14:textId="77777777" w:rsidR="000F608D" w:rsidRPr="00713A90" w:rsidRDefault="000F608D" w:rsidP="00A8467B">
      <w:pPr>
        <w:rPr>
          <w:sz w:val="24"/>
          <w:szCs w:val="24"/>
        </w:rPr>
      </w:pPr>
    </w:p>
    <w:p w14:paraId="7C3C755C" w14:textId="78CC2346" w:rsidR="00217C92" w:rsidRPr="00713A90" w:rsidRDefault="003548F0" w:rsidP="00A8467B">
      <w:pPr>
        <w:rPr>
          <w:b/>
          <w:bCs/>
          <w:sz w:val="24"/>
          <w:szCs w:val="24"/>
        </w:rPr>
      </w:pPr>
      <w:r w:rsidRPr="00713A90">
        <w:rPr>
          <w:b/>
          <w:bCs/>
          <w:sz w:val="24"/>
          <w:szCs w:val="24"/>
        </w:rPr>
        <w:t>The function to perform the following action is provided below</w:t>
      </w:r>
      <w:r w:rsidR="004E67A1">
        <w:rPr>
          <w:b/>
          <w:bCs/>
          <w:sz w:val="24"/>
          <w:szCs w:val="24"/>
        </w:rPr>
        <w:t>:</w:t>
      </w:r>
    </w:p>
    <w:p w14:paraId="6DB98831" w14:textId="04C7BA54" w:rsidR="00217C92" w:rsidRDefault="00F6397F" w:rsidP="00217C92">
      <w:r>
        <w:t>D</w:t>
      </w:r>
      <w:r w:rsidR="00217C92">
        <w:t xml:space="preserve">ef </w:t>
      </w:r>
      <w:proofErr w:type="spellStart"/>
      <w:r w:rsidR="00217C92">
        <w:t>Plot_Newly_Genrated_points</w:t>
      </w:r>
      <w:proofErr w:type="spellEnd"/>
      <w:r w:rsidR="00217C92">
        <w:t xml:space="preserve"> (d</w:t>
      </w:r>
      <w:r w:rsidR="00C07C5D">
        <w:t>ata</w:t>
      </w:r>
      <w:r w:rsidR="00217C92">
        <w:t xml:space="preserve">: </w:t>
      </w:r>
      <w:proofErr w:type="spellStart"/>
      <w:proofErr w:type="gramStart"/>
      <w:r w:rsidR="00217C92">
        <w:t>p</w:t>
      </w:r>
      <w:r w:rsidR="00C07C5D">
        <w:t>a</w:t>
      </w:r>
      <w:r w:rsidR="00217C92">
        <w:t>.DataFrame</w:t>
      </w:r>
      <w:proofErr w:type="spellEnd"/>
      <w:proofErr w:type="gramEnd"/>
      <w:r w:rsidR="00217C92">
        <w:t>, x1: str, x2</w:t>
      </w:r>
      <w:r w:rsidR="009C3950">
        <w:t xml:space="preserve"> </w:t>
      </w:r>
      <w:r w:rsidR="00217C92">
        <w:t>: str, y</w:t>
      </w:r>
      <w:r w:rsidR="009C3950">
        <w:t xml:space="preserve"> </w:t>
      </w:r>
      <w:r w:rsidR="00217C92">
        <w:t xml:space="preserve">: str, </w:t>
      </w:r>
      <w:proofErr w:type="spellStart"/>
      <w:r w:rsidR="00217C92">
        <w:t>Min</w:t>
      </w:r>
      <w:r w:rsidR="00C07C5D">
        <w:t>Plot</w:t>
      </w:r>
      <w:r w:rsidR="00217C92">
        <w:t>Limit</w:t>
      </w:r>
      <w:proofErr w:type="spellEnd"/>
      <w:r w:rsidR="009C3950">
        <w:t xml:space="preserve"> </w:t>
      </w:r>
      <w:r w:rsidR="00217C92">
        <w:t xml:space="preserve">: int, </w:t>
      </w:r>
      <w:proofErr w:type="spellStart"/>
      <w:r w:rsidR="00217C92">
        <w:t>Max</w:t>
      </w:r>
      <w:r w:rsidR="00C07C5D">
        <w:t>Plot</w:t>
      </w:r>
      <w:r w:rsidR="00217C92">
        <w:t>Limit</w:t>
      </w:r>
      <w:proofErr w:type="spellEnd"/>
      <w:r w:rsidR="00CA3A15">
        <w:t xml:space="preserve"> </w:t>
      </w:r>
      <w:r w:rsidR="00217C92">
        <w:t xml:space="preserve">: int, title: str = </w:t>
      </w:r>
      <w:r>
        <w:t>‘</w:t>
      </w:r>
      <w:r w:rsidR="00792DB4">
        <w:t xml:space="preserve"> </w:t>
      </w:r>
      <w:r>
        <w:t>‘</w:t>
      </w:r>
      <w:r w:rsidR="00217C92">
        <w:t xml:space="preserve">,save: bool = </w:t>
      </w:r>
      <w:proofErr w:type="spellStart"/>
      <w:r w:rsidR="00217C92">
        <w:t>False,c</w:t>
      </w:r>
      <w:proofErr w:type="spellEnd"/>
      <w:r w:rsidR="009C3950">
        <w:t xml:space="preserve"> </w:t>
      </w:r>
      <w:r w:rsidR="00217C92">
        <w:t>=</w:t>
      </w:r>
      <w:r w:rsidR="009C3950">
        <w:t xml:space="preserve"> </w:t>
      </w:r>
      <w:r>
        <w:t>‘</w:t>
      </w:r>
      <w:proofErr w:type="spellStart"/>
      <w:r w:rsidR="00217C92">
        <w:t>YlOrRd</w:t>
      </w:r>
      <w:proofErr w:type="spellEnd"/>
      <w:r>
        <w:t>’</w:t>
      </w:r>
      <w:r w:rsidR="00217C92">
        <w:t xml:space="preserve">, </w:t>
      </w:r>
      <w:proofErr w:type="spellStart"/>
      <w:r w:rsidR="00217C92">
        <w:t>fig</w:t>
      </w:r>
      <w:r w:rsidR="006E2FE1">
        <w:t>ure</w:t>
      </w:r>
      <w:r w:rsidR="00217C92">
        <w:t>name</w:t>
      </w:r>
      <w:proofErr w:type="spellEnd"/>
      <w:r w:rsidR="009C3950">
        <w:t xml:space="preserve"> </w:t>
      </w:r>
      <w:r w:rsidR="00217C92">
        <w:t>=</w:t>
      </w:r>
      <w:r w:rsidR="009C3950">
        <w:t xml:space="preserve"> </w:t>
      </w:r>
      <w:r>
        <w:t>‘</w:t>
      </w:r>
      <w:r w:rsidR="00D05AC0">
        <w:t>Oversamplingplot</w:t>
      </w:r>
      <w:r w:rsidR="00217C92">
        <w:t>.png</w:t>
      </w:r>
      <w:r>
        <w:t>’</w:t>
      </w:r>
      <w:r w:rsidR="00217C92">
        <w:t>):</w:t>
      </w:r>
    </w:p>
    <w:p w14:paraId="01AAA329" w14:textId="0B3A08B9" w:rsidR="00217C92" w:rsidRDefault="00217C92" w:rsidP="00217C92">
      <w:r>
        <w:t xml:space="preserve">    </w:t>
      </w:r>
      <w:proofErr w:type="spellStart"/>
      <w:proofErr w:type="gramStart"/>
      <w:r>
        <w:t>plt.figur</w:t>
      </w:r>
      <w:r w:rsidR="00CA3A15">
        <w:t>e</w:t>
      </w:r>
      <w:proofErr w:type="spellEnd"/>
      <w:proofErr w:type="gramEnd"/>
      <w:r w:rsidR="00CA3A15">
        <w:t xml:space="preserve"> </w:t>
      </w:r>
      <w:r>
        <w:t>(</w:t>
      </w:r>
      <w:proofErr w:type="spellStart"/>
      <w:r>
        <w:t>figsize</w:t>
      </w:r>
      <w:proofErr w:type="spellEnd"/>
      <w:r w:rsidR="00CA3A15">
        <w:t xml:space="preserve"> </w:t>
      </w:r>
      <w:r>
        <w:t>=</w:t>
      </w:r>
      <w:r w:rsidR="00CA3A15">
        <w:t xml:space="preserve"> </w:t>
      </w:r>
      <w:r>
        <w:t>(</w:t>
      </w:r>
      <w:r w:rsidR="00CA3A15">
        <w:t xml:space="preserve"> </w:t>
      </w:r>
      <w:r>
        <w:t>6</w:t>
      </w:r>
      <w:r w:rsidR="00CA3A15">
        <w:t xml:space="preserve"> </w:t>
      </w:r>
      <w:r>
        <w:t>, 4</w:t>
      </w:r>
      <w:r w:rsidR="00CA3A15">
        <w:t xml:space="preserve"> </w:t>
      </w:r>
      <w:r>
        <w:t>))</w:t>
      </w:r>
    </w:p>
    <w:p w14:paraId="0A4209FB" w14:textId="35A22741" w:rsidR="00217C92" w:rsidRDefault="00217C92" w:rsidP="00217C92">
      <w:r>
        <w:t xml:space="preserve">    </w:t>
      </w:r>
      <w:proofErr w:type="spellStart"/>
      <w:proofErr w:type="gramStart"/>
      <w:r>
        <w:t>plt.scatter</w:t>
      </w:r>
      <w:proofErr w:type="spellEnd"/>
      <w:proofErr w:type="gramEnd"/>
      <w:r w:rsidR="00CA3A15">
        <w:t xml:space="preserve"> </w:t>
      </w:r>
      <w:r>
        <w:t>(x</w:t>
      </w:r>
      <w:r w:rsidR="00CA3A15">
        <w:t xml:space="preserve"> </w:t>
      </w:r>
      <w:r>
        <w:t>=</w:t>
      </w:r>
      <w:r w:rsidR="00CA3A15">
        <w:t xml:space="preserve"> </w:t>
      </w:r>
      <w:r>
        <w:t>d</w:t>
      </w:r>
      <w:r w:rsidR="0005567C">
        <w:t>ata</w:t>
      </w:r>
      <w:r w:rsidR="00CA3A15">
        <w:t xml:space="preserve"> </w:t>
      </w:r>
      <w:r>
        <w:t>[</w:t>
      </w:r>
      <w:r w:rsidR="00CA3A15">
        <w:t xml:space="preserve"> </w:t>
      </w:r>
      <w:r>
        <w:t>d</w:t>
      </w:r>
      <w:r w:rsidR="0005567C">
        <w:t>ata</w:t>
      </w:r>
      <w:r w:rsidR="00CA3A15">
        <w:t xml:space="preserve"> </w:t>
      </w:r>
      <w:r>
        <w:t>[y] == 0][x1], y</w:t>
      </w:r>
      <w:r w:rsidR="00CA3A15">
        <w:t xml:space="preserve"> </w:t>
      </w:r>
      <w:r>
        <w:t>=</w:t>
      </w:r>
      <w:r w:rsidR="00CA3A15">
        <w:t xml:space="preserve"> </w:t>
      </w:r>
      <w:r>
        <w:t>d</w:t>
      </w:r>
      <w:r w:rsidR="0005567C">
        <w:t>ata</w:t>
      </w:r>
      <w:r w:rsidR="00CA3A15">
        <w:t xml:space="preserve"> </w:t>
      </w:r>
      <w:r>
        <w:t>[</w:t>
      </w:r>
      <w:r w:rsidR="00CA3A15">
        <w:t xml:space="preserve"> </w:t>
      </w:r>
      <w:r>
        <w:t>d</w:t>
      </w:r>
      <w:r w:rsidR="0005567C">
        <w:t>ata</w:t>
      </w:r>
      <w:r w:rsidR="00CA3A15">
        <w:t xml:space="preserve"> </w:t>
      </w:r>
      <w:r>
        <w:t>[y] == 0][x2],</w:t>
      </w:r>
      <w:r w:rsidR="0020571A">
        <w:t xml:space="preserve"> </w:t>
      </w:r>
      <w:r w:rsidR="0019144C">
        <w:t>label = ‘</w:t>
      </w:r>
      <w:r w:rsidR="0005567C">
        <w:t>M</w:t>
      </w:r>
      <w:r w:rsidR="0019144C">
        <w:t>ajority Class’</w:t>
      </w:r>
      <w:r w:rsidR="00A0678F">
        <w:t>,</w:t>
      </w:r>
      <w:r>
        <w:t xml:space="preserve"> c</w:t>
      </w:r>
      <w:r w:rsidR="00F50ED3">
        <w:t xml:space="preserve"> </w:t>
      </w:r>
      <w:r>
        <w:t>=</w:t>
      </w:r>
      <w:r w:rsidR="00F50ED3">
        <w:t xml:space="preserve"> </w:t>
      </w:r>
      <w:r w:rsidR="00F6397F">
        <w:t>‘</w:t>
      </w:r>
      <w:r>
        <w:t>yellow</w:t>
      </w:r>
      <w:r w:rsidR="00F6397F">
        <w:t>’</w:t>
      </w:r>
      <w:r w:rsidR="00F50ED3">
        <w:t xml:space="preserve"> </w:t>
      </w:r>
      <w:r>
        <w:t>,</w:t>
      </w:r>
      <w:r w:rsidR="00F50ED3">
        <w:t xml:space="preserve"> </w:t>
      </w:r>
      <w:proofErr w:type="spellStart"/>
      <w:r>
        <w:t>edgecolors</w:t>
      </w:r>
      <w:proofErr w:type="spellEnd"/>
      <w:r w:rsidR="00F50ED3">
        <w:t xml:space="preserve"> </w:t>
      </w:r>
      <w:r>
        <w:t>=</w:t>
      </w:r>
      <w:r w:rsidR="00F50ED3">
        <w:t xml:space="preserve"> </w:t>
      </w:r>
      <w:r w:rsidR="00F6397F">
        <w:t>‘</w:t>
      </w:r>
      <w:r>
        <w:t>black</w:t>
      </w:r>
      <w:r w:rsidR="00F6397F">
        <w:t>’</w:t>
      </w:r>
      <w:r w:rsidR="0020571A">
        <w:t xml:space="preserve"> </w:t>
      </w:r>
      <w:r>
        <w:t>)</w:t>
      </w:r>
    </w:p>
    <w:p w14:paraId="22858A80" w14:textId="665EC09A" w:rsidR="00217C92" w:rsidRDefault="00217C92" w:rsidP="00217C92">
      <w:r>
        <w:t xml:space="preserve">    </w:t>
      </w:r>
      <w:proofErr w:type="spellStart"/>
      <w:proofErr w:type="gramStart"/>
      <w:r>
        <w:t>plt.scatter</w:t>
      </w:r>
      <w:proofErr w:type="spellEnd"/>
      <w:proofErr w:type="gramEnd"/>
      <w:r w:rsidR="0020571A">
        <w:t xml:space="preserve"> </w:t>
      </w:r>
      <w:r>
        <w:t>(</w:t>
      </w:r>
      <w:r w:rsidR="0020571A">
        <w:t xml:space="preserve"> </w:t>
      </w:r>
      <w:r>
        <w:t>x</w:t>
      </w:r>
      <w:r w:rsidR="0020571A">
        <w:t xml:space="preserve"> </w:t>
      </w:r>
      <w:r>
        <w:t>=</w:t>
      </w:r>
      <w:r w:rsidR="0020571A">
        <w:t xml:space="preserve"> </w:t>
      </w:r>
      <w:r>
        <w:t>d</w:t>
      </w:r>
      <w:r w:rsidR="00484329">
        <w:t>ata</w:t>
      </w:r>
      <w:r w:rsidR="0020571A">
        <w:t xml:space="preserve"> </w:t>
      </w:r>
      <w:r>
        <w:t>[</w:t>
      </w:r>
      <w:r w:rsidR="0020571A">
        <w:t xml:space="preserve"> </w:t>
      </w:r>
      <w:r>
        <w:t>d</w:t>
      </w:r>
      <w:r w:rsidR="00484329">
        <w:t>ata</w:t>
      </w:r>
      <w:r w:rsidR="0020571A">
        <w:t xml:space="preserve"> </w:t>
      </w:r>
      <w:r>
        <w:t>[y] == 1][x1], y</w:t>
      </w:r>
      <w:r w:rsidR="0020571A">
        <w:t xml:space="preserve"> </w:t>
      </w:r>
      <w:r>
        <w:t>=</w:t>
      </w:r>
      <w:r w:rsidR="0020571A">
        <w:t xml:space="preserve"> </w:t>
      </w:r>
      <w:r>
        <w:t>d</w:t>
      </w:r>
      <w:r w:rsidR="00A0678F">
        <w:t>ata</w:t>
      </w:r>
      <w:r w:rsidR="0020571A">
        <w:t xml:space="preserve"> </w:t>
      </w:r>
      <w:r>
        <w:t>[</w:t>
      </w:r>
      <w:r w:rsidR="0020571A">
        <w:t xml:space="preserve"> </w:t>
      </w:r>
      <w:r>
        <w:t>d</w:t>
      </w:r>
      <w:r w:rsidR="00A0678F">
        <w:t>ata</w:t>
      </w:r>
      <w:r w:rsidR="0020571A">
        <w:t xml:space="preserve"> </w:t>
      </w:r>
      <w:r>
        <w:t>[y] == 1][x2]</w:t>
      </w:r>
      <w:r w:rsidR="00A0678F">
        <w:t>,</w:t>
      </w:r>
      <w:r w:rsidR="0020571A">
        <w:t xml:space="preserve"> </w:t>
      </w:r>
      <w:r w:rsidR="00A0678F">
        <w:t>label = ‘Minority Class’</w:t>
      </w:r>
      <w:r>
        <w:t>,</w:t>
      </w:r>
      <w:r w:rsidR="00A0678F">
        <w:t xml:space="preserve"> </w:t>
      </w:r>
      <w:r>
        <w:t>c</w:t>
      </w:r>
      <w:r w:rsidR="0020571A">
        <w:t xml:space="preserve"> </w:t>
      </w:r>
      <w:r>
        <w:t>=</w:t>
      </w:r>
      <w:r w:rsidR="0020571A">
        <w:t xml:space="preserve"> </w:t>
      </w:r>
      <w:r w:rsidR="00F6397F">
        <w:t>‘</w:t>
      </w:r>
      <w:r>
        <w:t>gray</w:t>
      </w:r>
      <w:r w:rsidR="00F6397F">
        <w:t>’</w:t>
      </w:r>
      <w:r>
        <w:t>,</w:t>
      </w:r>
      <w:r w:rsidR="0020571A">
        <w:t xml:space="preserve"> </w:t>
      </w:r>
      <w:proofErr w:type="spellStart"/>
      <w:r>
        <w:t>edgecolors</w:t>
      </w:r>
      <w:proofErr w:type="spellEnd"/>
      <w:r w:rsidR="0020571A">
        <w:t xml:space="preserve"> </w:t>
      </w:r>
      <w:r>
        <w:t>=</w:t>
      </w:r>
      <w:r w:rsidR="0020571A">
        <w:t xml:space="preserve"> </w:t>
      </w:r>
      <w:r w:rsidR="00F6397F">
        <w:t>‘</w:t>
      </w:r>
      <w:r>
        <w:t>black</w:t>
      </w:r>
      <w:r w:rsidR="00F6397F">
        <w:t>’</w:t>
      </w:r>
      <w:r>
        <w:t>)</w:t>
      </w:r>
    </w:p>
    <w:p w14:paraId="781F1054" w14:textId="08E83AD5" w:rsidR="00217C92" w:rsidRDefault="00217C92" w:rsidP="00217C92">
      <w:r>
        <w:t xml:space="preserve">    </w:t>
      </w:r>
      <w:proofErr w:type="spellStart"/>
      <w:proofErr w:type="gramStart"/>
      <w:r>
        <w:t>plt.scatter</w:t>
      </w:r>
      <w:proofErr w:type="spellEnd"/>
      <w:proofErr w:type="gramEnd"/>
      <w:r>
        <w:t>(x</w:t>
      </w:r>
      <w:r w:rsidR="008853D1">
        <w:t xml:space="preserve"> </w:t>
      </w:r>
      <w:r>
        <w:t>=</w:t>
      </w:r>
      <w:r w:rsidR="008853D1">
        <w:t xml:space="preserve"> </w:t>
      </w:r>
      <w:r w:rsidR="002B3EF9">
        <w:t>data</w:t>
      </w:r>
      <w:r w:rsidR="008853D1">
        <w:t xml:space="preserve"> </w:t>
      </w:r>
      <w:r>
        <w:t>[</w:t>
      </w:r>
      <w:r w:rsidR="002B3EF9">
        <w:t>data</w:t>
      </w:r>
      <w:r w:rsidR="008853D1">
        <w:t xml:space="preserve"> </w:t>
      </w:r>
      <w:r>
        <w:t>[y] == 2][x1], y</w:t>
      </w:r>
      <w:r w:rsidR="008853D1">
        <w:t xml:space="preserve"> </w:t>
      </w:r>
      <w:r>
        <w:t>=</w:t>
      </w:r>
      <w:r w:rsidR="008853D1">
        <w:t xml:space="preserve"> </w:t>
      </w:r>
      <w:r>
        <w:t>d</w:t>
      </w:r>
      <w:r w:rsidR="002B3EF9">
        <w:t>ata</w:t>
      </w:r>
      <w:r w:rsidR="008853D1">
        <w:t xml:space="preserve"> </w:t>
      </w:r>
      <w:r>
        <w:t>[</w:t>
      </w:r>
      <w:r w:rsidR="008853D1">
        <w:t xml:space="preserve"> </w:t>
      </w:r>
      <w:r>
        <w:t>d</w:t>
      </w:r>
      <w:r w:rsidR="002B3EF9">
        <w:t>ata</w:t>
      </w:r>
      <w:r w:rsidR="008853D1">
        <w:t xml:space="preserve"> </w:t>
      </w:r>
      <w:r>
        <w:t>[y] == 2][x2],</w:t>
      </w:r>
      <w:r w:rsidR="008853D1">
        <w:t xml:space="preserve"> </w:t>
      </w:r>
      <w:r w:rsidR="00183BCA">
        <w:t xml:space="preserve">label = ‘Newly Generated’, </w:t>
      </w:r>
      <w:r>
        <w:t>c</w:t>
      </w:r>
      <w:r w:rsidR="008853D1">
        <w:t xml:space="preserve"> </w:t>
      </w:r>
      <w:r>
        <w:t>=</w:t>
      </w:r>
      <w:r w:rsidR="008853D1">
        <w:t xml:space="preserve"> </w:t>
      </w:r>
      <w:r w:rsidR="00F6397F">
        <w:t>‘</w:t>
      </w:r>
      <w:r>
        <w:t>red</w:t>
      </w:r>
      <w:r w:rsidR="00F6397F">
        <w:t>’</w:t>
      </w:r>
      <w:r>
        <w:t>,</w:t>
      </w:r>
      <w:r w:rsidR="008853D1">
        <w:t xml:space="preserve"> </w:t>
      </w:r>
      <w:proofErr w:type="spellStart"/>
      <w:r>
        <w:t>edgecolors</w:t>
      </w:r>
      <w:proofErr w:type="spellEnd"/>
      <w:r w:rsidR="008853D1">
        <w:t xml:space="preserve"> </w:t>
      </w:r>
      <w:r>
        <w:t>=</w:t>
      </w:r>
      <w:r w:rsidR="008853D1">
        <w:t xml:space="preserve"> </w:t>
      </w:r>
      <w:r w:rsidR="00F6397F">
        <w:t>‘</w:t>
      </w:r>
      <w:r>
        <w:t>black</w:t>
      </w:r>
      <w:r w:rsidR="00F6397F">
        <w:t>’</w:t>
      </w:r>
      <w:r w:rsidR="008853D1">
        <w:t xml:space="preserve"> </w:t>
      </w:r>
      <w:r>
        <w:t>)</w:t>
      </w:r>
    </w:p>
    <w:p w14:paraId="5AC24E2D" w14:textId="6ECD591C" w:rsidR="00217C92" w:rsidRDefault="00217C92" w:rsidP="00217C92">
      <w:r>
        <w:t xml:space="preserve">    </w:t>
      </w:r>
      <w:proofErr w:type="spellStart"/>
      <w:proofErr w:type="gramStart"/>
      <w:r>
        <w:t>plt.title</w:t>
      </w:r>
      <w:proofErr w:type="spellEnd"/>
      <w:proofErr w:type="gramEnd"/>
      <w:r w:rsidR="00F61FEC">
        <w:t xml:space="preserve"> </w:t>
      </w:r>
      <w:r>
        <w:t xml:space="preserve">(title, </w:t>
      </w:r>
      <w:proofErr w:type="spellStart"/>
      <w:r>
        <w:t>fontsize</w:t>
      </w:r>
      <w:proofErr w:type="spellEnd"/>
      <w:r w:rsidR="00F61FEC">
        <w:t xml:space="preserve"> </w:t>
      </w:r>
      <w:r>
        <w:t>=</w:t>
      </w:r>
      <w:r w:rsidR="00F61FEC">
        <w:t xml:space="preserve"> </w:t>
      </w:r>
      <w:r>
        <w:t>10)</w:t>
      </w:r>
    </w:p>
    <w:p w14:paraId="6B3E0CE8" w14:textId="56E0898C" w:rsidR="00217C92" w:rsidRDefault="00217C92" w:rsidP="00217C92">
      <w:r>
        <w:t xml:space="preserve">    </w:t>
      </w:r>
      <w:proofErr w:type="spellStart"/>
      <w:proofErr w:type="gramStart"/>
      <w:r>
        <w:t>plt.xlabel</w:t>
      </w:r>
      <w:proofErr w:type="spellEnd"/>
      <w:proofErr w:type="gramEnd"/>
      <w:r w:rsidR="00F61FEC">
        <w:t xml:space="preserve"> </w:t>
      </w:r>
      <w:r>
        <w:t xml:space="preserve">(x1, </w:t>
      </w:r>
      <w:proofErr w:type="spellStart"/>
      <w:r>
        <w:t>fontsize</w:t>
      </w:r>
      <w:proofErr w:type="spellEnd"/>
      <w:r>
        <w:t xml:space="preserve"> = 10)</w:t>
      </w:r>
    </w:p>
    <w:p w14:paraId="46820416" w14:textId="7F099BCB" w:rsidR="00217C92" w:rsidRDefault="00217C92" w:rsidP="00217C92">
      <w:r>
        <w:t xml:space="preserve">    </w:t>
      </w:r>
      <w:proofErr w:type="spellStart"/>
      <w:proofErr w:type="gramStart"/>
      <w:r>
        <w:t>plt.ylabel</w:t>
      </w:r>
      <w:proofErr w:type="spellEnd"/>
      <w:proofErr w:type="gramEnd"/>
      <w:r w:rsidR="00F61FEC">
        <w:t xml:space="preserve"> </w:t>
      </w:r>
      <w:r>
        <w:t xml:space="preserve">(x2, </w:t>
      </w:r>
      <w:proofErr w:type="spellStart"/>
      <w:r>
        <w:t>fontsize</w:t>
      </w:r>
      <w:proofErr w:type="spellEnd"/>
      <w:r>
        <w:t xml:space="preserve"> = 10)</w:t>
      </w:r>
    </w:p>
    <w:p w14:paraId="04E397BD" w14:textId="272B603D" w:rsidR="00217C92" w:rsidRDefault="00217C92" w:rsidP="00217C92">
      <w:r>
        <w:t xml:space="preserve">    </w:t>
      </w:r>
      <w:proofErr w:type="spellStart"/>
      <w:proofErr w:type="gramStart"/>
      <w:r>
        <w:t>plt.xlim</w:t>
      </w:r>
      <w:proofErr w:type="spellEnd"/>
      <w:proofErr w:type="gramEnd"/>
      <w:r w:rsidR="00F61FEC">
        <w:t xml:space="preserve"> </w:t>
      </w:r>
      <w:r>
        <w:t>(</w:t>
      </w:r>
      <w:proofErr w:type="spellStart"/>
      <w:r>
        <w:t>Min</w:t>
      </w:r>
      <w:r w:rsidR="00F61FEC">
        <w:t>Plot</w:t>
      </w:r>
      <w:r>
        <w:t>Limit</w:t>
      </w:r>
      <w:proofErr w:type="spellEnd"/>
      <w:r>
        <w:t xml:space="preserve">, </w:t>
      </w:r>
      <w:proofErr w:type="spellStart"/>
      <w:r>
        <w:t>Max</w:t>
      </w:r>
      <w:r w:rsidR="00F61FEC">
        <w:t>Plot</w:t>
      </w:r>
      <w:r>
        <w:t>Limit</w:t>
      </w:r>
      <w:proofErr w:type="spellEnd"/>
      <w:r>
        <w:t>)</w:t>
      </w:r>
    </w:p>
    <w:p w14:paraId="2A40D5AC" w14:textId="23D4FBC2" w:rsidR="00217C92" w:rsidRDefault="00217C92" w:rsidP="00217C92">
      <w:r>
        <w:t xml:space="preserve">    </w:t>
      </w:r>
      <w:proofErr w:type="spellStart"/>
      <w:proofErr w:type="gramStart"/>
      <w:r>
        <w:t>plt.ylim</w:t>
      </w:r>
      <w:proofErr w:type="spellEnd"/>
      <w:proofErr w:type="gramEnd"/>
      <w:r>
        <w:t>(</w:t>
      </w:r>
      <w:proofErr w:type="spellStart"/>
      <w:r>
        <w:t>Min</w:t>
      </w:r>
      <w:r w:rsidR="00F61FEC">
        <w:t>Plot</w:t>
      </w:r>
      <w:r>
        <w:t>Limit</w:t>
      </w:r>
      <w:proofErr w:type="spellEnd"/>
      <w:r>
        <w:t xml:space="preserve">, </w:t>
      </w:r>
      <w:proofErr w:type="spellStart"/>
      <w:r>
        <w:t>Max</w:t>
      </w:r>
      <w:r w:rsidR="00F61FEC">
        <w:t>Plot</w:t>
      </w:r>
      <w:r>
        <w:t>Limit</w:t>
      </w:r>
      <w:proofErr w:type="spellEnd"/>
      <w:r>
        <w:t>)</w:t>
      </w:r>
    </w:p>
    <w:p w14:paraId="1452012D" w14:textId="77777777" w:rsidR="00217C92" w:rsidRDefault="00217C92" w:rsidP="00217C92">
      <w:r>
        <w:t xml:space="preserve">    </w:t>
      </w:r>
      <w:proofErr w:type="spellStart"/>
      <w:proofErr w:type="gramStart"/>
      <w:r>
        <w:t>plt.legend</w:t>
      </w:r>
      <w:proofErr w:type="spellEnd"/>
      <w:proofErr w:type="gramEnd"/>
      <w:r>
        <w:t>()</w:t>
      </w:r>
    </w:p>
    <w:p w14:paraId="2903DF16" w14:textId="77777777" w:rsidR="00217C92" w:rsidRDefault="00217C92" w:rsidP="00217C92">
      <w:r>
        <w:t xml:space="preserve">    if save:</w:t>
      </w:r>
    </w:p>
    <w:p w14:paraId="14920A43" w14:textId="1C5B5256" w:rsidR="00217C92" w:rsidRDefault="00217C92" w:rsidP="00217C92">
      <w:r>
        <w:t xml:space="preserve">        </w:t>
      </w:r>
      <w:proofErr w:type="spellStart"/>
      <w:proofErr w:type="gramStart"/>
      <w:r>
        <w:t>plt.savefig</w:t>
      </w:r>
      <w:proofErr w:type="spellEnd"/>
      <w:proofErr w:type="gramEnd"/>
      <w:r w:rsidR="00310BC5">
        <w:t xml:space="preserve"> </w:t>
      </w:r>
      <w:r>
        <w:t>(</w:t>
      </w:r>
      <w:proofErr w:type="spellStart"/>
      <w:r>
        <w:t>fig</w:t>
      </w:r>
      <w:r w:rsidR="006E2FE1">
        <w:t>ure</w:t>
      </w:r>
      <w:r>
        <w:t>name</w:t>
      </w:r>
      <w:proofErr w:type="spellEnd"/>
      <w:r>
        <w:t>, dpi</w:t>
      </w:r>
      <w:r w:rsidR="00310BC5">
        <w:t xml:space="preserve"> </w:t>
      </w:r>
      <w:r>
        <w:t>=</w:t>
      </w:r>
      <w:r w:rsidR="00310BC5">
        <w:t xml:space="preserve"> </w:t>
      </w:r>
      <w:r w:rsidR="00136794">
        <w:t>4</w:t>
      </w:r>
      <w:r>
        <w:t xml:space="preserve">00, </w:t>
      </w:r>
      <w:proofErr w:type="spellStart"/>
      <w:r>
        <w:t>bbox_inches</w:t>
      </w:r>
      <w:proofErr w:type="spellEnd"/>
      <w:r w:rsidR="00310BC5">
        <w:t xml:space="preserve"> </w:t>
      </w:r>
      <w:r>
        <w:t>=</w:t>
      </w:r>
      <w:r w:rsidR="00310BC5">
        <w:t xml:space="preserve"> </w:t>
      </w:r>
      <w:r w:rsidR="00F6397F">
        <w:t>‘</w:t>
      </w:r>
      <w:r>
        <w:t>tight</w:t>
      </w:r>
      <w:r w:rsidR="00F6397F">
        <w:t>’</w:t>
      </w:r>
      <w:r>
        <w:t xml:space="preserve">, </w:t>
      </w:r>
      <w:proofErr w:type="spellStart"/>
      <w:r>
        <w:t>pad_inches</w:t>
      </w:r>
      <w:proofErr w:type="spellEnd"/>
      <w:r w:rsidR="00310BC5">
        <w:t xml:space="preserve"> </w:t>
      </w:r>
      <w:r>
        <w:t>=</w:t>
      </w:r>
      <w:r w:rsidR="00310BC5">
        <w:t xml:space="preserve"> </w:t>
      </w:r>
      <w:r w:rsidR="00A4501A">
        <w:t>1</w:t>
      </w:r>
      <w:r>
        <w:t>)</w:t>
      </w:r>
    </w:p>
    <w:p w14:paraId="6560DB86" w14:textId="41A079D1" w:rsidR="00217C92" w:rsidRPr="00A8467B" w:rsidRDefault="00217C92" w:rsidP="00217C92">
      <w:r>
        <w:t xml:space="preserve">    </w:t>
      </w:r>
      <w:proofErr w:type="spellStart"/>
      <w:proofErr w:type="gramStart"/>
      <w:r>
        <w:t>plt.show</w:t>
      </w:r>
      <w:proofErr w:type="spellEnd"/>
      <w:proofErr w:type="gramEnd"/>
      <w:r>
        <w:t>()</w:t>
      </w:r>
    </w:p>
    <w:p w14:paraId="5C291365" w14:textId="63618CBA" w:rsidR="00191CE0" w:rsidRDefault="00191CE0" w:rsidP="00191CE0">
      <w:pPr>
        <w:rPr>
          <w:b/>
          <w:bCs/>
        </w:rPr>
      </w:pPr>
    </w:p>
    <w:p w14:paraId="3060A4B2" w14:textId="77777777" w:rsidR="00412847" w:rsidRPr="00191CE0" w:rsidRDefault="00412847" w:rsidP="00191CE0">
      <w:pPr>
        <w:rPr>
          <w:b/>
          <w:bCs/>
        </w:rPr>
      </w:pPr>
    </w:p>
    <w:p w14:paraId="406948B3" w14:textId="5F666D3C" w:rsidR="00587B18" w:rsidRPr="00587B18" w:rsidRDefault="00587B18" w:rsidP="00070FD5">
      <w:pPr>
        <w:pStyle w:val="Heading2"/>
        <w:numPr>
          <w:ilvl w:val="1"/>
          <w:numId w:val="44"/>
        </w:numPr>
      </w:pPr>
      <w:bookmarkStart w:id="55" w:name="_Toc114419479"/>
      <w:r>
        <w:t>Oversampling:</w:t>
      </w:r>
      <w:bookmarkEnd w:id="55"/>
    </w:p>
    <w:p w14:paraId="3D85231A" w14:textId="4CBBB10D" w:rsidR="00A17048" w:rsidRDefault="00A17048" w:rsidP="00A17048"/>
    <w:p w14:paraId="03E4E789" w14:textId="380F5378" w:rsidR="00A035F3" w:rsidRPr="004A2788" w:rsidRDefault="00A035F3" w:rsidP="00A17048">
      <w:pPr>
        <w:rPr>
          <w:sz w:val="24"/>
          <w:szCs w:val="24"/>
        </w:rPr>
      </w:pPr>
      <w:r w:rsidRPr="004A2788">
        <w:rPr>
          <w:sz w:val="24"/>
          <w:szCs w:val="24"/>
        </w:rPr>
        <w:t xml:space="preserve">After generating the imbalanced </w:t>
      </w:r>
      <w:r w:rsidR="00780317" w:rsidRPr="004A2788">
        <w:rPr>
          <w:sz w:val="24"/>
          <w:szCs w:val="24"/>
        </w:rPr>
        <w:t>dataset,</w:t>
      </w:r>
      <w:r w:rsidRPr="004A2788">
        <w:rPr>
          <w:sz w:val="24"/>
          <w:szCs w:val="24"/>
        </w:rPr>
        <w:t xml:space="preserve"> the next step is to use existing oversampling techniques such as SMOTE and ADASYN along with the proposed oversampling algorithm. The oversampling is performed on datasets with different shapes, orientations, and multiple degrees of overlapping</w:t>
      </w:r>
      <w:r w:rsidR="007A4B38" w:rsidRPr="004A2788">
        <w:rPr>
          <w:sz w:val="24"/>
          <w:szCs w:val="24"/>
        </w:rPr>
        <w:t>. The dataset is split into two train and test sets. However, the oversampling is performed on the training dataset. The Python library “</w:t>
      </w:r>
      <w:proofErr w:type="spellStart"/>
      <w:proofErr w:type="gramStart"/>
      <w:r w:rsidR="007A4B38" w:rsidRPr="004A2788">
        <w:rPr>
          <w:sz w:val="24"/>
          <w:szCs w:val="24"/>
        </w:rPr>
        <w:t>imblearn.over</w:t>
      </w:r>
      <w:proofErr w:type="gramEnd"/>
      <w:r w:rsidR="007A4B38" w:rsidRPr="004A2788">
        <w:rPr>
          <w:sz w:val="24"/>
          <w:szCs w:val="24"/>
        </w:rPr>
        <w:t>_sampling</w:t>
      </w:r>
      <w:proofErr w:type="spellEnd"/>
      <w:r w:rsidR="007A4B38" w:rsidRPr="004A2788">
        <w:rPr>
          <w:sz w:val="24"/>
          <w:szCs w:val="24"/>
        </w:rPr>
        <w:t>” from this library SMOTE and ADASYN function are imported to perform oversampling.</w:t>
      </w:r>
    </w:p>
    <w:p w14:paraId="503A9AB1" w14:textId="734D62EC" w:rsidR="00966894" w:rsidRPr="003146C3" w:rsidRDefault="00966894" w:rsidP="00A17048">
      <w:pPr>
        <w:rPr>
          <w:b/>
          <w:bCs/>
        </w:rPr>
      </w:pPr>
    </w:p>
    <w:p w14:paraId="7AD8E3C7" w14:textId="641ED2CE" w:rsidR="00966894" w:rsidRPr="003146C3" w:rsidRDefault="00966894" w:rsidP="008434B6">
      <w:pPr>
        <w:pStyle w:val="Heading5"/>
      </w:pPr>
      <w:r w:rsidRPr="003146C3">
        <w:t>4.</w:t>
      </w:r>
      <w:r w:rsidR="004E750C">
        <w:t>4</w:t>
      </w:r>
      <w:r w:rsidRPr="003146C3">
        <w:t>.1 SMOTE Oversampling:</w:t>
      </w:r>
    </w:p>
    <w:p w14:paraId="56F2009C" w14:textId="738AECE7" w:rsidR="00966894" w:rsidRDefault="00966894" w:rsidP="00A17048"/>
    <w:p w14:paraId="06039878" w14:textId="5B9BAE50" w:rsidR="003B0B29" w:rsidRPr="004A2788" w:rsidRDefault="003146C3" w:rsidP="00A17048">
      <w:pPr>
        <w:rPr>
          <w:sz w:val="24"/>
          <w:szCs w:val="24"/>
        </w:rPr>
      </w:pPr>
      <w:r w:rsidRPr="004A2788">
        <w:rPr>
          <w:sz w:val="24"/>
          <w:szCs w:val="24"/>
        </w:rPr>
        <w:t>The Python Library imbalance learn is used to import the function SMOTE</w:t>
      </w:r>
      <w:r w:rsidR="00FC141A" w:rsidRPr="004A2788">
        <w:rPr>
          <w:sz w:val="24"/>
          <w:szCs w:val="24"/>
        </w:rPr>
        <w:t xml:space="preserve">. The SMOTE function is fitted with two input parameters </w:t>
      </w:r>
      <w:proofErr w:type="spellStart"/>
      <w:r w:rsidR="002051EA">
        <w:rPr>
          <w:sz w:val="24"/>
          <w:szCs w:val="24"/>
        </w:rPr>
        <w:t>Training_X</w:t>
      </w:r>
      <w:proofErr w:type="spellEnd"/>
      <w:r w:rsidR="00FC141A" w:rsidRPr="004A2788">
        <w:rPr>
          <w:sz w:val="24"/>
          <w:szCs w:val="24"/>
        </w:rPr>
        <w:t xml:space="preserve"> and </w:t>
      </w:r>
      <w:proofErr w:type="spellStart"/>
      <w:r w:rsidR="00EA09C9">
        <w:rPr>
          <w:sz w:val="24"/>
          <w:szCs w:val="24"/>
        </w:rPr>
        <w:t>Training_y</w:t>
      </w:r>
      <w:proofErr w:type="spellEnd"/>
      <w:r w:rsidR="00FC141A" w:rsidRPr="004A2788">
        <w:rPr>
          <w:sz w:val="24"/>
          <w:szCs w:val="24"/>
        </w:rPr>
        <w:t xml:space="preserve">, the function then creates synthetic data points for the minority class, The number of samples for each minority and majority class is </w:t>
      </w:r>
      <w:r w:rsidR="003B0B29" w:rsidRPr="004A2788">
        <w:rPr>
          <w:sz w:val="24"/>
          <w:szCs w:val="24"/>
        </w:rPr>
        <w:t>printed before fitting and after fitting SMOTE to validate the data. The data from the oversampling is then plotted onto a scatter plot that provides us with insight into how the newly generated data is created for the SMOTE oversampling.</w:t>
      </w:r>
      <w:r w:rsidR="00DA1407" w:rsidRPr="004A2788">
        <w:rPr>
          <w:sz w:val="24"/>
          <w:szCs w:val="24"/>
        </w:rPr>
        <w:t xml:space="preserve"> </w:t>
      </w:r>
      <w:r w:rsidR="003B0B29" w:rsidRPr="004A2788">
        <w:rPr>
          <w:sz w:val="24"/>
          <w:szCs w:val="24"/>
        </w:rPr>
        <w:t>(N. Chawla</w:t>
      </w:r>
      <w:r w:rsidR="00780317" w:rsidRPr="004A2788">
        <w:rPr>
          <w:sz w:val="24"/>
          <w:szCs w:val="24"/>
        </w:rPr>
        <w:t>.</w:t>
      </w:r>
      <w:r w:rsidR="003B0B29" w:rsidRPr="004A2788">
        <w:rPr>
          <w:sz w:val="24"/>
          <w:szCs w:val="24"/>
        </w:rPr>
        <w:t>, 2002)</w:t>
      </w:r>
      <w:r w:rsidR="001F0C57" w:rsidRPr="004A2788">
        <w:rPr>
          <w:sz w:val="24"/>
          <w:szCs w:val="24"/>
        </w:rPr>
        <w:t>.</w:t>
      </w:r>
    </w:p>
    <w:p w14:paraId="33AF515B" w14:textId="52FCF6E1" w:rsidR="003146C3" w:rsidRPr="004A2788" w:rsidRDefault="003B0B29" w:rsidP="00A17048">
      <w:pPr>
        <w:rPr>
          <w:sz w:val="24"/>
          <w:szCs w:val="24"/>
        </w:rPr>
      </w:pPr>
      <w:r w:rsidRPr="004A2788">
        <w:rPr>
          <w:sz w:val="24"/>
          <w:szCs w:val="24"/>
        </w:rPr>
        <w:t>Examples of the scatter plot with different orientations, Shapes and Overlaps are provided below.</w:t>
      </w:r>
    </w:p>
    <w:p w14:paraId="0713C84A" w14:textId="77777777" w:rsidR="002E3AFD" w:rsidRPr="005363A1" w:rsidRDefault="002E3AFD" w:rsidP="002E3AFD">
      <w:pPr>
        <w:rPr>
          <w:i/>
          <w:iCs/>
        </w:rPr>
      </w:pPr>
      <w:r>
        <w:rPr>
          <w:i/>
          <w:iCs/>
        </w:rPr>
        <w:t>Note: Python</w:t>
      </w:r>
      <w:r w:rsidRPr="005363A1">
        <w:rPr>
          <w:i/>
          <w:iCs/>
        </w:rPr>
        <w:t xml:space="preserve"> code for performing SMOTE</w:t>
      </w:r>
      <w:r>
        <w:rPr>
          <w:i/>
          <w:iCs/>
        </w:rPr>
        <w:t xml:space="preserve"> oversampling</w:t>
      </w:r>
      <w:r w:rsidRPr="005363A1">
        <w:rPr>
          <w:i/>
          <w:iCs/>
        </w:rPr>
        <w:t xml:space="preserve"> </w:t>
      </w:r>
      <w:proofErr w:type="gramStart"/>
      <w:r w:rsidRPr="005363A1">
        <w:rPr>
          <w:i/>
          <w:iCs/>
        </w:rPr>
        <w:t>is  provided</w:t>
      </w:r>
      <w:proofErr w:type="gramEnd"/>
      <w:r w:rsidRPr="005363A1">
        <w:rPr>
          <w:i/>
          <w:iCs/>
        </w:rPr>
        <w:t xml:space="preserve"> below</w:t>
      </w:r>
      <w:r>
        <w:rPr>
          <w:i/>
          <w:iCs/>
        </w:rPr>
        <w:t>:</w:t>
      </w:r>
    </w:p>
    <w:p w14:paraId="1CF767F2" w14:textId="77777777" w:rsidR="002E3AFD" w:rsidRDefault="002E3AFD" w:rsidP="002E3AFD"/>
    <w:p w14:paraId="5A5B7712" w14:textId="77777777" w:rsidR="002E3AFD" w:rsidRDefault="002E3AFD" w:rsidP="002E3AFD">
      <w:r>
        <w:t xml:space="preserve">SMT = </w:t>
      </w:r>
      <w:proofErr w:type="gramStart"/>
      <w:r>
        <w:t>SMOTE(</w:t>
      </w:r>
      <w:proofErr w:type="gramEnd"/>
      <w:r>
        <w:t>)</w:t>
      </w:r>
    </w:p>
    <w:p w14:paraId="01F3C44F" w14:textId="54F7E591" w:rsidR="002E3AFD" w:rsidRDefault="002E3AFD" w:rsidP="002E3AFD">
      <w:proofErr w:type="gramStart"/>
      <w:r>
        <w:t>print(</w:t>
      </w:r>
      <w:proofErr w:type="gramEnd"/>
      <w:r w:rsidR="00F6397F">
        <w:t>‘</w:t>
      </w:r>
      <w:r w:rsidR="00C16627">
        <w:t>Oversampled</w:t>
      </w:r>
      <w:r>
        <w:t xml:space="preserve"> dataset shape %s</w:t>
      </w:r>
      <w:r w:rsidR="00F6397F">
        <w:t>’</w:t>
      </w:r>
      <w:r>
        <w:t xml:space="preserve"> % Counter(</w:t>
      </w:r>
      <w:proofErr w:type="spellStart"/>
      <w:r w:rsidR="00EA09C9">
        <w:t>Training_y</w:t>
      </w:r>
      <w:proofErr w:type="spellEnd"/>
      <w:r>
        <w:t>))</w:t>
      </w:r>
    </w:p>
    <w:p w14:paraId="7FBECB35" w14:textId="30B20FBA" w:rsidR="002E3AFD" w:rsidRDefault="002E3AFD" w:rsidP="002E3AFD">
      <w:proofErr w:type="spellStart"/>
      <w:r>
        <w:t>X_SMOTE_oversample</w:t>
      </w:r>
      <w:proofErr w:type="spellEnd"/>
      <w:r>
        <w:t xml:space="preserve">, </w:t>
      </w:r>
      <w:proofErr w:type="spellStart"/>
      <w:r>
        <w:t>y_SMOTE_oversample</w:t>
      </w:r>
      <w:proofErr w:type="spellEnd"/>
      <w:r>
        <w:t xml:space="preserve"> = </w:t>
      </w:r>
      <w:proofErr w:type="spellStart"/>
      <w:r>
        <w:t>SMT.fit_</w:t>
      </w:r>
      <w:proofErr w:type="gramStart"/>
      <w:r>
        <w:t>resample</w:t>
      </w:r>
      <w:proofErr w:type="spellEnd"/>
      <w:r>
        <w:t>(</w:t>
      </w:r>
      <w:proofErr w:type="spellStart"/>
      <w:proofErr w:type="gramEnd"/>
      <w:r w:rsidR="002051EA">
        <w:t>Training_X</w:t>
      </w:r>
      <w:proofErr w:type="spellEnd"/>
      <w:r>
        <w:t xml:space="preserve">, </w:t>
      </w:r>
      <w:proofErr w:type="spellStart"/>
      <w:r w:rsidR="00EA09C9">
        <w:t>Training_y</w:t>
      </w:r>
      <w:proofErr w:type="spellEnd"/>
      <w:r>
        <w:t>)</w:t>
      </w:r>
    </w:p>
    <w:p w14:paraId="5586BF85" w14:textId="03B900F0" w:rsidR="002E3AFD" w:rsidRDefault="002E3AFD" w:rsidP="002E3AFD">
      <w:proofErr w:type="gramStart"/>
      <w:r>
        <w:t>print(</w:t>
      </w:r>
      <w:proofErr w:type="gramEnd"/>
      <w:r w:rsidR="00F6397F">
        <w:t>‘</w:t>
      </w:r>
      <w:r w:rsidR="00C16627">
        <w:t xml:space="preserve">Oversampled </w:t>
      </w:r>
      <w:r>
        <w:t>dataset shape %s</w:t>
      </w:r>
      <w:r w:rsidR="00F6397F">
        <w:t>’</w:t>
      </w:r>
      <w:r>
        <w:t xml:space="preserve"> % Counter(</w:t>
      </w:r>
      <w:proofErr w:type="spellStart"/>
      <w:r>
        <w:t>y_SMOTE_oversample</w:t>
      </w:r>
      <w:proofErr w:type="spellEnd"/>
      <w:r>
        <w:t>))</w:t>
      </w:r>
    </w:p>
    <w:p w14:paraId="7F4E36AA" w14:textId="217966EB" w:rsidR="003B0B29" w:rsidRDefault="003B0B29" w:rsidP="00A17048"/>
    <w:p w14:paraId="496E098E" w14:textId="5D08B2B8" w:rsidR="00EE1CC3" w:rsidRPr="00DE3852" w:rsidRDefault="00EE1CC3" w:rsidP="00EE1CC3">
      <w:pPr>
        <w:pStyle w:val="ListParagraph"/>
        <w:numPr>
          <w:ilvl w:val="0"/>
          <w:numId w:val="26"/>
        </w:numPr>
      </w:pPr>
      <w:r w:rsidRPr="00DE3852">
        <w:t>Ci</w:t>
      </w:r>
      <w:r w:rsidR="00871468">
        <w:t>r</w:t>
      </w:r>
      <w:r w:rsidRPr="00DE3852">
        <w:t xml:space="preserve">cular shape </w:t>
      </w:r>
    </w:p>
    <w:p w14:paraId="590B9B37" w14:textId="77777777" w:rsidR="003C4FE0" w:rsidRDefault="00704B54" w:rsidP="003C4FE0">
      <w:pPr>
        <w:keepNext/>
        <w:jc w:val="center"/>
      </w:pPr>
      <w:r w:rsidRPr="00704B54">
        <w:rPr>
          <w:noProof/>
        </w:rPr>
        <w:drawing>
          <wp:inline distT="0" distB="0" distL="0" distR="0" wp14:anchorId="6B055FD8" wp14:editId="45AE1B52">
            <wp:extent cx="4978400" cy="2984500"/>
            <wp:effectExtent l="0" t="0" r="0" b="635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87678" cy="2990062"/>
                    </a:xfrm>
                    <a:prstGeom prst="rect">
                      <a:avLst/>
                    </a:prstGeom>
                  </pic:spPr>
                </pic:pic>
              </a:graphicData>
            </a:graphic>
          </wp:inline>
        </w:drawing>
      </w:r>
    </w:p>
    <w:p w14:paraId="30ECEFBF" w14:textId="562E890D" w:rsidR="00EE1CC3" w:rsidRPr="003D3EB8" w:rsidRDefault="003C4FE0" w:rsidP="003D3EB8">
      <w:pPr>
        <w:pStyle w:val="Caption"/>
        <w:jc w:val="center"/>
        <w:rPr>
          <w:highlight w:val="yellow"/>
        </w:rPr>
      </w:pPr>
      <w:bookmarkStart w:id="56" w:name="_Toc114419211"/>
      <w:bookmarkStart w:id="57" w:name="_Toc114419508"/>
      <w:r>
        <w:t xml:space="preserve">Figure </w:t>
      </w:r>
      <w:fldSimple w:instr=" SEQ Figure \* ARABIC ">
        <w:r w:rsidR="00E429B0">
          <w:rPr>
            <w:noProof/>
          </w:rPr>
          <w:t>10</w:t>
        </w:r>
      </w:fldSimple>
      <w:r>
        <w:t xml:space="preserve"> SMOTE Circular Scatter Plot</w:t>
      </w:r>
      <w:bookmarkEnd w:id="56"/>
      <w:bookmarkEnd w:id="57"/>
    </w:p>
    <w:p w14:paraId="75E4F5ED" w14:textId="6BBB74F7" w:rsidR="002E3AFD" w:rsidRDefault="002E3AFD" w:rsidP="00EE1CC3">
      <w:pPr>
        <w:pStyle w:val="ListParagraph"/>
        <w:ind w:left="720" w:firstLine="0"/>
        <w:rPr>
          <w:highlight w:val="yellow"/>
        </w:rPr>
      </w:pPr>
    </w:p>
    <w:p w14:paraId="118308EA" w14:textId="6AF9C31C" w:rsidR="002E3AFD" w:rsidRDefault="002E3AFD" w:rsidP="00EE1CC3">
      <w:pPr>
        <w:pStyle w:val="ListParagraph"/>
        <w:ind w:left="720" w:firstLine="0"/>
        <w:rPr>
          <w:highlight w:val="yellow"/>
        </w:rPr>
      </w:pPr>
    </w:p>
    <w:p w14:paraId="6C4DA5D0" w14:textId="587C66B7" w:rsidR="00EE1CC3" w:rsidRPr="002E3082" w:rsidRDefault="002E3082" w:rsidP="00EE1CC3">
      <w:pPr>
        <w:pStyle w:val="ListParagraph"/>
        <w:numPr>
          <w:ilvl w:val="0"/>
          <w:numId w:val="26"/>
        </w:numPr>
      </w:pPr>
      <w:r w:rsidRPr="002E3082">
        <w:t>Thick Flat Line Shaped</w:t>
      </w:r>
    </w:p>
    <w:p w14:paraId="0B668EFC" w14:textId="77777777" w:rsidR="00970ED8" w:rsidRDefault="002E3AFD" w:rsidP="00970ED8">
      <w:pPr>
        <w:keepNext/>
        <w:jc w:val="center"/>
      </w:pPr>
      <w:r w:rsidRPr="002E3AFD">
        <w:rPr>
          <w:noProof/>
        </w:rPr>
        <w:drawing>
          <wp:inline distT="0" distB="0" distL="0" distR="0" wp14:anchorId="740D1978" wp14:editId="1D21F13C">
            <wp:extent cx="5877051" cy="4318000"/>
            <wp:effectExtent l="0" t="0" r="9525" b="635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81069" cy="4320952"/>
                    </a:xfrm>
                    <a:prstGeom prst="rect">
                      <a:avLst/>
                    </a:prstGeom>
                  </pic:spPr>
                </pic:pic>
              </a:graphicData>
            </a:graphic>
          </wp:inline>
        </w:drawing>
      </w:r>
    </w:p>
    <w:p w14:paraId="52038CBF" w14:textId="6FCC9B96" w:rsidR="003146C3" w:rsidRDefault="00970ED8" w:rsidP="001A4F4D">
      <w:pPr>
        <w:pStyle w:val="Caption"/>
        <w:jc w:val="center"/>
      </w:pPr>
      <w:bookmarkStart w:id="58" w:name="_Toc114419212"/>
      <w:bookmarkStart w:id="59" w:name="_Toc114419509"/>
      <w:r>
        <w:t xml:space="preserve">Figure </w:t>
      </w:r>
      <w:fldSimple w:instr=" SEQ Figure \* ARABIC ">
        <w:r w:rsidR="00E429B0">
          <w:rPr>
            <w:noProof/>
          </w:rPr>
          <w:t>11</w:t>
        </w:r>
      </w:fldSimple>
      <w:r>
        <w:t xml:space="preserve"> Thick Flat Line Scatter Plot</w:t>
      </w:r>
      <w:bookmarkEnd w:id="58"/>
      <w:bookmarkEnd w:id="59"/>
    </w:p>
    <w:p w14:paraId="4E20BBBE" w14:textId="77777777" w:rsidR="003146C3" w:rsidRDefault="003146C3" w:rsidP="00A17048"/>
    <w:p w14:paraId="471DF74B" w14:textId="01224DFB" w:rsidR="00966894" w:rsidRPr="00EE1CC3" w:rsidRDefault="00966894" w:rsidP="0067642F">
      <w:pPr>
        <w:pStyle w:val="Heading5"/>
      </w:pPr>
      <w:r w:rsidRPr="00EE1CC3">
        <w:t>4.</w:t>
      </w:r>
      <w:r w:rsidR="0067642F">
        <w:t>4</w:t>
      </w:r>
      <w:r w:rsidRPr="00EE1CC3">
        <w:t>.2 ADASYN Oversampling:</w:t>
      </w:r>
    </w:p>
    <w:p w14:paraId="6F9DC76D" w14:textId="2DC9642E" w:rsidR="00966894" w:rsidRDefault="00966894" w:rsidP="00A17048"/>
    <w:p w14:paraId="1CF422B7" w14:textId="6433615A" w:rsidR="00EE1CC3" w:rsidRPr="00134427" w:rsidRDefault="00EE1CC3" w:rsidP="00EE1CC3">
      <w:pPr>
        <w:rPr>
          <w:sz w:val="24"/>
          <w:szCs w:val="24"/>
        </w:rPr>
      </w:pPr>
      <w:r w:rsidRPr="00134427">
        <w:rPr>
          <w:sz w:val="24"/>
          <w:szCs w:val="24"/>
        </w:rPr>
        <w:t xml:space="preserve">The Python Library imbalance learn is used to import the function ADASYN. The ADASYN function is fitted with two input parameters </w:t>
      </w:r>
      <w:proofErr w:type="spellStart"/>
      <w:r w:rsidR="002051EA">
        <w:rPr>
          <w:sz w:val="24"/>
          <w:szCs w:val="24"/>
        </w:rPr>
        <w:t>Training_X</w:t>
      </w:r>
      <w:proofErr w:type="spellEnd"/>
      <w:r w:rsidRPr="00134427">
        <w:rPr>
          <w:sz w:val="24"/>
          <w:szCs w:val="24"/>
        </w:rPr>
        <w:t xml:space="preserve"> and </w:t>
      </w:r>
      <w:proofErr w:type="spellStart"/>
      <w:r w:rsidR="00EA09C9">
        <w:rPr>
          <w:sz w:val="24"/>
          <w:szCs w:val="24"/>
        </w:rPr>
        <w:t>Training_y</w:t>
      </w:r>
      <w:proofErr w:type="spellEnd"/>
      <w:r w:rsidRPr="00134427">
        <w:rPr>
          <w:sz w:val="24"/>
          <w:szCs w:val="24"/>
        </w:rPr>
        <w:t>, the function then creates synthetic data points for the minority class, The number of samples for each minority and majority class is printed before fitting and after fitting ADASYN to validate the data. The data from the oversampling is then plotted onto a scatter plot that provides us with insight into how the newly generated data is created for the ADASYN oversampling. (</w:t>
      </w:r>
      <w:r w:rsidR="00B67266" w:rsidRPr="00134427">
        <w:rPr>
          <w:sz w:val="24"/>
          <w:szCs w:val="24"/>
        </w:rPr>
        <w:t>H. He, 2008</w:t>
      </w:r>
      <w:r w:rsidRPr="00134427">
        <w:rPr>
          <w:sz w:val="24"/>
          <w:szCs w:val="24"/>
        </w:rPr>
        <w:t>)</w:t>
      </w:r>
    </w:p>
    <w:p w14:paraId="2ED89C77" w14:textId="0D84E229" w:rsidR="00076B7B" w:rsidRDefault="00076B7B" w:rsidP="00076B7B"/>
    <w:p w14:paraId="3DE4FCC9" w14:textId="45D219EA" w:rsidR="00076B7B" w:rsidRDefault="00076B7B" w:rsidP="00076B7B">
      <w:pPr>
        <w:rPr>
          <w:i/>
          <w:iCs/>
        </w:rPr>
      </w:pPr>
      <w:r>
        <w:rPr>
          <w:i/>
          <w:iCs/>
        </w:rPr>
        <w:t>Note: Python</w:t>
      </w:r>
      <w:r w:rsidRPr="005363A1">
        <w:rPr>
          <w:i/>
          <w:iCs/>
        </w:rPr>
        <w:t xml:space="preserve"> code for performing </w:t>
      </w:r>
      <w:r>
        <w:rPr>
          <w:i/>
          <w:iCs/>
        </w:rPr>
        <w:t>ADASYN oversampling</w:t>
      </w:r>
      <w:r w:rsidRPr="005363A1">
        <w:rPr>
          <w:i/>
          <w:iCs/>
        </w:rPr>
        <w:t xml:space="preserve"> </w:t>
      </w:r>
      <w:proofErr w:type="gramStart"/>
      <w:r w:rsidRPr="005363A1">
        <w:rPr>
          <w:i/>
          <w:iCs/>
        </w:rPr>
        <w:t>is  provided</w:t>
      </w:r>
      <w:proofErr w:type="gramEnd"/>
      <w:r w:rsidRPr="005363A1">
        <w:rPr>
          <w:i/>
          <w:iCs/>
        </w:rPr>
        <w:t xml:space="preserve"> below</w:t>
      </w:r>
      <w:r>
        <w:rPr>
          <w:i/>
          <w:iCs/>
        </w:rPr>
        <w:t>:</w:t>
      </w:r>
    </w:p>
    <w:p w14:paraId="28390086" w14:textId="77777777" w:rsidR="00A6661D" w:rsidRPr="00076B7B" w:rsidRDefault="00A6661D" w:rsidP="00076B7B">
      <w:pPr>
        <w:rPr>
          <w:i/>
          <w:iCs/>
        </w:rPr>
      </w:pPr>
    </w:p>
    <w:p w14:paraId="46F757C6" w14:textId="77777777" w:rsidR="00076B7B" w:rsidRDefault="00076B7B" w:rsidP="00076B7B">
      <w:r>
        <w:t xml:space="preserve">ADA = </w:t>
      </w:r>
      <w:proofErr w:type="gramStart"/>
      <w:r>
        <w:t>ADASYN(</w:t>
      </w:r>
      <w:proofErr w:type="gramEnd"/>
      <w:r>
        <w:t>)</w:t>
      </w:r>
    </w:p>
    <w:p w14:paraId="19EF18E7" w14:textId="59841CBF" w:rsidR="00076B7B" w:rsidRDefault="00076B7B" w:rsidP="00076B7B">
      <w:proofErr w:type="gramStart"/>
      <w:r>
        <w:t>print(</w:t>
      </w:r>
      <w:proofErr w:type="gramEnd"/>
      <w:r>
        <w:t>'Resampled dataset shape %s' % Counter(</w:t>
      </w:r>
      <w:proofErr w:type="spellStart"/>
      <w:r w:rsidR="00EA09C9">
        <w:t>Training_y</w:t>
      </w:r>
      <w:proofErr w:type="spellEnd"/>
      <w:r>
        <w:t>))</w:t>
      </w:r>
    </w:p>
    <w:p w14:paraId="049B24D2" w14:textId="58769D3D" w:rsidR="00076B7B" w:rsidRDefault="00076B7B" w:rsidP="00076B7B">
      <w:proofErr w:type="spellStart"/>
      <w:r>
        <w:t>X_ADA_oversampling</w:t>
      </w:r>
      <w:proofErr w:type="spellEnd"/>
      <w:r>
        <w:t xml:space="preserve">, </w:t>
      </w:r>
      <w:proofErr w:type="spellStart"/>
      <w:r>
        <w:t>y_ADA_oversampling</w:t>
      </w:r>
      <w:proofErr w:type="spellEnd"/>
      <w:r>
        <w:t xml:space="preserve"> = </w:t>
      </w:r>
      <w:proofErr w:type="spellStart"/>
      <w:r>
        <w:t>ADA.fit_</w:t>
      </w:r>
      <w:proofErr w:type="gramStart"/>
      <w:r>
        <w:t>resample</w:t>
      </w:r>
      <w:proofErr w:type="spellEnd"/>
      <w:r>
        <w:t>(</w:t>
      </w:r>
      <w:proofErr w:type="spellStart"/>
      <w:proofErr w:type="gramEnd"/>
      <w:r w:rsidR="002051EA">
        <w:t>Training_X</w:t>
      </w:r>
      <w:proofErr w:type="spellEnd"/>
      <w:r>
        <w:t xml:space="preserve">, </w:t>
      </w:r>
      <w:proofErr w:type="spellStart"/>
      <w:r w:rsidR="00EA09C9">
        <w:t>Training_y</w:t>
      </w:r>
      <w:proofErr w:type="spellEnd"/>
      <w:r>
        <w:t>)</w:t>
      </w:r>
    </w:p>
    <w:p w14:paraId="4EE04A08" w14:textId="77777777" w:rsidR="00076B7B" w:rsidRDefault="00076B7B" w:rsidP="00076B7B">
      <w:proofErr w:type="gramStart"/>
      <w:r>
        <w:t>print(</w:t>
      </w:r>
      <w:proofErr w:type="gramEnd"/>
      <w:r>
        <w:t>'Resampled dataset shape %s' % Counter(</w:t>
      </w:r>
      <w:proofErr w:type="spellStart"/>
      <w:r>
        <w:t>y_ADA_oversampling</w:t>
      </w:r>
      <w:proofErr w:type="spellEnd"/>
      <w:r>
        <w:t>))</w:t>
      </w:r>
    </w:p>
    <w:p w14:paraId="6EF7ADEF" w14:textId="77777777" w:rsidR="00076B7B" w:rsidRDefault="00076B7B" w:rsidP="00EE1CC3"/>
    <w:p w14:paraId="5CE49980" w14:textId="2DD5D857" w:rsidR="00EE1CC3" w:rsidRDefault="00EE1CC3" w:rsidP="00EE1CC3">
      <w:r>
        <w:t>Examples of the scatter plot with different orientations, Shapes and Overlaps are provided below.</w:t>
      </w:r>
    </w:p>
    <w:p w14:paraId="61151041" w14:textId="77777777" w:rsidR="00A6661D" w:rsidRDefault="00A6661D" w:rsidP="00EE1CC3"/>
    <w:p w14:paraId="22150F2E" w14:textId="57A06097" w:rsidR="00EE1CC3" w:rsidRDefault="00EE1CC3" w:rsidP="00A17048"/>
    <w:p w14:paraId="3EA6602B" w14:textId="3124AADB" w:rsidR="00C30314" w:rsidRPr="004E002E" w:rsidRDefault="00C30314" w:rsidP="00C30314">
      <w:pPr>
        <w:pStyle w:val="ListParagraph"/>
        <w:numPr>
          <w:ilvl w:val="0"/>
          <w:numId w:val="27"/>
        </w:numPr>
      </w:pPr>
      <w:r w:rsidRPr="004E002E">
        <w:t>Circular</w:t>
      </w:r>
    </w:p>
    <w:p w14:paraId="1AF031B2" w14:textId="77777777" w:rsidR="00A03F38" w:rsidRDefault="008E2EE7" w:rsidP="00A03F38">
      <w:pPr>
        <w:pStyle w:val="ListParagraph"/>
        <w:keepNext/>
        <w:ind w:left="720" w:firstLine="0"/>
        <w:jc w:val="center"/>
      </w:pPr>
      <w:r w:rsidRPr="008E2EE7">
        <w:rPr>
          <w:noProof/>
        </w:rPr>
        <w:drawing>
          <wp:inline distT="0" distB="0" distL="0" distR="0" wp14:anchorId="6A7E1697" wp14:editId="2327A80D">
            <wp:extent cx="5318564" cy="38100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25515" cy="3814979"/>
                    </a:xfrm>
                    <a:prstGeom prst="rect">
                      <a:avLst/>
                    </a:prstGeom>
                  </pic:spPr>
                </pic:pic>
              </a:graphicData>
            </a:graphic>
          </wp:inline>
        </w:drawing>
      </w:r>
    </w:p>
    <w:p w14:paraId="66BB6228" w14:textId="6017BFA7" w:rsidR="00C30314" w:rsidRDefault="00A03F38" w:rsidP="00A03F38">
      <w:pPr>
        <w:pStyle w:val="Caption"/>
        <w:jc w:val="center"/>
        <w:rPr>
          <w:highlight w:val="yellow"/>
        </w:rPr>
      </w:pPr>
      <w:bookmarkStart w:id="60" w:name="_Toc114419213"/>
      <w:bookmarkStart w:id="61" w:name="_Toc114419510"/>
      <w:r>
        <w:t xml:space="preserve">Figure </w:t>
      </w:r>
      <w:fldSimple w:instr=" SEQ Figure \* ARABIC ">
        <w:r w:rsidR="00E429B0">
          <w:rPr>
            <w:noProof/>
          </w:rPr>
          <w:t>12</w:t>
        </w:r>
      </w:fldSimple>
      <w:r>
        <w:t xml:space="preserve"> ADASYN Circular Oversampling</w:t>
      </w:r>
      <w:bookmarkEnd w:id="60"/>
      <w:bookmarkEnd w:id="61"/>
    </w:p>
    <w:p w14:paraId="009BC775" w14:textId="1FD8C67D" w:rsidR="00B37164" w:rsidRDefault="007612DE" w:rsidP="005F7BEF">
      <w:pPr>
        <w:pStyle w:val="ListParagraph"/>
        <w:keepNext/>
        <w:numPr>
          <w:ilvl w:val="0"/>
          <w:numId w:val="27"/>
        </w:numPr>
      </w:pPr>
      <w:r w:rsidRPr="007612DE">
        <w:t xml:space="preserve">Thick Flat Line Oversampling </w:t>
      </w:r>
      <w:r w:rsidR="008F5C28" w:rsidRPr="008F5C28">
        <w:rPr>
          <w:noProof/>
        </w:rPr>
        <w:drawing>
          <wp:inline distT="0" distB="0" distL="0" distR="0" wp14:anchorId="5120F695" wp14:editId="435FED7F">
            <wp:extent cx="5105400" cy="349250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05850" cy="3492808"/>
                    </a:xfrm>
                    <a:prstGeom prst="rect">
                      <a:avLst/>
                    </a:prstGeom>
                  </pic:spPr>
                </pic:pic>
              </a:graphicData>
            </a:graphic>
          </wp:inline>
        </w:drawing>
      </w:r>
    </w:p>
    <w:p w14:paraId="2F4C6DA3" w14:textId="62457A64" w:rsidR="00E8076B" w:rsidRDefault="00B37164" w:rsidP="00B37164">
      <w:pPr>
        <w:pStyle w:val="Caption"/>
        <w:jc w:val="center"/>
      </w:pPr>
      <w:bookmarkStart w:id="62" w:name="_Toc114419214"/>
      <w:bookmarkStart w:id="63" w:name="_Toc114419511"/>
      <w:r>
        <w:t xml:space="preserve">Figure </w:t>
      </w:r>
      <w:fldSimple w:instr=" SEQ Figure \* ARABIC ">
        <w:r w:rsidR="00E429B0">
          <w:rPr>
            <w:noProof/>
          </w:rPr>
          <w:t>13</w:t>
        </w:r>
      </w:fldSimple>
      <w:r>
        <w:t xml:space="preserve"> ADASYN </w:t>
      </w:r>
      <w:bookmarkStart w:id="64" w:name="_Hlk114327170"/>
      <w:r>
        <w:t>Thick Flat Line Oversampling</w:t>
      </w:r>
      <w:bookmarkEnd w:id="62"/>
      <w:bookmarkEnd w:id="63"/>
      <w:bookmarkEnd w:id="64"/>
    </w:p>
    <w:p w14:paraId="675788FA" w14:textId="6FF74001" w:rsidR="00966894" w:rsidRPr="00137389" w:rsidRDefault="00137389" w:rsidP="00137389">
      <w:pPr>
        <w:pStyle w:val="Heading5"/>
      </w:pPr>
      <w:r>
        <w:lastRenderedPageBreak/>
        <w:t xml:space="preserve">4.4.3 </w:t>
      </w:r>
      <w:r w:rsidR="00966894" w:rsidRPr="00137389">
        <w:t>SVM Oversampling</w:t>
      </w:r>
      <w:r w:rsidR="006B39F3" w:rsidRPr="00137389">
        <w:t xml:space="preserve"> Algorithm</w:t>
      </w:r>
      <w:r w:rsidR="00966894" w:rsidRPr="00137389">
        <w:t xml:space="preserve"> (Proposed Algorithm)</w:t>
      </w:r>
      <w:r w:rsidR="00FF3269" w:rsidRPr="00137389">
        <w:t>:</w:t>
      </w:r>
    </w:p>
    <w:p w14:paraId="518DADD1" w14:textId="06DACACC" w:rsidR="005C2AE3" w:rsidRDefault="005C2AE3" w:rsidP="005C2AE3">
      <w:pPr>
        <w:rPr>
          <w:b/>
          <w:bCs/>
        </w:rPr>
      </w:pPr>
    </w:p>
    <w:p w14:paraId="390AB24A" w14:textId="617D4903" w:rsidR="005C2AE3" w:rsidRPr="00E50FC6" w:rsidRDefault="005C2AE3" w:rsidP="006B39F3">
      <w:pPr>
        <w:rPr>
          <w:sz w:val="24"/>
          <w:szCs w:val="24"/>
        </w:rPr>
      </w:pPr>
      <w:r w:rsidRPr="00E50FC6">
        <w:rPr>
          <w:sz w:val="24"/>
          <w:szCs w:val="24"/>
        </w:rPr>
        <w:t xml:space="preserve">Multiple steps are required to perform SVM based oversampling. SVC class is imported from python library scikit learn to get SVM package which is used to produce oversampling datapoints. </w:t>
      </w:r>
      <w:r w:rsidR="00073E22" w:rsidRPr="00E50FC6">
        <w:rPr>
          <w:sz w:val="24"/>
          <w:szCs w:val="24"/>
        </w:rPr>
        <w:t>Firstly,</w:t>
      </w:r>
      <w:r w:rsidRPr="00E50FC6">
        <w:rPr>
          <w:sz w:val="24"/>
          <w:szCs w:val="24"/>
        </w:rPr>
        <w:t xml:space="preserve"> a grid search is performed on </w:t>
      </w:r>
      <w:proofErr w:type="spellStart"/>
      <w:r w:rsidR="002051EA">
        <w:rPr>
          <w:sz w:val="24"/>
          <w:szCs w:val="24"/>
        </w:rPr>
        <w:t>Training_X</w:t>
      </w:r>
      <w:proofErr w:type="spellEnd"/>
      <w:r w:rsidRPr="00E50FC6">
        <w:rPr>
          <w:sz w:val="24"/>
          <w:szCs w:val="24"/>
        </w:rPr>
        <w:t xml:space="preserve"> and </w:t>
      </w:r>
      <w:proofErr w:type="spellStart"/>
      <w:r w:rsidR="00EA09C9">
        <w:rPr>
          <w:sz w:val="24"/>
          <w:szCs w:val="24"/>
        </w:rPr>
        <w:t>Training_y</w:t>
      </w:r>
      <w:proofErr w:type="spellEnd"/>
      <w:r w:rsidRPr="00E50FC6">
        <w:rPr>
          <w:sz w:val="24"/>
          <w:szCs w:val="24"/>
        </w:rPr>
        <w:t xml:space="preserve"> giving us the best hyperparameters C and Gamma from the given range as per the dataset</w:t>
      </w:r>
      <w:r w:rsidR="003E61FF" w:rsidRPr="00E50FC6">
        <w:rPr>
          <w:sz w:val="24"/>
          <w:szCs w:val="24"/>
        </w:rPr>
        <w:t xml:space="preserve"> for tunning the proposed algorithm.</w:t>
      </w:r>
      <w:r w:rsidR="002B28DE" w:rsidRPr="00E50FC6">
        <w:rPr>
          <w:sz w:val="24"/>
          <w:szCs w:val="24"/>
        </w:rPr>
        <w:t xml:space="preserve"> Inside the parameter selection function, the grid search is tuned to be more inclined towards</w:t>
      </w:r>
      <w:r w:rsidR="00251D37" w:rsidRPr="00E50FC6">
        <w:rPr>
          <w:sz w:val="24"/>
          <w:szCs w:val="24"/>
        </w:rPr>
        <w:t xml:space="preserve"> </w:t>
      </w:r>
      <w:r w:rsidR="002B28DE" w:rsidRPr="00E50FC6">
        <w:rPr>
          <w:sz w:val="24"/>
          <w:szCs w:val="24"/>
        </w:rPr>
        <w:t xml:space="preserve">minority accuracy by </w:t>
      </w:r>
      <w:r w:rsidR="008414A1" w:rsidRPr="00E50FC6">
        <w:rPr>
          <w:sz w:val="24"/>
          <w:szCs w:val="24"/>
        </w:rPr>
        <w:t>keeping</w:t>
      </w:r>
      <w:r w:rsidR="002B28DE" w:rsidRPr="00E50FC6">
        <w:rPr>
          <w:sz w:val="24"/>
          <w:szCs w:val="24"/>
        </w:rPr>
        <w:t xml:space="preserve"> the </w:t>
      </w:r>
      <w:proofErr w:type="spellStart"/>
      <w:r w:rsidR="002B28DE" w:rsidRPr="00E50FC6">
        <w:rPr>
          <w:sz w:val="24"/>
          <w:szCs w:val="24"/>
        </w:rPr>
        <w:t>recall_</w:t>
      </w:r>
      <w:r w:rsidR="00073E22" w:rsidRPr="00E50FC6">
        <w:rPr>
          <w:sz w:val="24"/>
          <w:szCs w:val="24"/>
        </w:rPr>
        <w:t>score</w:t>
      </w:r>
      <w:proofErr w:type="spellEnd"/>
      <w:r w:rsidR="00073E22" w:rsidRPr="00E50FC6">
        <w:rPr>
          <w:sz w:val="24"/>
          <w:szCs w:val="24"/>
        </w:rPr>
        <w:t xml:space="preserve"> position</w:t>
      </w:r>
      <w:r w:rsidR="008414A1" w:rsidRPr="00E50FC6">
        <w:rPr>
          <w:sz w:val="24"/>
          <w:szCs w:val="24"/>
        </w:rPr>
        <w:t xml:space="preserve"> </w:t>
      </w:r>
      <w:r w:rsidR="002B28DE" w:rsidRPr="00E50FC6">
        <w:rPr>
          <w:sz w:val="24"/>
          <w:szCs w:val="24"/>
        </w:rPr>
        <w:t>to the minority</w:t>
      </w:r>
      <w:r w:rsidR="008414A1" w:rsidRPr="00E50FC6">
        <w:rPr>
          <w:sz w:val="24"/>
          <w:szCs w:val="24"/>
        </w:rPr>
        <w:t xml:space="preserve"> class</w:t>
      </w:r>
      <w:r w:rsidR="002B28DE" w:rsidRPr="00E50FC6">
        <w:rPr>
          <w:sz w:val="24"/>
          <w:szCs w:val="24"/>
        </w:rPr>
        <w:t xml:space="preserve"> label ‘1’.</w:t>
      </w:r>
      <w:r w:rsidR="008414A1" w:rsidRPr="00E50FC6">
        <w:rPr>
          <w:sz w:val="24"/>
          <w:szCs w:val="24"/>
        </w:rPr>
        <w:t xml:space="preserve"> As our focus is to increase the minority class accuracy.</w:t>
      </w:r>
    </w:p>
    <w:p w14:paraId="327DF142" w14:textId="77777777" w:rsidR="00795B34" w:rsidRDefault="00795B34" w:rsidP="006B39F3"/>
    <w:p w14:paraId="103E84B5" w14:textId="759C2A74" w:rsidR="00074AC5" w:rsidRPr="009774CC" w:rsidRDefault="00AD1955" w:rsidP="006B39F3">
      <w:pPr>
        <w:rPr>
          <w:b/>
          <w:bCs/>
        </w:rPr>
      </w:pPr>
      <w:r w:rsidRPr="009774CC">
        <w:rPr>
          <w:b/>
          <w:bCs/>
        </w:rPr>
        <w:t>Python f</w:t>
      </w:r>
      <w:r w:rsidR="008414A1" w:rsidRPr="009774CC">
        <w:rPr>
          <w:b/>
          <w:bCs/>
        </w:rPr>
        <w:t xml:space="preserve">unction for </w:t>
      </w:r>
      <w:r w:rsidR="00074AC5" w:rsidRPr="009774CC">
        <w:rPr>
          <w:b/>
          <w:bCs/>
        </w:rPr>
        <w:t xml:space="preserve">SVM </w:t>
      </w:r>
      <w:r w:rsidR="008414A1" w:rsidRPr="009774CC">
        <w:rPr>
          <w:b/>
          <w:bCs/>
        </w:rPr>
        <w:t>hyper</w:t>
      </w:r>
      <w:r w:rsidR="00074AC5" w:rsidRPr="009774CC">
        <w:rPr>
          <w:b/>
          <w:bCs/>
        </w:rPr>
        <w:t>parameter selection:</w:t>
      </w:r>
    </w:p>
    <w:p w14:paraId="3A6E0161" w14:textId="2937B285" w:rsidR="00074AC5" w:rsidRDefault="00074AC5" w:rsidP="006B39F3"/>
    <w:p w14:paraId="66BA45C1" w14:textId="55812C06" w:rsidR="00074AC5" w:rsidRPr="008414A1" w:rsidRDefault="00074AC5" w:rsidP="00074AC5">
      <w:r w:rsidRPr="008414A1">
        <w:t xml:space="preserve">def </w:t>
      </w:r>
      <w:proofErr w:type="spellStart"/>
      <w:r w:rsidRPr="008414A1">
        <w:t>sv</w:t>
      </w:r>
      <w:r w:rsidR="008414A1">
        <w:t>m</w:t>
      </w:r>
      <w:r w:rsidRPr="008414A1">
        <w:t>_</w:t>
      </w:r>
      <w:r w:rsidR="008414A1">
        <w:t>hyper</w:t>
      </w:r>
      <w:r w:rsidRPr="008414A1">
        <w:t>param_</w:t>
      </w:r>
      <w:proofErr w:type="gramStart"/>
      <w:r w:rsidR="00340FBF">
        <w:t>Grid</w:t>
      </w:r>
      <w:proofErr w:type="spellEnd"/>
      <w:r w:rsidRPr="008414A1">
        <w:t>(</w:t>
      </w:r>
      <w:proofErr w:type="spellStart"/>
      <w:proofErr w:type="gramEnd"/>
      <w:r w:rsidR="002051EA">
        <w:t>Training_X</w:t>
      </w:r>
      <w:proofErr w:type="spellEnd"/>
      <w:r w:rsidRPr="008414A1">
        <w:t xml:space="preserve">, </w:t>
      </w:r>
      <w:proofErr w:type="spellStart"/>
      <w:r w:rsidR="00EA09C9">
        <w:t>Training_y</w:t>
      </w:r>
      <w:proofErr w:type="spellEnd"/>
      <w:r w:rsidRPr="008414A1">
        <w:t>):</w:t>
      </w:r>
    </w:p>
    <w:p w14:paraId="1312E5A4" w14:textId="17074B3F" w:rsidR="00074AC5" w:rsidRPr="008414A1" w:rsidRDefault="00074AC5" w:rsidP="00074AC5">
      <w:r w:rsidRPr="008414A1">
        <w:t xml:space="preserve">        C</w:t>
      </w:r>
      <w:r w:rsidR="008414A1">
        <w:t>ost</w:t>
      </w:r>
      <w:r w:rsidRPr="008414A1">
        <w:t xml:space="preserve"> = [0.1,1,10,50,100]</w:t>
      </w:r>
    </w:p>
    <w:p w14:paraId="570086F7" w14:textId="1ABF5370" w:rsidR="00074AC5" w:rsidRPr="008414A1" w:rsidRDefault="00074AC5" w:rsidP="00074AC5">
      <w:r w:rsidRPr="008414A1">
        <w:t xml:space="preserve">        </w:t>
      </w:r>
      <w:r w:rsidR="008414A1">
        <w:t>G</w:t>
      </w:r>
      <w:r w:rsidRPr="008414A1">
        <w:t xml:space="preserve">amma </w:t>
      </w:r>
      <w:proofErr w:type="gramStart"/>
      <w:r w:rsidRPr="008414A1">
        <w:t>=  [</w:t>
      </w:r>
      <w:proofErr w:type="gramEnd"/>
      <w:r w:rsidRPr="008414A1">
        <w:t>1,50,100,500]</w:t>
      </w:r>
    </w:p>
    <w:p w14:paraId="0F03761C" w14:textId="302DE355" w:rsidR="00074AC5" w:rsidRPr="007E3114" w:rsidRDefault="00074AC5" w:rsidP="00074AC5">
      <w:r w:rsidRPr="008414A1">
        <w:t xml:space="preserve">        </w:t>
      </w:r>
      <w:r w:rsidRPr="007E3114">
        <w:t xml:space="preserve">scoring = </w:t>
      </w:r>
      <w:proofErr w:type="gramStart"/>
      <w:r w:rsidRPr="007E3114">
        <w:t>{</w:t>
      </w:r>
      <w:r w:rsidR="00692FA1" w:rsidRPr="007E3114">
        <w:t xml:space="preserve"> </w:t>
      </w:r>
      <w:r w:rsidRPr="007E3114">
        <w:t>'</w:t>
      </w:r>
      <w:proofErr w:type="spellStart"/>
      <w:proofErr w:type="gramEnd"/>
      <w:r w:rsidRPr="007E3114">
        <w:t>AUCe</w:t>
      </w:r>
      <w:proofErr w:type="spellEnd"/>
      <w:r w:rsidRPr="007E3114">
        <w:t>': '</w:t>
      </w:r>
      <w:proofErr w:type="spellStart"/>
      <w:r w:rsidRPr="007E3114">
        <w:t>roc_auc</w:t>
      </w:r>
      <w:proofErr w:type="spellEnd"/>
      <w:r w:rsidRPr="007E3114">
        <w:t>', 'Accuracy': 'accuracy', '</w:t>
      </w:r>
      <w:proofErr w:type="spellStart"/>
      <w:r w:rsidRPr="007E3114">
        <w:t>prec</w:t>
      </w:r>
      <w:proofErr w:type="spellEnd"/>
      <w:r w:rsidRPr="007E3114">
        <w:t xml:space="preserve">':  'precision', 'recall': 'recall', 'f1s': 'f1', 'spec' : </w:t>
      </w:r>
      <w:proofErr w:type="spellStart"/>
      <w:r w:rsidRPr="007E3114">
        <w:t>make_scorer</w:t>
      </w:r>
      <w:proofErr w:type="spellEnd"/>
      <w:r w:rsidRPr="007E3114">
        <w:t>(</w:t>
      </w:r>
      <w:r w:rsidR="00692FA1" w:rsidRPr="007E3114">
        <w:t xml:space="preserve"> </w:t>
      </w:r>
      <w:proofErr w:type="spellStart"/>
      <w:r w:rsidRPr="007E3114">
        <w:t>recall_score</w:t>
      </w:r>
      <w:proofErr w:type="spellEnd"/>
      <w:r w:rsidRPr="007E3114">
        <w:t xml:space="preserve">, </w:t>
      </w:r>
      <w:proofErr w:type="spellStart"/>
      <w:r w:rsidRPr="007E3114">
        <w:t>pos_label</w:t>
      </w:r>
      <w:proofErr w:type="spellEnd"/>
      <w:r w:rsidRPr="007E3114">
        <w:t xml:space="preserve"> = 1</w:t>
      </w:r>
      <w:r w:rsidR="00692FA1" w:rsidRPr="007E3114">
        <w:t xml:space="preserve"> </w:t>
      </w:r>
      <w:r w:rsidRPr="007E3114">
        <w:t>)</w:t>
      </w:r>
      <w:r w:rsidR="00692FA1" w:rsidRPr="007E3114">
        <w:t xml:space="preserve"> </w:t>
      </w:r>
      <w:r w:rsidRPr="007E3114">
        <w:t>}</w:t>
      </w:r>
    </w:p>
    <w:p w14:paraId="12D6DC3A" w14:textId="22AB5892" w:rsidR="00074AC5" w:rsidRPr="007E3114" w:rsidRDefault="00074AC5" w:rsidP="00074AC5">
      <w:r w:rsidRPr="007E3114">
        <w:t xml:space="preserve">        </w:t>
      </w:r>
      <w:proofErr w:type="spellStart"/>
      <w:r w:rsidRPr="007E3114">
        <w:t>param_grid</w:t>
      </w:r>
      <w:proofErr w:type="spellEnd"/>
      <w:r w:rsidRPr="007E3114">
        <w:t xml:space="preserve"> = </w:t>
      </w:r>
      <w:proofErr w:type="gramStart"/>
      <w:r w:rsidRPr="007E3114">
        <w:t>{</w:t>
      </w:r>
      <w:r w:rsidR="00692FA1" w:rsidRPr="007E3114">
        <w:t xml:space="preserve"> </w:t>
      </w:r>
      <w:r w:rsidRPr="007E3114">
        <w:t>'</w:t>
      </w:r>
      <w:proofErr w:type="gramEnd"/>
      <w:r w:rsidRPr="007E3114">
        <w:t>C' : C</w:t>
      </w:r>
      <w:r w:rsidR="008414A1" w:rsidRPr="007E3114">
        <w:t>ost</w:t>
      </w:r>
      <w:r w:rsidRPr="007E3114">
        <w:t xml:space="preserve">, 'gamma' : </w:t>
      </w:r>
      <w:r w:rsidR="008414A1" w:rsidRPr="007E3114">
        <w:t>G</w:t>
      </w:r>
      <w:r w:rsidRPr="007E3114">
        <w:t>amma</w:t>
      </w:r>
      <w:r w:rsidR="00692FA1" w:rsidRPr="007E3114">
        <w:t xml:space="preserve"> </w:t>
      </w:r>
      <w:r w:rsidRPr="007E3114">
        <w:t>}</w:t>
      </w:r>
    </w:p>
    <w:p w14:paraId="57CB5E8E" w14:textId="7465527C" w:rsidR="00074AC5" w:rsidRPr="007E3114" w:rsidRDefault="00074AC5" w:rsidP="00074AC5">
      <w:r w:rsidRPr="007E3114">
        <w:t xml:space="preserve">        </w:t>
      </w:r>
      <w:proofErr w:type="spellStart"/>
      <w:r w:rsidR="008414A1" w:rsidRPr="007E3114">
        <w:t>SVM_</w:t>
      </w:r>
      <w:r w:rsidR="00D82E44">
        <w:t>param</w:t>
      </w:r>
      <w:proofErr w:type="spellEnd"/>
      <w:r w:rsidRPr="007E3114">
        <w:t xml:space="preserve"> = </w:t>
      </w:r>
      <w:proofErr w:type="spellStart"/>
      <w:proofErr w:type="gramStart"/>
      <w:r w:rsidRPr="007E3114">
        <w:t>GridSearchCV</w:t>
      </w:r>
      <w:proofErr w:type="spellEnd"/>
      <w:r w:rsidRPr="007E3114">
        <w:t>(</w:t>
      </w:r>
      <w:proofErr w:type="gramEnd"/>
      <w:r w:rsidRPr="007E3114">
        <w:t>SVC(kernel = '</w:t>
      </w:r>
      <w:proofErr w:type="spellStart"/>
      <w:r w:rsidRPr="007E3114">
        <w:t>rbf</w:t>
      </w:r>
      <w:proofErr w:type="spellEnd"/>
      <w:r w:rsidRPr="007E3114">
        <w:t xml:space="preserve">'), </w:t>
      </w:r>
      <w:proofErr w:type="spellStart"/>
      <w:r w:rsidRPr="007E3114">
        <w:t>param_grid</w:t>
      </w:r>
      <w:proofErr w:type="spellEnd"/>
      <w:r w:rsidRPr="007E3114">
        <w:t xml:space="preserve"> = </w:t>
      </w:r>
      <w:proofErr w:type="spellStart"/>
      <w:r w:rsidRPr="007E3114">
        <w:t>param_grid</w:t>
      </w:r>
      <w:proofErr w:type="spellEnd"/>
      <w:r w:rsidRPr="007E3114">
        <w:t xml:space="preserve">, scoring = scoring, refit = 'recall', </w:t>
      </w:r>
      <w:proofErr w:type="spellStart"/>
      <w:r w:rsidRPr="007E3114">
        <w:t>return_train_score</w:t>
      </w:r>
      <w:proofErr w:type="spellEnd"/>
      <w:r w:rsidRPr="007E3114">
        <w:t xml:space="preserve"> = True)</w:t>
      </w:r>
    </w:p>
    <w:p w14:paraId="2FF76459" w14:textId="4C1D29DC" w:rsidR="00074AC5" w:rsidRPr="007E3114" w:rsidRDefault="00074AC5" w:rsidP="00074AC5">
      <w:r w:rsidRPr="007E3114">
        <w:t xml:space="preserve">        </w:t>
      </w:r>
      <w:proofErr w:type="spellStart"/>
      <w:proofErr w:type="gramStart"/>
      <w:r w:rsidR="008414A1" w:rsidRPr="007E3114">
        <w:t>SVM</w:t>
      </w:r>
      <w:r w:rsidRPr="007E3114">
        <w:t>_</w:t>
      </w:r>
      <w:r w:rsidR="00D01FA9">
        <w:t>param</w:t>
      </w:r>
      <w:r w:rsidRPr="007E3114">
        <w:t>.fit</w:t>
      </w:r>
      <w:proofErr w:type="spellEnd"/>
      <w:r w:rsidRPr="007E3114">
        <w:t>(</w:t>
      </w:r>
      <w:proofErr w:type="spellStart"/>
      <w:proofErr w:type="gramEnd"/>
      <w:r w:rsidR="002051EA">
        <w:t>Training_X</w:t>
      </w:r>
      <w:proofErr w:type="spellEnd"/>
      <w:r w:rsidRPr="007E3114">
        <w:t xml:space="preserve">, </w:t>
      </w:r>
      <w:proofErr w:type="spellStart"/>
      <w:r w:rsidR="00EA09C9">
        <w:t>Training_y</w:t>
      </w:r>
      <w:proofErr w:type="spellEnd"/>
      <w:r w:rsidRPr="007E3114">
        <w:t>)</w:t>
      </w:r>
    </w:p>
    <w:p w14:paraId="58C853CF" w14:textId="10AFD140" w:rsidR="00074AC5" w:rsidRDefault="00074AC5" w:rsidP="00074AC5">
      <w:r w:rsidRPr="007E3114">
        <w:t xml:space="preserve">        return </w:t>
      </w:r>
      <w:proofErr w:type="spellStart"/>
      <w:r w:rsidR="008414A1" w:rsidRPr="007E3114">
        <w:t>SVM</w:t>
      </w:r>
      <w:r w:rsidRPr="007E3114">
        <w:t>_</w:t>
      </w:r>
      <w:proofErr w:type="gramStart"/>
      <w:r w:rsidR="00D01FA9">
        <w:t>param</w:t>
      </w:r>
      <w:r w:rsidRPr="007E3114">
        <w:t>.best</w:t>
      </w:r>
      <w:proofErr w:type="gramEnd"/>
      <w:r w:rsidRPr="007E3114">
        <w:t>_params</w:t>
      </w:r>
      <w:proofErr w:type="spellEnd"/>
      <w:r w:rsidRPr="007E3114">
        <w:t>_</w:t>
      </w:r>
    </w:p>
    <w:p w14:paraId="12702606" w14:textId="5B3FB881" w:rsidR="006B39F3" w:rsidRDefault="006B39F3" w:rsidP="006B39F3"/>
    <w:p w14:paraId="7185FB40" w14:textId="1531CE64" w:rsidR="00AD1955" w:rsidRPr="00E50FC6" w:rsidRDefault="00AD1955" w:rsidP="006B39F3">
      <w:pPr>
        <w:rPr>
          <w:sz w:val="24"/>
          <w:szCs w:val="24"/>
        </w:rPr>
      </w:pPr>
      <w:r w:rsidRPr="00E50FC6">
        <w:rPr>
          <w:sz w:val="24"/>
          <w:szCs w:val="24"/>
        </w:rPr>
        <w:t>The best parameter obtained from the above function</w:t>
      </w:r>
      <w:r w:rsidR="008447D5" w:rsidRPr="00E50FC6">
        <w:rPr>
          <w:sz w:val="24"/>
          <w:szCs w:val="24"/>
        </w:rPr>
        <w:t xml:space="preserve"> </w:t>
      </w:r>
      <w:r w:rsidR="00D759A6" w:rsidRPr="00E50FC6">
        <w:rPr>
          <w:sz w:val="24"/>
          <w:szCs w:val="24"/>
        </w:rPr>
        <w:t>c</w:t>
      </w:r>
      <w:r w:rsidR="008447D5" w:rsidRPr="00E50FC6">
        <w:rPr>
          <w:sz w:val="24"/>
          <w:szCs w:val="24"/>
        </w:rPr>
        <w:t xml:space="preserve">ost and </w:t>
      </w:r>
      <w:r w:rsidR="00D759A6" w:rsidRPr="00E50FC6">
        <w:rPr>
          <w:sz w:val="24"/>
          <w:szCs w:val="24"/>
        </w:rPr>
        <w:t>g</w:t>
      </w:r>
      <w:r w:rsidR="008447D5" w:rsidRPr="00E50FC6">
        <w:rPr>
          <w:sz w:val="24"/>
          <w:szCs w:val="24"/>
        </w:rPr>
        <w:t>amma</w:t>
      </w:r>
      <w:r w:rsidRPr="00E50FC6">
        <w:rPr>
          <w:sz w:val="24"/>
          <w:szCs w:val="24"/>
        </w:rPr>
        <w:t xml:space="preserve"> will be used to train an SVM model along with the Radial Basis Function (RBF) Kernel.</w:t>
      </w:r>
    </w:p>
    <w:p w14:paraId="62970D36" w14:textId="7FAEC276" w:rsidR="00AD1955" w:rsidRPr="00ED7738" w:rsidRDefault="00AD1955" w:rsidP="006B39F3">
      <w:pPr>
        <w:rPr>
          <w:b/>
          <w:bCs/>
        </w:rPr>
      </w:pPr>
      <w:r w:rsidRPr="009774CC">
        <w:rPr>
          <w:b/>
          <w:bCs/>
        </w:rPr>
        <w:t>Python function for generating SVM classif</w:t>
      </w:r>
      <w:r w:rsidR="009774CC" w:rsidRPr="009774CC">
        <w:rPr>
          <w:b/>
          <w:bCs/>
        </w:rPr>
        <w:t>i</w:t>
      </w:r>
      <w:r w:rsidRPr="009774CC">
        <w:rPr>
          <w:b/>
          <w:bCs/>
        </w:rPr>
        <w:t>cation:</w:t>
      </w:r>
    </w:p>
    <w:p w14:paraId="24798F7D" w14:textId="7E358878" w:rsidR="00AD1955" w:rsidRPr="007E3114" w:rsidRDefault="00AD1955" w:rsidP="00AD1955">
      <w:r w:rsidRPr="007E3114">
        <w:t xml:space="preserve">def </w:t>
      </w:r>
      <w:proofErr w:type="spellStart"/>
      <w:r w:rsidRPr="007E3114">
        <w:t>generat</w:t>
      </w:r>
      <w:r w:rsidR="00340FBF">
        <w:t>ing</w:t>
      </w:r>
      <w:r w:rsidRPr="007E3114">
        <w:t>_</w:t>
      </w:r>
      <w:r w:rsidR="003F6ECD" w:rsidRPr="007E3114">
        <w:t>SVM_</w:t>
      </w:r>
      <w:proofErr w:type="gramStart"/>
      <w:r w:rsidR="003F6ECD" w:rsidRPr="007E3114">
        <w:t>Cls</w:t>
      </w:r>
      <w:proofErr w:type="spellEnd"/>
      <w:r w:rsidRPr="007E3114">
        <w:t>(</w:t>
      </w:r>
      <w:proofErr w:type="gramEnd"/>
      <w:r w:rsidRPr="007E3114">
        <w:t>C</w:t>
      </w:r>
      <w:r w:rsidR="009F5434" w:rsidRPr="007E3114">
        <w:t>s</w:t>
      </w:r>
      <w:r w:rsidRPr="007E3114">
        <w:t>,</w:t>
      </w:r>
      <w:r w:rsidR="003F6ECD" w:rsidRPr="007E3114">
        <w:t xml:space="preserve"> </w:t>
      </w:r>
      <w:r w:rsidRPr="007E3114">
        <w:t>gamma</w:t>
      </w:r>
      <w:r w:rsidR="009F5434" w:rsidRPr="007E3114">
        <w:t>s</w:t>
      </w:r>
      <w:r w:rsidRPr="007E3114">
        <w:t xml:space="preserve">, </w:t>
      </w:r>
      <w:proofErr w:type="spellStart"/>
      <w:r w:rsidR="002051EA">
        <w:t>Training_X</w:t>
      </w:r>
      <w:proofErr w:type="spellEnd"/>
      <w:r w:rsidRPr="007E3114">
        <w:t xml:space="preserve">, </w:t>
      </w:r>
      <w:proofErr w:type="spellStart"/>
      <w:r w:rsidR="00EA09C9">
        <w:t>Training_y</w:t>
      </w:r>
      <w:proofErr w:type="spellEnd"/>
      <w:r w:rsidRPr="007E3114">
        <w:t xml:space="preserve">, </w:t>
      </w:r>
      <w:proofErr w:type="spellStart"/>
      <w:r w:rsidR="0055351E">
        <w:t>Testing_X</w:t>
      </w:r>
      <w:proofErr w:type="spellEnd"/>
      <w:r w:rsidRPr="007E3114">
        <w:t xml:space="preserve">, </w:t>
      </w:r>
      <w:proofErr w:type="spellStart"/>
      <w:r w:rsidR="0055351E">
        <w:t>Testing_y</w:t>
      </w:r>
      <w:proofErr w:type="spellEnd"/>
      <w:r w:rsidRPr="007E3114">
        <w:t>):</w:t>
      </w:r>
    </w:p>
    <w:p w14:paraId="2F80CB9E" w14:textId="2D1B9AF9" w:rsidR="00AD1955" w:rsidRPr="007E3114" w:rsidRDefault="00AD1955" w:rsidP="00AD1955">
      <w:r w:rsidRPr="007E3114">
        <w:t xml:space="preserve">        clas</w:t>
      </w:r>
      <w:r w:rsidR="009F5434" w:rsidRPr="007E3114">
        <w:t>s</w:t>
      </w:r>
      <w:r w:rsidRPr="007E3114">
        <w:t xml:space="preserve"> = SVC</w:t>
      </w:r>
      <w:r w:rsidR="009774CC" w:rsidRPr="007E3114">
        <w:t xml:space="preserve"> </w:t>
      </w:r>
      <w:r w:rsidRPr="007E3114">
        <w:t xml:space="preserve">(kernel =' </w:t>
      </w:r>
      <w:proofErr w:type="spellStart"/>
      <w:r w:rsidRPr="007E3114">
        <w:t>rbf</w:t>
      </w:r>
      <w:proofErr w:type="spellEnd"/>
      <w:r w:rsidRPr="007E3114">
        <w:t>', gamma = gamma</w:t>
      </w:r>
      <w:r w:rsidR="009F5434" w:rsidRPr="007E3114">
        <w:t>s</w:t>
      </w:r>
      <w:r w:rsidRPr="007E3114">
        <w:t>, C = C</w:t>
      </w:r>
      <w:r w:rsidR="009F5434" w:rsidRPr="007E3114">
        <w:t>s</w:t>
      </w:r>
      <w:r w:rsidRPr="007E3114">
        <w:t>)</w:t>
      </w:r>
    </w:p>
    <w:p w14:paraId="7B10372C" w14:textId="62715A4A" w:rsidR="00AD1955" w:rsidRPr="007E3114" w:rsidRDefault="00AD1955" w:rsidP="00AD1955">
      <w:r w:rsidRPr="007E3114">
        <w:t xml:space="preserve">        </w:t>
      </w:r>
      <w:proofErr w:type="spellStart"/>
      <w:r w:rsidRPr="007E3114">
        <w:t>class.fit</w:t>
      </w:r>
      <w:proofErr w:type="spellEnd"/>
      <w:r w:rsidR="009774CC" w:rsidRPr="007E3114">
        <w:t xml:space="preserve"> </w:t>
      </w:r>
      <w:r w:rsidRPr="007E3114">
        <w:t>(</w:t>
      </w:r>
      <w:r w:rsidR="00BB188E" w:rsidRPr="007E3114">
        <w:t xml:space="preserve">, </w:t>
      </w:r>
      <w:proofErr w:type="spellStart"/>
      <w:r w:rsidR="002051EA">
        <w:t>Training_X</w:t>
      </w:r>
      <w:proofErr w:type="spellEnd"/>
      <w:r w:rsidR="00BB188E" w:rsidRPr="007E3114">
        <w:t xml:space="preserve">, </w:t>
      </w:r>
      <w:proofErr w:type="spellStart"/>
      <w:r w:rsidR="00EA09C9">
        <w:t>Training_y</w:t>
      </w:r>
      <w:proofErr w:type="spellEnd"/>
      <w:r w:rsidRPr="007E3114">
        <w:t>)</w:t>
      </w:r>
    </w:p>
    <w:p w14:paraId="38219DD4" w14:textId="74EB4D4E" w:rsidR="00AD1955" w:rsidRPr="007E3114" w:rsidRDefault="00AD1955" w:rsidP="00AD1955">
      <w:r w:rsidRPr="007E3114">
        <w:t xml:space="preserve">        </w:t>
      </w:r>
      <w:proofErr w:type="spellStart"/>
      <w:r w:rsidRPr="007E3114">
        <w:t>ypred</w:t>
      </w:r>
      <w:r w:rsidR="00BB188E" w:rsidRPr="007E3114">
        <w:t>ict</w:t>
      </w:r>
      <w:proofErr w:type="spellEnd"/>
      <w:r w:rsidRPr="007E3114">
        <w:t xml:space="preserve"> = </w:t>
      </w:r>
      <w:proofErr w:type="spellStart"/>
      <w:proofErr w:type="gramStart"/>
      <w:r w:rsidRPr="007E3114">
        <w:t>class.predict</w:t>
      </w:r>
      <w:proofErr w:type="spellEnd"/>
      <w:proofErr w:type="gramEnd"/>
      <w:r w:rsidRPr="007E3114">
        <w:t>(</w:t>
      </w:r>
      <w:proofErr w:type="spellStart"/>
      <w:r w:rsidR="0055351E">
        <w:t>Testing_X</w:t>
      </w:r>
      <w:proofErr w:type="spellEnd"/>
      <w:r w:rsidRPr="007E3114">
        <w:t>)</w:t>
      </w:r>
    </w:p>
    <w:p w14:paraId="7CB097D1" w14:textId="67B00DAC" w:rsidR="00AD1955" w:rsidRPr="007E3114" w:rsidRDefault="00AD1955" w:rsidP="00AD1955">
      <w:r w:rsidRPr="007E3114">
        <w:t xml:space="preserve">        </w:t>
      </w:r>
      <w:proofErr w:type="gramStart"/>
      <w:r w:rsidRPr="007E3114">
        <w:t>print(</w:t>
      </w:r>
      <w:proofErr w:type="gramEnd"/>
      <w:r w:rsidRPr="007E3114">
        <w:t>"Training Accuracy = {}".format</w:t>
      </w:r>
      <w:r w:rsidR="009774CC" w:rsidRPr="007E3114">
        <w:t xml:space="preserve"> </w:t>
      </w:r>
      <w:r w:rsidRPr="007E3114">
        <w:t>(</w:t>
      </w:r>
      <w:r w:rsidR="009774CC" w:rsidRPr="007E3114">
        <w:t xml:space="preserve"> </w:t>
      </w:r>
      <w:proofErr w:type="spellStart"/>
      <w:r w:rsidRPr="007E3114">
        <w:t>accuracy_score</w:t>
      </w:r>
      <w:proofErr w:type="spellEnd"/>
      <w:r w:rsidRPr="007E3114">
        <w:t>(</w:t>
      </w:r>
      <w:proofErr w:type="spellStart"/>
      <w:r w:rsidR="0055351E">
        <w:t>Testing_y</w:t>
      </w:r>
      <w:proofErr w:type="spellEnd"/>
      <w:r w:rsidRPr="007E3114">
        <w:t xml:space="preserve">, </w:t>
      </w:r>
      <w:proofErr w:type="spellStart"/>
      <w:r w:rsidRPr="007E3114">
        <w:t>ypred</w:t>
      </w:r>
      <w:r w:rsidR="00BB188E" w:rsidRPr="007E3114">
        <w:t>ict</w:t>
      </w:r>
      <w:proofErr w:type="spellEnd"/>
      <w:r w:rsidRPr="007E3114">
        <w:t>)))</w:t>
      </w:r>
    </w:p>
    <w:p w14:paraId="1E0A6438" w14:textId="70963F5E" w:rsidR="00AD1955" w:rsidRDefault="00AD1955" w:rsidP="00AD1955">
      <w:r w:rsidRPr="007E3114">
        <w:t xml:space="preserve">        return class</w:t>
      </w:r>
    </w:p>
    <w:p w14:paraId="4B0F47EA" w14:textId="187F9417" w:rsidR="00AD1955" w:rsidRDefault="00AD1955" w:rsidP="006B39F3"/>
    <w:p w14:paraId="502384FB" w14:textId="32C789B4" w:rsidR="00AB23AD" w:rsidRPr="00453CE6" w:rsidRDefault="00AB23AD" w:rsidP="006B39F3">
      <w:pPr>
        <w:rPr>
          <w:b/>
          <w:bCs/>
        </w:rPr>
      </w:pPr>
      <w:r w:rsidRPr="00453CE6">
        <w:rPr>
          <w:b/>
          <w:bCs/>
        </w:rPr>
        <w:t xml:space="preserve">Python function to plot SVM </w:t>
      </w:r>
      <w:proofErr w:type="spellStart"/>
      <w:r w:rsidRPr="00453CE6">
        <w:rPr>
          <w:b/>
          <w:bCs/>
        </w:rPr>
        <w:t>Decicsion</w:t>
      </w:r>
      <w:proofErr w:type="spellEnd"/>
      <w:r w:rsidRPr="00453CE6">
        <w:rPr>
          <w:b/>
          <w:bCs/>
        </w:rPr>
        <w:t xml:space="preserve"> Boundary:</w:t>
      </w:r>
    </w:p>
    <w:p w14:paraId="28DFDF1B" w14:textId="1C800DD1" w:rsidR="00AB23AD" w:rsidRPr="007E3114" w:rsidRDefault="00AB23AD" w:rsidP="00AB23AD">
      <w:r w:rsidRPr="007E3114">
        <w:t xml:space="preserve">def </w:t>
      </w:r>
      <w:proofErr w:type="spellStart"/>
      <w:r w:rsidRPr="007E3114">
        <w:t>decision_boundry</w:t>
      </w:r>
      <w:r w:rsidR="0080424F" w:rsidRPr="007E3114">
        <w:t>_SVM_</w:t>
      </w:r>
      <w:proofErr w:type="gramStart"/>
      <w:r w:rsidR="0080424F" w:rsidRPr="007E3114">
        <w:t>plot</w:t>
      </w:r>
      <w:proofErr w:type="spellEnd"/>
      <w:r w:rsidRPr="007E3114">
        <w:t>(</w:t>
      </w:r>
      <w:proofErr w:type="spellStart"/>
      <w:proofErr w:type="gramEnd"/>
      <w:r w:rsidRPr="007E3114">
        <w:t>X,y</w:t>
      </w:r>
      <w:proofErr w:type="spellEnd"/>
      <w:r w:rsidRPr="007E3114">
        <w:t>, model):</w:t>
      </w:r>
    </w:p>
    <w:p w14:paraId="2F7EE4D4" w14:textId="36F327FA" w:rsidR="00AB23AD" w:rsidRPr="007E3114" w:rsidRDefault="00AB23AD" w:rsidP="00AB23AD">
      <w:r w:rsidRPr="007E3114">
        <w:t xml:space="preserve">        </w:t>
      </w:r>
      <w:proofErr w:type="spellStart"/>
      <w:r w:rsidRPr="007E3114">
        <w:t>svm_mod</w:t>
      </w:r>
      <w:r w:rsidR="00B65D2F" w:rsidRPr="007E3114">
        <w:t>el</w:t>
      </w:r>
      <w:proofErr w:type="spellEnd"/>
      <w:r w:rsidRPr="007E3114">
        <w:t xml:space="preserve"> = </w:t>
      </w:r>
      <w:proofErr w:type="spellStart"/>
      <w:r w:rsidRPr="007E3114">
        <w:t>model.fit</w:t>
      </w:r>
      <w:proofErr w:type="spellEnd"/>
      <w:r w:rsidRPr="007E3114">
        <w:t>(</w:t>
      </w:r>
      <w:proofErr w:type="spellStart"/>
      <w:proofErr w:type="gramStart"/>
      <w:r w:rsidRPr="007E3114">
        <w:t>X,y</w:t>
      </w:r>
      <w:proofErr w:type="spellEnd"/>
      <w:proofErr w:type="gramEnd"/>
      <w:r w:rsidRPr="007E3114">
        <w:t>)</w:t>
      </w:r>
    </w:p>
    <w:p w14:paraId="321D6093" w14:textId="1204073D" w:rsidR="00AB23AD" w:rsidRPr="007E3114" w:rsidRDefault="00AB23AD" w:rsidP="00AB23AD">
      <w:r w:rsidRPr="007E3114">
        <w:t xml:space="preserve">        </w:t>
      </w:r>
      <w:proofErr w:type="spellStart"/>
      <w:r w:rsidRPr="007E3114">
        <w:t>x_min</w:t>
      </w:r>
      <w:r w:rsidR="00B65D2F" w:rsidRPr="007E3114">
        <w:t>i</w:t>
      </w:r>
      <w:proofErr w:type="spellEnd"/>
      <w:r w:rsidRPr="007E3114">
        <w:t xml:space="preserve">, </w:t>
      </w:r>
      <w:proofErr w:type="spellStart"/>
      <w:r w:rsidRPr="007E3114">
        <w:t>x_max</w:t>
      </w:r>
      <w:r w:rsidR="00B65D2F" w:rsidRPr="007E3114">
        <w:t>i</w:t>
      </w:r>
      <w:proofErr w:type="spellEnd"/>
      <w:r w:rsidRPr="007E3114">
        <w:t xml:space="preserve"> = X</w:t>
      </w:r>
      <w:proofErr w:type="gramStart"/>
      <w:r w:rsidRPr="007E3114">
        <w:t>[:,</w:t>
      </w:r>
      <w:proofErr w:type="gramEnd"/>
      <w:r w:rsidRPr="007E3114">
        <w:t xml:space="preserve"> 0].min() - 1, X[:, 0].max() + 1</w:t>
      </w:r>
    </w:p>
    <w:p w14:paraId="2C0EACCA" w14:textId="0B076E36" w:rsidR="00AB23AD" w:rsidRPr="007E3114" w:rsidRDefault="00AB23AD" w:rsidP="00AB23AD">
      <w:r w:rsidRPr="007E3114">
        <w:t xml:space="preserve">        </w:t>
      </w:r>
      <w:proofErr w:type="spellStart"/>
      <w:r w:rsidRPr="007E3114">
        <w:t>y_min</w:t>
      </w:r>
      <w:r w:rsidR="00B65D2F" w:rsidRPr="007E3114">
        <w:t>i</w:t>
      </w:r>
      <w:proofErr w:type="spellEnd"/>
      <w:r w:rsidRPr="007E3114">
        <w:t xml:space="preserve">, </w:t>
      </w:r>
      <w:proofErr w:type="spellStart"/>
      <w:r w:rsidRPr="007E3114">
        <w:t>y_max</w:t>
      </w:r>
      <w:r w:rsidR="00B65D2F" w:rsidRPr="007E3114">
        <w:t>i</w:t>
      </w:r>
      <w:proofErr w:type="spellEnd"/>
      <w:r w:rsidRPr="007E3114">
        <w:t xml:space="preserve"> = X</w:t>
      </w:r>
      <w:proofErr w:type="gramStart"/>
      <w:r w:rsidRPr="007E3114">
        <w:t>[:,</w:t>
      </w:r>
      <w:proofErr w:type="gramEnd"/>
      <w:r w:rsidRPr="007E3114">
        <w:t xml:space="preserve"> 1].min() - 1, X[:, 1].max() + 1</w:t>
      </w:r>
    </w:p>
    <w:p w14:paraId="4A077C80" w14:textId="4223A264" w:rsidR="00AB23AD" w:rsidRPr="007E3114" w:rsidRDefault="00AB23AD" w:rsidP="00AB23AD">
      <w:r w:rsidRPr="007E3114">
        <w:t xml:space="preserve">        h</w:t>
      </w:r>
      <w:r w:rsidR="005E0FF3" w:rsidRPr="007E3114">
        <w:t>eight</w:t>
      </w:r>
      <w:r w:rsidRPr="007E3114">
        <w:t xml:space="preserve"> = (</w:t>
      </w:r>
      <w:proofErr w:type="spellStart"/>
      <w:r w:rsidRPr="007E3114">
        <w:t>x_max</w:t>
      </w:r>
      <w:r w:rsidR="00B65D2F" w:rsidRPr="007E3114">
        <w:t>i</w:t>
      </w:r>
      <w:proofErr w:type="spellEnd"/>
      <w:r w:rsidRPr="007E3114">
        <w:t xml:space="preserve"> - </w:t>
      </w:r>
      <w:proofErr w:type="spellStart"/>
      <w:r w:rsidRPr="007E3114">
        <w:t>x_min</w:t>
      </w:r>
      <w:r w:rsidR="00B65D2F" w:rsidRPr="007E3114">
        <w:t>i</w:t>
      </w:r>
      <w:proofErr w:type="spellEnd"/>
      <w:r w:rsidRPr="007E3114">
        <w:t>)/100</w:t>
      </w:r>
    </w:p>
    <w:p w14:paraId="1C402068" w14:textId="5E8D5191" w:rsidR="00AB23AD" w:rsidRPr="007E3114" w:rsidRDefault="00AB23AD" w:rsidP="00AB23AD">
      <w:r w:rsidRPr="007E3114">
        <w:t xml:space="preserve">        xx</w:t>
      </w:r>
      <w:r w:rsidR="00B65D2F" w:rsidRPr="007E3114">
        <w:t>x</w:t>
      </w:r>
      <w:r w:rsidRPr="007E3114">
        <w:t xml:space="preserve">, </w:t>
      </w:r>
      <w:proofErr w:type="spellStart"/>
      <w:r w:rsidRPr="007E3114">
        <w:t>yy</w:t>
      </w:r>
      <w:r w:rsidR="00B65D2F" w:rsidRPr="007E3114">
        <w:t>y</w:t>
      </w:r>
      <w:proofErr w:type="spellEnd"/>
      <w:r w:rsidRPr="007E3114">
        <w:t xml:space="preserve"> = </w:t>
      </w:r>
      <w:proofErr w:type="spellStart"/>
      <w:proofErr w:type="gramStart"/>
      <w:r w:rsidRPr="007E3114">
        <w:t>n</w:t>
      </w:r>
      <w:r w:rsidR="00B65D2F" w:rsidRPr="007E3114">
        <w:t>a</w:t>
      </w:r>
      <w:r w:rsidRPr="007E3114">
        <w:t>.meshgrid</w:t>
      </w:r>
      <w:proofErr w:type="spellEnd"/>
      <w:proofErr w:type="gramEnd"/>
      <w:r w:rsidRPr="007E3114">
        <w:t xml:space="preserve">( </w:t>
      </w:r>
      <w:proofErr w:type="spellStart"/>
      <w:r w:rsidRPr="007E3114">
        <w:t>n</w:t>
      </w:r>
      <w:r w:rsidR="00B65D2F" w:rsidRPr="007E3114">
        <w:t>a</w:t>
      </w:r>
      <w:r w:rsidRPr="007E3114">
        <w:t>.arange</w:t>
      </w:r>
      <w:proofErr w:type="spellEnd"/>
      <w:r w:rsidRPr="007E3114">
        <w:t xml:space="preserve">( </w:t>
      </w:r>
      <w:proofErr w:type="spellStart"/>
      <w:r w:rsidRPr="007E3114">
        <w:t>x_min</w:t>
      </w:r>
      <w:proofErr w:type="spellEnd"/>
      <w:r w:rsidRPr="007E3114">
        <w:t xml:space="preserve">, </w:t>
      </w:r>
      <w:proofErr w:type="spellStart"/>
      <w:r w:rsidRPr="007E3114">
        <w:t>x_max</w:t>
      </w:r>
      <w:proofErr w:type="spellEnd"/>
      <w:r w:rsidRPr="007E3114">
        <w:t xml:space="preserve">, </w:t>
      </w:r>
      <w:r w:rsidR="005E0FF3" w:rsidRPr="007E3114">
        <w:t>height</w:t>
      </w:r>
      <w:r w:rsidRPr="007E3114">
        <w:t xml:space="preserve">), </w:t>
      </w:r>
      <w:proofErr w:type="spellStart"/>
      <w:r w:rsidRPr="007E3114">
        <w:t>n</w:t>
      </w:r>
      <w:r w:rsidR="00B65D2F" w:rsidRPr="007E3114">
        <w:t>a</w:t>
      </w:r>
      <w:r w:rsidRPr="007E3114">
        <w:t>.arange</w:t>
      </w:r>
      <w:proofErr w:type="spellEnd"/>
      <w:r w:rsidRPr="007E3114">
        <w:t xml:space="preserve"> (</w:t>
      </w:r>
      <w:proofErr w:type="spellStart"/>
      <w:r w:rsidRPr="007E3114">
        <w:t>y_min</w:t>
      </w:r>
      <w:proofErr w:type="spellEnd"/>
      <w:r w:rsidRPr="007E3114">
        <w:t xml:space="preserve">, </w:t>
      </w:r>
      <w:proofErr w:type="spellStart"/>
      <w:r w:rsidRPr="007E3114">
        <w:t>y_max</w:t>
      </w:r>
      <w:proofErr w:type="spellEnd"/>
      <w:r w:rsidRPr="007E3114">
        <w:t xml:space="preserve">, </w:t>
      </w:r>
      <w:r w:rsidR="005E0FF3" w:rsidRPr="007E3114">
        <w:t>height</w:t>
      </w:r>
      <w:r w:rsidRPr="007E3114">
        <w:t>))</w:t>
      </w:r>
    </w:p>
    <w:p w14:paraId="6327EA74" w14:textId="77777777" w:rsidR="00AB23AD" w:rsidRPr="007E3114" w:rsidRDefault="00AB23AD" w:rsidP="00AB23AD">
      <w:r w:rsidRPr="007E3114">
        <w:t xml:space="preserve">        </w:t>
      </w:r>
      <w:proofErr w:type="spellStart"/>
      <w:proofErr w:type="gramStart"/>
      <w:r w:rsidRPr="007E3114">
        <w:t>plt.subplot</w:t>
      </w:r>
      <w:proofErr w:type="spellEnd"/>
      <w:proofErr w:type="gramEnd"/>
      <w:r w:rsidRPr="007E3114">
        <w:t>(1, 1, 1)</w:t>
      </w:r>
    </w:p>
    <w:p w14:paraId="0D5A5895" w14:textId="19A5807E" w:rsidR="00AB23AD" w:rsidRPr="007E3114" w:rsidRDefault="00AB23AD" w:rsidP="00AB23AD">
      <w:r w:rsidRPr="007E3114">
        <w:t xml:space="preserve">        </w:t>
      </w:r>
      <w:proofErr w:type="spellStart"/>
      <w:r w:rsidRPr="007E3114">
        <w:t>z</w:t>
      </w:r>
      <w:r w:rsidR="00742780" w:rsidRPr="007E3114">
        <w:t>z</w:t>
      </w:r>
      <w:proofErr w:type="spellEnd"/>
      <w:r w:rsidRPr="007E3114">
        <w:t xml:space="preserve"> = </w:t>
      </w:r>
      <w:proofErr w:type="spellStart"/>
      <w:r w:rsidRPr="007E3114">
        <w:t>svm_</w:t>
      </w:r>
      <w:proofErr w:type="gramStart"/>
      <w:r w:rsidRPr="007E3114">
        <w:t>mod</w:t>
      </w:r>
      <w:r w:rsidR="00B65D2F" w:rsidRPr="007E3114">
        <w:t>el</w:t>
      </w:r>
      <w:r w:rsidRPr="007E3114">
        <w:t>.predict</w:t>
      </w:r>
      <w:proofErr w:type="spellEnd"/>
      <w:proofErr w:type="gramEnd"/>
      <w:r w:rsidRPr="007E3114">
        <w:t>(</w:t>
      </w:r>
      <w:proofErr w:type="spellStart"/>
      <w:r w:rsidRPr="007E3114">
        <w:t>n</w:t>
      </w:r>
      <w:r w:rsidR="00B65D2F" w:rsidRPr="007E3114">
        <w:t>a</w:t>
      </w:r>
      <w:r w:rsidRPr="007E3114">
        <w:t>.c</w:t>
      </w:r>
      <w:proofErr w:type="spellEnd"/>
      <w:r w:rsidRPr="007E3114">
        <w:t xml:space="preserve">_[ </w:t>
      </w:r>
      <w:proofErr w:type="spellStart"/>
      <w:r w:rsidRPr="007E3114">
        <w:t>xx</w:t>
      </w:r>
      <w:r w:rsidR="00B65D2F" w:rsidRPr="007E3114">
        <w:t>x</w:t>
      </w:r>
      <w:r w:rsidRPr="007E3114">
        <w:t>.ravel</w:t>
      </w:r>
      <w:proofErr w:type="spellEnd"/>
      <w:r w:rsidRPr="007E3114">
        <w:t xml:space="preserve">(), </w:t>
      </w:r>
      <w:proofErr w:type="spellStart"/>
      <w:r w:rsidRPr="007E3114">
        <w:t>yy</w:t>
      </w:r>
      <w:r w:rsidR="00B65D2F" w:rsidRPr="007E3114">
        <w:t>y</w:t>
      </w:r>
      <w:r w:rsidRPr="007E3114">
        <w:t>.ravel</w:t>
      </w:r>
      <w:proofErr w:type="spellEnd"/>
      <w:r w:rsidRPr="007E3114">
        <w:t>()])</w:t>
      </w:r>
    </w:p>
    <w:p w14:paraId="5E0509F1" w14:textId="65B24915" w:rsidR="00AB23AD" w:rsidRPr="007E3114" w:rsidRDefault="00AB23AD" w:rsidP="00AB23AD">
      <w:r w:rsidRPr="007E3114">
        <w:t xml:space="preserve">        </w:t>
      </w:r>
      <w:proofErr w:type="spellStart"/>
      <w:r w:rsidRPr="007E3114">
        <w:t>z</w:t>
      </w:r>
      <w:r w:rsidR="00742780" w:rsidRPr="007E3114">
        <w:t>z</w:t>
      </w:r>
      <w:proofErr w:type="spellEnd"/>
      <w:r w:rsidRPr="007E3114">
        <w:t xml:space="preserve"> = </w:t>
      </w:r>
      <w:proofErr w:type="spellStart"/>
      <w:proofErr w:type="gramStart"/>
      <w:r w:rsidRPr="007E3114">
        <w:t>z</w:t>
      </w:r>
      <w:r w:rsidR="00742780" w:rsidRPr="007E3114">
        <w:t>z</w:t>
      </w:r>
      <w:r w:rsidRPr="007E3114">
        <w:t>.reshape</w:t>
      </w:r>
      <w:proofErr w:type="spellEnd"/>
      <w:proofErr w:type="gramEnd"/>
      <w:r w:rsidRPr="007E3114">
        <w:t>(</w:t>
      </w:r>
      <w:proofErr w:type="spellStart"/>
      <w:r w:rsidRPr="007E3114">
        <w:t>xx</w:t>
      </w:r>
      <w:r w:rsidR="00742780" w:rsidRPr="007E3114">
        <w:t>x</w:t>
      </w:r>
      <w:r w:rsidRPr="007E3114">
        <w:t>.shape</w:t>
      </w:r>
      <w:proofErr w:type="spellEnd"/>
      <w:r w:rsidRPr="007E3114">
        <w:t>)</w:t>
      </w:r>
    </w:p>
    <w:p w14:paraId="025B5D23" w14:textId="587E6BAA" w:rsidR="00AB23AD" w:rsidRPr="007E3114" w:rsidRDefault="00AB23AD" w:rsidP="00AB23AD">
      <w:r w:rsidRPr="007E3114">
        <w:t xml:space="preserve">        </w:t>
      </w:r>
      <w:proofErr w:type="spellStart"/>
      <w:proofErr w:type="gramStart"/>
      <w:r w:rsidRPr="007E3114">
        <w:t>plt.contourf</w:t>
      </w:r>
      <w:proofErr w:type="spellEnd"/>
      <w:proofErr w:type="gramEnd"/>
      <w:r w:rsidRPr="007E3114">
        <w:t>(xx</w:t>
      </w:r>
      <w:r w:rsidR="00DF70F8">
        <w:t>x</w:t>
      </w:r>
      <w:r w:rsidRPr="007E3114">
        <w:t xml:space="preserve">, </w:t>
      </w:r>
      <w:proofErr w:type="spellStart"/>
      <w:r w:rsidRPr="007E3114">
        <w:t>yy</w:t>
      </w:r>
      <w:r w:rsidR="00DF70F8">
        <w:t>y</w:t>
      </w:r>
      <w:proofErr w:type="spellEnd"/>
      <w:r w:rsidRPr="007E3114">
        <w:t xml:space="preserve">, </w:t>
      </w:r>
      <w:proofErr w:type="spellStart"/>
      <w:r w:rsidRPr="007E3114">
        <w:t>z</w:t>
      </w:r>
      <w:r w:rsidR="00DF70F8">
        <w:t>z</w:t>
      </w:r>
      <w:proofErr w:type="spellEnd"/>
      <w:r w:rsidRPr="007E3114">
        <w:t xml:space="preserve">, </w:t>
      </w:r>
      <w:proofErr w:type="spellStart"/>
      <w:r w:rsidRPr="007E3114">
        <w:t>cmap</w:t>
      </w:r>
      <w:proofErr w:type="spellEnd"/>
      <w:r w:rsidRPr="007E3114">
        <w:t>=</w:t>
      </w:r>
      <w:proofErr w:type="spellStart"/>
      <w:r w:rsidRPr="007E3114">
        <w:t>plt.cm.Paired</w:t>
      </w:r>
      <w:proofErr w:type="spellEnd"/>
      <w:r w:rsidRPr="007E3114">
        <w:t>, alpha=0.8)</w:t>
      </w:r>
    </w:p>
    <w:p w14:paraId="0610C17D" w14:textId="77777777" w:rsidR="00AB23AD" w:rsidRPr="007E3114" w:rsidRDefault="00AB23AD" w:rsidP="00AB23AD">
      <w:r w:rsidRPr="007E3114">
        <w:t xml:space="preserve">        </w:t>
      </w:r>
      <w:proofErr w:type="spellStart"/>
      <w:proofErr w:type="gramStart"/>
      <w:r w:rsidRPr="007E3114">
        <w:t>plt.scatter</w:t>
      </w:r>
      <w:proofErr w:type="spellEnd"/>
      <w:proofErr w:type="gramEnd"/>
      <w:r w:rsidRPr="007E3114">
        <w:t xml:space="preserve">(X[:, 0], X[:, 1], c=y, </w:t>
      </w:r>
      <w:proofErr w:type="spellStart"/>
      <w:r w:rsidRPr="007E3114">
        <w:t>cmap</w:t>
      </w:r>
      <w:proofErr w:type="spellEnd"/>
      <w:r w:rsidRPr="007E3114">
        <w:t>=</w:t>
      </w:r>
      <w:proofErr w:type="spellStart"/>
      <w:r w:rsidRPr="007E3114">
        <w:t>plt.cm.Paired</w:t>
      </w:r>
      <w:proofErr w:type="spellEnd"/>
      <w:r w:rsidRPr="007E3114">
        <w:t>)</w:t>
      </w:r>
    </w:p>
    <w:p w14:paraId="4BDB8D9C" w14:textId="77777777" w:rsidR="00AB23AD" w:rsidRPr="007E3114" w:rsidRDefault="00AB23AD" w:rsidP="00AB23AD">
      <w:r w:rsidRPr="007E3114">
        <w:t xml:space="preserve">        </w:t>
      </w:r>
      <w:proofErr w:type="spellStart"/>
      <w:proofErr w:type="gramStart"/>
      <w:r w:rsidRPr="007E3114">
        <w:t>plt.xlabel</w:t>
      </w:r>
      <w:proofErr w:type="spellEnd"/>
      <w:proofErr w:type="gramEnd"/>
      <w:r w:rsidRPr="007E3114">
        <w:t>('Length')</w:t>
      </w:r>
    </w:p>
    <w:p w14:paraId="40D48928" w14:textId="77777777" w:rsidR="00AB23AD" w:rsidRPr="007E3114" w:rsidRDefault="00AB23AD" w:rsidP="00AB23AD">
      <w:r w:rsidRPr="007E3114">
        <w:t xml:space="preserve">        </w:t>
      </w:r>
      <w:proofErr w:type="spellStart"/>
      <w:proofErr w:type="gramStart"/>
      <w:r w:rsidRPr="007E3114">
        <w:t>plt.ylabel</w:t>
      </w:r>
      <w:proofErr w:type="spellEnd"/>
      <w:proofErr w:type="gramEnd"/>
      <w:r w:rsidRPr="007E3114">
        <w:t>('Width')</w:t>
      </w:r>
    </w:p>
    <w:p w14:paraId="349E98E0" w14:textId="434C175D" w:rsidR="00AB23AD" w:rsidRPr="007E3114" w:rsidRDefault="00AB23AD" w:rsidP="00AB23AD">
      <w:r w:rsidRPr="007E3114">
        <w:t xml:space="preserve">        </w:t>
      </w:r>
      <w:proofErr w:type="spellStart"/>
      <w:proofErr w:type="gramStart"/>
      <w:r w:rsidRPr="007E3114">
        <w:t>plt.xlim</w:t>
      </w:r>
      <w:proofErr w:type="spellEnd"/>
      <w:proofErr w:type="gramEnd"/>
      <w:r w:rsidRPr="007E3114">
        <w:t>(</w:t>
      </w:r>
      <w:proofErr w:type="spellStart"/>
      <w:r w:rsidRPr="007E3114">
        <w:t>xx</w:t>
      </w:r>
      <w:r w:rsidR="00742780" w:rsidRPr="007E3114">
        <w:t>x</w:t>
      </w:r>
      <w:r w:rsidRPr="007E3114">
        <w:t>.min</w:t>
      </w:r>
      <w:proofErr w:type="spellEnd"/>
      <w:r w:rsidRPr="007E3114">
        <w:t xml:space="preserve">(), </w:t>
      </w:r>
      <w:proofErr w:type="spellStart"/>
      <w:r w:rsidRPr="007E3114">
        <w:t>xx</w:t>
      </w:r>
      <w:r w:rsidR="00742780" w:rsidRPr="007E3114">
        <w:t>x</w:t>
      </w:r>
      <w:r w:rsidRPr="007E3114">
        <w:t>.max</w:t>
      </w:r>
      <w:proofErr w:type="spellEnd"/>
      <w:r w:rsidRPr="007E3114">
        <w:t>())</w:t>
      </w:r>
    </w:p>
    <w:p w14:paraId="435B9EF1" w14:textId="77777777" w:rsidR="00AB23AD" w:rsidRPr="007E3114" w:rsidRDefault="00AB23AD" w:rsidP="00AB23AD">
      <w:r w:rsidRPr="007E3114">
        <w:t xml:space="preserve">        </w:t>
      </w:r>
      <w:proofErr w:type="spellStart"/>
      <w:proofErr w:type="gramStart"/>
      <w:r w:rsidRPr="007E3114">
        <w:t>plt.title</w:t>
      </w:r>
      <w:proofErr w:type="spellEnd"/>
      <w:proofErr w:type="gramEnd"/>
      <w:r w:rsidRPr="007E3114">
        <w:t>('SVM Decision Boundary')</w:t>
      </w:r>
    </w:p>
    <w:p w14:paraId="05996CCD" w14:textId="678F5D7F" w:rsidR="001E0C57" w:rsidRPr="00FF6296" w:rsidRDefault="00AB23AD" w:rsidP="00AB23AD">
      <w:r w:rsidRPr="007E3114">
        <w:t xml:space="preserve">        </w:t>
      </w:r>
      <w:proofErr w:type="spellStart"/>
      <w:proofErr w:type="gramStart"/>
      <w:r w:rsidRPr="007E3114">
        <w:t>plt.show</w:t>
      </w:r>
      <w:proofErr w:type="spellEnd"/>
      <w:proofErr w:type="gramEnd"/>
      <w:r w:rsidRPr="007E3114">
        <w:t>()</w:t>
      </w:r>
    </w:p>
    <w:p w14:paraId="61781278" w14:textId="6F8C3C56" w:rsidR="00AB23AD" w:rsidRPr="0030475B" w:rsidRDefault="00AB23AD" w:rsidP="00AB23AD">
      <w:pPr>
        <w:rPr>
          <w:rFonts w:ascii="TimesNewRomanPSMT" w:eastAsiaTheme="minorHAnsi" w:hAnsi="TimesNewRomanPSMT" w:cs="TimesNewRomanPSMT"/>
          <w:sz w:val="24"/>
          <w:szCs w:val="24"/>
          <w:lang w:val="en-IN"/>
        </w:rPr>
      </w:pPr>
      <w:r w:rsidRPr="0030475B">
        <w:rPr>
          <w:rFonts w:ascii="TimesNewRomanPSMT" w:eastAsiaTheme="minorHAnsi" w:hAnsi="TimesNewRomanPSMT" w:cs="TimesNewRomanPSMT"/>
          <w:sz w:val="24"/>
          <w:szCs w:val="24"/>
          <w:lang w:val="en-IN"/>
        </w:rPr>
        <w:lastRenderedPageBreak/>
        <w:t>As the main SVM model and Hyperparameters are obtained, the next part is important to generate the minority samples for oversampling. To generate synthetic data points following actions are performed.</w:t>
      </w:r>
      <w:r w:rsidRPr="0030475B">
        <w:rPr>
          <w:rFonts w:ascii="TimesNewRomanPSMT" w:eastAsiaTheme="minorHAnsi" w:hAnsi="TimesNewRomanPSMT" w:cs="TimesNewRomanPSMT"/>
          <w:sz w:val="24"/>
          <w:szCs w:val="24"/>
          <w:lang w:val="en-IN"/>
        </w:rPr>
        <w:br/>
      </w:r>
    </w:p>
    <w:p w14:paraId="6E21050A" w14:textId="55C7C4B3" w:rsidR="001E0C57" w:rsidRPr="0030475B" w:rsidRDefault="00AB23AD" w:rsidP="00AB23AD">
      <w:pPr>
        <w:rPr>
          <w:sz w:val="24"/>
          <w:szCs w:val="24"/>
        </w:rPr>
      </w:pPr>
      <w:r w:rsidRPr="0030475B">
        <w:rPr>
          <w:sz w:val="24"/>
          <w:szCs w:val="24"/>
        </w:rPr>
        <w:t xml:space="preserve">The data are grouped as per the class in our case Class ‘1’ and class ‘0’, the group from the minority class is stored in an object, and from that object </w:t>
      </w:r>
      <w:r w:rsidR="00C92CE3" w:rsidRPr="0030475B">
        <w:rPr>
          <w:sz w:val="24"/>
          <w:szCs w:val="24"/>
        </w:rPr>
        <w:t>mean of</w:t>
      </w:r>
      <w:r w:rsidRPr="0030475B">
        <w:rPr>
          <w:sz w:val="24"/>
          <w:szCs w:val="24"/>
        </w:rPr>
        <w:t xml:space="preserve"> each column is obtained and stored in the variables</w:t>
      </w:r>
      <w:r w:rsidR="002C1B44" w:rsidRPr="0030475B">
        <w:rPr>
          <w:sz w:val="24"/>
          <w:szCs w:val="24"/>
        </w:rPr>
        <w:t xml:space="preserve"> (“</w:t>
      </w:r>
      <w:proofErr w:type="spellStart"/>
      <w:r w:rsidR="002C1B44" w:rsidRPr="0030475B">
        <w:rPr>
          <w:sz w:val="24"/>
          <w:szCs w:val="24"/>
        </w:rPr>
        <w:t>mean_x</w:t>
      </w:r>
      <w:proofErr w:type="spellEnd"/>
      <w:r w:rsidR="002C1B44" w:rsidRPr="0030475B">
        <w:rPr>
          <w:sz w:val="24"/>
          <w:szCs w:val="24"/>
        </w:rPr>
        <w:t>”, “</w:t>
      </w:r>
      <w:proofErr w:type="spellStart"/>
      <w:r w:rsidR="002C1B44" w:rsidRPr="0030475B">
        <w:rPr>
          <w:sz w:val="24"/>
          <w:szCs w:val="24"/>
        </w:rPr>
        <w:t>mean_y</w:t>
      </w:r>
      <w:proofErr w:type="spellEnd"/>
      <w:r w:rsidR="002C1B44" w:rsidRPr="0030475B">
        <w:rPr>
          <w:sz w:val="24"/>
          <w:szCs w:val="24"/>
        </w:rPr>
        <w:t>” )</w:t>
      </w:r>
      <w:r w:rsidRPr="0030475B">
        <w:rPr>
          <w:sz w:val="24"/>
          <w:szCs w:val="24"/>
        </w:rPr>
        <w:t>,</w:t>
      </w:r>
      <w:r w:rsidR="002C1B44" w:rsidRPr="0030475B">
        <w:rPr>
          <w:sz w:val="24"/>
          <w:szCs w:val="24"/>
        </w:rPr>
        <w:t xml:space="preserve"> the difference of minority and majority is calculated and stored as </w:t>
      </w:r>
      <w:r w:rsidR="00C76D05" w:rsidRPr="0030475B">
        <w:rPr>
          <w:sz w:val="24"/>
          <w:szCs w:val="24"/>
        </w:rPr>
        <w:t>counts, A while loop is initiated and all</w:t>
      </w:r>
      <w:r w:rsidR="00C92CE3" w:rsidRPr="0030475B">
        <w:rPr>
          <w:sz w:val="24"/>
          <w:szCs w:val="24"/>
        </w:rPr>
        <w:t xml:space="preserve"> these points are then fed into the trained SVM model.</w:t>
      </w:r>
      <w:r w:rsidR="001E0C57" w:rsidRPr="0030475B">
        <w:rPr>
          <w:sz w:val="24"/>
          <w:szCs w:val="24"/>
        </w:rPr>
        <w:t xml:space="preserve"> New samples are produced using a </w:t>
      </w:r>
      <w:r w:rsidR="00871468">
        <w:rPr>
          <w:sz w:val="24"/>
          <w:szCs w:val="24"/>
        </w:rPr>
        <w:t>NumP</w:t>
      </w:r>
      <w:r w:rsidR="001E0C57" w:rsidRPr="0030475B">
        <w:rPr>
          <w:sz w:val="24"/>
          <w:szCs w:val="24"/>
        </w:rPr>
        <w:t>y function “multivariate</w:t>
      </w:r>
      <w:r w:rsidR="00C857C5" w:rsidRPr="0030475B">
        <w:rPr>
          <w:sz w:val="24"/>
          <w:szCs w:val="24"/>
        </w:rPr>
        <w:t xml:space="preserve"> </w:t>
      </w:r>
      <w:r w:rsidR="001E0C57" w:rsidRPr="0030475B">
        <w:rPr>
          <w:sz w:val="24"/>
          <w:szCs w:val="24"/>
        </w:rPr>
        <w:t xml:space="preserve">normal” which takes the mean values stored in the variable </w:t>
      </w:r>
      <w:proofErr w:type="spellStart"/>
      <w:r w:rsidR="001E0C57" w:rsidRPr="0030475B">
        <w:rPr>
          <w:sz w:val="24"/>
          <w:szCs w:val="24"/>
        </w:rPr>
        <w:t>mean_x</w:t>
      </w:r>
      <w:proofErr w:type="spellEnd"/>
      <w:r w:rsidR="001E0C57" w:rsidRPr="0030475B">
        <w:rPr>
          <w:sz w:val="24"/>
          <w:szCs w:val="24"/>
        </w:rPr>
        <w:t xml:space="preserve"> and </w:t>
      </w:r>
      <w:proofErr w:type="spellStart"/>
      <w:r w:rsidR="001E0C57" w:rsidRPr="0030475B">
        <w:rPr>
          <w:sz w:val="24"/>
          <w:szCs w:val="24"/>
        </w:rPr>
        <w:t>mean_y</w:t>
      </w:r>
      <w:proofErr w:type="spellEnd"/>
      <w:r w:rsidR="001E0C57" w:rsidRPr="0030475B">
        <w:rPr>
          <w:sz w:val="24"/>
          <w:szCs w:val="24"/>
        </w:rPr>
        <w:t xml:space="preserve"> as a center and “</w:t>
      </w:r>
      <w:proofErr w:type="spellStart"/>
      <w:r w:rsidR="001E0C57" w:rsidRPr="0030475B">
        <w:rPr>
          <w:sz w:val="24"/>
          <w:szCs w:val="24"/>
        </w:rPr>
        <w:t>Mincov</w:t>
      </w:r>
      <w:proofErr w:type="spellEnd"/>
      <w:r w:rsidR="001E0C57" w:rsidRPr="0030475B">
        <w:rPr>
          <w:sz w:val="24"/>
          <w:szCs w:val="24"/>
        </w:rPr>
        <w:t xml:space="preserve">” as the covariance. These inputs are </w:t>
      </w:r>
      <w:proofErr w:type="gramStart"/>
      <w:r w:rsidR="001E0C57" w:rsidRPr="0030475B">
        <w:rPr>
          <w:sz w:val="24"/>
          <w:szCs w:val="24"/>
        </w:rPr>
        <w:t>taken</w:t>
      </w:r>
      <w:proofErr w:type="gramEnd"/>
      <w:r w:rsidR="001E0C57" w:rsidRPr="0030475B">
        <w:rPr>
          <w:sz w:val="24"/>
          <w:szCs w:val="24"/>
        </w:rPr>
        <w:t xml:space="preserve"> and synthetic data points are generated along the hyperplane. </w:t>
      </w:r>
      <w:r w:rsidR="00C92CE3" w:rsidRPr="0030475B">
        <w:rPr>
          <w:sz w:val="24"/>
          <w:szCs w:val="24"/>
        </w:rPr>
        <w:t xml:space="preserve"> As per the results from the model, the algorithm decides whether to keep the point or drop the data point</w:t>
      </w:r>
      <w:r w:rsidR="00C76D05" w:rsidRPr="0030475B">
        <w:rPr>
          <w:sz w:val="24"/>
          <w:szCs w:val="24"/>
        </w:rPr>
        <w:t>. The Algorithm drops and picks the points based on the decision boundary</w:t>
      </w:r>
      <w:r w:rsidR="009C0952" w:rsidRPr="0030475B">
        <w:rPr>
          <w:sz w:val="24"/>
          <w:szCs w:val="24"/>
        </w:rPr>
        <w:t xml:space="preserve"> that is done by using </w:t>
      </w:r>
      <w:r w:rsidR="00871468">
        <w:rPr>
          <w:sz w:val="24"/>
          <w:szCs w:val="24"/>
        </w:rPr>
        <w:t xml:space="preserve">the </w:t>
      </w:r>
      <w:proofErr w:type="spellStart"/>
      <w:r w:rsidR="009C0952" w:rsidRPr="0030475B">
        <w:rPr>
          <w:sz w:val="24"/>
          <w:szCs w:val="24"/>
        </w:rPr>
        <w:t>Decision_</w:t>
      </w:r>
      <w:proofErr w:type="gramStart"/>
      <w:r w:rsidR="009C0952" w:rsidRPr="0030475B">
        <w:rPr>
          <w:sz w:val="24"/>
          <w:szCs w:val="24"/>
        </w:rPr>
        <w:t>Function</w:t>
      </w:r>
      <w:proofErr w:type="spellEnd"/>
      <w:r w:rsidR="009C0952" w:rsidRPr="0030475B">
        <w:rPr>
          <w:sz w:val="24"/>
          <w:szCs w:val="24"/>
        </w:rPr>
        <w:t>(</w:t>
      </w:r>
      <w:proofErr w:type="gramEnd"/>
      <w:r w:rsidR="009C0952" w:rsidRPr="0030475B">
        <w:rPr>
          <w:sz w:val="24"/>
          <w:szCs w:val="24"/>
        </w:rPr>
        <w:t>) function from the SVC class.</w:t>
      </w:r>
      <w:r w:rsidR="001E0C57" w:rsidRPr="0030475B">
        <w:rPr>
          <w:sz w:val="24"/>
          <w:szCs w:val="24"/>
        </w:rPr>
        <w:t xml:space="preserve"> </w:t>
      </w:r>
    </w:p>
    <w:p w14:paraId="25DE220C" w14:textId="77777777" w:rsidR="001E0C57" w:rsidRPr="0030475B" w:rsidRDefault="001E0C57" w:rsidP="00AB23AD">
      <w:pPr>
        <w:rPr>
          <w:sz w:val="24"/>
          <w:szCs w:val="24"/>
        </w:rPr>
      </w:pPr>
    </w:p>
    <w:p w14:paraId="47074296" w14:textId="716ADC3B" w:rsidR="00AB23AD" w:rsidRPr="0030475B" w:rsidRDefault="001E0C57" w:rsidP="00AB23AD">
      <w:pPr>
        <w:rPr>
          <w:sz w:val="24"/>
          <w:szCs w:val="24"/>
        </w:rPr>
      </w:pPr>
      <w:r w:rsidRPr="0030475B">
        <w:rPr>
          <w:sz w:val="24"/>
          <w:szCs w:val="24"/>
        </w:rPr>
        <w:t xml:space="preserve">The value obtained from the function is propositional to the space from sample </w:t>
      </w:r>
      <w:r w:rsidR="00B82A97">
        <w:rPr>
          <w:sz w:val="24"/>
          <w:szCs w:val="24"/>
        </w:rPr>
        <w:t>Z</w:t>
      </w:r>
      <w:r w:rsidRPr="0030475B">
        <w:rPr>
          <w:sz w:val="24"/>
          <w:szCs w:val="24"/>
        </w:rPr>
        <w:t xml:space="preserve"> to the dividing hyperplane. If the minority </w:t>
      </w:r>
      <w:r w:rsidR="00B82A97">
        <w:rPr>
          <w:sz w:val="24"/>
          <w:szCs w:val="24"/>
        </w:rPr>
        <w:t>samples</w:t>
      </w:r>
      <w:r w:rsidRPr="0030475B">
        <w:rPr>
          <w:sz w:val="24"/>
          <w:szCs w:val="24"/>
        </w:rPr>
        <w:t xml:space="preserve"> lies on the left</w:t>
      </w:r>
      <w:r w:rsidR="00BD292F">
        <w:rPr>
          <w:sz w:val="24"/>
          <w:szCs w:val="24"/>
        </w:rPr>
        <w:t xml:space="preserve"> </w:t>
      </w:r>
      <w:r w:rsidR="008772C0">
        <w:rPr>
          <w:sz w:val="24"/>
          <w:szCs w:val="24"/>
        </w:rPr>
        <w:t>area</w:t>
      </w:r>
      <w:r w:rsidRPr="0030475B">
        <w:rPr>
          <w:sz w:val="24"/>
          <w:szCs w:val="24"/>
        </w:rPr>
        <w:t xml:space="preserve"> of the hyperplane then the (&lt; “Less Than</w:t>
      </w:r>
      <w:proofErr w:type="gramStart"/>
      <w:r w:rsidRPr="0030475B">
        <w:rPr>
          <w:sz w:val="24"/>
          <w:szCs w:val="24"/>
        </w:rPr>
        <w:t>”)  is</w:t>
      </w:r>
      <w:proofErr w:type="gramEnd"/>
      <w:r w:rsidRPr="0030475B">
        <w:rPr>
          <w:sz w:val="24"/>
          <w:szCs w:val="24"/>
        </w:rPr>
        <w:t xml:space="preserve"> used to produce oversampling data points on the left side of the decision boundary, Similarly if the minority class lies on the right </w:t>
      </w:r>
      <w:r w:rsidR="002A7A2B">
        <w:rPr>
          <w:sz w:val="24"/>
          <w:szCs w:val="24"/>
        </w:rPr>
        <w:t>area</w:t>
      </w:r>
      <w:r w:rsidRPr="0030475B">
        <w:rPr>
          <w:sz w:val="24"/>
          <w:szCs w:val="24"/>
        </w:rPr>
        <w:t xml:space="preserve"> of the hyperplane then (&gt; “Greater Than”) is used to generate the oversampling data points on the right </w:t>
      </w:r>
      <w:r w:rsidR="008306A5">
        <w:rPr>
          <w:sz w:val="24"/>
          <w:szCs w:val="24"/>
        </w:rPr>
        <w:t>area</w:t>
      </w:r>
      <w:r w:rsidRPr="0030475B">
        <w:rPr>
          <w:sz w:val="24"/>
          <w:szCs w:val="24"/>
        </w:rPr>
        <w:t xml:space="preserve"> of the decision boundary. </w:t>
      </w:r>
    </w:p>
    <w:p w14:paraId="1D883403" w14:textId="77777777" w:rsidR="00E11E8B" w:rsidRPr="0030475B" w:rsidRDefault="00E11E8B" w:rsidP="00AB23AD">
      <w:pPr>
        <w:rPr>
          <w:sz w:val="24"/>
          <w:szCs w:val="24"/>
        </w:rPr>
      </w:pPr>
    </w:p>
    <w:p w14:paraId="53467643" w14:textId="539B04EC" w:rsidR="001E0C57" w:rsidRPr="0030475B" w:rsidRDefault="001E0C57" w:rsidP="00AB23AD">
      <w:pPr>
        <w:rPr>
          <w:sz w:val="24"/>
          <w:szCs w:val="24"/>
        </w:rPr>
      </w:pPr>
      <w:r w:rsidRPr="0030475B">
        <w:rPr>
          <w:sz w:val="24"/>
          <w:szCs w:val="24"/>
        </w:rPr>
        <w:t xml:space="preserve">For example, the data points on the decision function are less than “0” were used, If the provided decision value is 0.1 then the function will drop all the left side of the decision boundary. However, if the decision boundary value is -0.1 then the </w:t>
      </w:r>
      <w:proofErr w:type="gramStart"/>
      <w:r w:rsidRPr="0030475B">
        <w:rPr>
          <w:sz w:val="24"/>
          <w:szCs w:val="24"/>
        </w:rPr>
        <w:t>right side</w:t>
      </w:r>
      <w:proofErr w:type="gramEnd"/>
      <w:r w:rsidRPr="0030475B">
        <w:rPr>
          <w:sz w:val="24"/>
          <w:szCs w:val="24"/>
        </w:rPr>
        <w:t xml:space="preserve"> values will be dropped.</w:t>
      </w:r>
    </w:p>
    <w:p w14:paraId="7D18ADE5" w14:textId="558F6C57" w:rsidR="001E0C57" w:rsidRDefault="001E0C57" w:rsidP="00AB23AD"/>
    <w:p w14:paraId="7A3C2510" w14:textId="4C110E2A" w:rsidR="00874013" w:rsidRPr="001E6E35" w:rsidRDefault="00874013" w:rsidP="00AB23AD">
      <w:pPr>
        <w:rPr>
          <w:i/>
          <w:iCs/>
        </w:rPr>
      </w:pPr>
      <w:r w:rsidRPr="001E6E35">
        <w:rPr>
          <w:i/>
          <w:iCs/>
        </w:rPr>
        <w:t>Python Code to produce SVM based oversampling:</w:t>
      </w:r>
    </w:p>
    <w:p w14:paraId="4F6AABC3" w14:textId="77777777" w:rsidR="00023A10" w:rsidRPr="001E6E35" w:rsidRDefault="00023A10" w:rsidP="00023A10">
      <w:proofErr w:type="spellStart"/>
      <w:r w:rsidRPr="001E6E35">
        <w:t>mainclass</w:t>
      </w:r>
      <w:proofErr w:type="spellEnd"/>
      <w:r w:rsidRPr="001E6E35">
        <w:t xml:space="preserve"> = </w:t>
      </w:r>
      <w:proofErr w:type="spellStart"/>
      <w:r w:rsidRPr="001E6E35">
        <w:t>MainClass</w:t>
      </w:r>
      <w:proofErr w:type="spellEnd"/>
    </w:p>
    <w:p w14:paraId="4A4C29BC" w14:textId="374F9CBE" w:rsidR="00023A10" w:rsidRPr="001E6E35" w:rsidRDefault="00023A10" w:rsidP="00023A10">
      <w:r w:rsidRPr="001E6E35">
        <w:t>param</w:t>
      </w:r>
      <w:r w:rsidR="00B01DC6" w:rsidRPr="001E6E35">
        <w:t>eters</w:t>
      </w:r>
      <w:r w:rsidRPr="001E6E35">
        <w:t xml:space="preserve"> = </w:t>
      </w:r>
      <w:proofErr w:type="spellStart"/>
      <w:r w:rsidRPr="001E6E35">
        <w:t>mainclass</w:t>
      </w:r>
      <w:proofErr w:type="spellEnd"/>
      <w:r w:rsidRPr="001E6E35">
        <w:t>.</w:t>
      </w:r>
      <w:r w:rsidR="00DF6A16" w:rsidRPr="001E6E35">
        <w:t xml:space="preserve"> </w:t>
      </w:r>
      <w:proofErr w:type="spellStart"/>
      <w:r w:rsidR="00DF6A16" w:rsidRPr="001E6E35">
        <w:t>svm_hyperparam_selection</w:t>
      </w:r>
      <w:proofErr w:type="spellEnd"/>
      <w:r w:rsidR="00DF6A16" w:rsidRPr="001E6E35">
        <w:t xml:space="preserve"> </w:t>
      </w:r>
      <w:r w:rsidRPr="001E6E35">
        <w:t>(</w:t>
      </w:r>
      <w:proofErr w:type="spellStart"/>
      <w:r w:rsidR="002051EA">
        <w:t>Training_</w:t>
      </w:r>
      <w:proofErr w:type="gramStart"/>
      <w:r w:rsidR="002051EA">
        <w:t>X</w:t>
      </w:r>
      <w:r w:rsidRPr="001E6E35">
        <w:t>,</w:t>
      </w:r>
      <w:r w:rsidR="00EA09C9">
        <w:t>Training</w:t>
      </w:r>
      <w:proofErr w:type="gramEnd"/>
      <w:r w:rsidR="00EA09C9">
        <w:t>_y</w:t>
      </w:r>
      <w:proofErr w:type="spellEnd"/>
      <w:r w:rsidRPr="001E6E35">
        <w:t>)</w:t>
      </w:r>
    </w:p>
    <w:p w14:paraId="0D4AEE82" w14:textId="1078C8C6" w:rsidR="00023A10" w:rsidRPr="001E6E35" w:rsidRDefault="00023A10" w:rsidP="00023A10">
      <w:r w:rsidRPr="001E6E35">
        <w:t>print(param</w:t>
      </w:r>
      <w:r w:rsidR="00B01DC6" w:rsidRPr="001E6E35">
        <w:t>eters</w:t>
      </w:r>
      <w:r w:rsidRPr="001E6E35">
        <w:t>)</w:t>
      </w:r>
    </w:p>
    <w:p w14:paraId="0EACB2A4" w14:textId="32499E9F" w:rsidR="00023A10" w:rsidRPr="001E6E35" w:rsidRDefault="00023A10" w:rsidP="00023A10">
      <w:proofErr w:type="spellStart"/>
      <w:r w:rsidRPr="001E6E35">
        <w:t>model_svm</w:t>
      </w:r>
      <w:proofErr w:type="spellEnd"/>
      <w:r w:rsidRPr="001E6E35">
        <w:t xml:space="preserve"> = </w:t>
      </w:r>
      <w:proofErr w:type="spellStart"/>
      <w:r w:rsidRPr="001E6E35">
        <w:t>mainclass</w:t>
      </w:r>
      <w:proofErr w:type="spellEnd"/>
      <w:r w:rsidRPr="001E6E35">
        <w:t>.</w:t>
      </w:r>
      <w:r w:rsidR="00333DA5" w:rsidRPr="001E6E35">
        <w:t xml:space="preserve"> </w:t>
      </w:r>
      <w:proofErr w:type="spellStart"/>
      <w:r w:rsidR="00333DA5" w:rsidRPr="001E6E35">
        <w:t>generate_SVM_Cls</w:t>
      </w:r>
      <w:proofErr w:type="spellEnd"/>
      <w:r w:rsidR="00333DA5" w:rsidRPr="001E6E35">
        <w:t xml:space="preserve"> </w:t>
      </w:r>
      <w:r w:rsidRPr="001E6E35">
        <w:t>(param</w:t>
      </w:r>
      <w:r w:rsidR="0080424F" w:rsidRPr="001E6E35">
        <w:t>eter</w:t>
      </w:r>
      <w:r w:rsidRPr="001E6E35">
        <w:t xml:space="preserve">s['C'], </w:t>
      </w:r>
      <w:r w:rsidR="0080424F" w:rsidRPr="001E6E35">
        <w:t xml:space="preserve">parameters </w:t>
      </w:r>
      <w:r w:rsidRPr="001E6E35">
        <w:t>['gamma'</w:t>
      </w:r>
      <w:proofErr w:type="gramStart"/>
      <w:r w:rsidRPr="001E6E35">
        <w:t xml:space="preserve">],  </w:t>
      </w:r>
      <w:proofErr w:type="spellStart"/>
      <w:r w:rsidR="002051EA">
        <w:t>Training</w:t>
      </w:r>
      <w:proofErr w:type="gramEnd"/>
      <w:r w:rsidR="002051EA">
        <w:t>_X</w:t>
      </w:r>
      <w:proofErr w:type="spellEnd"/>
      <w:r w:rsidRPr="001E6E35">
        <w:t xml:space="preserve">, </w:t>
      </w:r>
      <w:proofErr w:type="spellStart"/>
      <w:r w:rsidR="00EA09C9">
        <w:t>Training_y</w:t>
      </w:r>
      <w:proofErr w:type="spellEnd"/>
      <w:r w:rsidRPr="001E6E35">
        <w:t xml:space="preserve">, </w:t>
      </w:r>
      <w:proofErr w:type="spellStart"/>
      <w:r w:rsidR="0055351E">
        <w:t>Testing_X</w:t>
      </w:r>
      <w:r w:rsidRPr="001E6E35">
        <w:t>,</w:t>
      </w:r>
      <w:r w:rsidR="00EA09C9">
        <w:t>Testing_y</w:t>
      </w:r>
      <w:proofErr w:type="spellEnd"/>
      <w:r w:rsidRPr="001E6E35">
        <w:t>)</w:t>
      </w:r>
    </w:p>
    <w:p w14:paraId="124E0703" w14:textId="77777777" w:rsidR="00023A10" w:rsidRPr="001E6E35" w:rsidRDefault="00023A10" w:rsidP="00023A10">
      <w:r w:rsidRPr="001E6E35">
        <w:t>print(</w:t>
      </w:r>
      <w:proofErr w:type="spellStart"/>
      <w:r w:rsidRPr="001E6E35">
        <w:t>model_svm</w:t>
      </w:r>
      <w:proofErr w:type="spellEnd"/>
      <w:r w:rsidRPr="001E6E35">
        <w:t>)</w:t>
      </w:r>
    </w:p>
    <w:p w14:paraId="566FB1DD" w14:textId="77777777" w:rsidR="00023A10" w:rsidRPr="001E6E35" w:rsidRDefault="00023A10" w:rsidP="00023A10">
      <w:proofErr w:type="spellStart"/>
      <w:proofErr w:type="gramStart"/>
      <w:r w:rsidRPr="001E6E35">
        <w:t>plt.figure</w:t>
      </w:r>
      <w:proofErr w:type="spellEnd"/>
      <w:proofErr w:type="gramEnd"/>
      <w:r w:rsidRPr="001E6E35">
        <w:t>(2)</w:t>
      </w:r>
    </w:p>
    <w:p w14:paraId="01129CFB" w14:textId="21A8E055" w:rsidR="001E0C57" w:rsidRPr="001E6E35" w:rsidRDefault="00023A10" w:rsidP="00023A10">
      <w:proofErr w:type="spellStart"/>
      <w:r w:rsidRPr="001E6E35">
        <w:t>mainclass</w:t>
      </w:r>
      <w:proofErr w:type="spellEnd"/>
      <w:r w:rsidRPr="001E6E35">
        <w:t>.</w:t>
      </w:r>
      <w:r w:rsidR="0080424F" w:rsidRPr="001E6E35">
        <w:t xml:space="preserve"> </w:t>
      </w:r>
      <w:proofErr w:type="spellStart"/>
      <w:r w:rsidR="0080424F" w:rsidRPr="001E6E35">
        <w:t>decision_boundry_SVM_plot</w:t>
      </w:r>
      <w:proofErr w:type="spellEnd"/>
      <w:r w:rsidR="0080424F" w:rsidRPr="001E6E35">
        <w:t xml:space="preserve"> </w:t>
      </w:r>
      <w:r w:rsidRPr="001E6E35">
        <w:t>(</w:t>
      </w:r>
      <w:proofErr w:type="spellStart"/>
      <w:proofErr w:type="gramStart"/>
      <w:r w:rsidRPr="001E6E35">
        <w:t>np.array</w:t>
      </w:r>
      <w:proofErr w:type="spellEnd"/>
      <w:proofErr w:type="gramEnd"/>
      <w:r w:rsidRPr="001E6E35">
        <w:t>(</w:t>
      </w:r>
      <w:proofErr w:type="spellStart"/>
      <w:r w:rsidR="002051EA">
        <w:t>Training_X</w:t>
      </w:r>
      <w:proofErr w:type="spellEnd"/>
      <w:r w:rsidRPr="001E6E35">
        <w:t xml:space="preserve">), </w:t>
      </w:r>
      <w:proofErr w:type="spellStart"/>
      <w:r w:rsidR="00EA09C9">
        <w:t>Training_y</w:t>
      </w:r>
      <w:proofErr w:type="spellEnd"/>
      <w:r w:rsidRPr="001E6E35">
        <w:t xml:space="preserve">, </w:t>
      </w:r>
      <w:proofErr w:type="spellStart"/>
      <w:r w:rsidRPr="001E6E35">
        <w:t>model_svm</w:t>
      </w:r>
      <w:proofErr w:type="spellEnd"/>
      <w:r w:rsidRPr="001E6E35">
        <w:t>)</w:t>
      </w:r>
    </w:p>
    <w:p w14:paraId="0C9B41B6" w14:textId="1B4A5977" w:rsidR="00023A10" w:rsidRPr="001E6E35" w:rsidRDefault="00314FF1" w:rsidP="00023A10">
      <w:proofErr w:type="spellStart"/>
      <w:r w:rsidRPr="001E6E35">
        <w:t>group_</w:t>
      </w:r>
      <w:r w:rsidR="00023A10" w:rsidRPr="001E6E35">
        <w:t>class</w:t>
      </w:r>
      <w:proofErr w:type="spellEnd"/>
      <w:r w:rsidR="00023A10" w:rsidRPr="001E6E35">
        <w:t xml:space="preserve"> = </w:t>
      </w:r>
      <w:proofErr w:type="spellStart"/>
      <w:proofErr w:type="gramStart"/>
      <w:r w:rsidR="00023A10" w:rsidRPr="001E6E35">
        <w:t>d</w:t>
      </w:r>
      <w:r w:rsidRPr="001E6E35">
        <w:t>ata</w:t>
      </w:r>
      <w:r w:rsidR="00023A10" w:rsidRPr="001E6E35">
        <w:t>.groupby</w:t>
      </w:r>
      <w:proofErr w:type="spellEnd"/>
      <w:proofErr w:type="gramEnd"/>
      <w:r w:rsidR="00023A10" w:rsidRPr="001E6E35">
        <w:t>(</w:t>
      </w:r>
      <w:proofErr w:type="spellStart"/>
      <w:r w:rsidR="00023A10" w:rsidRPr="001E6E35">
        <w:t>d</w:t>
      </w:r>
      <w:r w:rsidRPr="001E6E35">
        <w:t>ata</w:t>
      </w:r>
      <w:r w:rsidR="00023A10" w:rsidRPr="001E6E35">
        <w:t>.Results</w:t>
      </w:r>
      <w:proofErr w:type="spellEnd"/>
      <w:r w:rsidR="00023A10" w:rsidRPr="001E6E35">
        <w:t>)</w:t>
      </w:r>
    </w:p>
    <w:p w14:paraId="3B349B9D" w14:textId="508EAFEC" w:rsidR="00023A10" w:rsidRPr="001E6E35" w:rsidRDefault="00023A10" w:rsidP="00023A10">
      <w:proofErr w:type="spellStart"/>
      <w:r w:rsidRPr="001E6E35">
        <w:t>only</w:t>
      </w:r>
      <w:r w:rsidR="00314FF1" w:rsidRPr="001E6E35">
        <w:t>_minor</w:t>
      </w:r>
      <w:proofErr w:type="spellEnd"/>
      <w:r w:rsidRPr="001E6E35">
        <w:t xml:space="preserve"> = </w:t>
      </w:r>
      <w:proofErr w:type="spellStart"/>
      <w:r w:rsidR="00314FF1" w:rsidRPr="001E6E35">
        <w:t>group_class</w:t>
      </w:r>
      <w:r w:rsidRPr="001E6E35">
        <w:t>.get_</w:t>
      </w:r>
      <w:proofErr w:type="gramStart"/>
      <w:r w:rsidRPr="001E6E35">
        <w:t>group</w:t>
      </w:r>
      <w:proofErr w:type="spellEnd"/>
      <w:r w:rsidRPr="001E6E35">
        <w:t>(</w:t>
      </w:r>
      <w:proofErr w:type="gramEnd"/>
      <w:r w:rsidRPr="001E6E35">
        <w:t>1)</w:t>
      </w:r>
    </w:p>
    <w:p w14:paraId="6C42AE39" w14:textId="45016ABC" w:rsidR="00023A10" w:rsidRPr="001E6E35" w:rsidRDefault="00023A10" w:rsidP="00023A10">
      <w:proofErr w:type="spellStart"/>
      <w:r w:rsidRPr="001E6E35">
        <w:t>mean</w:t>
      </w:r>
      <w:r w:rsidR="00BE3692" w:rsidRPr="001E6E35">
        <w:t>_</w:t>
      </w:r>
      <w:r w:rsidRPr="001E6E35">
        <w:t>x</w:t>
      </w:r>
      <w:proofErr w:type="spellEnd"/>
      <w:r w:rsidRPr="001E6E35">
        <w:t xml:space="preserve"> = </w:t>
      </w:r>
      <w:proofErr w:type="spellStart"/>
      <w:proofErr w:type="gramStart"/>
      <w:r w:rsidRPr="001E6E35">
        <w:t>statistics.mean</w:t>
      </w:r>
      <w:proofErr w:type="spellEnd"/>
      <w:proofErr w:type="gramEnd"/>
      <w:r w:rsidRPr="001E6E35">
        <w:t>(</w:t>
      </w:r>
      <w:proofErr w:type="spellStart"/>
      <w:r w:rsidRPr="001E6E35">
        <w:t>n</w:t>
      </w:r>
      <w:r w:rsidR="00BE3692" w:rsidRPr="001E6E35">
        <w:t>a</w:t>
      </w:r>
      <w:r w:rsidRPr="001E6E35">
        <w:t>.array</w:t>
      </w:r>
      <w:proofErr w:type="spellEnd"/>
      <w:r w:rsidRPr="001E6E35">
        <w:t>(</w:t>
      </w:r>
      <w:r w:rsidR="002F7530" w:rsidRPr="001E6E35">
        <w:t>only_minor</w:t>
      </w:r>
      <w:r w:rsidRPr="001E6E35">
        <w:t>.Feature1))</w:t>
      </w:r>
    </w:p>
    <w:p w14:paraId="5522B8E4" w14:textId="5DA06AE1" w:rsidR="00023A10" w:rsidRPr="001E6E35" w:rsidRDefault="00023A10" w:rsidP="00023A10">
      <w:proofErr w:type="spellStart"/>
      <w:r w:rsidRPr="001E6E35">
        <w:t>mean</w:t>
      </w:r>
      <w:r w:rsidR="00BE3692" w:rsidRPr="001E6E35">
        <w:t>_</w:t>
      </w:r>
      <w:r w:rsidRPr="001E6E35">
        <w:t>y</w:t>
      </w:r>
      <w:proofErr w:type="spellEnd"/>
      <w:r w:rsidRPr="001E6E35">
        <w:t xml:space="preserve"> = </w:t>
      </w:r>
      <w:proofErr w:type="spellStart"/>
      <w:proofErr w:type="gramStart"/>
      <w:r w:rsidRPr="001E6E35">
        <w:t>statistics.mean</w:t>
      </w:r>
      <w:proofErr w:type="spellEnd"/>
      <w:proofErr w:type="gramEnd"/>
      <w:r w:rsidRPr="001E6E35">
        <w:t>(</w:t>
      </w:r>
      <w:proofErr w:type="spellStart"/>
      <w:r w:rsidRPr="001E6E35">
        <w:t>n</w:t>
      </w:r>
      <w:r w:rsidR="00BE3692" w:rsidRPr="001E6E35">
        <w:t>a</w:t>
      </w:r>
      <w:r w:rsidRPr="001E6E35">
        <w:t>.array</w:t>
      </w:r>
      <w:proofErr w:type="spellEnd"/>
      <w:r w:rsidRPr="001E6E35">
        <w:t>(</w:t>
      </w:r>
      <w:r w:rsidR="002F7530" w:rsidRPr="001E6E35">
        <w:t>only_minor</w:t>
      </w:r>
      <w:r w:rsidRPr="001E6E35">
        <w:t>.Feature2))</w:t>
      </w:r>
    </w:p>
    <w:p w14:paraId="301BEA28" w14:textId="6DCB6F49" w:rsidR="00023A10" w:rsidRPr="001E6E35" w:rsidRDefault="00023A10" w:rsidP="00023A10">
      <w:proofErr w:type="gramStart"/>
      <w:r w:rsidRPr="001E6E35">
        <w:t>print(</w:t>
      </w:r>
      <w:proofErr w:type="spellStart"/>
      <w:proofErr w:type="gramEnd"/>
      <w:r w:rsidRPr="001E6E35">
        <w:t>mean</w:t>
      </w:r>
      <w:r w:rsidR="002F7530" w:rsidRPr="001E6E35">
        <w:t>_</w:t>
      </w:r>
      <w:r w:rsidRPr="001E6E35">
        <w:t>x</w:t>
      </w:r>
      <w:proofErr w:type="spellEnd"/>
      <w:r w:rsidRPr="001E6E35">
        <w:t>,</w:t>
      </w:r>
      <w:r w:rsidR="00B87F3B" w:rsidRPr="001E6E35">
        <w:t xml:space="preserve"> </w:t>
      </w:r>
      <w:proofErr w:type="spellStart"/>
      <w:r w:rsidRPr="001E6E35">
        <w:t>mean</w:t>
      </w:r>
      <w:r w:rsidR="002F7530" w:rsidRPr="001E6E35">
        <w:t>_</w:t>
      </w:r>
      <w:r w:rsidRPr="001E6E35">
        <w:t>y</w:t>
      </w:r>
      <w:proofErr w:type="spellEnd"/>
      <w:r w:rsidRPr="001E6E35">
        <w:t>)</w:t>
      </w:r>
    </w:p>
    <w:p w14:paraId="39F2C684" w14:textId="49725C89" w:rsidR="00023A10" w:rsidRPr="001E6E35" w:rsidRDefault="00977D22" w:rsidP="00023A10">
      <w:proofErr w:type="spellStart"/>
      <w:r w:rsidRPr="001E6E35">
        <w:t>n_</w:t>
      </w:r>
      <w:r w:rsidR="00023A10" w:rsidRPr="001E6E35">
        <w:t>unique</w:t>
      </w:r>
      <w:proofErr w:type="spellEnd"/>
      <w:r w:rsidR="00023A10" w:rsidRPr="001E6E35">
        <w:t xml:space="preserve">, </w:t>
      </w:r>
      <w:proofErr w:type="spellStart"/>
      <w:r w:rsidRPr="001E6E35">
        <w:t>n_</w:t>
      </w:r>
      <w:r w:rsidR="00023A10" w:rsidRPr="001E6E35">
        <w:t>counts</w:t>
      </w:r>
      <w:proofErr w:type="spellEnd"/>
      <w:r w:rsidR="00023A10" w:rsidRPr="001E6E35">
        <w:t xml:space="preserve"> = </w:t>
      </w:r>
      <w:proofErr w:type="spellStart"/>
      <w:proofErr w:type="gramStart"/>
      <w:r w:rsidR="00023A10" w:rsidRPr="001E6E35">
        <w:t>n</w:t>
      </w:r>
      <w:r w:rsidRPr="001E6E35">
        <w:t>a</w:t>
      </w:r>
      <w:r w:rsidR="00023A10" w:rsidRPr="001E6E35">
        <w:t>.unique</w:t>
      </w:r>
      <w:proofErr w:type="spellEnd"/>
      <w:proofErr w:type="gramEnd"/>
      <w:r w:rsidR="00023A10" w:rsidRPr="001E6E35">
        <w:t xml:space="preserve">(y, </w:t>
      </w:r>
      <w:proofErr w:type="spellStart"/>
      <w:r w:rsidR="00023A10" w:rsidRPr="001E6E35">
        <w:t>return_counts</w:t>
      </w:r>
      <w:proofErr w:type="spellEnd"/>
      <w:r w:rsidR="00023A10" w:rsidRPr="001E6E35">
        <w:t>=True)</w:t>
      </w:r>
    </w:p>
    <w:p w14:paraId="31B68275" w14:textId="2C11746E" w:rsidR="00023A10" w:rsidRPr="00086BB8" w:rsidRDefault="001E6E35" w:rsidP="00023A10">
      <w:proofErr w:type="spellStart"/>
      <w:r w:rsidRPr="00086BB8">
        <w:t>number</w:t>
      </w:r>
      <w:r w:rsidR="00023A10" w:rsidRPr="00086BB8">
        <w:t>_train</w:t>
      </w:r>
      <w:proofErr w:type="spellEnd"/>
      <w:r w:rsidR="00023A10" w:rsidRPr="00086BB8">
        <w:t xml:space="preserve"> = </w:t>
      </w:r>
      <w:proofErr w:type="spellStart"/>
      <w:r w:rsidR="00023A10" w:rsidRPr="00086BB8">
        <w:t>dict</w:t>
      </w:r>
      <w:proofErr w:type="spellEnd"/>
      <w:r w:rsidR="00B87F3B" w:rsidRPr="00086BB8">
        <w:t xml:space="preserve"> </w:t>
      </w:r>
      <w:r w:rsidR="00023A10" w:rsidRPr="00086BB8">
        <w:t>(zip</w:t>
      </w:r>
      <w:r w:rsidR="00B87F3B" w:rsidRPr="00086BB8">
        <w:t xml:space="preserve"> </w:t>
      </w:r>
      <w:r w:rsidR="00023A10" w:rsidRPr="00086BB8">
        <w:t>(</w:t>
      </w:r>
      <w:proofErr w:type="spellStart"/>
      <w:r w:rsidR="00977D22" w:rsidRPr="00086BB8">
        <w:t>n_</w:t>
      </w:r>
      <w:r w:rsidR="00023A10" w:rsidRPr="00086BB8">
        <w:t>unique</w:t>
      </w:r>
      <w:proofErr w:type="spellEnd"/>
      <w:r w:rsidR="00023A10" w:rsidRPr="00086BB8">
        <w:t xml:space="preserve">, </w:t>
      </w:r>
      <w:proofErr w:type="spellStart"/>
      <w:r w:rsidR="00977D22" w:rsidRPr="00086BB8">
        <w:t>n_</w:t>
      </w:r>
      <w:r w:rsidR="00023A10" w:rsidRPr="00086BB8">
        <w:t>counts</w:t>
      </w:r>
      <w:proofErr w:type="spellEnd"/>
      <w:r w:rsidR="00023A10" w:rsidRPr="00086BB8">
        <w:t>))</w:t>
      </w:r>
    </w:p>
    <w:p w14:paraId="41B78770" w14:textId="384C3F1D" w:rsidR="00023A10" w:rsidRPr="00086BB8" w:rsidRDefault="00023A10" w:rsidP="00023A10">
      <w:proofErr w:type="gramStart"/>
      <w:r w:rsidRPr="00086BB8">
        <w:t>print(</w:t>
      </w:r>
      <w:proofErr w:type="gramEnd"/>
      <w:r w:rsidRPr="00086BB8">
        <w:t>'Before over</w:t>
      </w:r>
      <w:r w:rsidR="001E6E35" w:rsidRPr="00086BB8">
        <w:t>sampling</w:t>
      </w:r>
      <w:r w:rsidRPr="00086BB8">
        <w:t xml:space="preserve"> ', </w:t>
      </w:r>
      <w:proofErr w:type="spellStart"/>
      <w:r w:rsidR="001E6E35" w:rsidRPr="00086BB8">
        <w:t>number_train</w:t>
      </w:r>
      <w:proofErr w:type="spellEnd"/>
      <w:r w:rsidRPr="00086BB8">
        <w:t>)</w:t>
      </w:r>
    </w:p>
    <w:p w14:paraId="38D3B1B9" w14:textId="64569DCC" w:rsidR="00023A10" w:rsidRPr="00086BB8" w:rsidRDefault="00FC1F05" w:rsidP="00023A10">
      <w:proofErr w:type="spellStart"/>
      <w:r w:rsidRPr="00086BB8">
        <w:t>remaining</w:t>
      </w:r>
      <w:r w:rsidR="00023A10" w:rsidRPr="00086BB8">
        <w:t>_train</w:t>
      </w:r>
      <w:proofErr w:type="spellEnd"/>
      <w:r w:rsidR="00023A10" w:rsidRPr="00086BB8">
        <w:t xml:space="preserve"> = </w:t>
      </w:r>
      <w:proofErr w:type="spellStart"/>
      <w:r w:rsidRPr="00086BB8">
        <w:t>number_train</w:t>
      </w:r>
      <w:proofErr w:type="spellEnd"/>
      <w:r w:rsidRPr="00086BB8">
        <w:t xml:space="preserve"> </w:t>
      </w:r>
      <w:r w:rsidR="00023A10" w:rsidRPr="00086BB8">
        <w:t xml:space="preserve">[0.0] - </w:t>
      </w:r>
      <w:proofErr w:type="spellStart"/>
      <w:r w:rsidRPr="00086BB8">
        <w:t>number_train</w:t>
      </w:r>
      <w:proofErr w:type="spellEnd"/>
      <w:r w:rsidRPr="00086BB8">
        <w:t xml:space="preserve"> </w:t>
      </w:r>
      <w:r w:rsidR="00023A10" w:rsidRPr="00086BB8">
        <w:t>[1.0]</w:t>
      </w:r>
    </w:p>
    <w:p w14:paraId="2C55DE79" w14:textId="6A6001A7" w:rsidR="00023A10" w:rsidRPr="00086BB8" w:rsidRDefault="00023A10" w:rsidP="00023A10">
      <w:r w:rsidRPr="00086BB8">
        <w:t>print(</w:t>
      </w:r>
      <w:proofErr w:type="spellStart"/>
      <w:r w:rsidR="00FC1F05" w:rsidRPr="00086BB8">
        <w:t>remaining_train</w:t>
      </w:r>
      <w:proofErr w:type="spellEnd"/>
      <w:r w:rsidRPr="00086BB8">
        <w:t>)</w:t>
      </w:r>
    </w:p>
    <w:p w14:paraId="7544A0BE" w14:textId="47282B74" w:rsidR="00023A10" w:rsidRPr="007E3114" w:rsidRDefault="00FC1F05" w:rsidP="00023A10">
      <w:proofErr w:type="spellStart"/>
      <w:r w:rsidRPr="007E3114">
        <w:t>oversampling</w:t>
      </w:r>
      <w:r w:rsidR="00023A10" w:rsidRPr="007E3114">
        <w:t>_</w:t>
      </w:r>
      <w:r w:rsidRPr="007E3114">
        <w:t>samples</w:t>
      </w:r>
      <w:proofErr w:type="spellEnd"/>
      <w:r w:rsidR="00023A10" w:rsidRPr="007E3114">
        <w:t xml:space="preserve"> = []</w:t>
      </w:r>
    </w:p>
    <w:p w14:paraId="0EE0E085" w14:textId="6E3E4AF9" w:rsidR="00023A10" w:rsidRPr="007E3114" w:rsidRDefault="00023A10" w:rsidP="00023A10">
      <w:r w:rsidRPr="007E3114">
        <w:t>count</w:t>
      </w:r>
      <w:r w:rsidR="00FC1F05" w:rsidRPr="007E3114">
        <w:t>ing</w:t>
      </w:r>
      <w:r w:rsidRPr="007E3114">
        <w:t xml:space="preserve"> = 0</w:t>
      </w:r>
    </w:p>
    <w:p w14:paraId="7B171AB7" w14:textId="01B5EEA0" w:rsidR="00023A10" w:rsidRPr="007E3114" w:rsidRDefault="00023A10" w:rsidP="00023A10">
      <w:r w:rsidRPr="007E3114">
        <w:t xml:space="preserve">while </w:t>
      </w:r>
      <w:proofErr w:type="gramStart"/>
      <w:r w:rsidR="00FC1F05" w:rsidRPr="007E3114">
        <w:t>counting</w:t>
      </w:r>
      <w:r w:rsidRPr="007E3114">
        <w:t>!=</w:t>
      </w:r>
      <w:proofErr w:type="gramEnd"/>
      <w:r w:rsidRPr="007E3114">
        <w:t xml:space="preserve"> </w:t>
      </w:r>
      <w:proofErr w:type="spellStart"/>
      <w:r w:rsidR="00FC1F05" w:rsidRPr="007E3114">
        <w:t>remaining_train</w:t>
      </w:r>
      <w:proofErr w:type="spellEnd"/>
      <w:r w:rsidRPr="007E3114">
        <w:t>:</w:t>
      </w:r>
    </w:p>
    <w:p w14:paraId="4068EA26" w14:textId="3555751E" w:rsidR="00023A10" w:rsidRPr="007E3114" w:rsidRDefault="00023A10" w:rsidP="00023A10">
      <w:r w:rsidRPr="007E3114">
        <w:t xml:space="preserve">    </w:t>
      </w:r>
      <w:proofErr w:type="spellStart"/>
      <w:r w:rsidR="00086BB8" w:rsidRPr="007E3114">
        <w:t>synthetic_points</w:t>
      </w:r>
      <w:proofErr w:type="spellEnd"/>
      <w:r w:rsidRPr="007E3114">
        <w:t xml:space="preserve"> = </w:t>
      </w:r>
      <w:proofErr w:type="spellStart"/>
      <w:r w:rsidRPr="007E3114">
        <w:t>n</w:t>
      </w:r>
      <w:r w:rsidR="00086BB8" w:rsidRPr="007E3114">
        <w:t>a</w:t>
      </w:r>
      <w:r w:rsidRPr="007E3114">
        <w:t>.c</w:t>
      </w:r>
      <w:proofErr w:type="spellEnd"/>
      <w:proofErr w:type="gramStart"/>
      <w:r w:rsidRPr="007E3114">
        <w:t>_[</w:t>
      </w:r>
      <w:proofErr w:type="gramEnd"/>
    </w:p>
    <w:p w14:paraId="13EB7D76" w14:textId="5277CC51" w:rsidR="00023A10" w:rsidRPr="007E3114" w:rsidRDefault="00023A10" w:rsidP="00023A10">
      <w:r w:rsidRPr="007E3114">
        <w:t xml:space="preserve">    </w:t>
      </w:r>
      <w:proofErr w:type="spellStart"/>
      <w:proofErr w:type="gramStart"/>
      <w:r w:rsidRPr="007E3114">
        <w:t>n</w:t>
      </w:r>
      <w:r w:rsidR="00086BB8" w:rsidRPr="007E3114">
        <w:t>a</w:t>
      </w:r>
      <w:r w:rsidRPr="007E3114">
        <w:t>.r</w:t>
      </w:r>
      <w:proofErr w:type="spellEnd"/>
      <w:proofErr w:type="gramEnd"/>
      <w:r w:rsidRPr="007E3114">
        <w:t>_[</w:t>
      </w:r>
    </w:p>
    <w:p w14:paraId="4C38E08C" w14:textId="0E2D79D6" w:rsidR="00023A10" w:rsidRPr="007E3114" w:rsidRDefault="00023A10" w:rsidP="00023A10">
      <w:r w:rsidRPr="007E3114">
        <w:lastRenderedPageBreak/>
        <w:t xml:space="preserve">    </w:t>
      </w:r>
      <w:proofErr w:type="spellStart"/>
      <w:proofErr w:type="gramStart"/>
      <w:r w:rsidRPr="007E3114">
        <w:t>n</w:t>
      </w:r>
      <w:r w:rsidR="00086BB8" w:rsidRPr="007E3114">
        <w:t>a</w:t>
      </w:r>
      <w:r w:rsidRPr="007E3114">
        <w:t>.random</w:t>
      </w:r>
      <w:proofErr w:type="gramEnd"/>
      <w:r w:rsidRPr="007E3114">
        <w:t>.multivariate_normal</w:t>
      </w:r>
      <w:proofErr w:type="spellEnd"/>
      <w:r w:rsidRPr="007E3114">
        <w:t>([</w:t>
      </w:r>
      <w:proofErr w:type="spellStart"/>
      <w:r w:rsidRPr="007E3114">
        <w:t>mean</w:t>
      </w:r>
      <w:r w:rsidR="00086BB8" w:rsidRPr="007E3114">
        <w:t>_</w:t>
      </w:r>
      <w:r w:rsidRPr="007E3114">
        <w:t>x</w:t>
      </w:r>
      <w:proofErr w:type="spellEnd"/>
      <w:r w:rsidRPr="007E3114">
        <w:t xml:space="preserve">, </w:t>
      </w:r>
      <w:proofErr w:type="spellStart"/>
      <w:r w:rsidRPr="007E3114">
        <w:t>mean</w:t>
      </w:r>
      <w:r w:rsidR="00086BB8" w:rsidRPr="007E3114">
        <w:t>_</w:t>
      </w:r>
      <w:r w:rsidRPr="007E3114">
        <w:t>y</w:t>
      </w:r>
      <w:proofErr w:type="spellEnd"/>
      <w:r w:rsidRPr="007E3114">
        <w:t>], MinCov1, 1000)]</w:t>
      </w:r>
    </w:p>
    <w:p w14:paraId="3D0B3C0B" w14:textId="77777777" w:rsidR="00023A10" w:rsidRPr="007E3114" w:rsidRDefault="00023A10" w:rsidP="00023A10">
      <w:r w:rsidRPr="007E3114">
        <w:t xml:space="preserve">    ]</w:t>
      </w:r>
    </w:p>
    <w:p w14:paraId="730B3C06" w14:textId="5A6910FE" w:rsidR="00023A10" w:rsidRPr="007E3114" w:rsidRDefault="00023A10" w:rsidP="00023A10">
      <w:r w:rsidRPr="007E3114">
        <w:t xml:space="preserve">    </w:t>
      </w:r>
      <w:proofErr w:type="spellStart"/>
      <w:r w:rsidR="00086BB8" w:rsidRPr="007E3114">
        <w:t>test</w:t>
      </w:r>
      <w:r w:rsidRPr="007E3114">
        <w:t>_pred</w:t>
      </w:r>
      <w:r w:rsidR="00086BB8" w:rsidRPr="007E3114">
        <w:t>ict</w:t>
      </w:r>
      <w:proofErr w:type="spellEnd"/>
      <w:r w:rsidRPr="007E3114">
        <w:t xml:space="preserve"> = </w:t>
      </w:r>
      <w:proofErr w:type="spellStart"/>
      <w:r w:rsidRPr="007E3114">
        <w:t>model_</w:t>
      </w:r>
      <w:proofErr w:type="gramStart"/>
      <w:r w:rsidRPr="007E3114">
        <w:t>svm.decision</w:t>
      </w:r>
      <w:proofErr w:type="gramEnd"/>
      <w:r w:rsidRPr="007E3114">
        <w:t>_function</w:t>
      </w:r>
      <w:proofErr w:type="spellEnd"/>
      <w:r w:rsidRPr="007E3114">
        <w:t>(</w:t>
      </w:r>
      <w:proofErr w:type="spellStart"/>
      <w:r w:rsidR="00086BB8" w:rsidRPr="007E3114">
        <w:t>synthetic_points</w:t>
      </w:r>
      <w:proofErr w:type="spellEnd"/>
      <w:r w:rsidRPr="007E3114">
        <w:t>)</w:t>
      </w:r>
      <w:r w:rsidR="00086BB8" w:rsidRPr="007E3114">
        <w:t xml:space="preserve"> # to get the point location on hyperplane</w:t>
      </w:r>
    </w:p>
    <w:p w14:paraId="110A9DB4" w14:textId="000B149A" w:rsidR="00023A10" w:rsidRPr="007E3114" w:rsidRDefault="00023A10" w:rsidP="00023A10">
      <w:r w:rsidRPr="007E3114">
        <w:t xml:space="preserve">    </w:t>
      </w:r>
      <w:proofErr w:type="spellStart"/>
      <w:r w:rsidR="003E7C8D" w:rsidRPr="007E3114">
        <w:t>test_predict</w:t>
      </w:r>
      <w:r w:rsidRPr="007E3114">
        <w:t>_trans</w:t>
      </w:r>
      <w:r w:rsidR="003E7C8D" w:rsidRPr="007E3114">
        <w:t>fer</w:t>
      </w:r>
      <w:proofErr w:type="spellEnd"/>
      <w:r w:rsidRPr="007E3114">
        <w:t xml:space="preserve"> = </w:t>
      </w:r>
      <w:proofErr w:type="spellStart"/>
      <w:r w:rsidR="003E7C8D" w:rsidRPr="007E3114">
        <w:t>test_</w:t>
      </w:r>
      <w:proofErr w:type="gramStart"/>
      <w:r w:rsidR="003E7C8D" w:rsidRPr="007E3114">
        <w:t>predict</w:t>
      </w:r>
      <w:r w:rsidRPr="007E3114">
        <w:t>.reshape</w:t>
      </w:r>
      <w:proofErr w:type="spellEnd"/>
      <w:proofErr w:type="gramEnd"/>
      <w:r w:rsidRPr="007E3114">
        <w:t>((-1, 1))</w:t>
      </w:r>
    </w:p>
    <w:p w14:paraId="5F50CF0A" w14:textId="1B2BF2B7" w:rsidR="00023A10" w:rsidRPr="007E3114" w:rsidRDefault="00023A10" w:rsidP="00023A10">
      <w:r w:rsidRPr="007E3114">
        <w:t xml:space="preserve">    </w:t>
      </w:r>
      <w:proofErr w:type="spellStart"/>
      <w:r w:rsidR="0056282F" w:rsidRPr="007E3114">
        <w:t>synthetic_points</w:t>
      </w:r>
      <w:proofErr w:type="spellEnd"/>
      <w:r w:rsidR="0056282F" w:rsidRPr="007E3114">
        <w:t xml:space="preserve"> </w:t>
      </w:r>
      <w:r w:rsidRPr="007E3114">
        <w:t xml:space="preserve">= </w:t>
      </w:r>
      <w:proofErr w:type="spellStart"/>
      <w:r w:rsidRPr="007E3114">
        <w:t>n</w:t>
      </w:r>
      <w:r w:rsidR="0056282F" w:rsidRPr="007E3114">
        <w:t>a</w:t>
      </w:r>
      <w:r w:rsidRPr="007E3114">
        <w:t>.c</w:t>
      </w:r>
      <w:proofErr w:type="spellEnd"/>
      <w:proofErr w:type="gramStart"/>
      <w:r w:rsidRPr="007E3114">
        <w:t>_[</w:t>
      </w:r>
      <w:proofErr w:type="gramEnd"/>
      <w:r w:rsidR="0056282F" w:rsidRPr="007E3114">
        <w:t xml:space="preserve"> </w:t>
      </w:r>
      <w:proofErr w:type="spellStart"/>
      <w:r w:rsidR="0056282F" w:rsidRPr="007E3114">
        <w:t>synthetic_points</w:t>
      </w:r>
      <w:proofErr w:type="spellEnd"/>
      <w:r w:rsidRPr="007E3114">
        <w:t xml:space="preserve">, </w:t>
      </w:r>
      <w:proofErr w:type="spellStart"/>
      <w:r w:rsidR="0056282F" w:rsidRPr="007E3114">
        <w:t>test_predict_transfer</w:t>
      </w:r>
      <w:proofErr w:type="spellEnd"/>
      <w:r w:rsidRPr="007E3114">
        <w:t>]</w:t>
      </w:r>
    </w:p>
    <w:p w14:paraId="3A23ABDE" w14:textId="737D50D0" w:rsidR="00023A10" w:rsidRPr="007E3114" w:rsidRDefault="00023A10" w:rsidP="00023A10">
      <w:r w:rsidRPr="007E3114">
        <w:t xml:space="preserve">    for </w:t>
      </w:r>
      <w:r w:rsidR="005419A6" w:rsidRPr="007E3114">
        <w:t>j</w:t>
      </w:r>
      <w:r w:rsidRPr="007E3114">
        <w:t xml:space="preserve"> in </w:t>
      </w:r>
      <w:proofErr w:type="spellStart"/>
      <w:r w:rsidR="005419A6" w:rsidRPr="007E3114">
        <w:t>synthetic_points</w:t>
      </w:r>
      <w:proofErr w:type="spellEnd"/>
      <w:r w:rsidRPr="007E3114">
        <w:t>:</w:t>
      </w:r>
    </w:p>
    <w:p w14:paraId="05853972" w14:textId="42B6BE6A" w:rsidR="00023A10" w:rsidRPr="007E3114" w:rsidRDefault="00023A10" w:rsidP="00023A10">
      <w:r w:rsidRPr="007E3114">
        <w:t xml:space="preserve">        if count</w:t>
      </w:r>
      <w:r w:rsidR="005419A6" w:rsidRPr="007E3114">
        <w:t>ing</w:t>
      </w:r>
      <w:r w:rsidRPr="007E3114">
        <w:t xml:space="preserve"> &lt; </w:t>
      </w:r>
      <w:proofErr w:type="spellStart"/>
      <w:r w:rsidR="005419A6" w:rsidRPr="007E3114">
        <w:t>remaining_train</w:t>
      </w:r>
      <w:proofErr w:type="spellEnd"/>
      <w:r w:rsidRPr="007E3114">
        <w:t>:</w:t>
      </w:r>
    </w:p>
    <w:p w14:paraId="62F97D10" w14:textId="381E00C8" w:rsidR="00023A10" w:rsidRPr="007E3114" w:rsidRDefault="00023A10" w:rsidP="00023A10">
      <w:r w:rsidRPr="007E3114">
        <w:t xml:space="preserve">            if </w:t>
      </w:r>
      <w:r w:rsidR="005419A6" w:rsidRPr="007E3114">
        <w:t>j</w:t>
      </w:r>
      <w:r w:rsidR="00B87F3B" w:rsidRPr="007E3114">
        <w:t xml:space="preserve"> </w:t>
      </w:r>
      <w:r w:rsidRPr="007E3114">
        <w:t>[2] &gt; 0:</w:t>
      </w:r>
    </w:p>
    <w:p w14:paraId="183FC6ED" w14:textId="38A0FD93" w:rsidR="00023A10" w:rsidRPr="007E3114" w:rsidRDefault="00023A10" w:rsidP="00023A10">
      <w:r w:rsidRPr="007E3114">
        <w:t xml:space="preserve">                </w:t>
      </w:r>
      <w:proofErr w:type="spellStart"/>
      <w:r w:rsidR="005419A6" w:rsidRPr="007E3114">
        <w:t>oversampling_</w:t>
      </w:r>
      <w:proofErr w:type="gramStart"/>
      <w:r w:rsidR="005419A6" w:rsidRPr="007E3114">
        <w:t>samples</w:t>
      </w:r>
      <w:r w:rsidRPr="007E3114">
        <w:t>.append</w:t>
      </w:r>
      <w:proofErr w:type="spellEnd"/>
      <w:proofErr w:type="gramEnd"/>
      <w:r w:rsidR="00B87F3B" w:rsidRPr="007E3114">
        <w:t xml:space="preserve"> </w:t>
      </w:r>
      <w:r w:rsidRPr="007E3114">
        <w:t>(</w:t>
      </w:r>
      <w:r w:rsidR="005419A6" w:rsidRPr="007E3114">
        <w:t>j</w:t>
      </w:r>
      <w:r w:rsidRPr="007E3114">
        <w:t>)</w:t>
      </w:r>
    </w:p>
    <w:p w14:paraId="61BF2C17" w14:textId="6ED223C5" w:rsidR="00023A10" w:rsidRPr="007E3114" w:rsidRDefault="00023A10" w:rsidP="00023A10">
      <w:r w:rsidRPr="007E3114">
        <w:t xml:space="preserve">                count</w:t>
      </w:r>
      <w:r w:rsidR="005419A6" w:rsidRPr="007E3114">
        <w:t>ing</w:t>
      </w:r>
      <w:r w:rsidRPr="007E3114">
        <w:t xml:space="preserve"> = count</w:t>
      </w:r>
      <w:r w:rsidR="005419A6" w:rsidRPr="007E3114">
        <w:t>ing</w:t>
      </w:r>
      <w:r w:rsidRPr="007E3114">
        <w:t xml:space="preserve"> + 1</w:t>
      </w:r>
    </w:p>
    <w:p w14:paraId="7E0B5ED2" w14:textId="09A88BED" w:rsidR="00023A10" w:rsidRPr="007E3114" w:rsidRDefault="00023A10" w:rsidP="00023A10">
      <w:r w:rsidRPr="007E3114">
        <w:t xml:space="preserve">                </w:t>
      </w:r>
      <w:proofErr w:type="gramStart"/>
      <w:r w:rsidR="005419A6" w:rsidRPr="007E3114">
        <w:t>j</w:t>
      </w:r>
      <w:r w:rsidRPr="007E3114">
        <w:t>[</w:t>
      </w:r>
      <w:proofErr w:type="gramEnd"/>
      <w:r w:rsidRPr="007E3114">
        <w:t>2]</w:t>
      </w:r>
      <w:r w:rsidR="00B87F3B" w:rsidRPr="007E3114">
        <w:t xml:space="preserve"> </w:t>
      </w:r>
      <w:r w:rsidRPr="007E3114">
        <w:t>=</w:t>
      </w:r>
      <w:r w:rsidR="00B87F3B" w:rsidRPr="007E3114">
        <w:t xml:space="preserve"> </w:t>
      </w:r>
      <w:r w:rsidRPr="007E3114">
        <w:t>2</w:t>
      </w:r>
    </w:p>
    <w:p w14:paraId="154190C8" w14:textId="77777777" w:rsidR="00023A10" w:rsidRPr="007E3114" w:rsidRDefault="00023A10" w:rsidP="00023A10">
      <w:r w:rsidRPr="007E3114">
        <w:t xml:space="preserve">            else:</w:t>
      </w:r>
    </w:p>
    <w:p w14:paraId="0F5C111D" w14:textId="77777777" w:rsidR="00023A10" w:rsidRPr="007E3114" w:rsidRDefault="00023A10" w:rsidP="00023A10">
      <w:r w:rsidRPr="007E3114">
        <w:t xml:space="preserve">                continue</w:t>
      </w:r>
    </w:p>
    <w:p w14:paraId="5A0951D0" w14:textId="77777777" w:rsidR="00023A10" w:rsidRPr="007E3114" w:rsidRDefault="00023A10" w:rsidP="00023A10">
      <w:r w:rsidRPr="007E3114">
        <w:t xml:space="preserve">        else:</w:t>
      </w:r>
    </w:p>
    <w:p w14:paraId="7BE361BE" w14:textId="0371710B" w:rsidR="00023A10" w:rsidRPr="007E3114" w:rsidRDefault="00023A10" w:rsidP="00023A10">
      <w:r w:rsidRPr="007E3114">
        <w:t xml:space="preserve">            break</w:t>
      </w:r>
    </w:p>
    <w:p w14:paraId="2E19D6C2" w14:textId="77777777" w:rsidR="008C2907" w:rsidRPr="007E3114" w:rsidRDefault="008C2907" w:rsidP="008C2907">
      <w:proofErr w:type="spellStart"/>
      <w:r w:rsidRPr="007E3114">
        <w:t>oversampling_samples</w:t>
      </w:r>
      <w:proofErr w:type="spellEnd"/>
      <w:r w:rsidRPr="007E3114">
        <w:t xml:space="preserve"> = </w:t>
      </w:r>
      <w:proofErr w:type="spellStart"/>
      <w:proofErr w:type="gramStart"/>
      <w:r>
        <w:t>na</w:t>
      </w:r>
      <w:r w:rsidRPr="007E3114">
        <w:t>.array</w:t>
      </w:r>
      <w:proofErr w:type="spellEnd"/>
      <w:proofErr w:type="gramEnd"/>
      <w:r w:rsidRPr="007E3114">
        <w:t xml:space="preserve"> (</w:t>
      </w:r>
      <w:proofErr w:type="spellStart"/>
      <w:r w:rsidRPr="007E3114">
        <w:t>oversampling_samples</w:t>
      </w:r>
      <w:proofErr w:type="spellEnd"/>
      <w:r w:rsidRPr="007E3114">
        <w:t>)</w:t>
      </w:r>
    </w:p>
    <w:p w14:paraId="3050903E" w14:textId="77777777" w:rsidR="008C2907" w:rsidRPr="007E3114" w:rsidRDefault="008C2907" w:rsidP="008C2907">
      <w:proofErr w:type="spellStart"/>
      <w:r w:rsidRPr="007E3114">
        <w:t>oversampling_T</w:t>
      </w:r>
      <w:proofErr w:type="spellEnd"/>
      <w:r w:rsidRPr="007E3114">
        <w:t xml:space="preserve"> = </w:t>
      </w:r>
      <w:proofErr w:type="spellStart"/>
      <w:proofErr w:type="gramStart"/>
      <w:r>
        <w:t>na</w:t>
      </w:r>
      <w:r w:rsidRPr="007E3114">
        <w:t>.array</w:t>
      </w:r>
      <w:proofErr w:type="spellEnd"/>
      <w:proofErr w:type="gramEnd"/>
      <w:r w:rsidRPr="007E3114">
        <w:t xml:space="preserve"> ((</w:t>
      </w:r>
      <w:proofErr w:type="spellStart"/>
      <w:r w:rsidRPr="007E3114">
        <w:t>oversampling_samples</w:t>
      </w:r>
      <w:proofErr w:type="spellEnd"/>
      <w:r w:rsidRPr="007E3114">
        <w:t xml:space="preserve"> [:, 0], </w:t>
      </w:r>
      <w:proofErr w:type="spellStart"/>
      <w:r w:rsidRPr="007E3114">
        <w:t>oversampling_samples</w:t>
      </w:r>
      <w:proofErr w:type="spellEnd"/>
      <w:r w:rsidRPr="007E3114">
        <w:t xml:space="preserve"> [:, 1])). T</w:t>
      </w:r>
    </w:p>
    <w:p w14:paraId="1DBA641B" w14:textId="77777777" w:rsidR="008C2907" w:rsidRPr="007E3114" w:rsidRDefault="008C2907" w:rsidP="008C2907">
      <w:proofErr w:type="spellStart"/>
      <w:r>
        <w:t>oversampled_X_Training</w:t>
      </w:r>
      <w:proofErr w:type="spellEnd"/>
      <w:r w:rsidRPr="007E3114">
        <w:t xml:space="preserve"> = </w:t>
      </w:r>
      <w:proofErr w:type="spellStart"/>
      <w:proofErr w:type="gramStart"/>
      <w:r>
        <w:t>na</w:t>
      </w:r>
      <w:r w:rsidRPr="007E3114">
        <w:t>.concatenate</w:t>
      </w:r>
      <w:proofErr w:type="spellEnd"/>
      <w:proofErr w:type="gramEnd"/>
      <w:r w:rsidRPr="007E3114">
        <w:t xml:space="preserve"> ((</w:t>
      </w:r>
      <w:proofErr w:type="spellStart"/>
      <w:r>
        <w:t>na</w:t>
      </w:r>
      <w:r w:rsidRPr="007E3114">
        <w:t>.array</w:t>
      </w:r>
      <w:proofErr w:type="spellEnd"/>
      <w:r w:rsidRPr="007E3114">
        <w:t xml:space="preserve"> (</w:t>
      </w:r>
      <w:proofErr w:type="spellStart"/>
      <w:r>
        <w:t>Training_X</w:t>
      </w:r>
      <w:proofErr w:type="spellEnd"/>
      <w:r w:rsidRPr="007E3114">
        <w:t xml:space="preserve">), </w:t>
      </w:r>
      <w:proofErr w:type="spellStart"/>
      <w:r w:rsidRPr="007E3114">
        <w:t>oversampling_T</w:t>
      </w:r>
      <w:proofErr w:type="spellEnd"/>
      <w:r w:rsidRPr="007E3114">
        <w:t>))</w:t>
      </w:r>
    </w:p>
    <w:p w14:paraId="129F2186" w14:textId="77777777" w:rsidR="008C2907" w:rsidRPr="007E3114" w:rsidRDefault="008C2907" w:rsidP="008C2907">
      <w:proofErr w:type="spellStart"/>
      <w:r>
        <w:t>oversampled_y_Training</w:t>
      </w:r>
      <w:proofErr w:type="spellEnd"/>
      <w:r w:rsidRPr="007E3114">
        <w:t xml:space="preserve"> = </w:t>
      </w:r>
      <w:proofErr w:type="spellStart"/>
      <w:proofErr w:type="gramStart"/>
      <w:r>
        <w:t>na</w:t>
      </w:r>
      <w:r w:rsidRPr="007E3114">
        <w:t>.concatenate</w:t>
      </w:r>
      <w:proofErr w:type="spellEnd"/>
      <w:proofErr w:type="gramEnd"/>
      <w:r w:rsidRPr="007E3114">
        <w:t xml:space="preserve"> (( </w:t>
      </w:r>
      <w:proofErr w:type="spellStart"/>
      <w:r>
        <w:t>na</w:t>
      </w:r>
      <w:r w:rsidRPr="007E3114">
        <w:t>.array</w:t>
      </w:r>
      <w:proofErr w:type="spellEnd"/>
      <w:r w:rsidRPr="007E3114">
        <w:t xml:space="preserve"> (</w:t>
      </w:r>
      <w:proofErr w:type="spellStart"/>
      <w:r>
        <w:t>Training_y</w:t>
      </w:r>
      <w:proofErr w:type="spellEnd"/>
      <w:r w:rsidRPr="007E3114">
        <w:t xml:space="preserve">), </w:t>
      </w:r>
      <w:proofErr w:type="spellStart"/>
      <w:r w:rsidRPr="007E3114">
        <w:t>oversampling_samples</w:t>
      </w:r>
      <w:proofErr w:type="spellEnd"/>
      <w:r w:rsidRPr="007E3114">
        <w:t xml:space="preserve"> [:, 2]))</w:t>
      </w:r>
    </w:p>
    <w:p w14:paraId="7DD5D09E" w14:textId="77777777" w:rsidR="008C2907" w:rsidRPr="007E3114" w:rsidRDefault="008C2907" w:rsidP="008C2907">
      <w:proofErr w:type="spellStart"/>
      <w:r w:rsidRPr="007E3114">
        <w:t>n_unique</w:t>
      </w:r>
      <w:proofErr w:type="spellEnd"/>
      <w:r w:rsidRPr="007E3114">
        <w:t xml:space="preserve">, </w:t>
      </w:r>
      <w:proofErr w:type="spellStart"/>
      <w:r w:rsidRPr="007E3114">
        <w:t>n_counts</w:t>
      </w:r>
      <w:proofErr w:type="spellEnd"/>
      <w:r w:rsidRPr="007E3114">
        <w:t xml:space="preserve"> = </w:t>
      </w:r>
      <w:proofErr w:type="spellStart"/>
      <w:proofErr w:type="gramStart"/>
      <w:r>
        <w:t>na</w:t>
      </w:r>
      <w:r w:rsidRPr="007E3114">
        <w:t>.unique</w:t>
      </w:r>
      <w:proofErr w:type="spellEnd"/>
      <w:proofErr w:type="gramEnd"/>
      <w:r w:rsidRPr="007E3114">
        <w:t>(</w:t>
      </w:r>
      <w:proofErr w:type="spellStart"/>
      <w:r>
        <w:t>oversampled_y_Training</w:t>
      </w:r>
      <w:proofErr w:type="spellEnd"/>
      <w:r w:rsidRPr="007E3114">
        <w:t xml:space="preserve">, </w:t>
      </w:r>
      <w:proofErr w:type="spellStart"/>
      <w:r w:rsidRPr="007E3114">
        <w:t>return_counts</w:t>
      </w:r>
      <w:proofErr w:type="spellEnd"/>
      <w:r w:rsidRPr="007E3114">
        <w:t xml:space="preserve"> = True)</w:t>
      </w:r>
    </w:p>
    <w:p w14:paraId="0EB12D6B" w14:textId="77777777" w:rsidR="008C2907" w:rsidRPr="007E3114" w:rsidRDefault="008C2907" w:rsidP="008C2907">
      <w:proofErr w:type="spellStart"/>
      <w:r w:rsidRPr="007E3114">
        <w:t>oversample_counts</w:t>
      </w:r>
      <w:proofErr w:type="spellEnd"/>
      <w:r w:rsidRPr="007E3114">
        <w:t xml:space="preserve"> = </w:t>
      </w:r>
      <w:proofErr w:type="spellStart"/>
      <w:r w:rsidRPr="007E3114">
        <w:t>dict</w:t>
      </w:r>
      <w:proofErr w:type="spellEnd"/>
      <w:r w:rsidRPr="007E3114">
        <w:t xml:space="preserve"> (zip (</w:t>
      </w:r>
      <w:proofErr w:type="spellStart"/>
      <w:r w:rsidRPr="007E3114">
        <w:t>n_unique</w:t>
      </w:r>
      <w:proofErr w:type="spellEnd"/>
      <w:r w:rsidRPr="007E3114">
        <w:t xml:space="preserve">, </w:t>
      </w:r>
      <w:proofErr w:type="spellStart"/>
      <w:r w:rsidRPr="007E3114">
        <w:t>n_counts</w:t>
      </w:r>
      <w:proofErr w:type="spellEnd"/>
      <w:r w:rsidRPr="007E3114">
        <w:t>))</w:t>
      </w:r>
    </w:p>
    <w:p w14:paraId="2F9F1FCB" w14:textId="163A0364" w:rsidR="00023A10" w:rsidRPr="007E3114" w:rsidRDefault="008C2907" w:rsidP="00023A10">
      <w:r w:rsidRPr="007E3114">
        <w:t xml:space="preserve">print ('After oversampling ', </w:t>
      </w:r>
      <w:proofErr w:type="spellStart"/>
      <w:r w:rsidRPr="007E3114">
        <w:t>oversample_counts</w:t>
      </w:r>
      <w:proofErr w:type="spellEnd"/>
      <w:r w:rsidRPr="007E3114">
        <w:t>)</w:t>
      </w:r>
    </w:p>
    <w:p w14:paraId="7CCA3463" w14:textId="64283559" w:rsidR="00AB23AD" w:rsidRDefault="009704BC" w:rsidP="006B39F3">
      <w:proofErr w:type="spellStart"/>
      <w:r w:rsidRPr="007E3114">
        <w:t>oversampled_</w:t>
      </w:r>
      <w:r w:rsidR="00EA09C9">
        <w:t>Training_y</w:t>
      </w:r>
      <w:proofErr w:type="spellEnd"/>
      <w:r w:rsidRPr="007E3114">
        <w:t xml:space="preserve"> </w:t>
      </w:r>
      <w:r w:rsidR="00023A10" w:rsidRPr="007E3114">
        <w:t xml:space="preserve">= [1.0 if </w:t>
      </w:r>
      <w:r w:rsidRPr="007E3114">
        <w:t>value</w:t>
      </w:r>
      <w:r w:rsidR="00023A10" w:rsidRPr="007E3114">
        <w:t xml:space="preserve"> == 2.0 else </w:t>
      </w:r>
      <w:r w:rsidRPr="007E3114">
        <w:t>value</w:t>
      </w:r>
      <w:r w:rsidR="00023A10" w:rsidRPr="007E3114">
        <w:t xml:space="preserve"> for </w:t>
      </w:r>
      <w:r w:rsidRPr="007E3114">
        <w:t>value</w:t>
      </w:r>
      <w:r w:rsidR="00023A10" w:rsidRPr="007E3114">
        <w:t xml:space="preserve"> in </w:t>
      </w:r>
      <w:proofErr w:type="spellStart"/>
      <w:r w:rsidRPr="007E3114">
        <w:t>oversampled_</w:t>
      </w:r>
      <w:r w:rsidR="00EA09C9">
        <w:t>Training_y</w:t>
      </w:r>
      <w:proofErr w:type="spellEnd"/>
      <w:r w:rsidR="00023A10" w:rsidRPr="007E3114">
        <w:t>]</w:t>
      </w:r>
    </w:p>
    <w:p w14:paraId="3E57B05D" w14:textId="4515B222" w:rsidR="005505BC" w:rsidRDefault="005505BC" w:rsidP="006B39F3"/>
    <w:p w14:paraId="6C5F8DBA" w14:textId="54AC558E" w:rsidR="005505BC" w:rsidRDefault="005505BC" w:rsidP="00626CC7">
      <w:pPr>
        <w:pStyle w:val="ListParagraph"/>
        <w:numPr>
          <w:ilvl w:val="0"/>
          <w:numId w:val="43"/>
        </w:numPr>
      </w:pPr>
      <w:r>
        <w:t>Circular Dataset:</w:t>
      </w:r>
    </w:p>
    <w:p w14:paraId="294D49CC" w14:textId="77777777" w:rsidR="002B679E" w:rsidRDefault="00ED6C59" w:rsidP="002B679E">
      <w:pPr>
        <w:keepNext/>
        <w:jc w:val="center"/>
      </w:pPr>
      <w:r w:rsidRPr="00ED6C59">
        <w:rPr>
          <w:noProof/>
        </w:rPr>
        <w:drawing>
          <wp:inline distT="0" distB="0" distL="0" distR="0" wp14:anchorId="46D47DE4" wp14:editId="60EE6E44">
            <wp:extent cx="5311600" cy="3650296"/>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11600" cy="3650296"/>
                    </a:xfrm>
                    <a:prstGeom prst="rect">
                      <a:avLst/>
                    </a:prstGeom>
                  </pic:spPr>
                </pic:pic>
              </a:graphicData>
            </a:graphic>
          </wp:inline>
        </w:drawing>
      </w:r>
    </w:p>
    <w:p w14:paraId="79025F41" w14:textId="6CBF30C5" w:rsidR="00ED6C59" w:rsidRDefault="002B679E" w:rsidP="002B679E">
      <w:pPr>
        <w:pStyle w:val="Caption"/>
        <w:jc w:val="center"/>
      </w:pPr>
      <w:bookmarkStart w:id="65" w:name="_Toc114419215"/>
      <w:bookmarkStart w:id="66" w:name="_Toc114419512"/>
      <w:r>
        <w:t xml:space="preserve">Figure </w:t>
      </w:r>
      <w:fldSimple w:instr=" SEQ Figure \* ARABIC ">
        <w:r w:rsidR="00E429B0">
          <w:rPr>
            <w:noProof/>
          </w:rPr>
          <w:t>14</w:t>
        </w:r>
      </w:fldSimple>
      <w:r>
        <w:t xml:space="preserve"> Proposed Algorithm </w:t>
      </w:r>
      <w:r w:rsidR="00BB18C1">
        <w:t>Circular</w:t>
      </w:r>
      <w:r>
        <w:t xml:space="preserve"> Oversampling</w:t>
      </w:r>
      <w:bookmarkEnd w:id="65"/>
      <w:bookmarkEnd w:id="66"/>
    </w:p>
    <w:p w14:paraId="07AB1023" w14:textId="77777777" w:rsidR="007612DE" w:rsidRPr="007612DE" w:rsidRDefault="007612DE" w:rsidP="007612DE"/>
    <w:p w14:paraId="72B3C641" w14:textId="75C9B10F" w:rsidR="00ED6C59" w:rsidRDefault="00ED6C59" w:rsidP="006B39F3"/>
    <w:p w14:paraId="559A799E" w14:textId="22389544" w:rsidR="00ED6C59" w:rsidRDefault="00ED6C59" w:rsidP="006B39F3"/>
    <w:p w14:paraId="6FC316A2" w14:textId="77777777" w:rsidR="00ED6C59" w:rsidRDefault="00ED6C59" w:rsidP="006B39F3"/>
    <w:p w14:paraId="50E3F1FB" w14:textId="297F9416" w:rsidR="005505BC" w:rsidRDefault="00E4545E" w:rsidP="00017E16">
      <w:pPr>
        <w:pStyle w:val="ListParagraph"/>
        <w:numPr>
          <w:ilvl w:val="0"/>
          <w:numId w:val="43"/>
        </w:numPr>
      </w:pPr>
      <w:r>
        <w:t>Thick Flat Line Oversampling</w:t>
      </w:r>
      <w:r w:rsidR="005505BC">
        <w:t>:</w:t>
      </w:r>
    </w:p>
    <w:p w14:paraId="7EB072CF" w14:textId="77777777" w:rsidR="00613A63" w:rsidRDefault="005505BC" w:rsidP="00613A63">
      <w:pPr>
        <w:keepNext/>
        <w:jc w:val="center"/>
      </w:pPr>
      <w:r w:rsidRPr="005505BC">
        <w:rPr>
          <w:noProof/>
        </w:rPr>
        <w:drawing>
          <wp:inline distT="0" distB="0" distL="0" distR="0" wp14:anchorId="05D05064" wp14:editId="23A8BB76">
            <wp:extent cx="5227773" cy="3688400"/>
            <wp:effectExtent l="0" t="0" r="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7773" cy="3688400"/>
                    </a:xfrm>
                    <a:prstGeom prst="rect">
                      <a:avLst/>
                    </a:prstGeom>
                  </pic:spPr>
                </pic:pic>
              </a:graphicData>
            </a:graphic>
          </wp:inline>
        </w:drawing>
      </w:r>
    </w:p>
    <w:p w14:paraId="544B1395" w14:textId="491740E4" w:rsidR="005505BC" w:rsidRDefault="00613A63" w:rsidP="00613A63">
      <w:pPr>
        <w:pStyle w:val="Caption"/>
        <w:jc w:val="center"/>
      </w:pPr>
      <w:bookmarkStart w:id="67" w:name="_Toc114419216"/>
      <w:bookmarkStart w:id="68" w:name="_Toc114419513"/>
      <w:r>
        <w:t xml:space="preserve">Figure </w:t>
      </w:r>
      <w:fldSimple w:instr=" SEQ Figure \* ARABIC ">
        <w:r w:rsidR="00E429B0">
          <w:rPr>
            <w:noProof/>
          </w:rPr>
          <w:t>15</w:t>
        </w:r>
      </w:fldSimple>
      <w:r>
        <w:t xml:space="preserve"> Proposed Algorithm Thick Flat Line Oversampling</w:t>
      </w:r>
      <w:bookmarkEnd w:id="67"/>
      <w:bookmarkEnd w:id="68"/>
    </w:p>
    <w:p w14:paraId="6F6E7D6F" w14:textId="7D763267" w:rsidR="00A23447" w:rsidRDefault="00FF3269" w:rsidP="00FF3269">
      <w:pPr>
        <w:pStyle w:val="Heading2"/>
        <w:rPr>
          <w:rFonts w:cs="Times New Roman"/>
        </w:rPr>
      </w:pPr>
      <w:bookmarkStart w:id="69" w:name="_Toc114419480"/>
      <w:r>
        <w:rPr>
          <w:rFonts w:cs="Times New Roman"/>
        </w:rPr>
        <w:t>4.</w:t>
      </w:r>
      <w:r w:rsidR="006F4142">
        <w:rPr>
          <w:rFonts w:cs="Times New Roman"/>
        </w:rPr>
        <w:t>5</w:t>
      </w:r>
      <w:r w:rsidR="0072066E">
        <w:rPr>
          <w:rFonts w:cs="Times New Roman"/>
        </w:rPr>
        <w:t xml:space="preserve"> </w:t>
      </w:r>
      <w:r w:rsidR="00F77357" w:rsidRPr="0046455F">
        <w:rPr>
          <w:rFonts w:cs="Times New Roman"/>
        </w:rPr>
        <w:t>Model Training</w:t>
      </w:r>
      <w:r w:rsidR="00886775">
        <w:rPr>
          <w:rFonts w:cs="Times New Roman"/>
        </w:rPr>
        <w:t xml:space="preserve"> and Evaluation</w:t>
      </w:r>
      <w:r w:rsidR="00F77357" w:rsidRPr="0046455F">
        <w:rPr>
          <w:rFonts w:cs="Times New Roman"/>
        </w:rPr>
        <w:t>:</w:t>
      </w:r>
      <w:bookmarkEnd w:id="69"/>
    </w:p>
    <w:p w14:paraId="4574C090" w14:textId="1A858398" w:rsidR="00E14B37" w:rsidRDefault="00E14B37" w:rsidP="00E14B37"/>
    <w:p w14:paraId="64E4044A" w14:textId="7BD24877" w:rsidR="00526795" w:rsidRPr="00FC54C9" w:rsidRDefault="0072066E" w:rsidP="00E14B37">
      <w:pPr>
        <w:rPr>
          <w:sz w:val="24"/>
          <w:szCs w:val="24"/>
        </w:rPr>
      </w:pPr>
      <w:r w:rsidRPr="00FC54C9">
        <w:rPr>
          <w:sz w:val="24"/>
          <w:szCs w:val="24"/>
        </w:rPr>
        <w:t>In this research, we have used existing oversampling techniques along with the proposed algorithm provided in the above unit to deal with the imbalance</w:t>
      </w:r>
      <w:r w:rsidR="00F60923">
        <w:rPr>
          <w:sz w:val="24"/>
          <w:szCs w:val="24"/>
        </w:rPr>
        <w:t xml:space="preserve"> data</w:t>
      </w:r>
      <w:r w:rsidRPr="00FC54C9">
        <w:rPr>
          <w:sz w:val="24"/>
          <w:szCs w:val="24"/>
        </w:rPr>
        <w:t xml:space="preserve"> problem. Moving forward it is very important to evaluate the oversampling techniques to understand how the proposed algorithm competes with the existing oversampling techniques. To evaluate the performance of oversampling algorithms we will train the classification models using the oversampled data from three different sources SMOTE, ADASYN, and SVM Oversampling</w:t>
      </w:r>
      <w:r w:rsidR="00BD0229" w:rsidRPr="00FC54C9">
        <w:rPr>
          <w:sz w:val="24"/>
          <w:szCs w:val="24"/>
        </w:rPr>
        <w:t xml:space="preserve"> while comparing the results </w:t>
      </w:r>
      <w:r w:rsidR="00871468">
        <w:rPr>
          <w:sz w:val="24"/>
          <w:szCs w:val="24"/>
        </w:rPr>
        <w:t xml:space="preserve">of </w:t>
      </w:r>
      <w:r w:rsidR="00BD0229" w:rsidRPr="00FC54C9">
        <w:rPr>
          <w:sz w:val="24"/>
          <w:szCs w:val="24"/>
        </w:rPr>
        <w:t>the classification models to evaluate the performance of each oversampling algorithm.</w:t>
      </w:r>
    </w:p>
    <w:p w14:paraId="70BCE562" w14:textId="372E1115" w:rsidR="00BD0229" w:rsidRPr="00FC54C9" w:rsidRDefault="00BD0229" w:rsidP="00E14B37">
      <w:pPr>
        <w:rPr>
          <w:sz w:val="24"/>
          <w:szCs w:val="24"/>
        </w:rPr>
      </w:pPr>
      <w:r w:rsidRPr="00FC54C9">
        <w:rPr>
          <w:sz w:val="24"/>
          <w:szCs w:val="24"/>
        </w:rPr>
        <w:t>The python library ‘</w:t>
      </w:r>
      <w:proofErr w:type="spellStart"/>
      <w:r w:rsidRPr="00FC54C9">
        <w:rPr>
          <w:sz w:val="24"/>
          <w:szCs w:val="24"/>
        </w:rPr>
        <w:t>sklearn</w:t>
      </w:r>
      <w:proofErr w:type="spellEnd"/>
      <w:r w:rsidRPr="00FC54C9">
        <w:rPr>
          <w:sz w:val="24"/>
          <w:szCs w:val="24"/>
        </w:rPr>
        <w:t xml:space="preserve">’ is used to import the classification model that is used to evaluate. There are three libraries imported from the library that </w:t>
      </w:r>
      <w:r w:rsidR="00871468">
        <w:rPr>
          <w:sz w:val="24"/>
          <w:szCs w:val="24"/>
        </w:rPr>
        <w:t>is</w:t>
      </w:r>
      <w:r w:rsidRPr="00FC54C9">
        <w:rPr>
          <w:sz w:val="24"/>
          <w:szCs w:val="24"/>
        </w:rPr>
        <w:t xml:space="preserve"> provided below:</w:t>
      </w:r>
    </w:p>
    <w:p w14:paraId="62F8C36B" w14:textId="72D04F9D" w:rsidR="00BD0229" w:rsidRPr="00FC54C9" w:rsidRDefault="00BD0229" w:rsidP="00BD0229">
      <w:pPr>
        <w:pStyle w:val="ListParagraph"/>
        <w:numPr>
          <w:ilvl w:val="0"/>
          <w:numId w:val="31"/>
        </w:numPr>
        <w:rPr>
          <w:sz w:val="24"/>
          <w:szCs w:val="24"/>
        </w:rPr>
      </w:pPr>
      <w:r w:rsidRPr="00FC54C9">
        <w:rPr>
          <w:sz w:val="24"/>
          <w:szCs w:val="24"/>
        </w:rPr>
        <w:t>Gaussian Naïve Bayes</w:t>
      </w:r>
      <w:r w:rsidR="00F60923">
        <w:rPr>
          <w:sz w:val="24"/>
          <w:szCs w:val="24"/>
        </w:rPr>
        <w:t xml:space="preserve"> that is from</w:t>
      </w:r>
      <w:r w:rsidRPr="00FC54C9">
        <w:rPr>
          <w:sz w:val="24"/>
          <w:szCs w:val="24"/>
        </w:rPr>
        <w:t xml:space="preserve"> </w:t>
      </w:r>
      <w:proofErr w:type="spellStart"/>
      <w:proofErr w:type="gramStart"/>
      <w:r w:rsidRPr="00FC54C9">
        <w:rPr>
          <w:sz w:val="24"/>
          <w:szCs w:val="24"/>
        </w:rPr>
        <w:t>sklearn.naive</w:t>
      </w:r>
      <w:proofErr w:type="gramEnd"/>
      <w:r w:rsidRPr="00FC54C9">
        <w:rPr>
          <w:sz w:val="24"/>
          <w:szCs w:val="24"/>
        </w:rPr>
        <w:t>_bayes</w:t>
      </w:r>
      <w:proofErr w:type="spellEnd"/>
      <w:r w:rsidRPr="00FC54C9">
        <w:rPr>
          <w:sz w:val="24"/>
          <w:szCs w:val="24"/>
        </w:rPr>
        <w:t xml:space="preserve"> </w:t>
      </w:r>
    </w:p>
    <w:p w14:paraId="4BE439E3" w14:textId="7BE737AE" w:rsidR="00BD0229" w:rsidRPr="00FC54C9" w:rsidRDefault="00BD0229" w:rsidP="00BD0229">
      <w:pPr>
        <w:pStyle w:val="ListParagraph"/>
        <w:numPr>
          <w:ilvl w:val="0"/>
          <w:numId w:val="31"/>
        </w:numPr>
        <w:rPr>
          <w:sz w:val="24"/>
          <w:szCs w:val="24"/>
        </w:rPr>
      </w:pPr>
      <w:r w:rsidRPr="00FC54C9">
        <w:rPr>
          <w:sz w:val="24"/>
          <w:szCs w:val="24"/>
        </w:rPr>
        <w:t xml:space="preserve">SVC </w:t>
      </w:r>
      <w:r w:rsidR="00F60923">
        <w:rPr>
          <w:sz w:val="24"/>
          <w:szCs w:val="24"/>
        </w:rPr>
        <w:t>that is from</w:t>
      </w:r>
      <w:r w:rsidRPr="00FC54C9">
        <w:rPr>
          <w:sz w:val="24"/>
          <w:szCs w:val="24"/>
        </w:rPr>
        <w:t xml:space="preserve"> </w:t>
      </w:r>
      <w:proofErr w:type="spellStart"/>
      <w:r w:rsidRPr="00FC54C9">
        <w:rPr>
          <w:sz w:val="24"/>
          <w:szCs w:val="24"/>
        </w:rPr>
        <w:t>sklearn.svm</w:t>
      </w:r>
      <w:proofErr w:type="spellEnd"/>
      <w:r w:rsidR="00CE42C9" w:rsidRPr="00FC54C9">
        <w:rPr>
          <w:sz w:val="24"/>
          <w:szCs w:val="24"/>
        </w:rPr>
        <w:t xml:space="preserve"> </w:t>
      </w:r>
      <w:r w:rsidR="00CE42C9" w:rsidRPr="00FC54C9">
        <w:rPr>
          <w:sz w:val="24"/>
          <w:szCs w:val="24"/>
        </w:rPr>
        <w:fldChar w:fldCharType="begin"/>
      </w:r>
      <w:r w:rsidR="00CE42C9" w:rsidRPr="00FC54C9">
        <w:rPr>
          <w:sz w:val="24"/>
          <w:szCs w:val="24"/>
        </w:rPr>
        <w:instrText xml:space="preserve"> ADDIN ZOTERO_ITEM CSL_CITATION {"citationID":"9nY5oVYD","properties":{"formattedCitation":"(S and Dr. S V, 2014)","plainCitation":"(S and Dr. S V, 2014)","noteIndex":0},"citationItems":[{"id":52,"uris":["http://zotero.org/users/local/vQJFa95K/items/2UXYS59B"],"itemData":{"id":52,"type":"paper-conference","abstract":"In all our day to day activities we will be classifying things based on situations and on our needs. Human beings do\nclassification of any kind by their natural perception. Classifying data is a common task in machine learning which requires\nartificial intelligence. Support vector Machine (SVM) is a new technique suitable for binary classification tasks. SVMs are a set\nof supervised learning methods used for classification, regression and outliers detection. The SVM classifiers work for both\nlinear and nonlinear class of data through Kernel tricks. A Support Vector Machine is a discriminative classifier formally defined\nby a separating hyperplane. In other words, given labeled training data, the algorithm outputs an optimal hyperplane which\ncategorizes new samples. In this paper, use of SVM for data classification is presented in a simplified way. Discussions are\njustified with illustrative practical examples. An effective algorithm is developed for data classification on python platform using\nsklearn tool kit. The results are exhibited both symbolically and graphically. This paper is expected to be an insight for desired\nreaders and researchers in implementing their ideas of item classification using SVM.","event-title":"International Journal of Electronics and Computer Science Engineering","title":"Data classification using Support vector Machine (SVM), a simplified approach","URL":"http://pzs.dstu.dp.ua/DataMining/svm/bibl/10.1.1.683.210.pdf","author":[{"family":"S","given":"Amarappa"},{"family":"Dr. S V","given":"Sathyanarayana"}],"issued":{"date-parts":[["2014"]]}}}],"schema":"https://github.com/citation-style-language/schema/raw/master/csl-citation.json"} </w:instrText>
      </w:r>
      <w:r w:rsidR="00CE42C9" w:rsidRPr="00FC54C9">
        <w:rPr>
          <w:sz w:val="24"/>
          <w:szCs w:val="24"/>
        </w:rPr>
        <w:fldChar w:fldCharType="separate"/>
      </w:r>
      <w:r w:rsidR="00CE42C9" w:rsidRPr="00FC54C9">
        <w:rPr>
          <w:sz w:val="24"/>
          <w:szCs w:val="24"/>
        </w:rPr>
        <w:t>(S and Dr. S V, 2014)</w:t>
      </w:r>
      <w:r w:rsidR="00CE42C9" w:rsidRPr="00FC54C9">
        <w:rPr>
          <w:sz w:val="24"/>
          <w:szCs w:val="24"/>
        </w:rPr>
        <w:fldChar w:fldCharType="end"/>
      </w:r>
    </w:p>
    <w:p w14:paraId="465CF6C9" w14:textId="047110EC" w:rsidR="0071587F" w:rsidRPr="00FC54C9" w:rsidRDefault="0071587F" w:rsidP="00BD0229">
      <w:pPr>
        <w:pStyle w:val="ListParagraph"/>
        <w:numPr>
          <w:ilvl w:val="0"/>
          <w:numId w:val="31"/>
        </w:numPr>
        <w:rPr>
          <w:sz w:val="24"/>
          <w:szCs w:val="24"/>
        </w:rPr>
      </w:pPr>
      <w:r w:rsidRPr="00FC54C9">
        <w:rPr>
          <w:sz w:val="24"/>
          <w:szCs w:val="24"/>
        </w:rPr>
        <w:t xml:space="preserve">Multi-layer perceptron </w:t>
      </w:r>
      <w:r w:rsidR="00D079FA">
        <w:rPr>
          <w:sz w:val="24"/>
          <w:szCs w:val="24"/>
        </w:rPr>
        <w:t>that is from</w:t>
      </w:r>
      <w:r w:rsidRPr="00FC54C9">
        <w:rPr>
          <w:sz w:val="24"/>
          <w:szCs w:val="24"/>
        </w:rPr>
        <w:t xml:space="preserve"> </w:t>
      </w:r>
      <w:proofErr w:type="spellStart"/>
      <w:proofErr w:type="gramStart"/>
      <w:r w:rsidRPr="00FC54C9">
        <w:rPr>
          <w:sz w:val="24"/>
          <w:szCs w:val="24"/>
        </w:rPr>
        <w:t>sklearn.neural</w:t>
      </w:r>
      <w:proofErr w:type="gramEnd"/>
      <w:r w:rsidRPr="00FC54C9">
        <w:rPr>
          <w:sz w:val="24"/>
          <w:szCs w:val="24"/>
        </w:rPr>
        <w:t>_network</w:t>
      </w:r>
      <w:proofErr w:type="spellEnd"/>
    </w:p>
    <w:p w14:paraId="228AE838" w14:textId="0996599F" w:rsidR="0072066E" w:rsidRPr="00FC54C9" w:rsidRDefault="0072066E" w:rsidP="00E14B37">
      <w:pPr>
        <w:rPr>
          <w:sz w:val="24"/>
          <w:szCs w:val="24"/>
        </w:rPr>
      </w:pPr>
    </w:p>
    <w:p w14:paraId="17179B46" w14:textId="181DD5E7" w:rsidR="00E14B37" w:rsidRPr="00FC54C9" w:rsidRDefault="00154E5A" w:rsidP="009358A4">
      <w:pPr>
        <w:rPr>
          <w:sz w:val="24"/>
          <w:szCs w:val="24"/>
        </w:rPr>
      </w:pPr>
      <w:r w:rsidRPr="00FC54C9">
        <w:rPr>
          <w:sz w:val="24"/>
          <w:szCs w:val="24"/>
        </w:rPr>
        <w:t>In this report, the model</w:t>
      </w:r>
      <w:r w:rsidR="00F60923">
        <w:rPr>
          <w:sz w:val="24"/>
          <w:szCs w:val="24"/>
        </w:rPr>
        <w:t>ling</w:t>
      </w:r>
      <w:r w:rsidRPr="00FC54C9">
        <w:rPr>
          <w:sz w:val="24"/>
          <w:szCs w:val="24"/>
        </w:rPr>
        <w:t xml:space="preserve"> implementation is done as an individual function where all the function</w:t>
      </w:r>
      <w:r w:rsidR="00871468">
        <w:rPr>
          <w:sz w:val="24"/>
          <w:szCs w:val="24"/>
        </w:rPr>
        <w:t>s</w:t>
      </w:r>
      <w:r w:rsidRPr="00FC54C9">
        <w:rPr>
          <w:sz w:val="24"/>
          <w:szCs w:val="24"/>
        </w:rPr>
        <w:t xml:space="preserve"> for the classification model are stored under the class ‘</w:t>
      </w:r>
      <w:proofErr w:type="spellStart"/>
      <w:r w:rsidRPr="00FC54C9">
        <w:rPr>
          <w:sz w:val="24"/>
          <w:szCs w:val="24"/>
        </w:rPr>
        <w:t>evaluation_</w:t>
      </w:r>
      <w:proofErr w:type="gramStart"/>
      <w:r w:rsidRPr="00FC54C9">
        <w:rPr>
          <w:sz w:val="24"/>
          <w:szCs w:val="24"/>
        </w:rPr>
        <w:t>models</w:t>
      </w:r>
      <w:proofErr w:type="spellEnd"/>
      <w:r w:rsidRPr="00FC54C9">
        <w:rPr>
          <w:sz w:val="24"/>
          <w:szCs w:val="24"/>
        </w:rPr>
        <w:t>’</w:t>
      </w:r>
      <w:proofErr w:type="gramEnd"/>
      <w:r w:rsidR="009358A4" w:rsidRPr="00FC54C9">
        <w:rPr>
          <w:sz w:val="24"/>
          <w:szCs w:val="24"/>
        </w:rPr>
        <w:t>. Furthermore, details for evaluations of the datasets are added below.</w:t>
      </w:r>
    </w:p>
    <w:p w14:paraId="2FF8A6BB" w14:textId="7121127F" w:rsidR="009358A4" w:rsidRPr="00FC54C9" w:rsidRDefault="009358A4" w:rsidP="009358A4">
      <w:pPr>
        <w:rPr>
          <w:sz w:val="24"/>
          <w:szCs w:val="24"/>
        </w:rPr>
      </w:pPr>
    </w:p>
    <w:p w14:paraId="1CCF85AE" w14:textId="3EEA5FA6" w:rsidR="009358A4" w:rsidRPr="00FC54C9" w:rsidRDefault="00871468" w:rsidP="009358A4">
      <w:pPr>
        <w:rPr>
          <w:sz w:val="24"/>
          <w:szCs w:val="24"/>
        </w:rPr>
      </w:pPr>
      <w:r>
        <w:rPr>
          <w:sz w:val="24"/>
          <w:szCs w:val="24"/>
        </w:rPr>
        <w:t>Upo</w:t>
      </w:r>
      <w:r w:rsidR="009358A4" w:rsidRPr="00FC54C9">
        <w:rPr>
          <w:sz w:val="24"/>
          <w:szCs w:val="24"/>
        </w:rPr>
        <w:t>n completion of training the classification models using different oversampled datasets</w:t>
      </w:r>
      <w:r>
        <w:rPr>
          <w:sz w:val="24"/>
          <w:szCs w:val="24"/>
        </w:rPr>
        <w:t>,</w:t>
      </w:r>
      <w:r w:rsidR="009358A4" w:rsidRPr="00FC54C9">
        <w:rPr>
          <w:sz w:val="24"/>
          <w:szCs w:val="24"/>
        </w:rPr>
        <w:t xml:space="preserve"> </w:t>
      </w:r>
      <w:r w:rsidR="009358A4" w:rsidRPr="00FC54C9">
        <w:rPr>
          <w:sz w:val="24"/>
          <w:szCs w:val="24"/>
        </w:rPr>
        <w:lastRenderedPageBreak/>
        <w:t xml:space="preserve">performance evaluation is done using the techniques provided in </w:t>
      </w:r>
      <w:r>
        <w:rPr>
          <w:sz w:val="24"/>
          <w:szCs w:val="24"/>
        </w:rPr>
        <w:t xml:space="preserve">the </w:t>
      </w:r>
      <w:r w:rsidR="009358A4" w:rsidRPr="00FC54C9">
        <w:rPr>
          <w:sz w:val="24"/>
          <w:szCs w:val="24"/>
        </w:rPr>
        <w:t xml:space="preserve">implementation section. The functions used for evaluating </w:t>
      </w:r>
      <w:proofErr w:type="gramStart"/>
      <w:r w:rsidR="009358A4" w:rsidRPr="00FC54C9">
        <w:rPr>
          <w:sz w:val="24"/>
          <w:szCs w:val="24"/>
        </w:rPr>
        <w:t>are :</w:t>
      </w:r>
      <w:proofErr w:type="gramEnd"/>
    </w:p>
    <w:p w14:paraId="71B4ADF7" w14:textId="77777777" w:rsidR="00E14B37" w:rsidRPr="00FC54C9" w:rsidRDefault="00E14B37" w:rsidP="009358A4">
      <w:pPr>
        <w:pStyle w:val="ListParagraph"/>
        <w:widowControl/>
        <w:numPr>
          <w:ilvl w:val="0"/>
          <w:numId w:val="32"/>
        </w:numPr>
        <w:autoSpaceDE/>
        <w:autoSpaceDN/>
        <w:spacing w:after="160" w:line="259" w:lineRule="auto"/>
        <w:contextualSpacing/>
        <w:rPr>
          <w:sz w:val="24"/>
          <w:szCs w:val="24"/>
        </w:rPr>
      </w:pPr>
      <w:r w:rsidRPr="00FC54C9">
        <w:rPr>
          <w:sz w:val="24"/>
          <w:szCs w:val="24"/>
        </w:rPr>
        <w:t>Confusion Matrix</w:t>
      </w:r>
    </w:p>
    <w:p w14:paraId="3B82C362" w14:textId="77777777" w:rsidR="00E14B37" w:rsidRPr="00FC54C9" w:rsidRDefault="00E14B37" w:rsidP="009358A4">
      <w:pPr>
        <w:pStyle w:val="ListParagraph"/>
        <w:widowControl/>
        <w:numPr>
          <w:ilvl w:val="0"/>
          <w:numId w:val="32"/>
        </w:numPr>
        <w:autoSpaceDE/>
        <w:autoSpaceDN/>
        <w:spacing w:after="160" w:line="259" w:lineRule="auto"/>
        <w:contextualSpacing/>
        <w:rPr>
          <w:sz w:val="24"/>
          <w:szCs w:val="24"/>
        </w:rPr>
      </w:pPr>
      <w:r w:rsidRPr="00FC54C9">
        <w:rPr>
          <w:sz w:val="24"/>
          <w:szCs w:val="24"/>
        </w:rPr>
        <w:t>Accuracy</w:t>
      </w:r>
    </w:p>
    <w:p w14:paraId="228E5AC0" w14:textId="77777777" w:rsidR="00E14B37" w:rsidRPr="00FC54C9" w:rsidRDefault="00E14B37" w:rsidP="009358A4">
      <w:pPr>
        <w:pStyle w:val="ListParagraph"/>
        <w:widowControl/>
        <w:numPr>
          <w:ilvl w:val="0"/>
          <w:numId w:val="32"/>
        </w:numPr>
        <w:autoSpaceDE/>
        <w:autoSpaceDN/>
        <w:spacing w:after="160" w:line="259" w:lineRule="auto"/>
        <w:contextualSpacing/>
        <w:rPr>
          <w:sz w:val="24"/>
          <w:szCs w:val="24"/>
        </w:rPr>
      </w:pPr>
      <w:r w:rsidRPr="00FC54C9">
        <w:rPr>
          <w:sz w:val="24"/>
          <w:szCs w:val="24"/>
        </w:rPr>
        <w:t>Precision</w:t>
      </w:r>
    </w:p>
    <w:p w14:paraId="4A3C2A8D" w14:textId="438F78AE" w:rsidR="00E14B37" w:rsidRPr="00FC54C9" w:rsidRDefault="00E14B37" w:rsidP="009358A4">
      <w:pPr>
        <w:pStyle w:val="ListParagraph"/>
        <w:widowControl/>
        <w:numPr>
          <w:ilvl w:val="0"/>
          <w:numId w:val="32"/>
        </w:numPr>
        <w:autoSpaceDE/>
        <w:autoSpaceDN/>
        <w:spacing w:after="160" w:line="259" w:lineRule="auto"/>
        <w:contextualSpacing/>
        <w:rPr>
          <w:sz w:val="24"/>
          <w:szCs w:val="24"/>
        </w:rPr>
      </w:pPr>
      <w:r w:rsidRPr="00FC54C9">
        <w:rPr>
          <w:sz w:val="24"/>
          <w:szCs w:val="24"/>
        </w:rPr>
        <w:t>Recall</w:t>
      </w:r>
    </w:p>
    <w:p w14:paraId="013942E9" w14:textId="5D82D9A5" w:rsidR="00E14B37" w:rsidRPr="00FC54C9" w:rsidRDefault="00E14B37" w:rsidP="009358A4">
      <w:pPr>
        <w:pStyle w:val="ListParagraph"/>
        <w:widowControl/>
        <w:numPr>
          <w:ilvl w:val="0"/>
          <w:numId w:val="32"/>
        </w:numPr>
        <w:autoSpaceDE/>
        <w:autoSpaceDN/>
        <w:spacing w:after="160" w:line="259" w:lineRule="auto"/>
        <w:contextualSpacing/>
        <w:rPr>
          <w:sz w:val="24"/>
          <w:szCs w:val="24"/>
        </w:rPr>
      </w:pPr>
      <w:r w:rsidRPr="00FC54C9">
        <w:rPr>
          <w:sz w:val="24"/>
          <w:szCs w:val="24"/>
        </w:rPr>
        <w:t>F1-Score</w:t>
      </w:r>
    </w:p>
    <w:p w14:paraId="5DF37F16" w14:textId="7D1C795B" w:rsidR="00FF3269" w:rsidRPr="00FC54C9" w:rsidRDefault="00B13168" w:rsidP="009F5D50">
      <w:pPr>
        <w:widowControl/>
        <w:autoSpaceDE/>
        <w:autoSpaceDN/>
        <w:spacing w:after="160" w:line="259" w:lineRule="auto"/>
        <w:contextualSpacing/>
        <w:rPr>
          <w:sz w:val="24"/>
          <w:szCs w:val="24"/>
        </w:rPr>
      </w:pPr>
      <w:r w:rsidRPr="00FC54C9">
        <w:rPr>
          <w:sz w:val="24"/>
          <w:szCs w:val="24"/>
        </w:rPr>
        <w:t xml:space="preserve">From these </w:t>
      </w:r>
      <w:r w:rsidR="00FD4ADC" w:rsidRPr="00FC54C9">
        <w:rPr>
          <w:sz w:val="24"/>
          <w:szCs w:val="24"/>
        </w:rPr>
        <w:t>five</w:t>
      </w:r>
      <w:r w:rsidRPr="00FC54C9">
        <w:rPr>
          <w:sz w:val="24"/>
          <w:szCs w:val="24"/>
        </w:rPr>
        <w:t xml:space="preserve"> functions used to evaluate performance, the </w:t>
      </w:r>
      <w:proofErr w:type="gramStart"/>
      <w:r w:rsidRPr="00FC54C9">
        <w:rPr>
          <w:sz w:val="24"/>
          <w:szCs w:val="24"/>
        </w:rPr>
        <w:t>main focus</w:t>
      </w:r>
      <w:proofErr w:type="gramEnd"/>
      <w:r w:rsidRPr="00FC54C9">
        <w:rPr>
          <w:sz w:val="24"/>
          <w:szCs w:val="24"/>
        </w:rPr>
        <w:t xml:space="preserve"> </w:t>
      </w:r>
      <w:r w:rsidR="004C0964" w:rsidRPr="00FC54C9">
        <w:rPr>
          <w:sz w:val="24"/>
          <w:szCs w:val="24"/>
        </w:rPr>
        <w:t>of</w:t>
      </w:r>
      <w:r w:rsidRPr="00FC54C9">
        <w:rPr>
          <w:sz w:val="24"/>
          <w:szCs w:val="24"/>
        </w:rPr>
        <w:t xml:space="preserve"> our report is to compare the </w:t>
      </w:r>
      <w:r w:rsidR="004C0964" w:rsidRPr="00FC54C9">
        <w:rPr>
          <w:sz w:val="24"/>
          <w:szCs w:val="24"/>
        </w:rPr>
        <w:t>confusion matrix, F1 score, and R</w:t>
      </w:r>
      <w:r w:rsidRPr="00FC54C9">
        <w:rPr>
          <w:sz w:val="24"/>
          <w:szCs w:val="24"/>
        </w:rPr>
        <w:t>ecall</w:t>
      </w:r>
      <w:r w:rsidR="004C0964" w:rsidRPr="00FC54C9">
        <w:rPr>
          <w:sz w:val="24"/>
          <w:szCs w:val="24"/>
        </w:rPr>
        <w:t xml:space="preserve"> scores</w:t>
      </w:r>
      <w:r w:rsidRPr="00FC54C9">
        <w:rPr>
          <w:sz w:val="24"/>
          <w:szCs w:val="24"/>
        </w:rPr>
        <w:t xml:space="preserve"> of minority case</w:t>
      </w:r>
      <w:r w:rsidR="004C0964" w:rsidRPr="00FC54C9">
        <w:rPr>
          <w:sz w:val="24"/>
          <w:szCs w:val="24"/>
        </w:rPr>
        <w:t>s</w:t>
      </w:r>
      <w:r w:rsidRPr="00FC54C9">
        <w:rPr>
          <w:sz w:val="24"/>
          <w:szCs w:val="24"/>
        </w:rPr>
        <w:t>. This method enables us to understand how the classification models are working with different oversampling techniques.</w:t>
      </w:r>
    </w:p>
    <w:p w14:paraId="7BB4F079" w14:textId="77777777" w:rsidR="009F5D50" w:rsidRDefault="009F5D50" w:rsidP="009F5D50">
      <w:pPr>
        <w:widowControl/>
        <w:autoSpaceDE/>
        <w:autoSpaceDN/>
        <w:spacing w:after="160" w:line="259" w:lineRule="auto"/>
        <w:contextualSpacing/>
      </w:pPr>
    </w:p>
    <w:p w14:paraId="1F04F394" w14:textId="00DA1F34" w:rsidR="00C44247" w:rsidRPr="009F422C" w:rsidRDefault="00FF3269" w:rsidP="00FF3269">
      <w:pPr>
        <w:rPr>
          <w:b/>
          <w:bCs/>
        </w:rPr>
      </w:pPr>
      <w:r w:rsidRPr="009F422C">
        <w:rPr>
          <w:b/>
          <w:bCs/>
        </w:rPr>
        <w:t>4.</w:t>
      </w:r>
      <w:r w:rsidR="00CD16D8">
        <w:rPr>
          <w:b/>
          <w:bCs/>
        </w:rPr>
        <w:t>5</w:t>
      </w:r>
      <w:r w:rsidRPr="009F422C">
        <w:rPr>
          <w:b/>
          <w:bCs/>
        </w:rPr>
        <w:t xml:space="preserve">.1 </w:t>
      </w:r>
      <w:r w:rsidR="00C76D05" w:rsidRPr="009F422C">
        <w:rPr>
          <w:b/>
          <w:bCs/>
        </w:rPr>
        <w:tab/>
      </w:r>
      <w:r w:rsidRPr="009F422C">
        <w:rPr>
          <w:b/>
          <w:bCs/>
        </w:rPr>
        <w:t>Naïve Bayes:</w:t>
      </w:r>
    </w:p>
    <w:p w14:paraId="5D3831BB" w14:textId="38B38541" w:rsidR="00BD4889" w:rsidRDefault="00BD4889" w:rsidP="00BD4889">
      <w:r>
        <w:t xml:space="preserve">    def </w:t>
      </w:r>
      <w:proofErr w:type="spellStart"/>
      <w:r>
        <w:t>naive_</w:t>
      </w:r>
      <w:proofErr w:type="gramStart"/>
      <w:r>
        <w:t>bayes</w:t>
      </w:r>
      <w:proofErr w:type="spellEnd"/>
      <w:r>
        <w:t>(</w:t>
      </w:r>
      <w:proofErr w:type="spellStart"/>
      <w:proofErr w:type="gramEnd"/>
      <w:r w:rsidR="002051EA">
        <w:t>Training_X</w:t>
      </w:r>
      <w:r>
        <w:t>,</w:t>
      </w:r>
      <w:r w:rsidR="00EA09C9">
        <w:t>Training_y</w:t>
      </w:r>
      <w:r>
        <w:t>,</w:t>
      </w:r>
      <w:r w:rsidR="0055351E">
        <w:t>Testing_X</w:t>
      </w:r>
      <w:r>
        <w:t>,</w:t>
      </w:r>
      <w:r w:rsidR="00EA09C9">
        <w:t>Testing_y</w:t>
      </w:r>
      <w:r>
        <w:t>,name</w:t>
      </w:r>
      <w:proofErr w:type="spellEnd"/>
      <w:r>
        <w:t>):</w:t>
      </w:r>
    </w:p>
    <w:p w14:paraId="4FD8AF78" w14:textId="59B79F45" w:rsidR="00BD4889" w:rsidRDefault="00BD4889" w:rsidP="00BD4889">
      <w:r>
        <w:t xml:space="preserve">        </w:t>
      </w:r>
      <w:proofErr w:type="spellStart"/>
      <w:r>
        <w:t>g</w:t>
      </w:r>
      <w:r w:rsidR="0032420D">
        <w:t>a</w:t>
      </w:r>
      <w:r w:rsidR="00B402EC">
        <w:t>n</w:t>
      </w:r>
      <w:r>
        <w:t>b</w:t>
      </w:r>
      <w:proofErr w:type="spellEnd"/>
      <w:r>
        <w:t xml:space="preserve"> = </w:t>
      </w:r>
      <w:proofErr w:type="spellStart"/>
      <w:proofErr w:type="gramStart"/>
      <w:r>
        <w:t>GaussianNB</w:t>
      </w:r>
      <w:proofErr w:type="spellEnd"/>
      <w:r>
        <w:t>(</w:t>
      </w:r>
      <w:proofErr w:type="gramEnd"/>
      <w:r>
        <w:t>)</w:t>
      </w:r>
    </w:p>
    <w:p w14:paraId="46D074F2" w14:textId="159C7EEB" w:rsidR="00BD4889" w:rsidRDefault="00BD4889" w:rsidP="00BD4889">
      <w:r>
        <w:t xml:space="preserve">        </w:t>
      </w:r>
      <w:proofErr w:type="spellStart"/>
      <w:proofErr w:type="gramStart"/>
      <w:r>
        <w:t>g</w:t>
      </w:r>
      <w:r w:rsidR="0032420D">
        <w:t>a</w:t>
      </w:r>
      <w:r w:rsidR="00B402EC">
        <w:t>n</w:t>
      </w:r>
      <w:r>
        <w:t>b.fit</w:t>
      </w:r>
      <w:proofErr w:type="spellEnd"/>
      <w:r>
        <w:t>(</w:t>
      </w:r>
      <w:proofErr w:type="spellStart"/>
      <w:proofErr w:type="gramEnd"/>
      <w:r w:rsidR="002051EA">
        <w:t>Training_X</w:t>
      </w:r>
      <w:proofErr w:type="spellEnd"/>
      <w:r>
        <w:t xml:space="preserve">, </w:t>
      </w:r>
      <w:proofErr w:type="spellStart"/>
      <w:r w:rsidR="00EA09C9">
        <w:t>Training_y</w:t>
      </w:r>
      <w:proofErr w:type="spellEnd"/>
      <w:r>
        <w:t>)</w:t>
      </w:r>
    </w:p>
    <w:p w14:paraId="46234666" w14:textId="3749B1B2" w:rsidR="00BD4889" w:rsidRDefault="00BD4889" w:rsidP="00BD4889">
      <w:r>
        <w:t xml:space="preserve">        </w:t>
      </w:r>
      <w:proofErr w:type="spellStart"/>
      <w:r w:rsidR="00757A23">
        <w:t>y_prediction</w:t>
      </w:r>
      <w:r>
        <w:t>_gn</w:t>
      </w:r>
      <w:r w:rsidR="00B402EC">
        <w:t>a</w:t>
      </w:r>
      <w:r>
        <w:t>b</w:t>
      </w:r>
      <w:proofErr w:type="spellEnd"/>
      <w:r>
        <w:t xml:space="preserve"> = </w:t>
      </w:r>
      <w:proofErr w:type="spellStart"/>
      <w:proofErr w:type="gramStart"/>
      <w:r>
        <w:t>g</w:t>
      </w:r>
      <w:r w:rsidR="00B402EC">
        <w:t>a</w:t>
      </w:r>
      <w:r>
        <w:t>nb.predict</w:t>
      </w:r>
      <w:proofErr w:type="spellEnd"/>
      <w:proofErr w:type="gramEnd"/>
      <w:r>
        <w:t>(</w:t>
      </w:r>
      <w:proofErr w:type="spellStart"/>
      <w:r w:rsidR="0055351E">
        <w:t>Testing_X</w:t>
      </w:r>
      <w:proofErr w:type="spellEnd"/>
      <w:r>
        <w:t>)</w:t>
      </w:r>
    </w:p>
    <w:p w14:paraId="525092C4" w14:textId="361F6B14" w:rsidR="00BD4889" w:rsidRDefault="00BD4889" w:rsidP="00BD4889">
      <w:r>
        <w:t xml:space="preserve">        </w:t>
      </w:r>
      <w:proofErr w:type="spellStart"/>
      <w:r>
        <w:t>accurac</w:t>
      </w:r>
      <w:r w:rsidR="00EA09C9">
        <w:t>Testing_y</w:t>
      </w:r>
      <w:proofErr w:type="spellEnd"/>
      <w:r>
        <w:t xml:space="preserve"> = </w:t>
      </w:r>
      <w:proofErr w:type="spellStart"/>
      <w:r>
        <w:t>accuracy_</w:t>
      </w:r>
      <w:proofErr w:type="gramStart"/>
      <w:r>
        <w:t>score</w:t>
      </w:r>
      <w:proofErr w:type="spellEnd"/>
      <w:r>
        <w:t>(</w:t>
      </w:r>
      <w:proofErr w:type="spellStart"/>
      <w:proofErr w:type="gramEnd"/>
      <w:r w:rsidR="00EA09C9">
        <w:t>Testing_y</w:t>
      </w:r>
      <w:r>
        <w:t>,</w:t>
      </w:r>
      <w:r w:rsidR="00757A23">
        <w:t>y_prediction</w:t>
      </w:r>
      <w:r>
        <w:t>_g</w:t>
      </w:r>
      <w:r w:rsidR="00B402EC">
        <w:t>a</w:t>
      </w:r>
      <w:r>
        <w:t>nb</w:t>
      </w:r>
      <w:proofErr w:type="spellEnd"/>
      <w:r>
        <w:t>)</w:t>
      </w:r>
    </w:p>
    <w:p w14:paraId="781B4FA1" w14:textId="4F6518F9" w:rsidR="00BD4889" w:rsidRDefault="00BD4889" w:rsidP="00BD4889">
      <w:r>
        <w:t xml:space="preserve">        </w:t>
      </w:r>
      <w:proofErr w:type="spellStart"/>
      <w:r>
        <w:t>cm_g</w:t>
      </w:r>
      <w:r w:rsidR="00B402EC">
        <w:t>a</w:t>
      </w:r>
      <w:r>
        <w:t>nb</w:t>
      </w:r>
      <w:proofErr w:type="spellEnd"/>
      <w:r>
        <w:t xml:space="preserve"> = </w:t>
      </w:r>
      <w:proofErr w:type="spellStart"/>
      <w:r>
        <w:t>confusion_</w:t>
      </w:r>
      <w:proofErr w:type="gramStart"/>
      <w:r>
        <w:t>matrix</w:t>
      </w:r>
      <w:proofErr w:type="spellEnd"/>
      <w:r>
        <w:t>(</w:t>
      </w:r>
      <w:proofErr w:type="spellStart"/>
      <w:proofErr w:type="gramEnd"/>
      <w:r w:rsidR="00EA09C9">
        <w:t>Testing_y</w:t>
      </w:r>
      <w:proofErr w:type="spellEnd"/>
      <w:r>
        <w:t xml:space="preserve">, </w:t>
      </w:r>
      <w:proofErr w:type="spellStart"/>
      <w:r w:rsidR="00757A23">
        <w:t>y_prediction</w:t>
      </w:r>
      <w:r>
        <w:t>_g</w:t>
      </w:r>
      <w:r w:rsidR="00B402EC">
        <w:t>a</w:t>
      </w:r>
      <w:r>
        <w:t>nb</w:t>
      </w:r>
      <w:proofErr w:type="spellEnd"/>
      <w:r>
        <w:t>)</w:t>
      </w:r>
    </w:p>
    <w:p w14:paraId="4ACAB8F1" w14:textId="4F045686" w:rsidR="00BD4889" w:rsidRDefault="00BD4889" w:rsidP="00BD4889">
      <w:r>
        <w:t xml:space="preserve">        report = </w:t>
      </w:r>
      <w:proofErr w:type="spellStart"/>
      <w:r>
        <w:t>classification_</w:t>
      </w:r>
      <w:proofErr w:type="gramStart"/>
      <w:r>
        <w:t>report</w:t>
      </w:r>
      <w:proofErr w:type="spellEnd"/>
      <w:r>
        <w:t>(</w:t>
      </w:r>
      <w:proofErr w:type="spellStart"/>
      <w:proofErr w:type="gramEnd"/>
      <w:r w:rsidR="00EA09C9">
        <w:t>Testing_y</w:t>
      </w:r>
      <w:proofErr w:type="spellEnd"/>
      <w:r>
        <w:t xml:space="preserve">, </w:t>
      </w:r>
      <w:proofErr w:type="spellStart"/>
      <w:r w:rsidR="00757A23">
        <w:t>y_prediction</w:t>
      </w:r>
      <w:r>
        <w:t>_g</w:t>
      </w:r>
      <w:r w:rsidR="00B402EC">
        <w:t>a</w:t>
      </w:r>
      <w:r>
        <w:t>nb</w:t>
      </w:r>
      <w:proofErr w:type="spellEnd"/>
      <w:r>
        <w:t>)</w:t>
      </w:r>
    </w:p>
    <w:p w14:paraId="5E25CD4A" w14:textId="77777777" w:rsidR="00BD4889" w:rsidRDefault="00BD4889" w:rsidP="00BD4889">
      <w:r>
        <w:t xml:space="preserve">        </w:t>
      </w:r>
      <w:proofErr w:type="gramStart"/>
      <w:r>
        <w:t>print(</w:t>
      </w:r>
      <w:proofErr w:type="gramEnd"/>
      <w:r>
        <w:t>name, report)</w:t>
      </w:r>
    </w:p>
    <w:p w14:paraId="6B41849E" w14:textId="48466C22" w:rsidR="00BD4889" w:rsidRDefault="00BD4889" w:rsidP="00BD4889">
      <w:r>
        <w:t xml:space="preserve">        print(</w:t>
      </w:r>
      <w:proofErr w:type="spellStart"/>
      <w:r>
        <w:t>cm_g</w:t>
      </w:r>
      <w:r w:rsidR="00B402EC">
        <w:t>a</w:t>
      </w:r>
      <w:r>
        <w:t>nb</w:t>
      </w:r>
      <w:proofErr w:type="spellEnd"/>
      <w:r>
        <w:t>)</w:t>
      </w:r>
    </w:p>
    <w:p w14:paraId="786B0AE7" w14:textId="5CDB20DC" w:rsidR="00C44247" w:rsidRDefault="00BD4889" w:rsidP="00BD4889">
      <w:r>
        <w:t xml:space="preserve">        return </w:t>
      </w:r>
      <w:proofErr w:type="spellStart"/>
      <w:r>
        <w:t>accurac</w:t>
      </w:r>
      <w:r w:rsidR="00EA09C9">
        <w:t>Testing_y</w:t>
      </w:r>
      <w:proofErr w:type="spellEnd"/>
      <w:r>
        <w:t xml:space="preserve">, </w:t>
      </w:r>
      <w:proofErr w:type="spellStart"/>
      <w:r>
        <w:t>cm_g</w:t>
      </w:r>
      <w:r w:rsidR="00B402EC">
        <w:t>a</w:t>
      </w:r>
      <w:r>
        <w:t>nb</w:t>
      </w:r>
      <w:proofErr w:type="spellEnd"/>
    </w:p>
    <w:p w14:paraId="27866221" w14:textId="77777777" w:rsidR="00CD3487" w:rsidRDefault="00CD3487" w:rsidP="00FF3269"/>
    <w:p w14:paraId="7D1A9044" w14:textId="4F918566" w:rsidR="00FF3269" w:rsidRPr="009F422C" w:rsidRDefault="00FF3269" w:rsidP="00FF3269">
      <w:pPr>
        <w:rPr>
          <w:b/>
          <w:bCs/>
        </w:rPr>
      </w:pPr>
      <w:r w:rsidRPr="009F422C">
        <w:rPr>
          <w:b/>
          <w:bCs/>
        </w:rPr>
        <w:t>4.</w:t>
      </w:r>
      <w:r w:rsidR="00CD16D8">
        <w:rPr>
          <w:b/>
          <w:bCs/>
        </w:rPr>
        <w:t>5</w:t>
      </w:r>
      <w:r w:rsidRPr="009F422C">
        <w:rPr>
          <w:b/>
          <w:bCs/>
        </w:rPr>
        <w:t xml:space="preserve">.2 </w:t>
      </w:r>
      <w:r w:rsidR="00C76D05" w:rsidRPr="009F422C">
        <w:rPr>
          <w:b/>
          <w:bCs/>
        </w:rPr>
        <w:tab/>
      </w:r>
      <w:r w:rsidRPr="009F422C">
        <w:rPr>
          <w:b/>
          <w:bCs/>
        </w:rPr>
        <w:t>Support Vector Machine (SVM):</w:t>
      </w:r>
    </w:p>
    <w:p w14:paraId="5F674053" w14:textId="1E77E100" w:rsidR="00BD4889" w:rsidRDefault="00BD4889" w:rsidP="00BD4889">
      <w:r>
        <w:t xml:space="preserve">def </w:t>
      </w:r>
      <w:proofErr w:type="spellStart"/>
      <w:r>
        <w:t>svm_</w:t>
      </w:r>
      <w:proofErr w:type="gramStart"/>
      <w:r>
        <w:t>model</w:t>
      </w:r>
      <w:proofErr w:type="spellEnd"/>
      <w:r>
        <w:t>(</w:t>
      </w:r>
      <w:proofErr w:type="spellStart"/>
      <w:proofErr w:type="gramEnd"/>
      <w:r w:rsidR="002051EA">
        <w:t>Training_X</w:t>
      </w:r>
      <w:r>
        <w:t>,</w:t>
      </w:r>
      <w:r w:rsidR="00EA09C9">
        <w:t>Training_y</w:t>
      </w:r>
      <w:r>
        <w:t>,</w:t>
      </w:r>
      <w:r w:rsidR="0055351E">
        <w:t>Testing_X</w:t>
      </w:r>
      <w:r>
        <w:t>,</w:t>
      </w:r>
      <w:r w:rsidR="00EA09C9">
        <w:t>Testing_y</w:t>
      </w:r>
      <w:r>
        <w:t>,name</w:t>
      </w:r>
      <w:proofErr w:type="spellEnd"/>
      <w:r>
        <w:t>):</w:t>
      </w:r>
    </w:p>
    <w:p w14:paraId="171B8C18" w14:textId="77777777" w:rsidR="00BD4889" w:rsidRDefault="00BD4889" w:rsidP="00BD4889">
      <w:r>
        <w:t xml:space="preserve">        svc = </w:t>
      </w:r>
      <w:proofErr w:type="gramStart"/>
      <w:r>
        <w:t>SVC(</w:t>
      </w:r>
      <w:proofErr w:type="gramEnd"/>
      <w:r>
        <w:t>)</w:t>
      </w:r>
    </w:p>
    <w:p w14:paraId="16DA2354" w14:textId="225912A5" w:rsidR="00BD4889" w:rsidRDefault="00BD4889" w:rsidP="00BD4889">
      <w:r>
        <w:t xml:space="preserve">        </w:t>
      </w:r>
      <w:proofErr w:type="spellStart"/>
      <w:proofErr w:type="gramStart"/>
      <w:r>
        <w:t>svc.fit</w:t>
      </w:r>
      <w:proofErr w:type="spellEnd"/>
      <w:r>
        <w:t>(</w:t>
      </w:r>
      <w:proofErr w:type="spellStart"/>
      <w:proofErr w:type="gramEnd"/>
      <w:r w:rsidR="002051EA">
        <w:t>Training_X</w:t>
      </w:r>
      <w:proofErr w:type="spellEnd"/>
      <w:r>
        <w:t xml:space="preserve">, </w:t>
      </w:r>
      <w:proofErr w:type="spellStart"/>
      <w:r w:rsidR="00EA09C9">
        <w:t>Training_y</w:t>
      </w:r>
      <w:proofErr w:type="spellEnd"/>
      <w:r>
        <w:t>)</w:t>
      </w:r>
    </w:p>
    <w:p w14:paraId="498A003E" w14:textId="415C3B79" w:rsidR="00BD4889" w:rsidRDefault="00BD4889" w:rsidP="00BD4889">
      <w:r>
        <w:t xml:space="preserve">        </w:t>
      </w:r>
      <w:proofErr w:type="spellStart"/>
      <w:r w:rsidR="00757A23">
        <w:t>y_prediction</w:t>
      </w:r>
      <w:r>
        <w:t>_svc</w:t>
      </w:r>
      <w:proofErr w:type="spellEnd"/>
      <w:r>
        <w:t xml:space="preserve"> = </w:t>
      </w:r>
      <w:proofErr w:type="spellStart"/>
      <w:proofErr w:type="gramStart"/>
      <w:r>
        <w:t>svc.predict</w:t>
      </w:r>
      <w:proofErr w:type="spellEnd"/>
      <w:proofErr w:type="gramEnd"/>
      <w:r>
        <w:t>(</w:t>
      </w:r>
      <w:proofErr w:type="spellStart"/>
      <w:r w:rsidR="0055351E">
        <w:t>Testing_X</w:t>
      </w:r>
      <w:proofErr w:type="spellEnd"/>
      <w:r>
        <w:t>)</w:t>
      </w:r>
    </w:p>
    <w:p w14:paraId="4E38233D" w14:textId="7A2402BF" w:rsidR="00BD4889" w:rsidRDefault="00BD4889" w:rsidP="00BD4889">
      <w:r>
        <w:t xml:space="preserve">        </w:t>
      </w:r>
      <w:proofErr w:type="spellStart"/>
      <w:r>
        <w:t>accurac</w:t>
      </w:r>
      <w:r w:rsidR="00EA09C9">
        <w:t>Testing_y</w:t>
      </w:r>
      <w:proofErr w:type="spellEnd"/>
      <w:r>
        <w:t xml:space="preserve"> = </w:t>
      </w:r>
      <w:proofErr w:type="spellStart"/>
      <w:r>
        <w:t>accuracy_</w:t>
      </w:r>
      <w:proofErr w:type="gramStart"/>
      <w:r>
        <w:t>score</w:t>
      </w:r>
      <w:proofErr w:type="spellEnd"/>
      <w:r>
        <w:t>(</w:t>
      </w:r>
      <w:proofErr w:type="spellStart"/>
      <w:proofErr w:type="gramEnd"/>
      <w:r w:rsidR="00EA09C9">
        <w:t>Testing_y</w:t>
      </w:r>
      <w:r>
        <w:t>,</w:t>
      </w:r>
      <w:r w:rsidR="00757A23">
        <w:t>y_prediction</w:t>
      </w:r>
      <w:r>
        <w:t>_svc</w:t>
      </w:r>
      <w:proofErr w:type="spellEnd"/>
      <w:r>
        <w:t>)</w:t>
      </w:r>
    </w:p>
    <w:p w14:paraId="5AACB765" w14:textId="20E6843E" w:rsidR="00BD4889" w:rsidRDefault="00BD4889" w:rsidP="00BD4889">
      <w:r>
        <w:t xml:space="preserve">        </w:t>
      </w:r>
      <w:proofErr w:type="spellStart"/>
      <w:r>
        <w:t>cm_svm</w:t>
      </w:r>
      <w:proofErr w:type="spellEnd"/>
      <w:r>
        <w:t xml:space="preserve"> = </w:t>
      </w:r>
      <w:proofErr w:type="spellStart"/>
      <w:r>
        <w:t>confusion_</w:t>
      </w:r>
      <w:proofErr w:type="gramStart"/>
      <w:r>
        <w:t>matrix</w:t>
      </w:r>
      <w:proofErr w:type="spellEnd"/>
      <w:r>
        <w:t>(</w:t>
      </w:r>
      <w:proofErr w:type="spellStart"/>
      <w:proofErr w:type="gramEnd"/>
      <w:r w:rsidR="00EA09C9">
        <w:t>Testing_y</w:t>
      </w:r>
      <w:proofErr w:type="spellEnd"/>
      <w:r>
        <w:t xml:space="preserve">, </w:t>
      </w:r>
      <w:proofErr w:type="spellStart"/>
      <w:r w:rsidR="00757A23">
        <w:t>y_prediction</w:t>
      </w:r>
      <w:r>
        <w:t>_svc</w:t>
      </w:r>
      <w:proofErr w:type="spellEnd"/>
      <w:r>
        <w:t>)</w:t>
      </w:r>
    </w:p>
    <w:p w14:paraId="2F048E89" w14:textId="385A82B6" w:rsidR="00BD4889" w:rsidRDefault="00BD4889" w:rsidP="00BD4889">
      <w:r>
        <w:t xml:space="preserve">        report = </w:t>
      </w:r>
      <w:proofErr w:type="spellStart"/>
      <w:r>
        <w:t>classification_</w:t>
      </w:r>
      <w:proofErr w:type="gramStart"/>
      <w:r>
        <w:t>report</w:t>
      </w:r>
      <w:proofErr w:type="spellEnd"/>
      <w:r>
        <w:t>(</w:t>
      </w:r>
      <w:proofErr w:type="spellStart"/>
      <w:proofErr w:type="gramEnd"/>
      <w:r w:rsidR="00EA09C9">
        <w:t>Testing_y</w:t>
      </w:r>
      <w:proofErr w:type="spellEnd"/>
      <w:r>
        <w:t xml:space="preserve">, </w:t>
      </w:r>
      <w:proofErr w:type="spellStart"/>
      <w:r w:rsidR="00757A23">
        <w:t>y_prediction</w:t>
      </w:r>
      <w:r>
        <w:t>_svc</w:t>
      </w:r>
      <w:proofErr w:type="spellEnd"/>
      <w:r>
        <w:t>)</w:t>
      </w:r>
    </w:p>
    <w:p w14:paraId="5CDCE660" w14:textId="77777777" w:rsidR="00BD4889" w:rsidRDefault="00BD4889" w:rsidP="00BD4889">
      <w:r>
        <w:t xml:space="preserve">        </w:t>
      </w:r>
      <w:proofErr w:type="gramStart"/>
      <w:r>
        <w:t>print(</w:t>
      </w:r>
      <w:proofErr w:type="gramEnd"/>
      <w:r>
        <w:t>name, report)</w:t>
      </w:r>
    </w:p>
    <w:p w14:paraId="217ECB17" w14:textId="77777777" w:rsidR="00BD4889" w:rsidRDefault="00BD4889" w:rsidP="00BD4889">
      <w:r>
        <w:t xml:space="preserve">        print(</w:t>
      </w:r>
      <w:proofErr w:type="spellStart"/>
      <w:r>
        <w:t>cm_svm</w:t>
      </w:r>
      <w:proofErr w:type="spellEnd"/>
      <w:r>
        <w:t>)</w:t>
      </w:r>
    </w:p>
    <w:p w14:paraId="1A5B8CCC" w14:textId="2D9C695F" w:rsidR="00BD4889" w:rsidRDefault="00BD4889" w:rsidP="00BD4889">
      <w:r>
        <w:t xml:space="preserve">        return </w:t>
      </w:r>
      <w:proofErr w:type="spellStart"/>
      <w:r>
        <w:t>accurac</w:t>
      </w:r>
      <w:r w:rsidR="00EA09C9">
        <w:t>Testing_y</w:t>
      </w:r>
      <w:proofErr w:type="spellEnd"/>
      <w:r>
        <w:t xml:space="preserve">, </w:t>
      </w:r>
      <w:proofErr w:type="spellStart"/>
      <w:r>
        <w:t>cm_svm</w:t>
      </w:r>
      <w:proofErr w:type="spellEnd"/>
    </w:p>
    <w:p w14:paraId="24B7ADC0" w14:textId="77777777" w:rsidR="00BD4889" w:rsidRDefault="00BD4889" w:rsidP="00FF3269"/>
    <w:p w14:paraId="57081509" w14:textId="1AB7D20B" w:rsidR="00F77357" w:rsidRPr="00CD16D8" w:rsidRDefault="00FF3269" w:rsidP="00CD16D8">
      <w:pPr>
        <w:pStyle w:val="ListParagraph"/>
        <w:numPr>
          <w:ilvl w:val="2"/>
          <w:numId w:val="45"/>
        </w:numPr>
        <w:rPr>
          <w:b/>
          <w:bCs/>
        </w:rPr>
      </w:pPr>
      <w:r w:rsidRPr="00CD16D8">
        <w:rPr>
          <w:b/>
          <w:bCs/>
        </w:rPr>
        <w:t>Multi-layer Perceptron (MLP):</w:t>
      </w:r>
    </w:p>
    <w:p w14:paraId="3F341E9C" w14:textId="2E339482" w:rsidR="00BD4889" w:rsidRDefault="00BD4889" w:rsidP="00BD4889">
      <w:r>
        <w:t xml:space="preserve">def </w:t>
      </w:r>
      <w:proofErr w:type="spellStart"/>
      <w:r>
        <w:t>MLP_</w:t>
      </w:r>
      <w:proofErr w:type="gramStart"/>
      <w:r>
        <w:t>model</w:t>
      </w:r>
      <w:proofErr w:type="spellEnd"/>
      <w:r>
        <w:t>(</w:t>
      </w:r>
      <w:proofErr w:type="spellStart"/>
      <w:proofErr w:type="gramEnd"/>
      <w:r w:rsidR="002051EA">
        <w:t>Training_X</w:t>
      </w:r>
      <w:r>
        <w:t>,</w:t>
      </w:r>
      <w:r w:rsidR="00EA09C9">
        <w:t>Training_y</w:t>
      </w:r>
      <w:r>
        <w:t>,</w:t>
      </w:r>
      <w:r w:rsidR="0055351E">
        <w:t>Testing_X</w:t>
      </w:r>
      <w:r>
        <w:t>,</w:t>
      </w:r>
      <w:r w:rsidR="00EA09C9">
        <w:t>Testing_y</w:t>
      </w:r>
      <w:r>
        <w:t>,name</w:t>
      </w:r>
      <w:proofErr w:type="spellEnd"/>
      <w:r>
        <w:t>):</w:t>
      </w:r>
    </w:p>
    <w:p w14:paraId="4D872F7F" w14:textId="71015901" w:rsidR="00BD4889" w:rsidRDefault="00BD4889" w:rsidP="00155558">
      <w:r>
        <w:t xml:space="preserve">        </w:t>
      </w:r>
      <w:proofErr w:type="spellStart"/>
      <w:r>
        <w:t>mlp</w:t>
      </w:r>
      <w:proofErr w:type="spellEnd"/>
      <w:r>
        <w:t xml:space="preserve"> = </w:t>
      </w:r>
      <w:proofErr w:type="spellStart"/>
      <w:proofErr w:type="gramStart"/>
      <w:r w:rsidR="00155558">
        <w:t>MLPClassifier</w:t>
      </w:r>
      <w:proofErr w:type="spellEnd"/>
      <w:r w:rsidR="00155558">
        <w:t>(</w:t>
      </w:r>
      <w:proofErr w:type="gramEnd"/>
      <w:r w:rsidR="00155558">
        <w:t>solver</w:t>
      </w:r>
      <w:r w:rsidR="00842D31">
        <w:t xml:space="preserve"> </w:t>
      </w:r>
      <w:r w:rsidR="00155558">
        <w:t>=</w:t>
      </w:r>
      <w:r w:rsidR="00842D31">
        <w:t xml:space="preserve"> </w:t>
      </w:r>
      <w:r w:rsidR="00155558">
        <w:t>'</w:t>
      </w:r>
      <w:proofErr w:type="spellStart"/>
      <w:r w:rsidR="00155558">
        <w:t>lbfgs</w:t>
      </w:r>
      <w:proofErr w:type="spellEnd"/>
      <w:r w:rsidR="00155558">
        <w:t>', alpha</w:t>
      </w:r>
      <w:r w:rsidR="00842D31">
        <w:t xml:space="preserve"> </w:t>
      </w:r>
      <w:r w:rsidR="00155558">
        <w:t>=</w:t>
      </w:r>
      <w:r w:rsidR="00842D31">
        <w:t xml:space="preserve"> </w:t>
      </w:r>
      <w:r w:rsidR="00155558">
        <w:t xml:space="preserve">1e-5, </w:t>
      </w:r>
      <w:proofErr w:type="spellStart"/>
      <w:r w:rsidR="00155558">
        <w:t>hidden_layer_sizes</w:t>
      </w:r>
      <w:proofErr w:type="spellEnd"/>
      <w:r w:rsidR="00842D31">
        <w:t xml:space="preserve"> </w:t>
      </w:r>
      <w:r w:rsidR="00155558">
        <w:t>=</w:t>
      </w:r>
      <w:r w:rsidR="00842D31">
        <w:t xml:space="preserve"> </w:t>
      </w:r>
      <w:r w:rsidR="00155558">
        <w:t xml:space="preserve">(5, 2), </w:t>
      </w:r>
      <w:proofErr w:type="spellStart"/>
      <w:r w:rsidR="00155558">
        <w:t>random_state</w:t>
      </w:r>
      <w:proofErr w:type="spellEnd"/>
      <w:r w:rsidR="00842D31">
        <w:t xml:space="preserve"> </w:t>
      </w:r>
      <w:r w:rsidR="00155558">
        <w:t>=</w:t>
      </w:r>
      <w:r w:rsidR="00842D31">
        <w:t xml:space="preserve"> </w:t>
      </w:r>
      <w:r w:rsidR="00155558">
        <w:t>1)</w:t>
      </w:r>
    </w:p>
    <w:p w14:paraId="5635F965" w14:textId="09ED2A51" w:rsidR="00BD4889" w:rsidRDefault="00BD4889" w:rsidP="00BD4889">
      <w:r>
        <w:t xml:space="preserve">        </w:t>
      </w:r>
      <w:proofErr w:type="spellStart"/>
      <w:proofErr w:type="gramStart"/>
      <w:r>
        <w:t>mlp.fit</w:t>
      </w:r>
      <w:proofErr w:type="spellEnd"/>
      <w:r>
        <w:t>(</w:t>
      </w:r>
      <w:proofErr w:type="spellStart"/>
      <w:proofErr w:type="gramEnd"/>
      <w:r w:rsidR="002051EA">
        <w:t>Training_X</w:t>
      </w:r>
      <w:proofErr w:type="spellEnd"/>
      <w:r>
        <w:t xml:space="preserve">, </w:t>
      </w:r>
      <w:proofErr w:type="spellStart"/>
      <w:r w:rsidR="00EA09C9">
        <w:t>Training_y</w:t>
      </w:r>
      <w:proofErr w:type="spellEnd"/>
      <w:r>
        <w:t>)</w:t>
      </w:r>
    </w:p>
    <w:p w14:paraId="6FAD84DC" w14:textId="7DE16CBB" w:rsidR="00BD4889" w:rsidRDefault="00BD4889" w:rsidP="00BD4889">
      <w:r>
        <w:t xml:space="preserve">        </w:t>
      </w:r>
      <w:proofErr w:type="spellStart"/>
      <w:r w:rsidR="00757A23">
        <w:t>y_prediction</w:t>
      </w:r>
      <w:r>
        <w:t>_mlp</w:t>
      </w:r>
      <w:proofErr w:type="spellEnd"/>
      <w:r>
        <w:t xml:space="preserve"> = </w:t>
      </w:r>
      <w:proofErr w:type="spellStart"/>
      <w:proofErr w:type="gramStart"/>
      <w:r>
        <w:t>mlp.predict</w:t>
      </w:r>
      <w:proofErr w:type="spellEnd"/>
      <w:proofErr w:type="gramEnd"/>
      <w:r>
        <w:t>(</w:t>
      </w:r>
      <w:proofErr w:type="spellStart"/>
      <w:r w:rsidR="0055351E">
        <w:t>Testing_X</w:t>
      </w:r>
      <w:proofErr w:type="spellEnd"/>
      <w:r>
        <w:t>)</w:t>
      </w:r>
    </w:p>
    <w:p w14:paraId="6ECEDEB6" w14:textId="661B8706" w:rsidR="00BD4889" w:rsidRDefault="00BD4889" w:rsidP="00BD4889">
      <w:r>
        <w:t xml:space="preserve">        </w:t>
      </w:r>
      <w:proofErr w:type="spellStart"/>
      <w:r>
        <w:t>accurac</w:t>
      </w:r>
      <w:r w:rsidR="00EA09C9">
        <w:t>Testing_y</w:t>
      </w:r>
      <w:proofErr w:type="spellEnd"/>
      <w:r>
        <w:t xml:space="preserve"> = </w:t>
      </w:r>
      <w:proofErr w:type="spellStart"/>
      <w:r>
        <w:t>accuracy_</w:t>
      </w:r>
      <w:proofErr w:type="gramStart"/>
      <w:r>
        <w:t>score</w:t>
      </w:r>
      <w:proofErr w:type="spellEnd"/>
      <w:r>
        <w:t>(</w:t>
      </w:r>
      <w:proofErr w:type="spellStart"/>
      <w:proofErr w:type="gramEnd"/>
      <w:r w:rsidR="00EA09C9">
        <w:t>Testing_y</w:t>
      </w:r>
      <w:r>
        <w:t>,</w:t>
      </w:r>
      <w:r w:rsidR="00757A23">
        <w:t>y_prediction</w:t>
      </w:r>
      <w:r>
        <w:t>_mlp</w:t>
      </w:r>
      <w:proofErr w:type="spellEnd"/>
      <w:r>
        <w:t>)</w:t>
      </w:r>
    </w:p>
    <w:p w14:paraId="1142D073" w14:textId="3401CBE4" w:rsidR="00BD4889" w:rsidRDefault="00BD4889" w:rsidP="00BD4889">
      <w:r>
        <w:t xml:space="preserve">        </w:t>
      </w:r>
      <w:proofErr w:type="spellStart"/>
      <w:r>
        <w:t>cm_mlp</w:t>
      </w:r>
      <w:proofErr w:type="spellEnd"/>
      <w:r>
        <w:t xml:space="preserve"> = </w:t>
      </w:r>
      <w:proofErr w:type="spellStart"/>
      <w:r>
        <w:t>confusion_</w:t>
      </w:r>
      <w:proofErr w:type="gramStart"/>
      <w:r>
        <w:t>matrix</w:t>
      </w:r>
      <w:proofErr w:type="spellEnd"/>
      <w:r>
        <w:t>(</w:t>
      </w:r>
      <w:proofErr w:type="spellStart"/>
      <w:proofErr w:type="gramEnd"/>
      <w:r w:rsidR="00EA09C9">
        <w:t>Testing_y</w:t>
      </w:r>
      <w:proofErr w:type="spellEnd"/>
      <w:r>
        <w:t xml:space="preserve">, </w:t>
      </w:r>
      <w:proofErr w:type="spellStart"/>
      <w:r w:rsidR="00757A23">
        <w:t>y_prediction</w:t>
      </w:r>
      <w:r>
        <w:t>_mlp</w:t>
      </w:r>
      <w:proofErr w:type="spellEnd"/>
      <w:r>
        <w:t>)</w:t>
      </w:r>
    </w:p>
    <w:p w14:paraId="4B4387A5" w14:textId="10BBC415" w:rsidR="00BD4889" w:rsidRDefault="00BD4889" w:rsidP="00BD4889">
      <w:r>
        <w:t xml:space="preserve">        report = </w:t>
      </w:r>
      <w:proofErr w:type="spellStart"/>
      <w:r>
        <w:t>classification_</w:t>
      </w:r>
      <w:proofErr w:type="gramStart"/>
      <w:r>
        <w:t>report</w:t>
      </w:r>
      <w:proofErr w:type="spellEnd"/>
      <w:r>
        <w:t>(</w:t>
      </w:r>
      <w:proofErr w:type="spellStart"/>
      <w:proofErr w:type="gramEnd"/>
      <w:r w:rsidR="00EA09C9">
        <w:t>Testing_y</w:t>
      </w:r>
      <w:proofErr w:type="spellEnd"/>
      <w:r>
        <w:t xml:space="preserve">, </w:t>
      </w:r>
      <w:proofErr w:type="spellStart"/>
      <w:r w:rsidR="00757A23">
        <w:t>y_prediction</w:t>
      </w:r>
      <w:r>
        <w:t>_mlp</w:t>
      </w:r>
      <w:proofErr w:type="spellEnd"/>
      <w:r>
        <w:t>)</w:t>
      </w:r>
    </w:p>
    <w:p w14:paraId="78B7A3CC" w14:textId="77777777" w:rsidR="00BD4889" w:rsidRDefault="00BD4889" w:rsidP="00BD4889">
      <w:r>
        <w:t xml:space="preserve">        </w:t>
      </w:r>
      <w:proofErr w:type="gramStart"/>
      <w:r>
        <w:t>print(</w:t>
      </w:r>
      <w:proofErr w:type="gramEnd"/>
      <w:r>
        <w:t>name, report)</w:t>
      </w:r>
    </w:p>
    <w:p w14:paraId="3813C7AA" w14:textId="4EBD602A" w:rsidR="00BD4889" w:rsidRDefault="00BD4889" w:rsidP="00BD4889">
      <w:r>
        <w:t xml:space="preserve">        print(</w:t>
      </w:r>
      <w:proofErr w:type="spellStart"/>
      <w:r>
        <w:t>cm_mlp</w:t>
      </w:r>
      <w:proofErr w:type="spellEnd"/>
      <w:r>
        <w:t>)</w:t>
      </w:r>
    </w:p>
    <w:p w14:paraId="4EBE18B8" w14:textId="7365D7A3" w:rsidR="00B87F3B" w:rsidRPr="0046455F" w:rsidRDefault="00BD4889" w:rsidP="00F77357">
      <w:r>
        <w:t xml:space="preserve">        return </w:t>
      </w:r>
      <w:proofErr w:type="spellStart"/>
      <w:r>
        <w:t>accurac</w:t>
      </w:r>
      <w:r w:rsidR="00EA09C9">
        <w:t>Testing_y</w:t>
      </w:r>
      <w:proofErr w:type="spellEnd"/>
      <w:r>
        <w:t xml:space="preserve">, </w:t>
      </w:r>
      <w:proofErr w:type="spellStart"/>
      <w:r>
        <w:t>cm_mlp</w:t>
      </w:r>
      <w:proofErr w:type="spellEnd"/>
    </w:p>
    <w:p w14:paraId="7273B9A6" w14:textId="77777777" w:rsidR="00160D1B" w:rsidRPr="0046455F" w:rsidRDefault="00160D1B" w:rsidP="00A44EBE"/>
    <w:p w14:paraId="473F216B" w14:textId="3FC06492" w:rsidR="00A23447" w:rsidRDefault="00160D1B" w:rsidP="005D382B">
      <w:pPr>
        <w:pStyle w:val="Heading1"/>
        <w:numPr>
          <w:ilvl w:val="0"/>
          <w:numId w:val="45"/>
        </w:numPr>
        <w:rPr>
          <w:rFonts w:cs="Times New Roman"/>
        </w:rPr>
      </w:pPr>
      <w:bookmarkStart w:id="70" w:name="_Toc114419481"/>
      <w:r w:rsidRPr="00160D1B">
        <w:rPr>
          <w:rFonts w:cs="Times New Roman"/>
        </w:rPr>
        <w:lastRenderedPageBreak/>
        <w:t>Experiments And Results:</w:t>
      </w:r>
      <w:bookmarkEnd w:id="70"/>
    </w:p>
    <w:p w14:paraId="58EE4A98" w14:textId="48B09DA8" w:rsidR="00A81513" w:rsidRDefault="00A81513" w:rsidP="00A81513"/>
    <w:p w14:paraId="3A9D1A36" w14:textId="35FD0830" w:rsidR="00A81513" w:rsidRPr="00D351C6" w:rsidRDefault="00A81513" w:rsidP="00A81513">
      <w:pPr>
        <w:rPr>
          <w:sz w:val="24"/>
          <w:szCs w:val="24"/>
        </w:rPr>
      </w:pPr>
      <w:r w:rsidRPr="00D351C6">
        <w:rPr>
          <w:sz w:val="24"/>
          <w:szCs w:val="24"/>
        </w:rPr>
        <w:t xml:space="preserve">In this report, </w:t>
      </w:r>
      <w:r w:rsidR="00B87F3B" w:rsidRPr="00D351C6">
        <w:rPr>
          <w:sz w:val="24"/>
          <w:szCs w:val="24"/>
        </w:rPr>
        <w:t>there</w:t>
      </w:r>
      <w:r w:rsidRPr="00D351C6">
        <w:rPr>
          <w:sz w:val="24"/>
          <w:szCs w:val="24"/>
        </w:rPr>
        <w:t xml:space="preserve"> are multiple experimental designs executed and compared their results to identify which oversampling technique performs better for each experiment. </w:t>
      </w:r>
      <w:r w:rsidR="002D3D27" w:rsidRPr="00D351C6">
        <w:rPr>
          <w:sz w:val="24"/>
          <w:szCs w:val="24"/>
        </w:rPr>
        <w:t>The recall technique used in the oversampling algorithm for performance evaluation provides outcome</w:t>
      </w:r>
      <w:r w:rsidR="00D351C6">
        <w:rPr>
          <w:sz w:val="24"/>
          <w:szCs w:val="24"/>
        </w:rPr>
        <w:t>s</w:t>
      </w:r>
      <w:r w:rsidR="002D3D27" w:rsidRPr="00D351C6">
        <w:rPr>
          <w:sz w:val="24"/>
          <w:szCs w:val="24"/>
        </w:rPr>
        <w:t xml:space="preserve"> </w:t>
      </w:r>
      <w:r w:rsidR="00D351C6">
        <w:rPr>
          <w:sz w:val="24"/>
          <w:szCs w:val="24"/>
        </w:rPr>
        <w:t>for</w:t>
      </w:r>
      <w:r w:rsidR="002D3D27" w:rsidRPr="00D351C6">
        <w:rPr>
          <w:sz w:val="24"/>
          <w:szCs w:val="24"/>
        </w:rPr>
        <w:t xml:space="preserve"> both majority and minority </w:t>
      </w:r>
      <w:r w:rsidR="00357119" w:rsidRPr="00D351C6">
        <w:rPr>
          <w:sz w:val="24"/>
          <w:szCs w:val="24"/>
        </w:rPr>
        <w:t>clas</w:t>
      </w:r>
      <w:r w:rsidR="00D351C6">
        <w:rPr>
          <w:sz w:val="24"/>
          <w:szCs w:val="24"/>
        </w:rPr>
        <w:t>se</w:t>
      </w:r>
      <w:r w:rsidR="00357119" w:rsidRPr="00D351C6">
        <w:rPr>
          <w:sz w:val="24"/>
          <w:szCs w:val="24"/>
        </w:rPr>
        <w:t>s</w:t>
      </w:r>
      <w:r w:rsidR="002D3D27" w:rsidRPr="00D351C6">
        <w:rPr>
          <w:sz w:val="24"/>
          <w:szCs w:val="24"/>
        </w:rPr>
        <w:t xml:space="preserve"> respectively.</w:t>
      </w:r>
    </w:p>
    <w:p w14:paraId="572244D9" w14:textId="472FDEE5" w:rsidR="00B87F3B" w:rsidRPr="00D351C6" w:rsidRDefault="007567CC" w:rsidP="00A81513">
      <w:pPr>
        <w:rPr>
          <w:sz w:val="24"/>
          <w:szCs w:val="24"/>
        </w:rPr>
      </w:pPr>
      <w:r w:rsidRPr="00F47594">
        <w:rPr>
          <w:sz w:val="24"/>
          <w:szCs w:val="24"/>
        </w:rPr>
        <w:t>This experiment provides a detailed comparison between the existing oversampling techniques and proposed SVM oversampling techniques</w:t>
      </w:r>
      <w:r w:rsidR="00B642F3">
        <w:rPr>
          <w:sz w:val="24"/>
          <w:szCs w:val="24"/>
        </w:rPr>
        <w:t>.</w:t>
      </w:r>
      <w:r w:rsidRPr="00F47594">
        <w:rPr>
          <w:sz w:val="24"/>
          <w:szCs w:val="24"/>
        </w:rPr>
        <w:t xml:space="preserve"> </w:t>
      </w:r>
      <w:r w:rsidR="00B642F3" w:rsidRPr="00F47594">
        <w:rPr>
          <w:sz w:val="24"/>
          <w:szCs w:val="24"/>
        </w:rPr>
        <w:t>furthermore,</w:t>
      </w:r>
      <w:r w:rsidRPr="00F47594">
        <w:rPr>
          <w:sz w:val="24"/>
          <w:szCs w:val="24"/>
        </w:rPr>
        <w:t xml:space="preserve"> to increase the accuracy and effectiveness of the proposed algorithm the Gamma and Cost values are compared to get the best hyperparameter value for the prediction of the algorithm. The classification models used to train and test the dataset are “Naïve Bayes”, “SVM”, and “Multi-Layer Perceptron (MLP)”.</w:t>
      </w:r>
    </w:p>
    <w:p w14:paraId="04068E11" w14:textId="618ACEB4" w:rsidR="00C5595B" w:rsidRPr="00D351C6" w:rsidRDefault="00E11FFD" w:rsidP="00C5595B">
      <w:pPr>
        <w:rPr>
          <w:sz w:val="24"/>
          <w:szCs w:val="24"/>
        </w:rPr>
      </w:pPr>
      <w:r w:rsidRPr="00D351C6">
        <w:rPr>
          <w:sz w:val="24"/>
          <w:szCs w:val="24"/>
        </w:rPr>
        <w:t>Multiple experiments are carried out in this research are:</w:t>
      </w:r>
    </w:p>
    <w:p w14:paraId="2528AF27" w14:textId="3326367B" w:rsidR="00E11FFD" w:rsidRPr="00D351C6" w:rsidRDefault="00E11FFD" w:rsidP="00E11FFD">
      <w:pPr>
        <w:pStyle w:val="ListParagraph"/>
        <w:numPr>
          <w:ilvl w:val="0"/>
          <w:numId w:val="34"/>
        </w:numPr>
        <w:rPr>
          <w:sz w:val="24"/>
          <w:szCs w:val="24"/>
        </w:rPr>
      </w:pPr>
      <w:r w:rsidRPr="00D351C6">
        <w:rPr>
          <w:sz w:val="24"/>
          <w:szCs w:val="24"/>
        </w:rPr>
        <w:t>Multiple degree</w:t>
      </w:r>
      <w:r w:rsidR="00B77279">
        <w:rPr>
          <w:sz w:val="24"/>
          <w:szCs w:val="24"/>
        </w:rPr>
        <w:t>s</w:t>
      </w:r>
      <w:r w:rsidRPr="00D351C6">
        <w:rPr>
          <w:sz w:val="24"/>
          <w:szCs w:val="24"/>
        </w:rPr>
        <w:t xml:space="preserve"> of overlap in minority and majority clas</w:t>
      </w:r>
      <w:r w:rsidR="00B77279">
        <w:rPr>
          <w:sz w:val="24"/>
          <w:szCs w:val="24"/>
        </w:rPr>
        <w:t>se</w:t>
      </w:r>
      <w:r w:rsidRPr="00D351C6">
        <w:rPr>
          <w:sz w:val="24"/>
          <w:szCs w:val="24"/>
        </w:rPr>
        <w:t>s with different shapes</w:t>
      </w:r>
    </w:p>
    <w:p w14:paraId="0C2C7C74" w14:textId="5C04D776" w:rsidR="00156649" w:rsidRPr="00D351C6" w:rsidRDefault="00156649" w:rsidP="00156649">
      <w:pPr>
        <w:pStyle w:val="ListParagraph"/>
        <w:numPr>
          <w:ilvl w:val="0"/>
          <w:numId w:val="34"/>
        </w:numPr>
        <w:rPr>
          <w:sz w:val="24"/>
          <w:szCs w:val="24"/>
        </w:rPr>
      </w:pPr>
      <w:r w:rsidRPr="00D351C6">
        <w:rPr>
          <w:sz w:val="24"/>
          <w:szCs w:val="24"/>
        </w:rPr>
        <w:t>Proposed oversampling with multiple hyperparameter value</w:t>
      </w:r>
      <w:r w:rsidR="00B77279">
        <w:rPr>
          <w:sz w:val="24"/>
          <w:szCs w:val="24"/>
        </w:rPr>
        <w:t>s</w:t>
      </w:r>
      <w:r w:rsidRPr="00D351C6">
        <w:rPr>
          <w:sz w:val="24"/>
          <w:szCs w:val="24"/>
        </w:rPr>
        <w:t xml:space="preserve"> of Cost and Gamma Function.</w:t>
      </w:r>
    </w:p>
    <w:p w14:paraId="781A021F" w14:textId="0BED8C4A" w:rsidR="00E11FFD" w:rsidRPr="00D351C6" w:rsidRDefault="00E11FFD" w:rsidP="00E11FFD">
      <w:pPr>
        <w:pStyle w:val="ListParagraph"/>
        <w:numPr>
          <w:ilvl w:val="0"/>
          <w:numId w:val="34"/>
        </w:numPr>
        <w:rPr>
          <w:sz w:val="24"/>
          <w:szCs w:val="24"/>
        </w:rPr>
      </w:pPr>
      <w:r w:rsidRPr="00D351C6">
        <w:rPr>
          <w:sz w:val="24"/>
          <w:szCs w:val="24"/>
        </w:rPr>
        <w:t>Proposed oversampling with multiple value</w:t>
      </w:r>
      <w:r w:rsidR="00B77279">
        <w:rPr>
          <w:sz w:val="24"/>
          <w:szCs w:val="24"/>
        </w:rPr>
        <w:t>s</w:t>
      </w:r>
      <w:r w:rsidRPr="00D351C6">
        <w:rPr>
          <w:sz w:val="24"/>
          <w:szCs w:val="24"/>
        </w:rPr>
        <w:t xml:space="preserve"> of Decision boundaries.</w:t>
      </w:r>
    </w:p>
    <w:p w14:paraId="0AF768C3" w14:textId="0010E88D" w:rsidR="004F0C21" w:rsidRPr="00D351C6" w:rsidRDefault="00E11FFD" w:rsidP="00E11FFD">
      <w:pPr>
        <w:rPr>
          <w:sz w:val="24"/>
          <w:szCs w:val="24"/>
        </w:rPr>
      </w:pPr>
      <w:r w:rsidRPr="00D351C6">
        <w:rPr>
          <w:sz w:val="24"/>
          <w:szCs w:val="24"/>
        </w:rPr>
        <w:t xml:space="preserve">The code for creating </w:t>
      </w:r>
      <w:r w:rsidR="00B77279">
        <w:rPr>
          <w:sz w:val="24"/>
          <w:szCs w:val="24"/>
        </w:rPr>
        <w:t xml:space="preserve">a </w:t>
      </w:r>
      <w:r w:rsidRPr="00D351C6">
        <w:rPr>
          <w:sz w:val="24"/>
          <w:szCs w:val="24"/>
        </w:rPr>
        <w:t xml:space="preserve">synthetic dataset with different shapes and orientations and plots </w:t>
      </w:r>
      <w:r w:rsidR="00B77279">
        <w:rPr>
          <w:sz w:val="24"/>
          <w:szCs w:val="24"/>
        </w:rPr>
        <w:t>is</w:t>
      </w:r>
      <w:r w:rsidRPr="00D351C6">
        <w:rPr>
          <w:sz w:val="24"/>
          <w:szCs w:val="24"/>
        </w:rPr>
        <w:t xml:space="preserve"> available in the Implementation section</w:t>
      </w:r>
      <w:r w:rsidR="00B77279">
        <w:rPr>
          <w:sz w:val="24"/>
          <w:szCs w:val="24"/>
        </w:rPr>
        <w:t>.</w:t>
      </w:r>
      <w:r w:rsidRPr="00D351C6">
        <w:rPr>
          <w:sz w:val="24"/>
          <w:szCs w:val="24"/>
        </w:rPr>
        <w:t xml:space="preserve"> </w:t>
      </w:r>
      <w:r w:rsidR="00CB03FC" w:rsidRPr="00D351C6">
        <w:rPr>
          <w:sz w:val="24"/>
          <w:szCs w:val="24"/>
        </w:rPr>
        <w:t>furthermore</w:t>
      </w:r>
      <w:r w:rsidR="00B77279">
        <w:rPr>
          <w:sz w:val="24"/>
          <w:szCs w:val="24"/>
        </w:rPr>
        <w:t>,</w:t>
      </w:r>
      <w:r w:rsidRPr="00D351C6">
        <w:rPr>
          <w:sz w:val="24"/>
          <w:szCs w:val="24"/>
        </w:rPr>
        <w:t xml:space="preserve"> three classification models were used Naïve Bayes, Support Vector Machine</w:t>
      </w:r>
      <w:r w:rsidR="00B77279">
        <w:rPr>
          <w:sz w:val="24"/>
          <w:szCs w:val="24"/>
        </w:rPr>
        <w:t>,</w:t>
      </w:r>
      <w:r w:rsidRPr="00D351C6">
        <w:rPr>
          <w:sz w:val="24"/>
          <w:szCs w:val="24"/>
        </w:rPr>
        <w:t xml:space="preserve"> and Multi-Layer Perceptron. </w:t>
      </w:r>
    </w:p>
    <w:p w14:paraId="334928FF" w14:textId="40644888" w:rsidR="004F0C21" w:rsidRDefault="004F0C21" w:rsidP="002F2D1B">
      <w:pPr>
        <w:pStyle w:val="Heading2"/>
      </w:pPr>
      <w:bookmarkStart w:id="71" w:name="_Toc114419482"/>
      <w:r>
        <w:t>5.1 Phase I – Multiple degree</w:t>
      </w:r>
      <w:r w:rsidR="00871468">
        <w:t>s</w:t>
      </w:r>
      <w:r>
        <w:t xml:space="preserve"> of overlapping:</w:t>
      </w:r>
      <w:bookmarkEnd w:id="71"/>
    </w:p>
    <w:p w14:paraId="6E98BC3B" w14:textId="77777777" w:rsidR="00FA45E1" w:rsidRPr="00FA45E1" w:rsidRDefault="00FA45E1" w:rsidP="00FA45E1"/>
    <w:p w14:paraId="717342C4" w14:textId="1F66E64D" w:rsidR="00551A52" w:rsidRPr="00FA45E1" w:rsidRDefault="004F0C21" w:rsidP="004F0C21">
      <w:pPr>
        <w:rPr>
          <w:sz w:val="24"/>
          <w:szCs w:val="24"/>
        </w:rPr>
      </w:pPr>
      <w:r w:rsidRPr="00FA45E1">
        <w:rPr>
          <w:sz w:val="24"/>
          <w:szCs w:val="24"/>
        </w:rPr>
        <w:t xml:space="preserve">This experimental approach </w:t>
      </w:r>
      <w:r w:rsidR="00484FCC" w:rsidRPr="00FA45E1">
        <w:rPr>
          <w:sz w:val="24"/>
          <w:szCs w:val="24"/>
        </w:rPr>
        <w:t>aims</w:t>
      </w:r>
      <w:r w:rsidRPr="00FA45E1">
        <w:rPr>
          <w:sz w:val="24"/>
          <w:szCs w:val="24"/>
        </w:rPr>
        <w:t xml:space="preserve"> to compare the results of oversampling algorithm</w:t>
      </w:r>
      <w:r w:rsidR="00484FCC" w:rsidRPr="00FA45E1">
        <w:rPr>
          <w:sz w:val="24"/>
          <w:szCs w:val="24"/>
        </w:rPr>
        <w:t>s</w:t>
      </w:r>
      <w:r w:rsidRPr="00FA45E1">
        <w:rPr>
          <w:sz w:val="24"/>
          <w:szCs w:val="24"/>
        </w:rPr>
        <w:t xml:space="preserve"> depending on the overlapping between minority and majority clas</w:t>
      </w:r>
      <w:r w:rsidR="00FA45E1">
        <w:rPr>
          <w:sz w:val="24"/>
          <w:szCs w:val="24"/>
        </w:rPr>
        <w:t>se</w:t>
      </w:r>
      <w:r w:rsidRPr="00FA45E1">
        <w:rPr>
          <w:sz w:val="24"/>
          <w:szCs w:val="24"/>
        </w:rPr>
        <w:t>s. The different degree</w:t>
      </w:r>
      <w:r w:rsidR="00FA45E1">
        <w:rPr>
          <w:sz w:val="24"/>
          <w:szCs w:val="24"/>
        </w:rPr>
        <w:t>s</w:t>
      </w:r>
      <w:r w:rsidRPr="00FA45E1">
        <w:rPr>
          <w:sz w:val="24"/>
          <w:szCs w:val="24"/>
        </w:rPr>
        <w:t xml:space="preserve"> of overlap used in this experiment are 10, 30, 50, and 70, A uniform interval of thirty is maintained for </w:t>
      </w:r>
      <w:r w:rsidR="00FA45E1">
        <w:rPr>
          <w:sz w:val="24"/>
          <w:szCs w:val="24"/>
        </w:rPr>
        <w:t xml:space="preserve">the </w:t>
      </w:r>
      <w:r w:rsidRPr="00FA45E1">
        <w:rPr>
          <w:sz w:val="24"/>
          <w:szCs w:val="24"/>
        </w:rPr>
        <w:t xml:space="preserve">difference in </w:t>
      </w:r>
      <w:r w:rsidR="00FA45E1">
        <w:rPr>
          <w:sz w:val="24"/>
          <w:szCs w:val="24"/>
        </w:rPr>
        <w:t xml:space="preserve">the </w:t>
      </w:r>
      <w:r w:rsidRPr="00FA45E1">
        <w:rPr>
          <w:sz w:val="24"/>
          <w:szCs w:val="24"/>
        </w:rPr>
        <w:t>degree of overlap between the experiments</w:t>
      </w:r>
      <w:r w:rsidR="00484FCC" w:rsidRPr="00FA45E1">
        <w:rPr>
          <w:sz w:val="24"/>
          <w:szCs w:val="24"/>
        </w:rPr>
        <w:t xml:space="preserve"> </w:t>
      </w:r>
      <w:r w:rsidR="00FA45E1">
        <w:rPr>
          <w:sz w:val="24"/>
          <w:szCs w:val="24"/>
        </w:rPr>
        <w:t>which</w:t>
      </w:r>
      <w:r w:rsidR="00484FCC" w:rsidRPr="00FA45E1">
        <w:rPr>
          <w:sz w:val="24"/>
          <w:szCs w:val="24"/>
        </w:rPr>
        <w:t xml:space="preserve"> help</w:t>
      </w:r>
      <w:r w:rsidR="00FA45E1">
        <w:rPr>
          <w:sz w:val="24"/>
          <w:szCs w:val="24"/>
        </w:rPr>
        <w:t>s</w:t>
      </w:r>
      <w:r w:rsidR="00484FCC" w:rsidRPr="00FA45E1">
        <w:rPr>
          <w:sz w:val="24"/>
          <w:szCs w:val="24"/>
        </w:rPr>
        <w:t xml:space="preserve"> us in identifying the results depending on the degree of overlap. The first dataset used for the experiment is circular in shape for both minority and majority clas</w:t>
      </w:r>
      <w:r w:rsidR="00FA45E1">
        <w:rPr>
          <w:sz w:val="24"/>
          <w:szCs w:val="24"/>
        </w:rPr>
        <w:t>se</w:t>
      </w:r>
      <w:r w:rsidR="00484FCC" w:rsidRPr="00FA45E1">
        <w:rPr>
          <w:sz w:val="24"/>
          <w:szCs w:val="24"/>
        </w:rPr>
        <w:t>s. There are three oversampling techniques used on the experimental data SMOTE, ADASYN</w:t>
      </w:r>
      <w:r w:rsidR="00FA45E1">
        <w:rPr>
          <w:sz w:val="24"/>
          <w:szCs w:val="24"/>
        </w:rPr>
        <w:t>,</w:t>
      </w:r>
      <w:r w:rsidR="00484FCC" w:rsidRPr="00FA45E1">
        <w:rPr>
          <w:sz w:val="24"/>
          <w:szCs w:val="24"/>
        </w:rPr>
        <w:t xml:space="preserve"> and </w:t>
      </w:r>
      <w:r w:rsidR="00FA45E1">
        <w:rPr>
          <w:sz w:val="24"/>
          <w:szCs w:val="24"/>
        </w:rPr>
        <w:t xml:space="preserve">the </w:t>
      </w:r>
      <w:r w:rsidR="00484FCC" w:rsidRPr="00FA45E1">
        <w:rPr>
          <w:sz w:val="24"/>
          <w:szCs w:val="24"/>
        </w:rPr>
        <w:t>proposed algorithm (SVM oversampling). Furthermore</w:t>
      </w:r>
      <w:r w:rsidR="00FC393B" w:rsidRPr="00FA45E1">
        <w:rPr>
          <w:sz w:val="24"/>
          <w:szCs w:val="24"/>
        </w:rPr>
        <w:t>,</w:t>
      </w:r>
      <w:r w:rsidR="00484FCC" w:rsidRPr="00FA45E1">
        <w:rPr>
          <w:sz w:val="24"/>
          <w:szCs w:val="24"/>
        </w:rPr>
        <w:t xml:space="preserve"> </w:t>
      </w:r>
      <w:r w:rsidR="00652A59" w:rsidRPr="00FA45E1">
        <w:rPr>
          <w:sz w:val="24"/>
          <w:szCs w:val="24"/>
        </w:rPr>
        <w:t>for</w:t>
      </w:r>
      <w:r w:rsidR="00FC393B" w:rsidRPr="00FA45E1">
        <w:rPr>
          <w:sz w:val="24"/>
          <w:szCs w:val="24"/>
        </w:rPr>
        <w:t xml:space="preserve"> this report</w:t>
      </w:r>
      <w:r w:rsidR="00FA45E1">
        <w:rPr>
          <w:sz w:val="24"/>
          <w:szCs w:val="24"/>
        </w:rPr>
        <w:t>,</w:t>
      </w:r>
      <w:r w:rsidR="00FC393B" w:rsidRPr="00FA45E1">
        <w:rPr>
          <w:sz w:val="24"/>
          <w:szCs w:val="24"/>
        </w:rPr>
        <w:t xml:space="preserve"> </w:t>
      </w:r>
      <w:r w:rsidR="00484FCC" w:rsidRPr="00FA45E1">
        <w:rPr>
          <w:sz w:val="24"/>
          <w:szCs w:val="24"/>
        </w:rPr>
        <w:t xml:space="preserve">three classification models </w:t>
      </w:r>
      <w:r w:rsidR="00FA45E1">
        <w:rPr>
          <w:sz w:val="24"/>
          <w:szCs w:val="24"/>
        </w:rPr>
        <w:t xml:space="preserve">were </w:t>
      </w:r>
      <w:r w:rsidR="00484FCC" w:rsidRPr="00FA45E1">
        <w:rPr>
          <w:sz w:val="24"/>
          <w:szCs w:val="24"/>
        </w:rPr>
        <w:t>used for train</w:t>
      </w:r>
      <w:r w:rsidR="00FA45E1">
        <w:rPr>
          <w:sz w:val="24"/>
          <w:szCs w:val="24"/>
        </w:rPr>
        <w:t>ing</w:t>
      </w:r>
      <w:r w:rsidR="00484FCC" w:rsidRPr="00FA45E1">
        <w:rPr>
          <w:sz w:val="24"/>
          <w:szCs w:val="24"/>
        </w:rPr>
        <w:t xml:space="preserve"> and testing the dataset </w:t>
      </w:r>
      <w:r w:rsidR="00BA7C26" w:rsidRPr="00FA45E1">
        <w:rPr>
          <w:sz w:val="24"/>
          <w:szCs w:val="24"/>
        </w:rPr>
        <w:t xml:space="preserve">Naïve Bayes, Support vector machines (SVM), </w:t>
      </w:r>
      <w:r w:rsidR="00551A52" w:rsidRPr="00FA45E1">
        <w:rPr>
          <w:sz w:val="24"/>
          <w:szCs w:val="24"/>
        </w:rPr>
        <w:t>and Multilayer</w:t>
      </w:r>
      <w:r w:rsidR="00BA7C26" w:rsidRPr="00FA45E1">
        <w:rPr>
          <w:sz w:val="24"/>
          <w:szCs w:val="24"/>
        </w:rPr>
        <w:t xml:space="preserve"> Perceptron.</w:t>
      </w:r>
    </w:p>
    <w:p w14:paraId="42AC19C0" w14:textId="4525915D" w:rsidR="00551A52" w:rsidRPr="00FA45E1" w:rsidRDefault="00551A52" w:rsidP="002F2D1B">
      <w:pPr>
        <w:ind w:firstLine="360"/>
        <w:rPr>
          <w:sz w:val="24"/>
          <w:szCs w:val="24"/>
        </w:rPr>
      </w:pPr>
      <w:r w:rsidRPr="00FA45E1">
        <w:rPr>
          <w:sz w:val="24"/>
          <w:szCs w:val="24"/>
        </w:rPr>
        <w:t xml:space="preserve">The experiments were performed in </w:t>
      </w:r>
      <w:proofErr w:type="spellStart"/>
      <w:r w:rsidRPr="00FA45E1">
        <w:rPr>
          <w:sz w:val="24"/>
          <w:szCs w:val="24"/>
        </w:rPr>
        <w:t>jupyter</w:t>
      </w:r>
      <w:proofErr w:type="spellEnd"/>
      <w:r w:rsidRPr="00FA45E1">
        <w:rPr>
          <w:sz w:val="24"/>
          <w:szCs w:val="24"/>
        </w:rPr>
        <w:t xml:space="preserve"> notebook (A Python development environment). The steps </w:t>
      </w:r>
      <w:r w:rsidR="00FA45E1">
        <w:rPr>
          <w:sz w:val="24"/>
          <w:szCs w:val="24"/>
        </w:rPr>
        <w:t>o</w:t>
      </w:r>
      <w:r w:rsidRPr="00FA45E1">
        <w:rPr>
          <w:sz w:val="24"/>
          <w:szCs w:val="24"/>
        </w:rPr>
        <w:t>f conducting the experiments are provided below:</w:t>
      </w:r>
    </w:p>
    <w:p w14:paraId="706689D9" w14:textId="2333D09C" w:rsidR="00551A52" w:rsidRPr="00FA45E1" w:rsidRDefault="00551A52" w:rsidP="00551A52">
      <w:pPr>
        <w:pStyle w:val="ListParagraph"/>
        <w:numPr>
          <w:ilvl w:val="0"/>
          <w:numId w:val="35"/>
        </w:numPr>
        <w:rPr>
          <w:sz w:val="24"/>
          <w:szCs w:val="24"/>
        </w:rPr>
      </w:pPr>
      <w:r w:rsidRPr="00FA45E1">
        <w:rPr>
          <w:sz w:val="24"/>
          <w:szCs w:val="24"/>
        </w:rPr>
        <w:t>To begin with</w:t>
      </w:r>
      <w:r w:rsidR="00FA45E1">
        <w:rPr>
          <w:sz w:val="24"/>
          <w:szCs w:val="24"/>
        </w:rPr>
        <w:t>,</w:t>
      </w:r>
      <w:r w:rsidRPr="00FA45E1">
        <w:rPr>
          <w:sz w:val="24"/>
          <w:szCs w:val="24"/>
        </w:rPr>
        <w:t xml:space="preserve"> an artificial dataset is generated using </w:t>
      </w:r>
      <w:r w:rsidR="00FA45E1">
        <w:rPr>
          <w:sz w:val="24"/>
          <w:szCs w:val="24"/>
        </w:rPr>
        <w:t xml:space="preserve">the </w:t>
      </w:r>
      <w:r w:rsidRPr="00FA45E1">
        <w:rPr>
          <w:sz w:val="24"/>
          <w:szCs w:val="24"/>
        </w:rPr>
        <w:t>NumPy library where the majority samples are 2250 and the minority samples are 250</w:t>
      </w:r>
      <w:r w:rsidR="00FB55F4" w:rsidRPr="00FA45E1">
        <w:rPr>
          <w:sz w:val="24"/>
          <w:szCs w:val="24"/>
        </w:rPr>
        <w:t xml:space="preserve"> making the ratio of majority to minority 10:1 the first experiment is performed on the dataset with an overlap of 10% followed by 30%,50%, and 70%. Specifications on the shape of the dataset </w:t>
      </w:r>
      <w:r w:rsidR="00FA45E1">
        <w:rPr>
          <w:sz w:val="24"/>
          <w:szCs w:val="24"/>
        </w:rPr>
        <w:t>are</w:t>
      </w:r>
      <w:r w:rsidR="00FB55F4" w:rsidRPr="00FA45E1">
        <w:rPr>
          <w:sz w:val="24"/>
          <w:szCs w:val="24"/>
        </w:rPr>
        <w:t xml:space="preserve"> provided in </w:t>
      </w:r>
      <w:r w:rsidR="00FA45E1">
        <w:rPr>
          <w:sz w:val="24"/>
          <w:szCs w:val="24"/>
        </w:rPr>
        <w:t xml:space="preserve">the </w:t>
      </w:r>
      <w:r w:rsidR="00FB55F4" w:rsidRPr="00FA45E1">
        <w:rPr>
          <w:sz w:val="24"/>
          <w:szCs w:val="24"/>
        </w:rPr>
        <w:t>results figures.</w:t>
      </w:r>
    </w:p>
    <w:p w14:paraId="4E3917BC" w14:textId="15D6AFC4" w:rsidR="00FB55F4" w:rsidRPr="00FA45E1" w:rsidRDefault="00FB55F4" w:rsidP="00551A52">
      <w:pPr>
        <w:pStyle w:val="ListParagraph"/>
        <w:numPr>
          <w:ilvl w:val="0"/>
          <w:numId w:val="35"/>
        </w:numPr>
        <w:rPr>
          <w:sz w:val="24"/>
          <w:szCs w:val="24"/>
        </w:rPr>
      </w:pPr>
      <w:r w:rsidRPr="00FA45E1">
        <w:rPr>
          <w:sz w:val="24"/>
          <w:szCs w:val="24"/>
        </w:rPr>
        <w:t>Generate a scatter plot of the synthetic dataset to visualize the data</w:t>
      </w:r>
      <w:r w:rsidR="00FA45E1">
        <w:rPr>
          <w:sz w:val="24"/>
          <w:szCs w:val="24"/>
        </w:rPr>
        <w:t xml:space="preserve"> </w:t>
      </w:r>
      <w:r w:rsidRPr="00FA45E1">
        <w:rPr>
          <w:sz w:val="24"/>
          <w:szCs w:val="24"/>
        </w:rPr>
        <w:t>points.</w:t>
      </w:r>
    </w:p>
    <w:p w14:paraId="61324AA4" w14:textId="7D361F4A" w:rsidR="00FB55F4" w:rsidRPr="00FA45E1" w:rsidRDefault="00FB55F4" w:rsidP="00551A52">
      <w:pPr>
        <w:pStyle w:val="ListParagraph"/>
        <w:numPr>
          <w:ilvl w:val="0"/>
          <w:numId w:val="35"/>
        </w:numPr>
        <w:rPr>
          <w:sz w:val="24"/>
          <w:szCs w:val="24"/>
        </w:rPr>
      </w:pPr>
      <w:r w:rsidRPr="00FA45E1">
        <w:rPr>
          <w:sz w:val="24"/>
          <w:szCs w:val="24"/>
        </w:rPr>
        <w:t>Generate a distribution plot to identify if the data is in normal/gaussian distribution.</w:t>
      </w:r>
    </w:p>
    <w:p w14:paraId="205B64A7" w14:textId="1BCEEA7B" w:rsidR="00FB55F4" w:rsidRPr="00FA45E1" w:rsidRDefault="00FB55F4" w:rsidP="00551A52">
      <w:pPr>
        <w:pStyle w:val="ListParagraph"/>
        <w:numPr>
          <w:ilvl w:val="0"/>
          <w:numId w:val="35"/>
        </w:numPr>
        <w:rPr>
          <w:sz w:val="24"/>
          <w:szCs w:val="24"/>
        </w:rPr>
      </w:pPr>
      <w:r w:rsidRPr="00FA45E1">
        <w:rPr>
          <w:sz w:val="24"/>
          <w:szCs w:val="24"/>
        </w:rPr>
        <w:t xml:space="preserve">Split the Dataset into two training and testing, the split is performed at </w:t>
      </w:r>
      <w:r w:rsidR="00FA45E1">
        <w:rPr>
          <w:sz w:val="24"/>
          <w:szCs w:val="24"/>
        </w:rPr>
        <w:t xml:space="preserve">a </w:t>
      </w:r>
      <w:r w:rsidRPr="00FA45E1">
        <w:rPr>
          <w:sz w:val="24"/>
          <w:szCs w:val="24"/>
        </w:rPr>
        <w:t>ratio of 4:1 where</w:t>
      </w:r>
      <w:r w:rsidR="00757A23">
        <w:rPr>
          <w:sz w:val="24"/>
          <w:szCs w:val="24"/>
        </w:rPr>
        <w:t xml:space="preserve"> the </w:t>
      </w:r>
      <w:r w:rsidR="00757A23" w:rsidRPr="00FA45E1">
        <w:rPr>
          <w:sz w:val="24"/>
          <w:szCs w:val="24"/>
        </w:rPr>
        <w:t xml:space="preserve">20% </w:t>
      </w:r>
      <w:r w:rsidR="00757A23">
        <w:rPr>
          <w:sz w:val="24"/>
          <w:szCs w:val="24"/>
        </w:rPr>
        <w:t xml:space="preserve">of </w:t>
      </w:r>
      <w:r w:rsidR="00757A23" w:rsidRPr="00FA45E1">
        <w:rPr>
          <w:sz w:val="24"/>
          <w:szCs w:val="24"/>
        </w:rPr>
        <w:t>data is for testing</w:t>
      </w:r>
      <w:r w:rsidR="00757A23">
        <w:rPr>
          <w:sz w:val="24"/>
          <w:szCs w:val="24"/>
        </w:rPr>
        <w:t>, and</w:t>
      </w:r>
      <w:r w:rsidRPr="00FA45E1">
        <w:rPr>
          <w:sz w:val="24"/>
          <w:szCs w:val="24"/>
        </w:rPr>
        <w:t xml:space="preserve"> 80% of data is for training </w:t>
      </w:r>
      <w:r w:rsidR="00757A23">
        <w:rPr>
          <w:sz w:val="24"/>
          <w:szCs w:val="24"/>
        </w:rPr>
        <w:t>the model.</w:t>
      </w:r>
    </w:p>
    <w:p w14:paraId="493EF5A4" w14:textId="7BBE01FD" w:rsidR="00FB55F4" w:rsidRPr="00FA45E1" w:rsidRDefault="00FB55F4" w:rsidP="00551A52">
      <w:pPr>
        <w:pStyle w:val="ListParagraph"/>
        <w:numPr>
          <w:ilvl w:val="0"/>
          <w:numId w:val="35"/>
        </w:numPr>
        <w:rPr>
          <w:sz w:val="24"/>
          <w:szCs w:val="24"/>
        </w:rPr>
      </w:pPr>
      <w:r w:rsidRPr="00FA45E1">
        <w:rPr>
          <w:sz w:val="24"/>
          <w:szCs w:val="24"/>
        </w:rPr>
        <w:t xml:space="preserve">The oversampling is applied </w:t>
      </w:r>
      <w:r w:rsidR="00FA45E1">
        <w:rPr>
          <w:sz w:val="24"/>
          <w:szCs w:val="24"/>
        </w:rPr>
        <w:t>to</w:t>
      </w:r>
      <w:r w:rsidRPr="00FA45E1">
        <w:rPr>
          <w:sz w:val="24"/>
          <w:szCs w:val="24"/>
        </w:rPr>
        <w:t xml:space="preserve"> the training data to add more artificial data points on the minority class and stored as a separate data frame the oversampling algorithms applied are SMOTE, ADASYN</w:t>
      </w:r>
      <w:r w:rsidR="006B1F84" w:rsidRPr="00FA45E1">
        <w:rPr>
          <w:sz w:val="24"/>
          <w:szCs w:val="24"/>
        </w:rPr>
        <w:t xml:space="preserve"> </w:t>
      </w:r>
      <w:r w:rsidRPr="00FA45E1">
        <w:rPr>
          <w:sz w:val="24"/>
          <w:szCs w:val="24"/>
        </w:rPr>
        <w:t xml:space="preserve">oversampling </w:t>
      </w:r>
    </w:p>
    <w:p w14:paraId="26948A26" w14:textId="435F368E" w:rsidR="006B1F84" w:rsidRPr="00FA45E1" w:rsidRDefault="006B1F84" w:rsidP="00551A52">
      <w:pPr>
        <w:pStyle w:val="ListParagraph"/>
        <w:numPr>
          <w:ilvl w:val="0"/>
          <w:numId w:val="35"/>
        </w:numPr>
        <w:rPr>
          <w:sz w:val="24"/>
          <w:szCs w:val="24"/>
        </w:rPr>
      </w:pPr>
      <w:r w:rsidRPr="00FA45E1">
        <w:rPr>
          <w:sz w:val="24"/>
          <w:szCs w:val="24"/>
        </w:rPr>
        <w:t>A scatter plot is generated the show the majority points, old minority points</w:t>
      </w:r>
      <w:r w:rsidR="00FA45E1">
        <w:rPr>
          <w:sz w:val="24"/>
          <w:szCs w:val="24"/>
        </w:rPr>
        <w:t>,</w:t>
      </w:r>
      <w:r w:rsidRPr="00FA45E1">
        <w:rPr>
          <w:sz w:val="24"/>
          <w:szCs w:val="24"/>
        </w:rPr>
        <w:t xml:space="preserve"> and newly generated oversampled minority points.</w:t>
      </w:r>
    </w:p>
    <w:p w14:paraId="54E62C63" w14:textId="49B2A98C" w:rsidR="009422D8" w:rsidRPr="00FA45E1" w:rsidRDefault="006B1F84" w:rsidP="00551A52">
      <w:pPr>
        <w:pStyle w:val="ListParagraph"/>
        <w:numPr>
          <w:ilvl w:val="0"/>
          <w:numId w:val="35"/>
        </w:numPr>
        <w:rPr>
          <w:sz w:val="24"/>
          <w:szCs w:val="24"/>
        </w:rPr>
      </w:pPr>
      <w:r w:rsidRPr="00FA45E1">
        <w:rPr>
          <w:sz w:val="24"/>
          <w:szCs w:val="24"/>
        </w:rPr>
        <w:lastRenderedPageBreak/>
        <w:t xml:space="preserve"> The proposed oversampling technique is applied </w:t>
      </w:r>
      <w:r w:rsidR="00FA45E1">
        <w:rPr>
          <w:sz w:val="24"/>
          <w:szCs w:val="24"/>
        </w:rPr>
        <w:t>to</w:t>
      </w:r>
      <w:r w:rsidRPr="00FA45E1">
        <w:rPr>
          <w:sz w:val="24"/>
          <w:szCs w:val="24"/>
        </w:rPr>
        <w:t xml:space="preserve"> the training data where the costa and gamma hyperparameters are selected from the grid search, for this experiment the decision boundary is kept at ‘0’ to select all the point</w:t>
      </w:r>
      <w:r w:rsidR="00197657">
        <w:rPr>
          <w:sz w:val="24"/>
          <w:szCs w:val="24"/>
        </w:rPr>
        <w:t>s</w:t>
      </w:r>
      <w:r w:rsidRPr="00FA45E1">
        <w:rPr>
          <w:sz w:val="24"/>
          <w:szCs w:val="24"/>
        </w:rPr>
        <w:t xml:space="preserve"> greater </w:t>
      </w:r>
      <w:r w:rsidR="00F82776" w:rsidRPr="00FA45E1">
        <w:rPr>
          <w:sz w:val="24"/>
          <w:szCs w:val="24"/>
        </w:rPr>
        <w:t>than</w:t>
      </w:r>
      <w:r w:rsidRPr="00FA45E1">
        <w:rPr>
          <w:sz w:val="24"/>
          <w:szCs w:val="24"/>
        </w:rPr>
        <w:t xml:space="preserve"> 0.</w:t>
      </w:r>
    </w:p>
    <w:p w14:paraId="06331696" w14:textId="287077FE" w:rsidR="006B1F84" w:rsidRPr="00FA45E1" w:rsidRDefault="006B1F84" w:rsidP="00551A52">
      <w:pPr>
        <w:pStyle w:val="ListParagraph"/>
        <w:numPr>
          <w:ilvl w:val="0"/>
          <w:numId w:val="35"/>
        </w:numPr>
        <w:rPr>
          <w:sz w:val="24"/>
          <w:szCs w:val="24"/>
        </w:rPr>
      </w:pPr>
      <w:r w:rsidRPr="00FA45E1">
        <w:rPr>
          <w:sz w:val="24"/>
          <w:szCs w:val="24"/>
        </w:rPr>
        <w:t>A Decision boundary plot is created showing us the hyperplane which divides the classes. Higher the gamma value higher the curvature of the decision boundary.</w:t>
      </w:r>
    </w:p>
    <w:p w14:paraId="7DB81932" w14:textId="58A4864D" w:rsidR="006B1F84" w:rsidRPr="00FA45E1" w:rsidRDefault="006B1F84" w:rsidP="00551A52">
      <w:pPr>
        <w:pStyle w:val="ListParagraph"/>
        <w:numPr>
          <w:ilvl w:val="0"/>
          <w:numId w:val="35"/>
        </w:numPr>
        <w:rPr>
          <w:sz w:val="24"/>
          <w:szCs w:val="24"/>
        </w:rPr>
      </w:pPr>
      <w:r w:rsidRPr="00FA45E1">
        <w:rPr>
          <w:sz w:val="24"/>
          <w:szCs w:val="24"/>
        </w:rPr>
        <w:t>A scatter plot is generated that shows us the majority, existing minority points</w:t>
      </w:r>
      <w:r w:rsidR="00197657">
        <w:rPr>
          <w:sz w:val="24"/>
          <w:szCs w:val="24"/>
        </w:rPr>
        <w:t>,</w:t>
      </w:r>
      <w:r w:rsidRPr="00FA45E1">
        <w:rPr>
          <w:sz w:val="24"/>
          <w:szCs w:val="24"/>
        </w:rPr>
        <w:t xml:space="preserve"> and newly generated minority point</w:t>
      </w:r>
      <w:r w:rsidR="00197657">
        <w:rPr>
          <w:sz w:val="24"/>
          <w:szCs w:val="24"/>
        </w:rPr>
        <w:t>s</w:t>
      </w:r>
      <w:r w:rsidRPr="00FA45E1">
        <w:rPr>
          <w:sz w:val="24"/>
          <w:szCs w:val="24"/>
        </w:rPr>
        <w:t xml:space="preserve"> by the proposed algorithm.</w:t>
      </w:r>
    </w:p>
    <w:p w14:paraId="1860DD2C" w14:textId="22A10248" w:rsidR="006B1F84" w:rsidRPr="00FA45E1" w:rsidRDefault="006B1F84" w:rsidP="00551A52">
      <w:pPr>
        <w:pStyle w:val="ListParagraph"/>
        <w:numPr>
          <w:ilvl w:val="0"/>
          <w:numId w:val="35"/>
        </w:numPr>
        <w:rPr>
          <w:sz w:val="24"/>
          <w:szCs w:val="24"/>
        </w:rPr>
      </w:pPr>
      <w:r w:rsidRPr="00FA45E1">
        <w:rPr>
          <w:sz w:val="24"/>
          <w:szCs w:val="24"/>
        </w:rPr>
        <w:t xml:space="preserve">The classification models are applied </w:t>
      </w:r>
      <w:r w:rsidR="005F2648" w:rsidRPr="00FA45E1">
        <w:rPr>
          <w:sz w:val="24"/>
          <w:szCs w:val="24"/>
        </w:rPr>
        <w:t>i.e.,</w:t>
      </w:r>
      <w:r w:rsidRPr="00FA45E1">
        <w:rPr>
          <w:sz w:val="24"/>
          <w:szCs w:val="24"/>
        </w:rPr>
        <w:t xml:space="preserve"> Naïve </w:t>
      </w:r>
      <w:r w:rsidR="00197657">
        <w:rPr>
          <w:sz w:val="24"/>
          <w:szCs w:val="24"/>
        </w:rPr>
        <w:t>B</w:t>
      </w:r>
      <w:r w:rsidRPr="00FA45E1">
        <w:rPr>
          <w:sz w:val="24"/>
          <w:szCs w:val="24"/>
        </w:rPr>
        <w:t>ayes, SVM</w:t>
      </w:r>
      <w:r w:rsidR="00197657">
        <w:rPr>
          <w:sz w:val="24"/>
          <w:szCs w:val="24"/>
        </w:rPr>
        <w:t>,</w:t>
      </w:r>
      <w:r w:rsidRPr="00FA45E1">
        <w:rPr>
          <w:sz w:val="24"/>
          <w:szCs w:val="24"/>
        </w:rPr>
        <w:t xml:space="preserve"> and Multi-layer perceptron </w:t>
      </w:r>
      <w:r w:rsidR="002E7ADB" w:rsidRPr="00FA45E1">
        <w:rPr>
          <w:sz w:val="24"/>
          <w:szCs w:val="24"/>
        </w:rPr>
        <w:t>where</w:t>
      </w:r>
      <w:r w:rsidRPr="00FA45E1">
        <w:rPr>
          <w:sz w:val="24"/>
          <w:szCs w:val="24"/>
        </w:rPr>
        <w:t xml:space="preserve"> the results of each oversampling algorithm are compare</w:t>
      </w:r>
      <w:r w:rsidR="00197657">
        <w:rPr>
          <w:sz w:val="24"/>
          <w:szCs w:val="24"/>
        </w:rPr>
        <w:t>d</w:t>
      </w:r>
      <w:r w:rsidRPr="00FA45E1">
        <w:rPr>
          <w:sz w:val="24"/>
          <w:szCs w:val="24"/>
        </w:rPr>
        <w:t xml:space="preserve"> with one another. To evaluate the performance of the algorithm confusion matrix, Recall, F1, and Accuracy are used.</w:t>
      </w:r>
    </w:p>
    <w:p w14:paraId="3F6A2F69" w14:textId="15E15562" w:rsidR="006B1F84" w:rsidRPr="00FA45E1" w:rsidRDefault="007D08EF" w:rsidP="006B1F84">
      <w:pPr>
        <w:rPr>
          <w:sz w:val="24"/>
          <w:szCs w:val="24"/>
        </w:rPr>
      </w:pPr>
      <w:r w:rsidRPr="00FA45E1">
        <w:rPr>
          <w:sz w:val="24"/>
          <w:szCs w:val="24"/>
        </w:rPr>
        <w:t xml:space="preserve">The table below provides the outputs from </w:t>
      </w:r>
      <w:r w:rsidR="005F2648" w:rsidRPr="00FA45E1">
        <w:rPr>
          <w:sz w:val="24"/>
          <w:szCs w:val="24"/>
        </w:rPr>
        <w:t>their</w:t>
      </w:r>
      <w:r w:rsidRPr="00FA45E1">
        <w:rPr>
          <w:sz w:val="24"/>
          <w:szCs w:val="24"/>
        </w:rPr>
        <w:t xml:space="preserve"> respective oversampling algorithms </w:t>
      </w:r>
      <w:r w:rsidR="00601693" w:rsidRPr="00FA45E1">
        <w:rPr>
          <w:sz w:val="24"/>
          <w:szCs w:val="24"/>
        </w:rPr>
        <w:t>depending on</w:t>
      </w:r>
      <w:r w:rsidRPr="00FA45E1">
        <w:rPr>
          <w:sz w:val="24"/>
          <w:szCs w:val="24"/>
        </w:rPr>
        <w:t xml:space="preserve"> </w:t>
      </w:r>
      <w:r w:rsidR="002A20E6" w:rsidRPr="00FA45E1">
        <w:rPr>
          <w:sz w:val="24"/>
          <w:szCs w:val="24"/>
        </w:rPr>
        <w:t>their</w:t>
      </w:r>
      <w:r w:rsidRPr="00FA45E1">
        <w:rPr>
          <w:sz w:val="24"/>
          <w:szCs w:val="24"/>
        </w:rPr>
        <w:t xml:space="preserve"> overlapping </w:t>
      </w:r>
      <w:r w:rsidR="0054199F" w:rsidRPr="00FA45E1">
        <w:rPr>
          <w:sz w:val="24"/>
          <w:szCs w:val="24"/>
        </w:rPr>
        <w:t>percentage.</w:t>
      </w:r>
      <w:r w:rsidRPr="00FA45E1">
        <w:rPr>
          <w:sz w:val="24"/>
          <w:szCs w:val="24"/>
        </w:rPr>
        <w:t xml:space="preserve"> The primary focus of the results is on </w:t>
      </w:r>
      <w:r w:rsidR="00197657">
        <w:rPr>
          <w:sz w:val="24"/>
          <w:szCs w:val="24"/>
        </w:rPr>
        <w:t xml:space="preserve">the </w:t>
      </w:r>
      <w:r w:rsidRPr="00FA45E1">
        <w:rPr>
          <w:sz w:val="24"/>
          <w:szCs w:val="24"/>
        </w:rPr>
        <w:t>confusion matrix followed by Recall and F1 Score.</w:t>
      </w:r>
    </w:p>
    <w:p w14:paraId="706D08AF" w14:textId="1A89F9CB" w:rsidR="00C613E3" w:rsidRDefault="00C613E3" w:rsidP="00C613E3">
      <w:pPr>
        <w:pStyle w:val="Heading5"/>
      </w:pPr>
      <w:r>
        <w:t>5.1.1 Circular Dataset:</w:t>
      </w:r>
    </w:p>
    <w:p w14:paraId="3A408EFA" w14:textId="31062234" w:rsidR="00C613E3" w:rsidRPr="00FA45E1" w:rsidRDefault="00C613E3" w:rsidP="00C613E3">
      <w:pPr>
        <w:rPr>
          <w:sz w:val="24"/>
          <w:szCs w:val="24"/>
        </w:rPr>
      </w:pPr>
      <w:r w:rsidRPr="00FA45E1">
        <w:rPr>
          <w:sz w:val="24"/>
          <w:szCs w:val="24"/>
        </w:rPr>
        <w:t>The</w:t>
      </w:r>
      <w:r w:rsidR="00CC4941" w:rsidRPr="00FA45E1">
        <w:rPr>
          <w:sz w:val="24"/>
          <w:szCs w:val="24"/>
        </w:rPr>
        <w:t xml:space="preserve"> experiment is </w:t>
      </w:r>
      <w:r w:rsidR="00744AAD" w:rsidRPr="00FA45E1">
        <w:rPr>
          <w:sz w:val="24"/>
          <w:szCs w:val="24"/>
        </w:rPr>
        <w:t>performed</w:t>
      </w:r>
      <w:r w:rsidR="00CC4941" w:rsidRPr="00FA45E1">
        <w:rPr>
          <w:sz w:val="24"/>
          <w:szCs w:val="24"/>
        </w:rPr>
        <w:t xml:space="preserve"> on </w:t>
      </w:r>
      <w:r w:rsidR="00197657">
        <w:rPr>
          <w:sz w:val="24"/>
          <w:szCs w:val="24"/>
        </w:rPr>
        <w:t>a</w:t>
      </w:r>
      <w:r w:rsidR="00CC4941" w:rsidRPr="00FA45E1">
        <w:rPr>
          <w:sz w:val="24"/>
          <w:szCs w:val="24"/>
        </w:rPr>
        <w:t xml:space="preserve"> circular dataset with different degrees of overlap</w:t>
      </w:r>
      <w:r w:rsidR="007D2DE6" w:rsidRPr="00FA45E1">
        <w:rPr>
          <w:sz w:val="24"/>
          <w:szCs w:val="24"/>
        </w:rPr>
        <w:t>.</w:t>
      </w:r>
      <w:r w:rsidR="00CC4941" w:rsidRPr="00FA45E1">
        <w:rPr>
          <w:sz w:val="24"/>
          <w:szCs w:val="24"/>
        </w:rPr>
        <w:t xml:space="preserve"> However</w:t>
      </w:r>
      <w:r w:rsidR="007D2DE6" w:rsidRPr="00FA45E1">
        <w:rPr>
          <w:sz w:val="24"/>
          <w:szCs w:val="24"/>
        </w:rPr>
        <w:t>,</w:t>
      </w:r>
      <w:r w:rsidR="00CC4941" w:rsidRPr="00FA45E1">
        <w:rPr>
          <w:sz w:val="24"/>
          <w:szCs w:val="24"/>
        </w:rPr>
        <w:t xml:space="preserve"> </w:t>
      </w:r>
      <w:r w:rsidR="007D2DE6" w:rsidRPr="00FA45E1">
        <w:rPr>
          <w:sz w:val="24"/>
          <w:szCs w:val="24"/>
        </w:rPr>
        <w:t>the</w:t>
      </w:r>
      <w:r w:rsidR="00CC4941" w:rsidRPr="00FA45E1">
        <w:rPr>
          <w:sz w:val="24"/>
          <w:szCs w:val="24"/>
        </w:rPr>
        <w:t xml:space="preserve"> gamma and cost remained constant at 50 and 1 respectively. </w:t>
      </w:r>
      <w:r w:rsidR="00116206" w:rsidRPr="00FA45E1">
        <w:rPr>
          <w:sz w:val="24"/>
          <w:szCs w:val="24"/>
        </w:rPr>
        <w:t>F</w:t>
      </w:r>
      <w:r w:rsidR="00744AAD" w:rsidRPr="00FA45E1">
        <w:rPr>
          <w:sz w:val="24"/>
          <w:szCs w:val="24"/>
        </w:rPr>
        <w:t>urthermore,</w:t>
      </w:r>
      <w:r w:rsidR="00CC4941" w:rsidRPr="00FA45E1">
        <w:rPr>
          <w:sz w:val="24"/>
          <w:szCs w:val="24"/>
        </w:rPr>
        <w:t xml:space="preserve"> the decision boundary of this </w:t>
      </w:r>
      <w:r w:rsidR="00197657">
        <w:rPr>
          <w:sz w:val="24"/>
          <w:szCs w:val="24"/>
        </w:rPr>
        <w:t xml:space="preserve">is </w:t>
      </w:r>
      <w:r w:rsidR="00CC4941" w:rsidRPr="00FA45E1">
        <w:rPr>
          <w:sz w:val="24"/>
          <w:szCs w:val="24"/>
        </w:rPr>
        <w:t>maintained at I &gt; 0 for new point selection.</w:t>
      </w:r>
      <w:r w:rsidR="00D91EAF" w:rsidRPr="00FA45E1">
        <w:rPr>
          <w:sz w:val="24"/>
          <w:szCs w:val="24"/>
        </w:rPr>
        <w:t xml:space="preserve"> The scatter plot of this experiment can be seen in section 4.3.3 and figure </w:t>
      </w:r>
      <w:r w:rsidR="002B7272" w:rsidRPr="00FA45E1">
        <w:rPr>
          <w:sz w:val="24"/>
          <w:szCs w:val="24"/>
        </w:rPr>
        <w:t>14</w:t>
      </w:r>
    </w:p>
    <w:p w14:paraId="70823834" w14:textId="72DD05CF" w:rsidR="00355C61" w:rsidRPr="00FB0B64" w:rsidRDefault="00355C61" w:rsidP="00BC4B63">
      <w:pPr>
        <w:pStyle w:val="Heading6"/>
      </w:pPr>
      <w:r>
        <w:t>5.1.1</w:t>
      </w:r>
      <w:r w:rsidR="00C613E3">
        <w:t>.1</w:t>
      </w:r>
      <w:r>
        <w:t xml:space="preserve"> Naïve Bayes</w:t>
      </w:r>
      <w:r w:rsidRPr="00FB0B64">
        <w:t>:</w:t>
      </w:r>
    </w:p>
    <w:tbl>
      <w:tblPr>
        <w:tblStyle w:val="TableGrid"/>
        <w:tblW w:w="9320" w:type="dxa"/>
        <w:tblLook w:val="04A0" w:firstRow="1" w:lastRow="0" w:firstColumn="1" w:lastColumn="0" w:noHBand="0" w:noVBand="1"/>
      </w:tblPr>
      <w:tblGrid>
        <w:gridCol w:w="1973"/>
        <w:gridCol w:w="1837"/>
        <w:gridCol w:w="1836"/>
        <w:gridCol w:w="1837"/>
        <w:gridCol w:w="1837"/>
      </w:tblGrid>
      <w:tr w:rsidR="00355C61" w14:paraId="45362247" w14:textId="77777777" w:rsidTr="00243010">
        <w:trPr>
          <w:trHeight w:val="222"/>
        </w:trPr>
        <w:tc>
          <w:tcPr>
            <w:tcW w:w="1973" w:type="dxa"/>
            <w:vMerge w:val="restart"/>
          </w:tcPr>
          <w:p w14:paraId="4EB328C9" w14:textId="77777777" w:rsidR="00355C61" w:rsidRPr="00727F41" w:rsidRDefault="00355C61" w:rsidP="00452180">
            <w:pPr>
              <w:jc w:val="center"/>
              <w:rPr>
                <w:b/>
                <w:bCs/>
              </w:rPr>
            </w:pPr>
            <w:r w:rsidRPr="00727F41">
              <w:rPr>
                <w:b/>
                <w:bCs/>
              </w:rPr>
              <w:t>Overlapping Techniques</w:t>
            </w:r>
          </w:p>
        </w:tc>
        <w:tc>
          <w:tcPr>
            <w:tcW w:w="7347" w:type="dxa"/>
            <w:gridSpan w:val="4"/>
          </w:tcPr>
          <w:p w14:paraId="4A3097A3" w14:textId="77777777" w:rsidR="00355C61" w:rsidRPr="00727F41" w:rsidRDefault="00355C61" w:rsidP="00452180">
            <w:pPr>
              <w:jc w:val="center"/>
              <w:rPr>
                <w:b/>
                <w:bCs/>
              </w:rPr>
            </w:pPr>
            <w:r w:rsidRPr="00727F41">
              <w:rPr>
                <w:b/>
                <w:bCs/>
              </w:rPr>
              <w:t>Degrees of Overlap Percentage</w:t>
            </w:r>
          </w:p>
        </w:tc>
      </w:tr>
      <w:tr w:rsidR="00355C61" w14:paraId="344BFC14" w14:textId="77777777" w:rsidTr="00243010">
        <w:trPr>
          <w:trHeight w:val="240"/>
        </w:trPr>
        <w:tc>
          <w:tcPr>
            <w:tcW w:w="1973" w:type="dxa"/>
            <w:vMerge/>
          </w:tcPr>
          <w:p w14:paraId="48CDE45F" w14:textId="77777777" w:rsidR="00355C61" w:rsidRPr="00727F41" w:rsidRDefault="00355C61" w:rsidP="00452180">
            <w:pPr>
              <w:rPr>
                <w:b/>
                <w:bCs/>
              </w:rPr>
            </w:pPr>
          </w:p>
        </w:tc>
        <w:tc>
          <w:tcPr>
            <w:tcW w:w="1837" w:type="dxa"/>
          </w:tcPr>
          <w:p w14:paraId="1DBEDD8A" w14:textId="77777777" w:rsidR="00355C61" w:rsidRPr="00727F41" w:rsidRDefault="00355C61" w:rsidP="00452180">
            <w:pPr>
              <w:jc w:val="center"/>
              <w:rPr>
                <w:b/>
                <w:bCs/>
              </w:rPr>
            </w:pPr>
            <w:r w:rsidRPr="00727F41">
              <w:rPr>
                <w:b/>
                <w:bCs/>
              </w:rPr>
              <w:t>10%</w:t>
            </w:r>
          </w:p>
        </w:tc>
        <w:tc>
          <w:tcPr>
            <w:tcW w:w="1836" w:type="dxa"/>
          </w:tcPr>
          <w:p w14:paraId="3E45C67B" w14:textId="77777777" w:rsidR="00355C61" w:rsidRPr="00727F41" w:rsidRDefault="00355C61" w:rsidP="00452180">
            <w:pPr>
              <w:jc w:val="center"/>
              <w:rPr>
                <w:b/>
                <w:bCs/>
              </w:rPr>
            </w:pPr>
            <w:r w:rsidRPr="00727F41">
              <w:rPr>
                <w:b/>
                <w:bCs/>
              </w:rPr>
              <w:t>30%</w:t>
            </w:r>
          </w:p>
        </w:tc>
        <w:tc>
          <w:tcPr>
            <w:tcW w:w="1837" w:type="dxa"/>
          </w:tcPr>
          <w:p w14:paraId="15DC443D" w14:textId="77777777" w:rsidR="00355C61" w:rsidRPr="00727F41" w:rsidRDefault="00355C61" w:rsidP="00452180">
            <w:pPr>
              <w:jc w:val="center"/>
              <w:rPr>
                <w:b/>
                <w:bCs/>
              </w:rPr>
            </w:pPr>
            <w:r w:rsidRPr="00727F41">
              <w:rPr>
                <w:b/>
                <w:bCs/>
              </w:rPr>
              <w:t>50%</w:t>
            </w:r>
          </w:p>
        </w:tc>
        <w:tc>
          <w:tcPr>
            <w:tcW w:w="1837" w:type="dxa"/>
          </w:tcPr>
          <w:p w14:paraId="3E328CAF" w14:textId="77777777" w:rsidR="00355C61" w:rsidRPr="00727F41" w:rsidRDefault="00355C61" w:rsidP="00452180">
            <w:pPr>
              <w:jc w:val="center"/>
              <w:rPr>
                <w:b/>
                <w:bCs/>
              </w:rPr>
            </w:pPr>
            <w:r w:rsidRPr="00727F41">
              <w:rPr>
                <w:b/>
                <w:bCs/>
              </w:rPr>
              <w:t>70%</w:t>
            </w:r>
          </w:p>
        </w:tc>
      </w:tr>
      <w:tr w:rsidR="00355C61" w14:paraId="4D58F6F9" w14:textId="77777777" w:rsidTr="00243010">
        <w:trPr>
          <w:trHeight w:val="1528"/>
        </w:trPr>
        <w:tc>
          <w:tcPr>
            <w:tcW w:w="1973" w:type="dxa"/>
          </w:tcPr>
          <w:p w14:paraId="62125152" w14:textId="77777777" w:rsidR="00355C61" w:rsidRDefault="00355C61" w:rsidP="00452180">
            <w:pPr>
              <w:jc w:val="center"/>
            </w:pPr>
          </w:p>
          <w:p w14:paraId="73C6B09F" w14:textId="77777777" w:rsidR="00355C61" w:rsidRDefault="00355C61" w:rsidP="00452180">
            <w:pPr>
              <w:jc w:val="center"/>
            </w:pPr>
          </w:p>
          <w:p w14:paraId="2872AAF1" w14:textId="77777777" w:rsidR="00355C61" w:rsidRDefault="00355C61" w:rsidP="00452180">
            <w:pPr>
              <w:jc w:val="center"/>
            </w:pPr>
            <w:r>
              <w:t>SMOTE</w:t>
            </w:r>
          </w:p>
        </w:tc>
        <w:tc>
          <w:tcPr>
            <w:tcW w:w="1837" w:type="dxa"/>
          </w:tcPr>
          <w:p w14:paraId="521497AC" w14:textId="6A28C02A" w:rsidR="00355C61" w:rsidRPr="00D2724A" w:rsidRDefault="00907AB8" w:rsidP="00907AB8">
            <w:pPr>
              <w:jc w:val="center"/>
              <w:rPr>
                <w:b/>
                <w:bCs/>
              </w:rPr>
            </w:pPr>
            <w:r>
              <w:rPr>
                <w:b/>
                <w:bCs/>
              </w:rPr>
              <w:t>Acc = 0.95</w:t>
            </w:r>
          </w:p>
          <w:p w14:paraId="7B0B7D31" w14:textId="77777777" w:rsidR="00355C61" w:rsidRDefault="00355C61" w:rsidP="00452180">
            <w:pPr>
              <w:jc w:val="center"/>
            </w:pPr>
          </w:p>
          <w:p w14:paraId="02CECD98" w14:textId="77777777" w:rsidR="00355C61" w:rsidRDefault="00355C61" w:rsidP="00452180">
            <w:pPr>
              <w:jc w:val="center"/>
            </w:pPr>
            <w:r>
              <w:t xml:space="preserve">    0       1</w:t>
            </w:r>
          </w:p>
          <w:p w14:paraId="52B1FF62" w14:textId="12D249DC" w:rsidR="00355C61" w:rsidRDefault="00355C61" w:rsidP="00452180">
            <w:pPr>
              <w:jc w:val="center"/>
            </w:pPr>
            <w:r>
              <w:t>0 [ 3</w:t>
            </w:r>
            <w:r w:rsidR="00C866BD">
              <w:t>84</w:t>
            </w:r>
            <w:r>
              <w:t xml:space="preserve">   </w:t>
            </w:r>
            <w:proofErr w:type="gramStart"/>
            <w:r w:rsidR="00C866BD">
              <w:t>19</w:t>
            </w:r>
            <w:r>
              <w:t xml:space="preserve"> ]</w:t>
            </w:r>
            <w:proofErr w:type="gramEnd"/>
          </w:p>
          <w:p w14:paraId="119F312B" w14:textId="77777777" w:rsidR="00355C61" w:rsidRDefault="00355C61" w:rsidP="00452180">
            <w:pPr>
              <w:jc w:val="center"/>
            </w:pPr>
            <w:r>
              <w:t xml:space="preserve">1 </w:t>
            </w:r>
            <w:proofErr w:type="gramStart"/>
            <w:r>
              <w:t>[  2</w:t>
            </w:r>
            <w:proofErr w:type="gramEnd"/>
            <w:r>
              <w:t xml:space="preserve">      45 ]</w:t>
            </w:r>
          </w:p>
        </w:tc>
        <w:tc>
          <w:tcPr>
            <w:tcW w:w="1836" w:type="dxa"/>
          </w:tcPr>
          <w:p w14:paraId="232DEB95" w14:textId="76D1814A" w:rsidR="00355C61" w:rsidRPr="00D2724A" w:rsidRDefault="00907AB8" w:rsidP="00907AB8">
            <w:pPr>
              <w:jc w:val="center"/>
              <w:rPr>
                <w:b/>
                <w:bCs/>
              </w:rPr>
            </w:pPr>
            <w:r>
              <w:rPr>
                <w:b/>
                <w:bCs/>
              </w:rPr>
              <w:t>Acc = 0.92</w:t>
            </w:r>
          </w:p>
          <w:p w14:paraId="33B36602" w14:textId="77777777" w:rsidR="00355C61" w:rsidRDefault="00355C61" w:rsidP="00452180">
            <w:pPr>
              <w:jc w:val="center"/>
            </w:pPr>
            <w:r>
              <w:t xml:space="preserve">  </w:t>
            </w:r>
          </w:p>
          <w:p w14:paraId="045D1B05" w14:textId="77777777" w:rsidR="00355C61" w:rsidRDefault="00355C61" w:rsidP="00452180">
            <w:pPr>
              <w:jc w:val="center"/>
            </w:pPr>
            <w:r>
              <w:t xml:space="preserve">   0      1</w:t>
            </w:r>
          </w:p>
          <w:p w14:paraId="02E23C74" w14:textId="25A9B297" w:rsidR="00355C61" w:rsidRDefault="00355C61" w:rsidP="00452180">
            <w:pPr>
              <w:jc w:val="center"/>
            </w:pPr>
            <w:r>
              <w:t>0 [ 3</w:t>
            </w:r>
            <w:r w:rsidR="00F301ED">
              <w:t>71</w:t>
            </w:r>
            <w:r>
              <w:t xml:space="preserve">   </w:t>
            </w:r>
            <w:proofErr w:type="gramStart"/>
            <w:r>
              <w:t>3</w:t>
            </w:r>
            <w:r w:rsidR="00F301ED">
              <w:t>2</w:t>
            </w:r>
            <w:r>
              <w:t xml:space="preserve"> ]</w:t>
            </w:r>
            <w:proofErr w:type="gramEnd"/>
          </w:p>
          <w:p w14:paraId="3C35D302" w14:textId="326230FA" w:rsidR="00355C61" w:rsidRDefault="00355C61" w:rsidP="00452180">
            <w:pPr>
              <w:jc w:val="center"/>
            </w:pPr>
            <w:r>
              <w:t xml:space="preserve"> 1 [   </w:t>
            </w:r>
            <w:r w:rsidR="00F301ED">
              <w:t>4</w:t>
            </w:r>
            <w:r>
              <w:t xml:space="preserve">      </w:t>
            </w:r>
            <w:proofErr w:type="gramStart"/>
            <w:r>
              <w:t>4</w:t>
            </w:r>
            <w:r w:rsidR="00F301ED">
              <w:t>3</w:t>
            </w:r>
            <w:r>
              <w:t xml:space="preserve"> ]</w:t>
            </w:r>
            <w:proofErr w:type="gramEnd"/>
          </w:p>
        </w:tc>
        <w:tc>
          <w:tcPr>
            <w:tcW w:w="1837" w:type="dxa"/>
          </w:tcPr>
          <w:p w14:paraId="77ECB54A" w14:textId="0D88ED65" w:rsidR="00355C61" w:rsidRPr="00D2724A" w:rsidRDefault="00907AB8" w:rsidP="00907AB8">
            <w:pPr>
              <w:jc w:val="center"/>
              <w:rPr>
                <w:b/>
                <w:bCs/>
              </w:rPr>
            </w:pPr>
            <w:r>
              <w:rPr>
                <w:b/>
                <w:bCs/>
              </w:rPr>
              <w:t>Acc = 0.84</w:t>
            </w:r>
          </w:p>
          <w:p w14:paraId="4EF3C640" w14:textId="77777777" w:rsidR="00355C61" w:rsidRDefault="00355C61" w:rsidP="00452180">
            <w:pPr>
              <w:jc w:val="center"/>
            </w:pPr>
          </w:p>
          <w:p w14:paraId="79097484" w14:textId="77777777" w:rsidR="00355C61" w:rsidRDefault="00355C61" w:rsidP="00452180">
            <w:pPr>
              <w:jc w:val="center"/>
            </w:pPr>
            <w:r>
              <w:t xml:space="preserve">  0       1</w:t>
            </w:r>
          </w:p>
          <w:p w14:paraId="7AC7E209" w14:textId="1B80639D" w:rsidR="00355C61" w:rsidRDefault="00355C61" w:rsidP="00452180">
            <w:pPr>
              <w:jc w:val="center"/>
            </w:pPr>
            <w:r>
              <w:t>0 [ 3</w:t>
            </w:r>
            <w:r w:rsidR="006A07FF">
              <w:t>43</w:t>
            </w:r>
            <w:r>
              <w:t xml:space="preserve">   </w:t>
            </w:r>
            <w:proofErr w:type="gramStart"/>
            <w:r>
              <w:t>6</w:t>
            </w:r>
            <w:r w:rsidR="006A07FF">
              <w:t>0</w:t>
            </w:r>
            <w:r>
              <w:t xml:space="preserve"> ]</w:t>
            </w:r>
            <w:proofErr w:type="gramEnd"/>
          </w:p>
          <w:p w14:paraId="61377DA9" w14:textId="77777777" w:rsidR="00355C61" w:rsidRDefault="00355C61" w:rsidP="00452180">
            <w:pPr>
              <w:jc w:val="center"/>
            </w:pPr>
            <w:r>
              <w:t xml:space="preserve">1 </w:t>
            </w:r>
            <w:proofErr w:type="gramStart"/>
            <w:r>
              <w:t>[  10</w:t>
            </w:r>
            <w:proofErr w:type="gramEnd"/>
            <w:r>
              <w:t xml:space="preserve">     37 ]</w:t>
            </w:r>
          </w:p>
        </w:tc>
        <w:tc>
          <w:tcPr>
            <w:tcW w:w="1837" w:type="dxa"/>
          </w:tcPr>
          <w:p w14:paraId="3450ACE1" w14:textId="3DDEC515" w:rsidR="00355C61" w:rsidRPr="00907AB8" w:rsidRDefault="00907AB8" w:rsidP="00452180">
            <w:pPr>
              <w:jc w:val="center"/>
              <w:rPr>
                <w:b/>
                <w:bCs/>
              </w:rPr>
            </w:pPr>
            <w:r>
              <w:rPr>
                <w:b/>
                <w:bCs/>
              </w:rPr>
              <w:t>Acc = 0.78</w:t>
            </w:r>
          </w:p>
          <w:p w14:paraId="0CB8F39B" w14:textId="77777777" w:rsidR="00BD5B14" w:rsidRDefault="00BD5B14" w:rsidP="00452180">
            <w:pPr>
              <w:jc w:val="center"/>
            </w:pPr>
          </w:p>
          <w:p w14:paraId="16050A6F" w14:textId="77777777" w:rsidR="00355C61" w:rsidRDefault="00355C61" w:rsidP="00452180">
            <w:pPr>
              <w:jc w:val="center"/>
            </w:pPr>
            <w:r>
              <w:t xml:space="preserve">  0       1</w:t>
            </w:r>
          </w:p>
          <w:p w14:paraId="5A6DFDDE" w14:textId="3ABB5F53" w:rsidR="00355C61" w:rsidRDefault="00355C61" w:rsidP="00452180">
            <w:pPr>
              <w:jc w:val="center"/>
            </w:pPr>
            <w:r>
              <w:t xml:space="preserve">0 </w:t>
            </w:r>
            <w:proofErr w:type="gramStart"/>
            <w:r>
              <w:t>[</w:t>
            </w:r>
            <w:r w:rsidR="00BD5B14">
              <w:t xml:space="preserve"> </w:t>
            </w:r>
            <w:r>
              <w:t xml:space="preserve"> 3</w:t>
            </w:r>
            <w:r w:rsidR="00BD5B14">
              <w:t>22</w:t>
            </w:r>
            <w:proofErr w:type="gramEnd"/>
            <w:r>
              <w:t xml:space="preserve">   </w:t>
            </w:r>
            <w:r w:rsidR="00BD5B14">
              <w:t>81</w:t>
            </w:r>
            <w:r>
              <w:t xml:space="preserve"> ]</w:t>
            </w:r>
          </w:p>
          <w:p w14:paraId="48B11AAB" w14:textId="3DD3010D" w:rsidR="00355C61" w:rsidRDefault="00355C61" w:rsidP="00452180">
            <w:pPr>
              <w:ind w:right="-728"/>
            </w:pPr>
            <w:r>
              <w:t xml:space="preserve">  </w:t>
            </w:r>
            <w:r w:rsidR="00EA7345">
              <w:t xml:space="preserve"> </w:t>
            </w:r>
            <w:r>
              <w:t xml:space="preserve"> 1 [ </w:t>
            </w:r>
            <w:r w:rsidR="00BD5B14">
              <w:t>19</w:t>
            </w:r>
            <w:r>
              <w:t xml:space="preserve">   </w:t>
            </w:r>
            <w:r w:rsidR="00BD5B14">
              <w:t xml:space="preserve">  </w:t>
            </w:r>
            <w:r>
              <w:t xml:space="preserve"> </w:t>
            </w:r>
            <w:proofErr w:type="gramStart"/>
            <w:r w:rsidR="00BD5B14">
              <w:t>28</w:t>
            </w:r>
            <w:r>
              <w:t xml:space="preserve"> ]</w:t>
            </w:r>
            <w:proofErr w:type="gramEnd"/>
          </w:p>
        </w:tc>
      </w:tr>
      <w:tr w:rsidR="00355C61" w14:paraId="7648775E" w14:textId="77777777" w:rsidTr="00243010">
        <w:trPr>
          <w:trHeight w:val="1499"/>
        </w:trPr>
        <w:tc>
          <w:tcPr>
            <w:tcW w:w="1973" w:type="dxa"/>
          </w:tcPr>
          <w:p w14:paraId="69079B07" w14:textId="77777777" w:rsidR="00355C61" w:rsidRDefault="00355C61" w:rsidP="00452180">
            <w:pPr>
              <w:jc w:val="center"/>
            </w:pPr>
          </w:p>
          <w:p w14:paraId="63D33CF3" w14:textId="77777777" w:rsidR="00355C61" w:rsidRDefault="00355C61" w:rsidP="00452180">
            <w:pPr>
              <w:jc w:val="center"/>
            </w:pPr>
          </w:p>
          <w:p w14:paraId="39D61536" w14:textId="77777777" w:rsidR="00355C61" w:rsidRDefault="00355C61" w:rsidP="00452180">
            <w:pPr>
              <w:jc w:val="center"/>
            </w:pPr>
            <w:r>
              <w:t>ADASYN</w:t>
            </w:r>
          </w:p>
        </w:tc>
        <w:tc>
          <w:tcPr>
            <w:tcW w:w="1837" w:type="dxa"/>
          </w:tcPr>
          <w:p w14:paraId="2FE37AFF" w14:textId="20ECDC83" w:rsidR="00355C61" w:rsidRPr="00F84E1F" w:rsidRDefault="00F84E1F" w:rsidP="00452180">
            <w:pPr>
              <w:jc w:val="center"/>
              <w:rPr>
                <w:b/>
                <w:bCs/>
              </w:rPr>
            </w:pPr>
            <w:r>
              <w:rPr>
                <w:b/>
                <w:bCs/>
              </w:rPr>
              <w:t>Acc = 0.88</w:t>
            </w:r>
          </w:p>
          <w:p w14:paraId="44F249F9" w14:textId="77777777" w:rsidR="00355C61" w:rsidRDefault="00355C61" w:rsidP="00452180">
            <w:pPr>
              <w:jc w:val="center"/>
            </w:pPr>
            <w:r>
              <w:t xml:space="preserve">    0       1</w:t>
            </w:r>
          </w:p>
          <w:p w14:paraId="1E0CBE49" w14:textId="46BDA663" w:rsidR="00355C61" w:rsidRDefault="00355C61" w:rsidP="00452180">
            <w:r>
              <w:t xml:space="preserve">  0 [ 3</w:t>
            </w:r>
            <w:r w:rsidR="00486301">
              <w:t>50</w:t>
            </w:r>
            <w:r>
              <w:t xml:space="preserve">   </w:t>
            </w:r>
            <w:proofErr w:type="gramStart"/>
            <w:r w:rsidR="00486301">
              <w:t>5</w:t>
            </w:r>
            <w:r>
              <w:t>3 ]</w:t>
            </w:r>
            <w:proofErr w:type="gramEnd"/>
          </w:p>
          <w:p w14:paraId="69ECAE6A" w14:textId="77777777" w:rsidR="00355C61" w:rsidRDefault="00355C61" w:rsidP="00452180">
            <w:r>
              <w:t xml:space="preserve">  1 </w:t>
            </w:r>
            <w:proofErr w:type="gramStart"/>
            <w:r>
              <w:t>[  1</w:t>
            </w:r>
            <w:proofErr w:type="gramEnd"/>
            <w:r>
              <w:t xml:space="preserve">      46 ]</w:t>
            </w:r>
          </w:p>
        </w:tc>
        <w:tc>
          <w:tcPr>
            <w:tcW w:w="1836" w:type="dxa"/>
          </w:tcPr>
          <w:p w14:paraId="74A2B0A3" w14:textId="0DF16857" w:rsidR="00355C61" w:rsidRPr="00F84E1F" w:rsidRDefault="00355C61" w:rsidP="00452180">
            <w:pPr>
              <w:jc w:val="center"/>
              <w:rPr>
                <w:b/>
                <w:bCs/>
              </w:rPr>
            </w:pPr>
            <w:r>
              <w:t xml:space="preserve">  </w:t>
            </w:r>
            <w:r w:rsidR="00F84E1F">
              <w:rPr>
                <w:b/>
                <w:bCs/>
              </w:rPr>
              <w:t>Acc = 0.83</w:t>
            </w:r>
          </w:p>
          <w:p w14:paraId="205F418C" w14:textId="77777777" w:rsidR="00355C61" w:rsidRDefault="00355C61" w:rsidP="00452180">
            <w:pPr>
              <w:jc w:val="center"/>
            </w:pPr>
            <w:r>
              <w:t xml:space="preserve">   0      1</w:t>
            </w:r>
          </w:p>
          <w:p w14:paraId="016253BB" w14:textId="46DAE1C7" w:rsidR="00355C61" w:rsidRDefault="00355C61" w:rsidP="00452180">
            <w:pPr>
              <w:jc w:val="center"/>
            </w:pPr>
            <w:r>
              <w:t>0 [ 32</w:t>
            </w:r>
            <w:r w:rsidR="00425122">
              <w:t>7</w:t>
            </w:r>
            <w:r>
              <w:t xml:space="preserve">   </w:t>
            </w:r>
            <w:proofErr w:type="gramStart"/>
            <w:r>
              <w:t>7</w:t>
            </w:r>
            <w:r w:rsidR="00425122">
              <w:t>6</w:t>
            </w:r>
            <w:r>
              <w:t xml:space="preserve"> ]</w:t>
            </w:r>
            <w:proofErr w:type="gramEnd"/>
          </w:p>
          <w:p w14:paraId="3432E56E" w14:textId="38409712" w:rsidR="00355C61" w:rsidRDefault="00355C61" w:rsidP="00452180">
            <w:r>
              <w:t xml:space="preserve">   </w:t>
            </w:r>
            <w:r w:rsidR="00FC7113">
              <w:t xml:space="preserve"> </w:t>
            </w:r>
            <w:r>
              <w:t xml:space="preserve">1 [   </w:t>
            </w:r>
            <w:r w:rsidR="00425122">
              <w:t>1</w:t>
            </w:r>
            <w:r>
              <w:t xml:space="preserve">      </w:t>
            </w:r>
            <w:proofErr w:type="gramStart"/>
            <w:r>
              <w:t>4</w:t>
            </w:r>
            <w:r w:rsidR="00425122">
              <w:t>6</w:t>
            </w:r>
            <w:r>
              <w:t xml:space="preserve"> ]</w:t>
            </w:r>
            <w:proofErr w:type="gramEnd"/>
          </w:p>
        </w:tc>
        <w:tc>
          <w:tcPr>
            <w:tcW w:w="1837" w:type="dxa"/>
          </w:tcPr>
          <w:p w14:paraId="3939067E" w14:textId="6318F679" w:rsidR="00355C61" w:rsidRPr="00F84E1F" w:rsidRDefault="00F84E1F" w:rsidP="00452180">
            <w:pPr>
              <w:jc w:val="center"/>
              <w:rPr>
                <w:b/>
                <w:bCs/>
              </w:rPr>
            </w:pPr>
            <w:r>
              <w:rPr>
                <w:b/>
                <w:bCs/>
              </w:rPr>
              <w:t>Acc = 0.78</w:t>
            </w:r>
          </w:p>
          <w:p w14:paraId="5BBADF62" w14:textId="77777777" w:rsidR="00355C61" w:rsidRDefault="00355C61" w:rsidP="00452180">
            <w:pPr>
              <w:jc w:val="center"/>
            </w:pPr>
            <w:r>
              <w:t>0       1</w:t>
            </w:r>
          </w:p>
          <w:p w14:paraId="2B189F66" w14:textId="19C7494F" w:rsidR="00355C61" w:rsidRDefault="00355C61" w:rsidP="00452180">
            <w:r>
              <w:t xml:space="preserve">  0 [ 30</w:t>
            </w:r>
            <w:r w:rsidR="00FC7113">
              <w:t>7</w:t>
            </w:r>
            <w:r>
              <w:t xml:space="preserve">   9</w:t>
            </w:r>
            <w:r w:rsidR="00FC7113">
              <w:t>6</w:t>
            </w:r>
            <w:r>
              <w:t>]</w:t>
            </w:r>
          </w:p>
          <w:p w14:paraId="6AA7DC00" w14:textId="234E4B22" w:rsidR="00355C61" w:rsidRDefault="00355C61" w:rsidP="00452180">
            <w:r>
              <w:t xml:space="preserve">  1 </w:t>
            </w:r>
            <w:proofErr w:type="gramStart"/>
            <w:r>
              <w:t xml:space="preserve">[  </w:t>
            </w:r>
            <w:r w:rsidR="00FC7113">
              <w:t>5</w:t>
            </w:r>
            <w:proofErr w:type="gramEnd"/>
            <w:r>
              <w:t xml:space="preserve">     4</w:t>
            </w:r>
            <w:r w:rsidR="00FC7113">
              <w:t>2</w:t>
            </w:r>
            <w:r>
              <w:t xml:space="preserve"> ]</w:t>
            </w:r>
          </w:p>
        </w:tc>
        <w:tc>
          <w:tcPr>
            <w:tcW w:w="1837" w:type="dxa"/>
          </w:tcPr>
          <w:p w14:paraId="2AEE851C" w14:textId="05217F57" w:rsidR="00355C61" w:rsidRPr="00F84E1F" w:rsidRDefault="00F84E1F" w:rsidP="00452180">
            <w:pPr>
              <w:jc w:val="center"/>
              <w:rPr>
                <w:b/>
                <w:bCs/>
              </w:rPr>
            </w:pPr>
            <w:r>
              <w:rPr>
                <w:b/>
                <w:bCs/>
              </w:rPr>
              <w:t>Acc = 0.71</w:t>
            </w:r>
          </w:p>
          <w:p w14:paraId="1B75464F" w14:textId="77777777" w:rsidR="00355C61" w:rsidRDefault="00355C61" w:rsidP="00452180">
            <w:pPr>
              <w:jc w:val="center"/>
            </w:pPr>
            <w:r>
              <w:t xml:space="preserve">  0       1</w:t>
            </w:r>
          </w:p>
          <w:p w14:paraId="7D1714F2" w14:textId="0FC295CC" w:rsidR="00355C61" w:rsidRDefault="00355C61" w:rsidP="00452180">
            <w:pPr>
              <w:jc w:val="center"/>
            </w:pPr>
            <w:r>
              <w:t>0 [ 2</w:t>
            </w:r>
            <w:r w:rsidR="00BF2DE4">
              <w:t>83</w:t>
            </w:r>
            <w:r>
              <w:t xml:space="preserve">   </w:t>
            </w:r>
            <w:proofErr w:type="gramStart"/>
            <w:r>
              <w:t>12</w:t>
            </w:r>
            <w:r w:rsidR="00BF2DE4">
              <w:t>0</w:t>
            </w:r>
            <w:r>
              <w:t xml:space="preserve"> ]</w:t>
            </w:r>
            <w:proofErr w:type="gramEnd"/>
          </w:p>
          <w:p w14:paraId="798B765B" w14:textId="5C7BE92F" w:rsidR="00355C61" w:rsidRDefault="00355C61" w:rsidP="00452180">
            <w:r>
              <w:t xml:space="preserve"> </w:t>
            </w:r>
            <w:r w:rsidR="003C1E57">
              <w:t xml:space="preserve"> </w:t>
            </w:r>
            <w:r>
              <w:t xml:space="preserve"> 1 </w:t>
            </w:r>
            <w:proofErr w:type="gramStart"/>
            <w:r>
              <w:t>[  1</w:t>
            </w:r>
            <w:r w:rsidR="00BF2DE4">
              <w:t>1</w:t>
            </w:r>
            <w:proofErr w:type="gramEnd"/>
            <w:r>
              <w:t xml:space="preserve">  </w:t>
            </w:r>
            <w:r w:rsidR="003C1E57">
              <w:t xml:space="preserve">   </w:t>
            </w:r>
            <w:r>
              <w:t xml:space="preserve">  3</w:t>
            </w:r>
            <w:r w:rsidR="00BF2DE4">
              <w:t>6</w:t>
            </w:r>
            <w:r>
              <w:t xml:space="preserve"> ]</w:t>
            </w:r>
          </w:p>
        </w:tc>
      </w:tr>
      <w:tr w:rsidR="00355C61" w14:paraId="6301C3D8" w14:textId="77777777" w:rsidTr="00243010">
        <w:trPr>
          <w:trHeight w:val="1508"/>
        </w:trPr>
        <w:tc>
          <w:tcPr>
            <w:tcW w:w="1973" w:type="dxa"/>
          </w:tcPr>
          <w:p w14:paraId="55184A28" w14:textId="77777777" w:rsidR="00355C61" w:rsidRDefault="00355C61" w:rsidP="00452180">
            <w:pPr>
              <w:jc w:val="center"/>
            </w:pPr>
          </w:p>
          <w:p w14:paraId="1FE1C7DC" w14:textId="77777777" w:rsidR="00355C61" w:rsidRDefault="00355C61" w:rsidP="00452180">
            <w:pPr>
              <w:jc w:val="center"/>
            </w:pPr>
          </w:p>
          <w:p w14:paraId="33BD08E8" w14:textId="77777777" w:rsidR="00355C61" w:rsidRDefault="00355C61" w:rsidP="00452180">
            <w:pPr>
              <w:jc w:val="center"/>
            </w:pPr>
            <w:r>
              <w:t>Proposed Algo</w:t>
            </w:r>
            <w:r>
              <w:br/>
              <w:t>(SVM Based)</w:t>
            </w:r>
          </w:p>
        </w:tc>
        <w:tc>
          <w:tcPr>
            <w:tcW w:w="1837" w:type="dxa"/>
          </w:tcPr>
          <w:p w14:paraId="31257BF4" w14:textId="27716325" w:rsidR="00355C61" w:rsidRPr="00704C5A" w:rsidRDefault="00704C5A" w:rsidP="00452180">
            <w:pPr>
              <w:jc w:val="center"/>
              <w:rPr>
                <w:b/>
                <w:bCs/>
              </w:rPr>
            </w:pPr>
            <w:r>
              <w:rPr>
                <w:b/>
                <w:bCs/>
              </w:rPr>
              <w:t>Acc = 0.96</w:t>
            </w:r>
          </w:p>
          <w:p w14:paraId="06111DAE" w14:textId="77777777" w:rsidR="00355C61" w:rsidRDefault="00355C61" w:rsidP="00452180">
            <w:pPr>
              <w:jc w:val="center"/>
            </w:pPr>
            <w:r>
              <w:t xml:space="preserve">    0       1</w:t>
            </w:r>
          </w:p>
          <w:p w14:paraId="59AC4E1D" w14:textId="11DB9CB3" w:rsidR="00355C61" w:rsidRDefault="00355C61" w:rsidP="00452180">
            <w:r>
              <w:t xml:space="preserve"> 0 [ 3</w:t>
            </w:r>
            <w:r w:rsidR="00922A6B">
              <w:t xml:space="preserve">86 </w:t>
            </w:r>
            <w:r>
              <w:t xml:space="preserve">  </w:t>
            </w:r>
            <w:proofErr w:type="gramStart"/>
            <w:r>
              <w:t>1</w:t>
            </w:r>
            <w:r w:rsidR="00922A6B">
              <w:t>7</w:t>
            </w:r>
            <w:r>
              <w:t xml:space="preserve"> ]</w:t>
            </w:r>
            <w:proofErr w:type="gramEnd"/>
          </w:p>
          <w:p w14:paraId="423D8753" w14:textId="02A875AC" w:rsidR="00355C61" w:rsidRDefault="00355C61" w:rsidP="00452180">
            <w:r>
              <w:t xml:space="preserve"> 1 </w:t>
            </w:r>
            <w:proofErr w:type="gramStart"/>
            <w:r>
              <w:t xml:space="preserve">[  </w:t>
            </w:r>
            <w:r w:rsidR="00922A6B">
              <w:t>2</w:t>
            </w:r>
            <w:proofErr w:type="gramEnd"/>
            <w:r>
              <w:t xml:space="preserve">      4</w:t>
            </w:r>
            <w:r w:rsidR="00922A6B">
              <w:t>5</w:t>
            </w:r>
            <w:r>
              <w:t xml:space="preserve"> ]</w:t>
            </w:r>
          </w:p>
        </w:tc>
        <w:tc>
          <w:tcPr>
            <w:tcW w:w="1836" w:type="dxa"/>
          </w:tcPr>
          <w:p w14:paraId="5D99B5C7" w14:textId="3D63EC42" w:rsidR="00355C61" w:rsidRDefault="00355C61" w:rsidP="00452180">
            <w:pPr>
              <w:jc w:val="center"/>
            </w:pPr>
            <w:r>
              <w:t xml:space="preserve"> </w:t>
            </w:r>
            <w:r w:rsidR="00704C5A">
              <w:rPr>
                <w:b/>
                <w:bCs/>
              </w:rPr>
              <w:t>Acc = 0.92</w:t>
            </w:r>
            <w:r>
              <w:t xml:space="preserve"> </w:t>
            </w:r>
          </w:p>
          <w:p w14:paraId="6CDF82A2" w14:textId="77777777" w:rsidR="00355C61" w:rsidRDefault="00355C61" w:rsidP="00452180">
            <w:pPr>
              <w:jc w:val="center"/>
            </w:pPr>
            <w:r>
              <w:t xml:space="preserve">   0      1</w:t>
            </w:r>
          </w:p>
          <w:p w14:paraId="55A37DE8" w14:textId="30B62C00" w:rsidR="00355C61" w:rsidRDefault="00355C61" w:rsidP="00452180">
            <w:r>
              <w:t xml:space="preserve">  0 [ 3</w:t>
            </w:r>
            <w:r w:rsidR="00773EE1">
              <w:t>74</w:t>
            </w:r>
            <w:r>
              <w:t xml:space="preserve">   </w:t>
            </w:r>
            <w:proofErr w:type="gramStart"/>
            <w:r w:rsidR="00773EE1">
              <w:t>29</w:t>
            </w:r>
            <w:r>
              <w:t xml:space="preserve"> ]</w:t>
            </w:r>
            <w:proofErr w:type="gramEnd"/>
          </w:p>
          <w:p w14:paraId="7C220D43" w14:textId="55128BCA" w:rsidR="00355C61" w:rsidRDefault="00355C61" w:rsidP="00452180">
            <w:r>
              <w:t xml:space="preserve">  1 </w:t>
            </w:r>
            <w:proofErr w:type="gramStart"/>
            <w:r>
              <w:t xml:space="preserve">[  </w:t>
            </w:r>
            <w:r w:rsidR="00773EE1">
              <w:t>6</w:t>
            </w:r>
            <w:proofErr w:type="gramEnd"/>
            <w:r>
              <w:t xml:space="preserve">    </w:t>
            </w:r>
            <w:r w:rsidR="00773EE1">
              <w:t xml:space="preserve">  41</w:t>
            </w:r>
            <w:r>
              <w:t xml:space="preserve"> ]</w:t>
            </w:r>
          </w:p>
        </w:tc>
        <w:tc>
          <w:tcPr>
            <w:tcW w:w="1837" w:type="dxa"/>
          </w:tcPr>
          <w:p w14:paraId="297CF240" w14:textId="32E33402" w:rsidR="00355C61" w:rsidRPr="00704C5A" w:rsidRDefault="00704C5A" w:rsidP="00452180">
            <w:pPr>
              <w:jc w:val="center"/>
              <w:rPr>
                <w:b/>
                <w:bCs/>
              </w:rPr>
            </w:pPr>
            <w:r>
              <w:rPr>
                <w:b/>
                <w:bCs/>
              </w:rPr>
              <w:t>Acc = 0.85</w:t>
            </w:r>
          </w:p>
          <w:p w14:paraId="396647D5" w14:textId="77777777" w:rsidR="00355C61" w:rsidRDefault="00355C61" w:rsidP="00452180">
            <w:pPr>
              <w:jc w:val="center"/>
            </w:pPr>
            <w:r>
              <w:t xml:space="preserve">  0       1</w:t>
            </w:r>
          </w:p>
          <w:p w14:paraId="23DE9444" w14:textId="0399CA33" w:rsidR="00355C61" w:rsidRDefault="00355C61" w:rsidP="00452180">
            <w:r>
              <w:t xml:space="preserve">  0 [ 3</w:t>
            </w:r>
            <w:r w:rsidR="00F50DC6">
              <w:t>44</w:t>
            </w:r>
            <w:r>
              <w:t xml:space="preserve">   </w:t>
            </w:r>
            <w:proofErr w:type="gramStart"/>
            <w:r w:rsidR="00F50DC6">
              <w:t>59</w:t>
            </w:r>
            <w:r>
              <w:t xml:space="preserve"> ]</w:t>
            </w:r>
            <w:proofErr w:type="gramEnd"/>
          </w:p>
          <w:p w14:paraId="2CEABF09" w14:textId="287BA22A" w:rsidR="00355C61" w:rsidRDefault="00355C61" w:rsidP="00452180">
            <w:r>
              <w:t xml:space="preserve">  1 </w:t>
            </w:r>
            <w:proofErr w:type="gramStart"/>
            <w:r>
              <w:t>[  1</w:t>
            </w:r>
            <w:r w:rsidR="00F50DC6">
              <w:t>0</w:t>
            </w:r>
            <w:proofErr w:type="gramEnd"/>
            <w:r>
              <w:t xml:space="preserve">    3</w:t>
            </w:r>
            <w:r w:rsidR="00F50DC6">
              <w:t xml:space="preserve">7 </w:t>
            </w:r>
            <w:r>
              <w:t>]</w:t>
            </w:r>
          </w:p>
        </w:tc>
        <w:tc>
          <w:tcPr>
            <w:tcW w:w="1837" w:type="dxa"/>
          </w:tcPr>
          <w:p w14:paraId="1A72B7A5" w14:textId="3E53AC50" w:rsidR="00355C61" w:rsidRPr="00704C5A" w:rsidRDefault="00704C5A" w:rsidP="00452180">
            <w:pPr>
              <w:jc w:val="center"/>
              <w:rPr>
                <w:b/>
                <w:bCs/>
              </w:rPr>
            </w:pPr>
            <w:r>
              <w:rPr>
                <w:b/>
                <w:bCs/>
              </w:rPr>
              <w:t>Acc = 0.76</w:t>
            </w:r>
          </w:p>
          <w:p w14:paraId="3DFC0258" w14:textId="77777777" w:rsidR="00355C61" w:rsidRDefault="00355C61" w:rsidP="00452180">
            <w:pPr>
              <w:jc w:val="center"/>
            </w:pPr>
            <w:r>
              <w:t xml:space="preserve">  0       1</w:t>
            </w:r>
          </w:p>
          <w:p w14:paraId="07F2B5CD" w14:textId="0BBE2DEF" w:rsidR="00355C61" w:rsidRDefault="00355C61" w:rsidP="00452180">
            <w:pPr>
              <w:jc w:val="center"/>
            </w:pPr>
            <w:r>
              <w:t xml:space="preserve">0 [ </w:t>
            </w:r>
            <w:r w:rsidR="0015746D">
              <w:t>306</w:t>
            </w:r>
            <w:r>
              <w:t xml:space="preserve">   </w:t>
            </w:r>
            <w:proofErr w:type="gramStart"/>
            <w:r w:rsidR="0015746D">
              <w:t>97</w:t>
            </w:r>
            <w:r>
              <w:t xml:space="preserve"> ]</w:t>
            </w:r>
            <w:proofErr w:type="gramEnd"/>
          </w:p>
          <w:p w14:paraId="0535260F" w14:textId="20D1D0E3" w:rsidR="00355C61" w:rsidRDefault="00355C61" w:rsidP="005A5C2B">
            <w:pPr>
              <w:keepNext/>
            </w:pPr>
            <w:r>
              <w:t xml:space="preserve">   </w:t>
            </w:r>
            <w:proofErr w:type="gramStart"/>
            <w:r>
              <w:t>1</w:t>
            </w:r>
            <w:r w:rsidR="0015746D">
              <w:t xml:space="preserve"> </w:t>
            </w:r>
            <w:r>
              <w:t xml:space="preserve"> [</w:t>
            </w:r>
            <w:proofErr w:type="gramEnd"/>
            <w:r>
              <w:t xml:space="preserve">  </w:t>
            </w:r>
            <w:r w:rsidR="0015746D">
              <w:t>13</w:t>
            </w:r>
            <w:r>
              <w:t xml:space="preserve">    </w:t>
            </w:r>
            <w:r w:rsidR="0015746D">
              <w:t>34</w:t>
            </w:r>
            <w:r>
              <w:t xml:space="preserve"> ]</w:t>
            </w:r>
          </w:p>
        </w:tc>
      </w:tr>
    </w:tbl>
    <w:p w14:paraId="480185FC" w14:textId="74221BCB" w:rsidR="005A5C2B" w:rsidRDefault="005A5C2B" w:rsidP="005A5C2B">
      <w:pPr>
        <w:pStyle w:val="Caption"/>
        <w:jc w:val="center"/>
      </w:pPr>
      <w:bookmarkStart w:id="72" w:name="_Toc114419345"/>
      <w:r>
        <w:t xml:space="preserve">Table </w:t>
      </w:r>
      <w:fldSimple w:instr=" SEQ Table \* ARABIC ">
        <w:r w:rsidR="0015188D">
          <w:rPr>
            <w:noProof/>
          </w:rPr>
          <w:t>2</w:t>
        </w:r>
      </w:fldSimple>
      <w:r>
        <w:t xml:space="preserve"> </w:t>
      </w:r>
      <w:r w:rsidRPr="001925B4">
        <w:t>Confusion Matrix Naïve Bayes (Circular)</w:t>
      </w:r>
      <w:bookmarkEnd w:id="72"/>
    </w:p>
    <w:p w14:paraId="4DF3ACE1" w14:textId="547F550E" w:rsidR="00DF6131" w:rsidRDefault="00412231" w:rsidP="006B1F84">
      <w:r>
        <w:t>Recall</w:t>
      </w:r>
      <w:r w:rsidR="00DF6131">
        <w:t xml:space="preserve"> score:</w:t>
      </w:r>
    </w:p>
    <w:tbl>
      <w:tblPr>
        <w:tblStyle w:val="TableGrid"/>
        <w:tblW w:w="9351" w:type="dxa"/>
        <w:tblLook w:val="04A0" w:firstRow="1" w:lastRow="0" w:firstColumn="1" w:lastColumn="0" w:noHBand="0" w:noVBand="1"/>
      </w:tblPr>
      <w:tblGrid>
        <w:gridCol w:w="1980"/>
        <w:gridCol w:w="1843"/>
        <w:gridCol w:w="1842"/>
        <w:gridCol w:w="1843"/>
        <w:gridCol w:w="1843"/>
      </w:tblGrid>
      <w:tr w:rsidR="00DF6131" w:rsidRPr="00727F41" w14:paraId="35B19E7D" w14:textId="77777777" w:rsidTr="00452180">
        <w:tc>
          <w:tcPr>
            <w:tcW w:w="1980" w:type="dxa"/>
            <w:vMerge w:val="restart"/>
          </w:tcPr>
          <w:p w14:paraId="4064C461" w14:textId="77777777" w:rsidR="00DF6131" w:rsidRPr="00727F41" w:rsidRDefault="00DF6131" w:rsidP="00452180">
            <w:pPr>
              <w:jc w:val="center"/>
              <w:rPr>
                <w:b/>
                <w:bCs/>
              </w:rPr>
            </w:pPr>
            <w:r w:rsidRPr="00727F41">
              <w:rPr>
                <w:b/>
                <w:bCs/>
              </w:rPr>
              <w:t>Overlapping Techniques</w:t>
            </w:r>
          </w:p>
        </w:tc>
        <w:tc>
          <w:tcPr>
            <w:tcW w:w="7371" w:type="dxa"/>
            <w:gridSpan w:val="4"/>
          </w:tcPr>
          <w:p w14:paraId="74CE9EDE" w14:textId="77777777" w:rsidR="00DF6131" w:rsidRPr="00727F41" w:rsidRDefault="00DF6131" w:rsidP="00452180">
            <w:pPr>
              <w:jc w:val="center"/>
              <w:rPr>
                <w:b/>
                <w:bCs/>
              </w:rPr>
            </w:pPr>
            <w:r w:rsidRPr="00727F41">
              <w:rPr>
                <w:b/>
                <w:bCs/>
              </w:rPr>
              <w:t>Degrees of Overlap Percentage</w:t>
            </w:r>
          </w:p>
        </w:tc>
      </w:tr>
      <w:tr w:rsidR="00DF6131" w:rsidRPr="00727F41" w14:paraId="034AE417" w14:textId="77777777" w:rsidTr="00452180">
        <w:tc>
          <w:tcPr>
            <w:tcW w:w="1980" w:type="dxa"/>
            <w:vMerge/>
          </w:tcPr>
          <w:p w14:paraId="7A19F45A" w14:textId="77777777" w:rsidR="00DF6131" w:rsidRPr="00727F41" w:rsidRDefault="00DF6131" w:rsidP="00452180">
            <w:pPr>
              <w:rPr>
                <w:b/>
                <w:bCs/>
              </w:rPr>
            </w:pPr>
          </w:p>
        </w:tc>
        <w:tc>
          <w:tcPr>
            <w:tcW w:w="1843" w:type="dxa"/>
          </w:tcPr>
          <w:p w14:paraId="50C023D2" w14:textId="77777777" w:rsidR="00DF6131" w:rsidRPr="00727F41" w:rsidRDefault="00DF6131" w:rsidP="00452180">
            <w:pPr>
              <w:jc w:val="center"/>
              <w:rPr>
                <w:b/>
                <w:bCs/>
              </w:rPr>
            </w:pPr>
            <w:r w:rsidRPr="00727F41">
              <w:rPr>
                <w:b/>
                <w:bCs/>
              </w:rPr>
              <w:t>10%</w:t>
            </w:r>
          </w:p>
        </w:tc>
        <w:tc>
          <w:tcPr>
            <w:tcW w:w="1842" w:type="dxa"/>
          </w:tcPr>
          <w:p w14:paraId="762B0454" w14:textId="77777777" w:rsidR="00DF6131" w:rsidRPr="00727F41" w:rsidRDefault="00DF6131" w:rsidP="00452180">
            <w:pPr>
              <w:jc w:val="center"/>
              <w:rPr>
                <w:b/>
                <w:bCs/>
              </w:rPr>
            </w:pPr>
            <w:r w:rsidRPr="00727F41">
              <w:rPr>
                <w:b/>
                <w:bCs/>
              </w:rPr>
              <w:t>30%</w:t>
            </w:r>
          </w:p>
        </w:tc>
        <w:tc>
          <w:tcPr>
            <w:tcW w:w="1843" w:type="dxa"/>
          </w:tcPr>
          <w:p w14:paraId="6B5210EF" w14:textId="77777777" w:rsidR="00DF6131" w:rsidRPr="00727F41" w:rsidRDefault="00DF6131" w:rsidP="00452180">
            <w:pPr>
              <w:jc w:val="center"/>
              <w:rPr>
                <w:b/>
                <w:bCs/>
              </w:rPr>
            </w:pPr>
            <w:r w:rsidRPr="00727F41">
              <w:rPr>
                <w:b/>
                <w:bCs/>
              </w:rPr>
              <w:t>50%</w:t>
            </w:r>
          </w:p>
        </w:tc>
        <w:tc>
          <w:tcPr>
            <w:tcW w:w="1843" w:type="dxa"/>
          </w:tcPr>
          <w:p w14:paraId="46609BEE" w14:textId="77777777" w:rsidR="00DF6131" w:rsidRPr="00727F41" w:rsidRDefault="00DF6131" w:rsidP="00452180">
            <w:pPr>
              <w:jc w:val="center"/>
              <w:rPr>
                <w:b/>
                <w:bCs/>
              </w:rPr>
            </w:pPr>
            <w:r w:rsidRPr="00727F41">
              <w:rPr>
                <w:b/>
                <w:bCs/>
              </w:rPr>
              <w:t>70%</w:t>
            </w:r>
          </w:p>
        </w:tc>
      </w:tr>
      <w:tr w:rsidR="00DF6131" w:rsidRPr="00727F41" w14:paraId="137DA29C" w14:textId="77777777" w:rsidTr="00452180">
        <w:tc>
          <w:tcPr>
            <w:tcW w:w="1980" w:type="dxa"/>
          </w:tcPr>
          <w:p w14:paraId="6B1CE5AC" w14:textId="30618829" w:rsidR="00DF6131" w:rsidRPr="00727F41" w:rsidRDefault="00DF6131" w:rsidP="00DF6131">
            <w:pPr>
              <w:jc w:val="center"/>
              <w:rPr>
                <w:b/>
                <w:bCs/>
              </w:rPr>
            </w:pPr>
            <w:r>
              <w:rPr>
                <w:b/>
                <w:bCs/>
              </w:rPr>
              <w:t>SMOTE</w:t>
            </w:r>
          </w:p>
        </w:tc>
        <w:tc>
          <w:tcPr>
            <w:tcW w:w="1843" w:type="dxa"/>
          </w:tcPr>
          <w:p w14:paraId="4EA3F4D7" w14:textId="49F28761" w:rsidR="00DF6131" w:rsidRPr="008A4C15" w:rsidRDefault="00412231" w:rsidP="00452180">
            <w:pPr>
              <w:jc w:val="center"/>
              <w:rPr>
                <w:b/>
                <w:bCs/>
              </w:rPr>
            </w:pPr>
            <w:r w:rsidRPr="008A4C15">
              <w:rPr>
                <w:b/>
                <w:bCs/>
              </w:rPr>
              <w:t>0.96</w:t>
            </w:r>
          </w:p>
        </w:tc>
        <w:tc>
          <w:tcPr>
            <w:tcW w:w="1842" w:type="dxa"/>
          </w:tcPr>
          <w:p w14:paraId="02F4C888" w14:textId="3940FF6F" w:rsidR="00DF6131" w:rsidRPr="008A4C15" w:rsidRDefault="008A4C15" w:rsidP="00452180">
            <w:pPr>
              <w:jc w:val="center"/>
              <w:rPr>
                <w:b/>
                <w:bCs/>
              </w:rPr>
            </w:pPr>
            <w:r w:rsidRPr="008A4C15">
              <w:rPr>
                <w:b/>
                <w:bCs/>
              </w:rPr>
              <w:t>0.92</w:t>
            </w:r>
          </w:p>
        </w:tc>
        <w:tc>
          <w:tcPr>
            <w:tcW w:w="1843" w:type="dxa"/>
          </w:tcPr>
          <w:p w14:paraId="03BDB684" w14:textId="7D5671D8" w:rsidR="00DF6131" w:rsidRPr="008A4C15" w:rsidRDefault="008A4C15" w:rsidP="00452180">
            <w:pPr>
              <w:jc w:val="center"/>
            </w:pPr>
            <w:r w:rsidRPr="008A4C15">
              <w:t>0.82</w:t>
            </w:r>
          </w:p>
        </w:tc>
        <w:tc>
          <w:tcPr>
            <w:tcW w:w="1843" w:type="dxa"/>
          </w:tcPr>
          <w:p w14:paraId="200FA6C5" w14:textId="766C89FA" w:rsidR="00DF6131" w:rsidRPr="008A4C15" w:rsidRDefault="008A4C15" w:rsidP="00452180">
            <w:pPr>
              <w:jc w:val="center"/>
            </w:pPr>
            <w:r w:rsidRPr="008A4C15">
              <w:t>0.70</w:t>
            </w:r>
          </w:p>
        </w:tc>
      </w:tr>
      <w:tr w:rsidR="00DF6131" w:rsidRPr="00727F41" w14:paraId="035D698E" w14:textId="77777777" w:rsidTr="00452180">
        <w:tc>
          <w:tcPr>
            <w:tcW w:w="1980" w:type="dxa"/>
          </w:tcPr>
          <w:p w14:paraId="55D3F71A" w14:textId="37661B7D" w:rsidR="00DF6131" w:rsidRPr="00727F41" w:rsidRDefault="00DF6131" w:rsidP="00DF6131">
            <w:pPr>
              <w:jc w:val="center"/>
              <w:rPr>
                <w:b/>
                <w:bCs/>
              </w:rPr>
            </w:pPr>
            <w:r>
              <w:rPr>
                <w:b/>
                <w:bCs/>
              </w:rPr>
              <w:t>ADASYN</w:t>
            </w:r>
          </w:p>
        </w:tc>
        <w:tc>
          <w:tcPr>
            <w:tcW w:w="1843" w:type="dxa"/>
          </w:tcPr>
          <w:p w14:paraId="3FBB7A06" w14:textId="585CCDC3" w:rsidR="00DF6131" w:rsidRPr="008A4C15" w:rsidRDefault="008A4C15" w:rsidP="00452180">
            <w:pPr>
              <w:jc w:val="center"/>
            </w:pPr>
            <w:r w:rsidRPr="008A4C15">
              <w:t>0.92</w:t>
            </w:r>
          </w:p>
        </w:tc>
        <w:tc>
          <w:tcPr>
            <w:tcW w:w="1842" w:type="dxa"/>
          </w:tcPr>
          <w:p w14:paraId="1645049C" w14:textId="73807DFD" w:rsidR="00DF6131" w:rsidRPr="008A4C15" w:rsidRDefault="008A4C15" w:rsidP="00452180">
            <w:pPr>
              <w:jc w:val="center"/>
            </w:pPr>
            <w:r w:rsidRPr="008A4C15">
              <w:t>0.90</w:t>
            </w:r>
          </w:p>
        </w:tc>
        <w:tc>
          <w:tcPr>
            <w:tcW w:w="1843" w:type="dxa"/>
          </w:tcPr>
          <w:p w14:paraId="70CE92A3" w14:textId="403FBB4E" w:rsidR="00DF6131" w:rsidRPr="008A4C15" w:rsidRDefault="008A4C15" w:rsidP="00452180">
            <w:pPr>
              <w:jc w:val="center"/>
              <w:rPr>
                <w:b/>
                <w:bCs/>
              </w:rPr>
            </w:pPr>
            <w:r w:rsidRPr="008A4C15">
              <w:rPr>
                <w:b/>
                <w:bCs/>
              </w:rPr>
              <w:t>0.83</w:t>
            </w:r>
          </w:p>
        </w:tc>
        <w:tc>
          <w:tcPr>
            <w:tcW w:w="1843" w:type="dxa"/>
          </w:tcPr>
          <w:p w14:paraId="3FDC595F" w14:textId="072D1EA3" w:rsidR="00DF6131" w:rsidRPr="008A4C15" w:rsidRDefault="00412231" w:rsidP="00452180">
            <w:pPr>
              <w:jc w:val="center"/>
            </w:pPr>
            <w:r w:rsidRPr="008A4C15">
              <w:t>0.7</w:t>
            </w:r>
            <w:r w:rsidR="008A4C15">
              <w:t>3</w:t>
            </w:r>
          </w:p>
        </w:tc>
      </w:tr>
      <w:tr w:rsidR="00DF6131" w:rsidRPr="00727F41" w14:paraId="5AFBA054" w14:textId="77777777" w:rsidTr="00452180">
        <w:tc>
          <w:tcPr>
            <w:tcW w:w="1980" w:type="dxa"/>
          </w:tcPr>
          <w:p w14:paraId="31A73079" w14:textId="4690BE38" w:rsidR="00DF6131" w:rsidRPr="00727F41" w:rsidRDefault="00DF6131" w:rsidP="00DF6131">
            <w:pPr>
              <w:jc w:val="center"/>
              <w:rPr>
                <w:b/>
                <w:bCs/>
              </w:rPr>
            </w:pPr>
            <w:r>
              <w:rPr>
                <w:b/>
                <w:bCs/>
              </w:rPr>
              <w:t>SVM Based</w:t>
            </w:r>
          </w:p>
        </w:tc>
        <w:tc>
          <w:tcPr>
            <w:tcW w:w="1843" w:type="dxa"/>
          </w:tcPr>
          <w:p w14:paraId="75FB5B29" w14:textId="490F8EF9" w:rsidR="00DF6131" w:rsidRPr="008A4C15" w:rsidRDefault="00412231" w:rsidP="00452180">
            <w:pPr>
              <w:jc w:val="center"/>
              <w:rPr>
                <w:b/>
                <w:bCs/>
              </w:rPr>
            </w:pPr>
            <w:r w:rsidRPr="008A4C15">
              <w:rPr>
                <w:b/>
                <w:bCs/>
              </w:rPr>
              <w:t>0.96</w:t>
            </w:r>
          </w:p>
        </w:tc>
        <w:tc>
          <w:tcPr>
            <w:tcW w:w="1842" w:type="dxa"/>
          </w:tcPr>
          <w:p w14:paraId="46E51F7E" w14:textId="27672C54" w:rsidR="00DF6131" w:rsidRPr="008A4C15" w:rsidRDefault="00412231" w:rsidP="00452180">
            <w:pPr>
              <w:jc w:val="center"/>
            </w:pPr>
            <w:r w:rsidRPr="008A4C15">
              <w:t>0.</w:t>
            </w:r>
            <w:r w:rsidR="008A4C15">
              <w:t>90</w:t>
            </w:r>
          </w:p>
        </w:tc>
        <w:tc>
          <w:tcPr>
            <w:tcW w:w="1843" w:type="dxa"/>
          </w:tcPr>
          <w:p w14:paraId="5EF5F851" w14:textId="6C3799E8" w:rsidR="00DF6131" w:rsidRPr="008A4C15" w:rsidRDefault="00412231" w:rsidP="00452180">
            <w:pPr>
              <w:jc w:val="center"/>
            </w:pPr>
            <w:r w:rsidRPr="008A4C15">
              <w:t>0.</w:t>
            </w:r>
            <w:r w:rsidR="008A4C15">
              <w:t>82</w:t>
            </w:r>
          </w:p>
        </w:tc>
        <w:tc>
          <w:tcPr>
            <w:tcW w:w="1843" w:type="dxa"/>
          </w:tcPr>
          <w:p w14:paraId="1D442993" w14:textId="5811FA77" w:rsidR="00DF6131" w:rsidRPr="008A4C15" w:rsidRDefault="00412231" w:rsidP="000D2B6C">
            <w:pPr>
              <w:keepNext/>
              <w:jc w:val="center"/>
              <w:rPr>
                <w:b/>
                <w:bCs/>
              </w:rPr>
            </w:pPr>
            <w:r w:rsidRPr="008A4C15">
              <w:rPr>
                <w:b/>
                <w:bCs/>
              </w:rPr>
              <w:t>0.7</w:t>
            </w:r>
            <w:r w:rsidR="008A4C15" w:rsidRPr="008A4C15">
              <w:rPr>
                <w:b/>
                <w:bCs/>
              </w:rPr>
              <w:t>4</w:t>
            </w:r>
          </w:p>
        </w:tc>
      </w:tr>
    </w:tbl>
    <w:p w14:paraId="37BB014A" w14:textId="263466D2" w:rsidR="000D2B6C" w:rsidRDefault="000D2B6C" w:rsidP="000D2B6C">
      <w:pPr>
        <w:pStyle w:val="Caption"/>
        <w:jc w:val="center"/>
      </w:pPr>
      <w:bookmarkStart w:id="73" w:name="_Toc114419346"/>
      <w:r>
        <w:t xml:space="preserve">Table </w:t>
      </w:r>
      <w:fldSimple w:instr=" SEQ Table \* ARABIC ">
        <w:r w:rsidR="0015188D">
          <w:rPr>
            <w:noProof/>
          </w:rPr>
          <w:t>3</w:t>
        </w:r>
      </w:fldSimple>
      <w:r>
        <w:t xml:space="preserve"> </w:t>
      </w:r>
      <w:r w:rsidRPr="005C2A95">
        <w:t>Recall Score Naïve Bayes (Circular)</w:t>
      </w:r>
      <w:bookmarkEnd w:id="73"/>
    </w:p>
    <w:p w14:paraId="20915B97" w14:textId="370791A3" w:rsidR="00412231" w:rsidRDefault="00412231" w:rsidP="006B1F84">
      <w:r>
        <w:lastRenderedPageBreak/>
        <w:t>F1 Score:</w:t>
      </w:r>
    </w:p>
    <w:tbl>
      <w:tblPr>
        <w:tblStyle w:val="TableGrid"/>
        <w:tblW w:w="9351" w:type="dxa"/>
        <w:tblLook w:val="04A0" w:firstRow="1" w:lastRow="0" w:firstColumn="1" w:lastColumn="0" w:noHBand="0" w:noVBand="1"/>
      </w:tblPr>
      <w:tblGrid>
        <w:gridCol w:w="1980"/>
        <w:gridCol w:w="1843"/>
        <w:gridCol w:w="1842"/>
        <w:gridCol w:w="1843"/>
        <w:gridCol w:w="1843"/>
      </w:tblGrid>
      <w:tr w:rsidR="00412231" w:rsidRPr="00727F41" w14:paraId="7848D819" w14:textId="77777777" w:rsidTr="00452180">
        <w:tc>
          <w:tcPr>
            <w:tcW w:w="1980" w:type="dxa"/>
            <w:vMerge w:val="restart"/>
          </w:tcPr>
          <w:p w14:paraId="5E09E2D9" w14:textId="77777777" w:rsidR="00412231" w:rsidRPr="00727F41" w:rsidRDefault="00412231" w:rsidP="00452180">
            <w:pPr>
              <w:jc w:val="center"/>
              <w:rPr>
                <w:b/>
                <w:bCs/>
              </w:rPr>
            </w:pPr>
            <w:r w:rsidRPr="00727F41">
              <w:rPr>
                <w:b/>
                <w:bCs/>
              </w:rPr>
              <w:t>Overlapping Techniques</w:t>
            </w:r>
          </w:p>
        </w:tc>
        <w:tc>
          <w:tcPr>
            <w:tcW w:w="7371" w:type="dxa"/>
            <w:gridSpan w:val="4"/>
          </w:tcPr>
          <w:p w14:paraId="3C50869C" w14:textId="77777777" w:rsidR="00412231" w:rsidRPr="00727F41" w:rsidRDefault="00412231" w:rsidP="00452180">
            <w:pPr>
              <w:jc w:val="center"/>
              <w:rPr>
                <w:b/>
                <w:bCs/>
              </w:rPr>
            </w:pPr>
            <w:r w:rsidRPr="00727F41">
              <w:rPr>
                <w:b/>
                <w:bCs/>
              </w:rPr>
              <w:t>Degrees of Overlap Percentage</w:t>
            </w:r>
          </w:p>
        </w:tc>
      </w:tr>
      <w:tr w:rsidR="00412231" w:rsidRPr="00727F41" w14:paraId="13CBA296" w14:textId="77777777" w:rsidTr="00452180">
        <w:tc>
          <w:tcPr>
            <w:tcW w:w="1980" w:type="dxa"/>
            <w:vMerge/>
          </w:tcPr>
          <w:p w14:paraId="1D973796" w14:textId="77777777" w:rsidR="00412231" w:rsidRPr="00727F41" w:rsidRDefault="00412231" w:rsidP="00452180">
            <w:pPr>
              <w:rPr>
                <w:b/>
                <w:bCs/>
              </w:rPr>
            </w:pPr>
          </w:p>
        </w:tc>
        <w:tc>
          <w:tcPr>
            <w:tcW w:w="1843" w:type="dxa"/>
          </w:tcPr>
          <w:p w14:paraId="4D3C3CC0" w14:textId="77777777" w:rsidR="00412231" w:rsidRPr="00727F41" w:rsidRDefault="00412231" w:rsidP="00452180">
            <w:pPr>
              <w:jc w:val="center"/>
              <w:rPr>
                <w:b/>
                <w:bCs/>
              </w:rPr>
            </w:pPr>
            <w:r w:rsidRPr="00727F41">
              <w:rPr>
                <w:b/>
                <w:bCs/>
              </w:rPr>
              <w:t>10%</w:t>
            </w:r>
          </w:p>
        </w:tc>
        <w:tc>
          <w:tcPr>
            <w:tcW w:w="1842" w:type="dxa"/>
          </w:tcPr>
          <w:p w14:paraId="1AF361A0" w14:textId="77777777" w:rsidR="00412231" w:rsidRPr="00727F41" w:rsidRDefault="00412231" w:rsidP="00452180">
            <w:pPr>
              <w:jc w:val="center"/>
              <w:rPr>
                <w:b/>
                <w:bCs/>
              </w:rPr>
            </w:pPr>
            <w:r w:rsidRPr="00727F41">
              <w:rPr>
                <w:b/>
                <w:bCs/>
              </w:rPr>
              <w:t>30%</w:t>
            </w:r>
          </w:p>
        </w:tc>
        <w:tc>
          <w:tcPr>
            <w:tcW w:w="1843" w:type="dxa"/>
          </w:tcPr>
          <w:p w14:paraId="05F502BB" w14:textId="77777777" w:rsidR="00412231" w:rsidRPr="00727F41" w:rsidRDefault="00412231" w:rsidP="00452180">
            <w:pPr>
              <w:jc w:val="center"/>
              <w:rPr>
                <w:b/>
                <w:bCs/>
              </w:rPr>
            </w:pPr>
            <w:r w:rsidRPr="00727F41">
              <w:rPr>
                <w:b/>
                <w:bCs/>
              </w:rPr>
              <w:t>50%</w:t>
            </w:r>
          </w:p>
        </w:tc>
        <w:tc>
          <w:tcPr>
            <w:tcW w:w="1843" w:type="dxa"/>
          </w:tcPr>
          <w:p w14:paraId="23767DFA" w14:textId="77777777" w:rsidR="00412231" w:rsidRPr="00727F41" w:rsidRDefault="00412231" w:rsidP="00452180">
            <w:pPr>
              <w:jc w:val="center"/>
              <w:rPr>
                <w:b/>
                <w:bCs/>
              </w:rPr>
            </w:pPr>
            <w:r w:rsidRPr="00727F41">
              <w:rPr>
                <w:b/>
                <w:bCs/>
              </w:rPr>
              <w:t>70%</w:t>
            </w:r>
          </w:p>
        </w:tc>
      </w:tr>
      <w:tr w:rsidR="00412231" w:rsidRPr="00727F41" w14:paraId="2D674A2E" w14:textId="77777777" w:rsidTr="00452180">
        <w:tc>
          <w:tcPr>
            <w:tcW w:w="1980" w:type="dxa"/>
          </w:tcPr>
          <w:p w14:paraId="062901E7" w14:textId="77777777" w:rsidR="00412231" w:rsidRPr="00727F41" w:rsidRDefault="00412231" w:rsidP="00452180">
            <w:pPr>
              <w:jc w:val="center"/>
              <w:rPr>
                <w:b/>
                <w:bCs/>
              </w:rPr>
            </w:pPr>
            <w:r>
              <w:rPr>
                <w:b/>
                <w:bCs/>
              </w:rPr>
              <w:t>SMOTE</w:t>
            </w:r>
          </w:p>
        </w:tc>
        <w:tc>
          <w:tcPr>
            <w:tcW w:w="1843" w:type="dxa"/>
          </w:tcPr>
          <w:p w14:paraId="6E3AB13D" w14:textId="125CC9EB" w:rsidR="00412231" w:rsidRPr="008A4C15" w:rsidRDefault="00412231" w:rsidP="00452180">
            <w:pPr>
              <w:jc w:val="center"/>
            </w:pPr>
            <w:r w:rsidRPr="008A4C15">
              <w:t>0.89</w:t>
            </w:r>
          </w:p>
        </w:tc>
        <w:tc>
          <w:tcPr>
            <w:tcW w:w="1842" w:type="dxa"/>
          </w:tcPr>
          <w:p w14:paraId="5CAE6573" w14:textId="23081256" w:rsidR="00412231" w:rsidRPr="008A4C15" w:rsidRDefault="008A4C15" w:rsidP="00452180">
            <w:pPr>
              <w:jc w:val="center"/>
              <w:rPr>
                <w:b/>
                <w:bCs/>
              </w:rPr>
            </w:pPr>
            <w:r w:rsidRPr="008A4C15">
              <w:rPr>
                <w:b/>
                <w:bCs/>
              </w:rPr>
              <w:t>0.83</w:t>
            </w:r>
          </w:p>
        </w:tc>
        <w:tc>
          <w:tcPr>
            <w:tcW w:w="1843" w:type="dxa"/>
          </w:tcPr>
          <w:p w14:paraId="2976C306" w14:textId="2416C65A" w:rsidR="00412231" w:rsidRPr="008A4C15" w:rsidRDefault="008A4C15" w:rsidP="00452180">
            <w:pPr>
              <w:jc w:val="center"/>
              <w:rPr>
                <w:b/>
                <w:bCs/>
              </w:rPr>
            </w:pPr>
            <w:r w:rsidRPr="008A4C15">
              <w:rPr>
                <w:b/>
                <w:bCs/>
              </w:rPr>
              <w:t>0.71</w:t>
            </w:r>
          </w:p>
        </w:tc>
        <w:tc>
          <w:tcPr>
            <w:tcW w:w="1843" w:type="dxa"/>
          </w:tcPr>
          <w:p w14:paraId="4C247347" w14:textId="7AB6FFFC" w:rsidR="00412231" w:rsidRPr="008A4C15" w:rsidRDefault="008A4C15" w:rsidP="00452180">
            <w:pPr>
              <w:jc w:val="center"/>
              <w:rPr>
                <w:b/>
                <w:bCs/>
              </w:rPr>
            </w:pPr>
            <w:r w:rsidRPr="008A4C15">
              <w:rPr>
                <w:b/>
                <w:bCs/>
              </w:rPr>
              <w:t>0.61</w:t>
            </w:r>
          </w:p>
        </w:tc>
      </w:tr>
      <w:tr w:rsidR="00412231" w:rsidRPr="00727F41" w14:paraId="4868A197" w14:textId="77777777" w:rsidTr="00452180">
        <w:tc>
          <w:tcPr>
            <w:tcW w:w="1980" w:type="dxa"/>
          </w:tcPr>
          <w:p w14:paraId="6E9582F3" w14:textId="77777777" w:rsidR="00412231" w:rsidRPr="00727F41" w:rsidRDefault="00412231" w:rsidP="00452180">
            <w:pPr>
              <w:jc w:val="center"/>
              <w:rPr>
                <w:b/>
                <w:bCs/>
              </w:rPr>
            </w:pPr>
            <w:r>
              <w:rPr>
                <w:b/>
                <w:bCs/>
              </w:rPr>
              <w:t>ADASYN</w:t>
            </w:r>
          </w:p>
        </w:tc>
        <w:tc>
          <w:tcPr>
            <w:tcW w:w="1843" w:type="dxa"/>
          </w:tcPr>
          <w:p w14:paraId="78CDA5FA" w14:textId="43BCA316" w:rsidR="00412231" w:rsidRPr="008A4C15" w:rsidRDefault="008A4C15" w:rsidP="00452180">
            <w:pPr>
              <w:jc w:val="center"/>
            </w:pPr>
            <w:r w:rsidRPr="008A4C15">
              <w:t>0.78</w:t>
            </w:r>
          </w:p>
        </w:tc>
        <w:tc>
          <w:tcPr>
            <w:tcW w:w="1842" w:type="dxa"/>
          </w:tcPr>
          <w:p w14:paraId="046551D9" w14:textId="56B032B2" w:rsidR="00412231" w:rsidRPr="008A4C15" w:rsidRDefault="008A4C15" w:rsidP="00452180">
            <w:pPr>
              <w:jc w:val="center"/>
            </w:pPr>
            <w:r w:rsidRPr="008A4C15">
              <w:t>0.72</w:t>
            </w:r>
          </w:p>
        </w:tc>
        <w:tc>
          <w:tcPr>
            <w:tcW w:w="1843" w:type="dxa"/>
          </w:tcPr>
          <w:p w14:paraId="3E01A635" w14:textId="3EFE3022" w:rsidR="00412231" w:rsidRPr="008A4C15" w:rsidRDefault="00412231" w:rsidP="00452180">
            <w:pPr>
              <w:jc w:val="center"/>
            </w:pPr>
            <w:r w:rsidRPr="008A4C15">
              <w:t>0</w:t>
            </w:r>
            <w:r w:rsidR="008A4C15">
              <w:t>.66</w:t>
            </w:r>
          </w:p>
        </w:tc>
        <w:tc>
          <w:tcPr>
            <w:tcW w:w="1843" w:type="dxa"/>
          </w:tcPr>
          <w:p w14:paraId="605217D1" w14:textId="6312F603" w:rsidR="00412231" w:rsidRPr="008A4C15" w:rsidRDefault="00412231" w:rsidP="00452180">
            <w:pPr>
              <w:jc w:val="center"/>
            </w:pPr>
            <w:r w:rsidRPr="008A4C15">
              <w:t>0.</w:t>
            </w:r>
            <w:r w:rsidR="008A4C15">
              <w:t>58</w:t>
            </w:r>
          </w:p>
        </w:tc>
      </w:tr>
      <w:tr w:rsidR="00412231" w:rsidRPr="00727F41" w14:paraId="6FF2E2C6" w14:textId="77777777" w:rsidTr="00452180">
        <w:tc>
          <w:tcPr>
            <w:tcW w:w="1980" w:type="dxa"/>
          </w:tcPr>
          <w:p w14:paraId="710BF093" w14:textId="77777777" w:rsidR="00412231" w:rsidRPr="00727F41" w:rsidRDefault="00412231" w:rsidP="00452180">
            <w:pPr>
              <w:jc w:val="center"/>
              <w:rPr>
                <w:b/>
                <w:bCs/>
              </w:rPr>
            </w:pPr>
            <w:r>
              <w:rPr>
                <w:b/>
                <w:bCs/>
              </w:rPr>
              <w:t>SVM Based</w:t>
            </w:r>
          </w:p>
        </w:tc>
        <w:tc>
          <w:tcPr>
            <w:tcW w:w="1843" w:type="dxa"/>
          </w:tcPr>
          <w:p w14:paraId="7219259E" w14:textId="370DA2C4" w:rsidR="00412231" w:rsidRPr="008A4C15" w:rsidRDefault="00412231" w:rsidP="00452180">
            <w:pPr>
              <w:jc w:val="center"/>
              <w:rPr>
                <w:b/>
                <w:bCs/>
              </w:rPr>
            </w:pPr>
            <w:r w:rsidRPr="008A4C15">
              <w:rPr>
                <w:b/>
                <w:bCs/>
              </w:rPr>
              <w:t>0.</w:t>
            </w:r>
            <w:r w:rsidR="008A4C15" w:rsidRPr="008A4C15">
              <w:rPr>
                <w:b/>
                <w:bCs/>
              </w:rPr>
              <w:t>90</w:t>
            </w:r>
          </w:p>
        </w:tc>
        <w:tc>
          <w:tcPr>
            <w:tcW w:w="1842" w:type="dxa"/>
          </w:tcPr>
          <w:p w14:paraId="49C52618" w14:textId="26FD4D2F" w:rsidR="00412231" w:rsidRPr="008A4C15" w:rsidRDefault="00412231" w:rsidP="00452180">
            <w:pPr>
              <w:jc w:val="center"/>
              <w:rPr>
                <w:b/>
                <w:bCs/>
              </w:rPr>
            </w:pPr>
            <w:r w:rsidRPr="008A4C15">
              <w:rPr>
                <w:b/>
                <w:bCs/>
              </w:rPr>
              <w:t>0.8</w:t>
            </w:r>
            <w:r w:rsidR="008A4C15" w:rsidRPr="008A4C15">
              <w:rPr>
                <w:b/>
                <w:bCs/>
              </w:rPr>
              <w:t>3</w:t>
            </w:r>
          </w:p>
        </w:tc>
        <w:tc>
          <w:tcPr>
            <w:tcW w:w="1843" w:type="dxa"/>
          </w:tcPr>
          <w:p w14:paraId="2B533EC3" w14:textId="29C837AC" w:rsidR="00412231" w:rsidRPr="008A4C15" w:rsidRDefault="00412231" w:rsidP="00452180">
            <w:pPr>
              <w:jc w:val="center"/>
              <w:rPr>
                <w:b/>
                <w:bCs/>
              </w:rPr>
            </w:pPr>
            <w:r w:rsidRPr="008A4C15">
              <w:rPr>
                <w:b/>
                <w:bCs/>
              </w:rPr>
              <w:t>0.</w:t>
            </w:r>
            <w:r w:rsidR="008A4C15" w:rsidRPr="008A4C15">
              <w:rPr>
                <w:b/>
                <w:bCs/>
              </w:rPr>
              <w:t>71</w:t>
            </w:r>
          </w:p>
        </w:tc>
        <w:tc>
          <w:tcPr>
            <w:tcW w:w="1843" w:type="dxa"/>
          </w:tcPr>
          <w:p w14:paraId="339B82BA" w14:textId="14F7D665" w:rsidR="00412231" w:rsidRPr="008A4C15" w:rsidRDefault="00412231" w:rsidP="000F6A33">
            <w:pPr>
              <w:keepNext/>
              <w:jc w:val="center"/>
              <w:rPr>
                <w:b/>
                <w:bCs/>
              </w:rPr>
            </w:pPr>
            <w:r w:rsidRPr="008A4C15">
              <w:rPr>
                <w:b/>
                <w:bCs/>
              </w:rPr>
              <w:t>0.</w:t>
            </w:r>
            <w:r w:rsidR="008A4C15" w:rsidRPr="008A4C15">
              <w:rPr>
                <w:b/>
                <w:bCs/>
              </w:rPr>
              <w:t>61</w:t>
            </w:r>
          </w:p>
        </w:tc>
      </w:tr>
    </w:tbl>
    <w:p w14:paraId="7E812038" w14:textId="1F9D8A50" w:rsidR="00243010" w:rsidRDefault="000F6A33" w:rsidP="00C32FE3">
      <w:pPr>
        <w:pStyle w:val="Caption"/>
        <w:jc w:val="center"/>
      </w:pPr>
      <w:bookmarkStart w:id="74" w:name="_Toc114419347"/>
      <w:r>
        <w:t xml:space="preserve">Table </w:t>
      </w:r>
      <w:fldSimple w:instr=" SEQ Table \* ARABIC ">
        <w:r w:rsidR="0015188D">
          <w:rPr>
            <w:noProof/>
          </w:rPr>
          <w:t>4</w:t>
        </w:r>
      </w:fldSimple>
      <w:r>
        <w:t xml:space="preserve"> </w:t>
      </w:r>
      <w:r w:rsidRPr="00EB79C3">
        <w:t>F1 Score Naïve Bayes (Ci</w:t>
      </w:r>
      <w:r>
        <w:t>r</w:t>
      </w:r>
      <w:r w:rsidRPr="00EB79C3">
        <w:t>cular)</w:t>
      </w:r>
      <w:bookmarkEnd w:id="74"/>
    </w:p>
    <w:p w14:paraId="7E53A55C" w14:textId="7072C875" w:rsidR="00360662" w:rsidRPr="00FB0B64" w:rsidRDefault="00360662" w:rsidP="00BC4B63">
      <w:pPr>
        <w:pStyle w:val="Heading6"/>
      </w:pPr>
      <w:r>
        <w:t>5.1.</w:t>
      </w:r>
      <w:r w:rsidR="005219B5">
        <w:t>1.</w:t>
      </w:r>
      <w:r w:rsidR="00E62798">
        <w:t>2</w:t>
      </w:r>
      <w:r>
        <w:t xml:space="preserve"> Support Vector Machine</w:t>
      </w:r>
      <w:r w:rsidR="00653950">
        <w:t xml:space="preserve"> </w:t>
      </w:r>
      <w:r>
        <w:t>(SVM)</w:t>
      </w:r>
      <w:r w:rsidRPr="00FB0B64">
        <w:t>:</w:t>
      </w:r>
    </w:p>
    <w:tbl>
      <w:tblPr>
        <w:tblStyle w:val="TableGrid"/>
        <w:tblW w:w="9649" w:type="dxa"/>
        <w:tblLook w:val="04A0" w:firstRow="1" w:lastRow="0" w:firstColumn="1" w:lastColumn="0" w:noHBand="0" w:noVBand="1"/>
      </w:tblPr>
      <w:tblGrid>
        <w:gridCol w:w="2043"/>
        <w:gridCol w:w="1901"/>
        <w:gridCol w:w="1900"/>
        <w:gridCol w:w="1901"/>
        <w:gridCol w:w="1904"/>
      </w:tblGrid>
      <w:tr w:rsidR="00360662" w14:paraId="231BED84" w14:textId="77777777" w:rsidTr="00197657">
        <w:trPr>
          <w:trHeight w:val="215"/>
        </w:trPr>
        <w:tc>
          <w:tcPr>
            <w:tcW w:w="2043" w:type="dxa"/>
            <w:vMerge w:val="restart"/>
          </w:tcPr>
          <w:p w14:paraId="69FBBB4C" w14:textId="77777777" w:rsidR="00360662" w:rsidRPr="00727F41" w:rsidRDefault="00360662" w:rsidP="00452180">
            <w:pPr>
              <w:jc w:val="center"/>
              <w:rPr>
                <w:b/>
                <w:bCs/>
              </w:rPr>
            </w:pPr>
            <w:r w:rsidRPr="00727F41">
              <w:rPr>
                <w:b/>
                <w:bCs/>
              </w:rPr>
              <w:t>Overlapping Techniques</w:t>
            </w:r>
          </w:p>
        </w:tc>
        <w:tc>
          <w:tcPr>
            <w:tcW w:w="7606" w:type="dxa"/>
            <w:gridSpan w:val="4"/>
          </w:tcPr>
          <w:p w14:paraId="794D3CA1" w14:textId="77777777" w:rsidR="00360662" w:rsidRPr="00727F41" w:rsidRDefault="00360662" w:rsidP="00452180">
            <w:pPr>
              <w:jc w:val="center"/>
              <w:rPr>
                <w:b/>
                <w:bCs/>
              </w:rPr>
            </w:pPr>
            <w:r w:rsidRPr="00727F41">
              <w:rPr>
                <w:b/>
                <w:bCs/>
              </w:rPr>
              <w:t>Degrees of Overlap Percentage</w:t>
            </w:r>
          </w:p>
        </w:tc>
      </w:tr>
      <w:tr w:rsidR="00360662" w14:paraId="10980651" w14:textId="77777777" w:rsidTr="00197657">
        <w:trPr>
          <w:trHeight w:val="233"/>
        </w:trPr>
        <w:tc>
          <w:tcPr>
            <w:tcW w:w="2043" w:type="dxa"/>
            <w:vMerge/>
          </w:tcPr>
          <w:p w14:paraId="0173B2B4" w14:textId="77777777" w:rsidR="00360662" w:rsidRPr="00727F41" w:rsidRDefault="00360662" w:rsidP="00452180">
            <w:pPr>
              <w:rPr>
                <w:b/>
                <w:bCs/>
              </w:rPr>
            </w:pPr>
          </w:p>
        </w:tc>
        <w:tc>
          <w:tcPr>
            <w:tcW w:w="1901" w:type="dxa"/>
          </w:tcPr>
          <w:p w14:paraId="4E9B5D62" w14:textId="77777777" w:rsidR="00360662" w:rsidRPr="00727F41" w:rsidRDefault="00360662" w:rsidP="00452180">
            <w:pPr>
              <w:jc w:val="center"/>
              <w:rPr>
                <w:b/>
                <w:bCs/>
              </w:rPr>
            </w:pPr>
            <w:r w:rsidRPr="00727F41">
              <w:rPr>
                <w:b/>
                <w:bCs/>
              </w:rPr>
              <w:t>10%</w:t>
            </w:r>
          </w:p>
        </w:tc>
        <w:tc>
          <w:tcPr>
            <w:tcW w:w="1900" w:type="dxa"/>
          </w:tcPr>
          <w:p w14:paraId="395A6912" w14:textId="77777777" w:rsidR="00360662" w:rsidRPr="00727F41" w:rsidRDefault="00360662" w:rsidP="00452180">
            <w:pPr>
              <w:jc w:val="center"/>
              <w:rPr>
                <w:b/>
                <w:bCs/>
              </w:rPr>
            </w:pPr>
            <w:r w:rsidRPr="00727F41">
              <w:rPr>
                <w:b/>
                <w:bCs/>
              </w:rPr>
              <w:t>30%</w:t>
            </w:r>
          </w:p>
        </w:tc>
        <w:tc>
          <w:tcPr>
            <w:tcW w:w="1901" w:type="dxa"/>
          </w:tcPr>
          <w:p w14:paraId="5C7DAF21" w14:textId="77777777" w:rsidR="00360662" w:rsidRPr="00727F41" w:rsidRDefault="00360662" w:rsidP="00452180">
            <w:pPr>
              <w:jc w:val="center"/>
              <w:rPr>
                <w:b/>
                <w:bCs/>
              </w:rPr>
            </w:pPr>
            <w:r w:rsidRPr="00727F41">
              <w:rPr>
                <w:b/>
                <w:bCs/>
              </w:rPr>
              <w:t>50%</w:t>
            </w:r>
          </w:p>
        </w:tc>
        <w:tc>
          <w:tcPr>
            <w:tcW w:w="1902" w:type="dxa"/>
          </w:tcPr>
          <w:p w14:paraId="5CB46BCA" w14:textId="77777777" w:rsidR="00360662" w:rsidRPr="00727F41" w:rsidRDefault="00360662" w:rsidP="00452180">
            <w:pPr>
              <w:jc w:val="center"/>
              <w:rPr>
                <w:b/>
                <w:bCs/>
              </w:rPr>
            </w:pPr>
            <w:r w:rsidRPr="00727F41">
              <w:rPr>
                <w:b/>
                <w:bCs/>
              </w:rPr>
              <w:t>70%</w:t>
            </w:r>
          </w:p>
        </w:tc>
      </w:tr>
      <w:tr w:rsidR="00360662" w14:paraId="5ADF8541" w14:textId="77777777" w:rsidTr="00197657">
        <w:trPr>
          <w:trHeight w:val="1486"/>
        </w:trPr>
        <w:tc>
          <w:tcPr>
            <w:tcW w:w="2043" w:type="dxa"/>
          </w:tcPr>
          <w:p w14:paraId="3337146A" w14:textId="77777777" w:rsidR="00360662" w:rsidRDefault="00360662" w:rsidP="00452180">
            <w:pPr>
              <w:jc w:val="center"/>
            </w:pPr>
          </w:p>
          <w:p w14:paraId="6316E8D1" w14:textId="77777777" w:rsidR="00360662" w:rsidRDefault="00360662" w:rsidP="00452180">
            <w:pPr>
              <w:jc w:val="center"/>
            </w:pPr>
          </w:p>
          <w:p w14:paraId="00EE909E" w14:textId="77777777" w:rsidR="00360662" w:rsidRDefault="00360662" w:rsidP="00452180">
            <w:pPr>
              <w:jc w:val="center"/>
            </w:pPr>
            <w:r>
              <w:t>SMOTE</w:t>
            </w:r>
          </w:p>
        </w:tc>
        <w:tc>
          <w:tcPr>
            <w:tcW w:w="1901" w:type="dxa"/>
          </w:tcPr>
          <w:p w14:paraId="5B2EA615" w14:textId="6F783A9C" w:rsidR="00360662" w:rsidRPr="00D2724A" w:rsidRDefault="009626C6" w:rsidP="00452180">
            <w:pPr>
              <w:rPr>
                <w:b/>
                <w:bCs/>
              </w:rPr>
            </w:pPr>
            <w:r>
              <w:rPr>
                <w:b/>
                <w:bCs/>
              </w:rPr>
              <w:t>Acc = 0.94</w:t>
            </w:r>
          </w:p>
          <w:p w14:paraId="27A665AC" w14:textId="77777777" w:rsidR="00360662" w:rsidRDefault="00360662" w:rsidP="00452180">
            <w:pPr>
              <w:jc w:val="center"/>
            </w:pPr>
          </w:p>
          <w:p w14:paraId="359747F5" w14:textId="77777777" w:rsidR="00360662" w:rsidRDefault="00360662" w:rsidP="00452180">
            <w:pPr>
              <w:jc w:val="center"/>
            </w:pPr>
            <w:r>
              <w:t xml:space="preserve">    0       1</w:t>
            </w:r>
          </w:p>
          <w:p w14:paraId="07B05EFE" w14:textId="703120F1" w:rsidR="00360662" w:rsidRDefault="00360662" w:rsidP="00452180">
            <w:pPr>
              <w:jc w:val="center"/>
            </w:pPr>
            <w:r>
              <w:t>0 [ 3</w:t>
            </w:r>
            <w:r w:rsidR="009F66B3">
              <w:t>79</w:t>
            </w:r>
            <w:r>
              <w:t xml:space="preserve">   </w:t>
            </w:r>
            <w:proofErr w:type="gramStart"/>
            <w:r w:rsidR="009F66B3">
              <w:t>24</w:t>
            </w:r>
            <w:r>
              <w:t xml:space="preserve"> ]</w:t>
            </w:r>
            <w:proofErr w:type="gramEnd"/>
          </w:p>
          <w:p w14:paraId="1438F9B6" w14:textId="77777777" w:rsidR="00360662" w:rsidRDefault="00360662" w:rsidP="00452180">
            <w:pPr>
              <w:jc w:val="center"/>
            </w:pPr>
            <w:r>
              <w:t xml:space="preserve">1 </w:t>
            </w:r>
            <w:proofErr w:type="gramStart"/>
            <w:r>
              <w:t>[  2</w:t>
            </w:r>
            <w:proofErr w:type="gramEnd"/>
            <w:r>
              <w:t xml:space="preserve">      45 ]</w:t>
            </w:r>
          </w:p>
        </w:tc>
        <w:tc>
          <w:tcPr>
            <w:tcW w:w="1900" w:type="dxa"/>
          </w:tcPr>
          <w:p w14:paraId="68D080E0" w14:textId="32613BB5" w:rsidR="00360662" w:rsidRPr="00D2724A" w:rsidRDefault="009626C6" w:rsidP="00452180">
            <w:pPr>
              <w:rPr>
                <w:b/>
                <w:bCs/>
              </w:rPr>
            </w:pPr>
            <w:r>
              <w:rPr>
                <w:b/>
                <w:bCs/>
              </w:rPr>
              <w:t xml:space="preserve">Acc = </w:t>
            </w:r>
            <w:r w:rsidR="003526E6">
              <w:rPr>
                <w:b/>
                <w:bCs/>
              </w:rPr>
              <w:t>0.</w:t>
            </w:r>
            <w:r>
              <w:rPr>
                <w:b/>
                <w:bCs/>
              </w:rPr>
              <w:t>91</w:t>
            </w:r>
          </w:p>
          <w:p w14:paraId="21ECEF56" w14:textId="77777777" w:rsidR="00360662" w:rsidRDefault="00360662" w:rsidP="00452180">
            <w:pPr>
              <w:jc w:val="center"/>
            </w:pPr>
            <w:r>
              <w:t xml:space="preserve">  </w:t>
            </w:r>
          </w:p>
          <w:p w14:paraId="19A6878B" w14:textId="77777777" w:rsidR="00360662" w:rsidRDefault="00360662" w:rsidP="00452180">
            <w:pPr>
              <w:jc w:val="center"/>
            </w:pPr>
            <w:r>
              <w:t xml:space="preserve">   0      1</w:t>
            </w:r>
          </w:p>
          <w:p w14:paraId="24AA960C" w14:textId="77777777" w:rsidR="00360662" w:rsidRDefault="00360662" w:rsidP="00452180">
            <w:pPr>
              <w:jc w:val="center"/>
            </w:pPr>
            <w:r>
              <w:t xml:space="preserve">0 [ 364   </w:t>
            </w:r>
            <w:proofErr w:type="gramStart"/>
            <w:r>
              <w:t>39 ]</w:t>
            </w:r>
            <w:proofErr w:type="gramEnd"/>
          </w:p>
          <w:p w14:paraId="3F4B06D4" w14:textId="77777777" w:rsidR="00360662" w:rsidRDefault="00360662" w:rsidP="00452180">
            <w:pPr>
              <w:jc w:val="center"/>
            </w:pPr>
            <w:r>
              <w:t xml:space="preserve"> 1 [   3      </w:t>
            </w:r>
            <w:proofErr w:type="gramStart"/>
            <w:r>
              <w:t>44 ]</w:t>
            </w:r>
            <w:proofErr w:type="gramEnd"/>
          </w:p>
        </w:tc>
        <w:tc>
          <w:tcPr>
            <w:tcW w:w="1901" w:type="dxa"/>
          </w:tcPr>
          <w:p w14:paraId="3C51BCE5" w14:textId="41BC5574" w:rsidR="00360662" w:rsidRPr="00D2724A" w:rsidRDefault="009626C6" w:rsidP="00452180">
            <w:pPr>
              <w:rPr>
                <w:b/>
                <w:bCs/>
              </w:rPr>
            </w:pPr>
            <w:r>
              <w:rPr>
                <w:b/>
                <w:bCs/>
              </w:rPr>
              <w:t xml:space="preserve">Acc = </w:t>
            </w:r>
            <w:r w:rsidR="003526E6">
              <w:rPr>
                <w:b/>
                <w:bCs/>
              </w:rPr>
              <w:t>0.</w:t>
            </w:r>
            <w:r>
              <w:rPr>
                <w:b/>
                <w:bCs/>
              </w:rPr>
              <w:t>86</w:t>
            </w:r>
          </w:p>
          <w:p w14:paraId="26C87AC7" w14:textId="77777777" w:rsidR="00360662" w:rsidRDefault="00360662" w:rsidP="00452180">
            <w:pPr>
              <w:jc w:val="center"/>
            </w:pPr>
          </w:p>
          <w:p w14:paraId="741AF91C" w14:textId="77777777" w:rsidR="00360662" w:rsidRDefault="00360662" w:rsidP="00452180">
            <w:pPr>
              <w:jc w:val="center"/>
            </w:pPr>
            <w:r>
              <w:t xml:space="preserve">  0       1</w:t>
            </w:r>
          </w:p>
          <w:p w14:paraId="49D398B0" w14:textId="44E096CF" w:rsidR="00360662" w:rsidRDefault="00360662" w:rsidP="00452180">
            <w:pPr>
              <w:jc w:val="center"/>
            </w:pPr>
            <w:r>
              <w:t>0 [ 3</w:t>
            </w:r>
            <w:r w:rsidR="00225035">
              <w:t>51</w:t>
            </w:r>
            <w:r>
              <w:t xml:space="preserve">   </w:t>
            </w:r>
            <w:proofErr w:type="gramStart"/>
            <w:r w:rsidR="00225035">
              <w:t>52</w:t>
            </w:r>
            <w:r>
              <w:t xml:space="preserve"> ]</w:t>
            </w:r>
            <w:proofErr w:type="gramEnd"/>
          </w:p>
          <w:p w14:paraId="559578F8" w14:textId="77777777" w:rsidR="00360662" w:rsidRDefault="00360662" w:rsidP="00452180">
            <w:pPr>
              <w:jc w:val="center"/>
            </w:pPr>
            <w:r>
              <w:t xml:space="preserve">1 </w:t>
            </w:r>
            <w:proofErr w:type="gramStart"/>
            <w:r>
              <w:t>[  10</w:t>
            </w:r>
            <w:proofErr w:type="gramEnd"/>
            <w:r>
              <w:t xml:space="preserve">     37 ]</w:t>
            </w:r>
          </w:p>
        </w:tc>
        <w:tc>
          <w:tcPr>
            <w:tcW w:w="1902" w:type="dxa"/>
          </w:tcPr>
          <w:p w14:paraId="624EA48C" w14:textId="04F43655" w:rsidR="00360662" w:rsidRPr="009626C6" w:rsidRDefault="009626C6" w:rsidP="00452180">
            <w:pPr>
              <w:jc w:val="center"/>
              <w:rPr>
                <w:b/>
                <w:bCs/>
              </w:rPr>
            </w:pPr>
            <w:r>
              <w:rPr>
                <w:b/>
                <w:bCs/>
              </w:rPr>
              <w:t xml:space="preserve">Acc = </w:t>
            </w:r>
            <w:r w:rsidR="003526E6">
              <w:rPr>
                <w:b/>
                <w:bCs/>
              </w:rPr>
              <w:t>0.</w:t>
            </w:r>
            <w:r>
              <w:rPr>
                <w:b/>
                <w:bCs/>
              </w:rPr>
              <w:t>79</w:t>
            </w:r>
          </w:p>
          <w:p w14:paraId="090FD11E" w14:textId="77777777" w:rsidR="006F23F1" w:rsidRDefault="006F23F1" w:rsidP="00452180">
            <w:pPr>
              <w:jc w:val="center"/>
            </w:pPr>
          </w:p>
          <w:p w14:paraId="7E0B829F" w14:textId="77777777" w:rsidR="00360662" w:rsidRDefault="00360662" w:rsidP="00452180">
            <w:pPr>
              <w:jc w:val="center"/>
            </w:pPr>
            <w:r>
              <w:t xml:space="preserve">  0       1</w:t>
            </w:r>
          </w:p>
          <w:p w14:paraId="1A9EFFF4" w14:textId="6EC62F85" w:rsidR="00360662" w:rsidRDefault="00360662" w:rsidP="00452180">
            <w:pPr>
              <w:jc w:val="center"/>
            </w:pPr>
            <w:r>
              <w:t>0 [ 3</w:t>
            </w:r>
            <w:r w:rsidR="00BE7EB8">
              <w:t>29</w:t>
            </w:r>
            <w:r>
              <w:t xml:space="preserve">   </w:t>
            </w:r>
            <w:proofErr w:type="gramStart"/>
            <w:r w:rsidR="00BE7EB8">
              <w:t>74</w:t>
            </w:r>
            <w:r>
              <w:t xml:space="preserve"> ]</w:t>
            </w:r>
            <w:proofErr w:type="gramEnd"/>
          </w:p>
          <w:p w14:paraId="60CE0696" w14:textId="4E9E4F74" w:rsidR="00360662" w:rsidRDefault="00360662" w:rsidP="00452180">
            <w:pPr>
              <w:ind w:right="-728"/>
            </w:pPr>
            <w:r>
              <w:t xml:space="preserve">  </w:t>
            </w:r>
            <w:r w:rsidR="00BE7EB8">
              <w:t xml:space="preserve">  </w:t>
            </w:r>
            <w:r>
              <w:t xml:space="preserve"> 1 </w:t>
            </w:r>
            <w:proofErr w:type="gramStart"/>
            <w:r>
              <w:t xml:space="preserve">[  </w:t>
            </w:r>
            <w:r w:rsidR="00BE7EB8">
              <w:t>20</w:t>
            </w:r>
            <w:proofErr w:type="gramEnd"/>
            <w:r>
              <w:t xml:space="preserve">    </w:t>
            </w:r>
            <w:r w:rsidR="00BE7EB8">
              <w:t>27</w:t>
            </w:r>
            <w:r>
              <w:t xml:space="preserve"> ]</w:t>
            </w:r>
          </w:p>
        </w:tc>
      </w:tr>
      <w:tr w:rsidR="00360662" w14:paraId="1A505889" w14:textId="77777777" w:rsidTr="00197657">
        <w:trPr>
          <w:trHeight w:val="1457"/>
        </w:trPr>
        <w:tc>
          <w:tcPr>
            <w:tcW w:w="2043" w:type="dxa"/>
          </w:tcPr>
          <w:p w14:paraId="4C07E382" w14:textId="77777777" w:rsidR="00360662" w:rsidRDefault="00360662" w:rsidP="00452180">
            <w:pPr>
              <w:jc w:val="center"/>
            </w:pPr>
          </w:p>
          <w:p w14:paraId="65AFC459" w14:textId="77777777" w:rsidR="00360662" w:rsidRDefault="00360662" w:rsidP="00452180">
            <w:pPr>
              <w:jc w:val="center"/>
            </w:pPr>
          </w:p>
          <w:p w14:paraId="230C672C" w14:textId="77777777" w:rsidR="00360662" w:rsidRDefault="00360662" w:rsidP="00452180">
            <w:pPr>
              <w:jc w:val="center"/>
            </w:pPr>
            <w:r>
              <w:t>ADASYN</w:t>
            </w:r>
          </w:p>
        </w:tc>
        <w:tc>
          <w:tcPr>
            <w:tcW w:w="1901" w:type="dxa"/>
          </w:tcPr>
          <w:p w14:paraId="2DDEB87C" w14:textId="62BEC8D3" w:rsidR="00360662" w:rsidRPr="00F752CB" w:rsidRDefault="003526E6" w:rsidP="00452180">
            <w:pPr>
              <w:jc w:val="center"/>
              <w:rPr>
                <w:b/>
                <w:bCs/>
              </w:rPr>
            </w:pPr>
            <w:r w:rsidRPr="00F752CB">
              <w:rPr>
                <w:b/>
                <w:bCs/>
              </w:rPr>
              <w:t xml:space="preserve">Acc = 0.88 </w:t>
            </w:r>
          </w:p>
          <w:p w14:paraId="54583B0C" w14:textId="77777777" w:rsidR="00360662" w:rsidRDefault="00360662" w:rsidP="00452180">
            <w:pPr>
              <w:jc w:val="center"/>
            </w:pPr>
            <w:r>
              <w:t xml:space="preserve">    0       1</w:t>
            </w:r>
          </w:p>
          <w:p w14:paraId="57DE1892" w14:textId="4A1AE7F6" w:rsidR="00360662" w:rsidRDefault="00360662" w:rsidP="00452180">
            <w:r>
              <w:t xml:space="preserve">  0 [ 3</w:t>
            </w:r>
            <w:r w:rsidR="00486301">
              <w:t>5</w:t>
            </w:r>
            <w:r>
              <w:t xml:space="preserve">0   </w:t>
            </w:r>
            <w:proofErr w:type="gramStart"/>
            <w:r w:rsidR="00486301">
              <w:t>5</w:t>
            </w:r>
            <w:r>
              <w:t>3 ]</w:t>
            </w:r>
            <w:proofErr w:type="gramEnd"/>
          </w:p>
          <w:p w14:paraId="7E617160" w14:textId="77777777" w:rsidR="00360662" w:rsidRDefault="00360662" w:rsidP="00452180">
            <w:r>
              <w:t xml:space="preserve">  1 </w:t>
            </w:r>
            <w:proofErr w:type="gramStart"/>
            <w:r>
              <w:t>[  1</w:t>
            </w:r>
            <w:proofErr w:type="gramEnd"/>
            <w:r>
              <w:t xml:space="preserve">      46 ]</w:t>
            </w:r>
          </w:p>
        </w:tc>
        <w:tc>
          <w:tcPr>
            <w:tcW w:w="1900" w:type="dxa"/>
          </w:tcPr>
          <w:p w14:paraId="7B4775FE" w14:textId="361A5814" w:rsidR="00360662" w:rsidRDefault="003526E6" w:rsidP="00452180">
            <w:pPr>
              <w:jc w:val="center"/>
            </w:pPr>
            <w:r>
              <w:rPr>
                <w:b/>
                <w:bCs/>
              </w:rPr>
              <w:t>Acc = 0.80</w:t>
            </w:r>
            <w:r w:rsidR="00360662">
              <w:t xml:space="preserve">  </w:t>
            </w:r>
          </w:p>
          <w:p w14:paraId="7F8696DE" w14:textId="77777777" w:rsidR="00360662" w:rsidRDefault="00360662" w:rsidP="00452180">
            <w:pPr>
              <w:jc w:val="center"/>
            </w:pPr>
            <w:r>
              <w:t xml:space="preserve">   0      1</w:t>
            </w:r>
          </w:p>
          <w:p w14:paraId="6956BDC1" w14:textId="5F50B773" w:rsidR="00360662" w:rsidRDefault="00360662" w:rsidP="00452180">
            <w:pPr>
              <w:jc w:val="center"/>
            </w:pPr>
            <w:r>
              <w:t>0 [ 3</w:t>
            </w:r>
            <w:r w:rsidR="00390333">
              <w:t>13</w:t>
            </w:r>
            <w:r>
              <w:t xml:space="preserve">   </w:t>
            </w:r>
            <w:proofErr w:type="gramStart"/>
            <w:r w:rsidR="00390333">
              <w:t>90</w:t>
            </w:r>
            <w:r>
              <w:t xml:space="preserve"> ]</w:t>
            </w:r>
            <w:proofErr w:type="gramEnd"/>
          </w:p>
          <w:p w14:paraId="3FBA7FBD" w14:textId="77777777" w:rsidR="00360662" w:rsidRDefault="00360662" w:rsidP="00452180">
            <w:r>
              <w:t xml:space="preserve">   1 [   2      </w:t>
            </w:r>
            <w:proofErr w:type="gramStart"/>
            <w:r>
              <w:t>45 ]</w:t>
            </w:r>
            <w:proofErr w:type="gramEnd"/>
          </w:p>
        </w:tc>
        <w:tc>
          <w:tcPr>
            <w:tcW w:w="1901" w:type="dxa"/>
          </w:tcPr>
          <w:p w14:paraId="70C33B57" w14:textId="61DF5F55" w:rsidR="00360662" w:rsidRPr="003526E6" w:rsidRDefault="003526E6" w:rsidP="00452180">
            <w:pPr>
              <w:jc w:val="center"/>
              <w:rPr>
                <w:b/>
                <w:bCs/>
              </w:rPr>
            </w:pPr>
            <w:r>
              <w:rPr>
                <w:b/>
                <w:bCs/>
              </w:rPr>
              <w:t>Acc = 0.78</w:t>
            </w:r>
          </w:p>
          <w:p w14:paraId="0CC875F7" w14:textId="77777777" w:rsidR="00360662" w:rsidRDefault="00360662" w:rsidP="00452180">
            <w:pPr>
              <w:jc w:val="center"/>
            </w:pPr>
            <w:r>
              <w:t>0       1</w:t>
            </w:r>
          </w:p>
          <w:p w14:paraId="016233DD" w14:textId="7520533C" w:rsidR="00360662" w:rsidRDefault="00360662" w:rsidP="00452180">
            <w:r>
              <w:t xml:space="preserve">  0 [ 30</w:t>
            </w:r>
            <w:r w:rsidR="0052773A">
              <w:t>7</w:t>
            </w:r>
            <w:r>
              <w:t xml:space="preserve">   9</w:t>
            </w:r>
            <w:r w:rsidR="0052773A">
              <w:t>6</w:t>
            </w:r>
            <w:r>
              <w:t>]</w:t>
            </w:r>
          </w:p>
          <w:p w14:paraId="2F6C626E" w14:textId="495C10D3" w:rsidR="00360662" w:rsidRDefault="00360662" w:rsidP="00452180">
            <w:r>
              <w:t xml:space="preserve">  1 </w:t>
            </w:r>
            <w:proofErr w:type="gramStart"/>
            <w:r>
              <w:t xml:space="preserve">[  </w:t>
            </w:r>
            <w:r w:rsidR="0052773A">
              <w:t>5</w:t>
            </w:r>
            <w:proofErr w:type="gramEnd"/>
            <w:r>
              <w:t xml:space="preserve">     4</w:t>
            </w:r>
            <w:r w:rsidR="0052773A">
              <w:t>2</w:t>
            </w:r>
            <w:r>
              <w:t xml:space="preserve"> ]</w:t>
            </w:r>
          </w:p>
        </w:tc>
        <w:tc>
          <w:tcPr>
            <w:tcW w:w="1902" w:type="dxa"/>
          </w:tcPr>
          <w:p w14:paraId="6C08D1D4" w14:textId="46E9F1BE" w:rsidR="00360662" w:rsidRPr="003526E6" w:rsidRDefault="003526E6" w:rsidP="00452180">
            <w:pPr>
              <w:jc w:val="center"/>
              <w:rPr>
                <w:b/>
                <w:bCs/>
              </w:rPr>
            </w:pPr>
            <w:r>
              <w:rPr>
                <w:b/>
                <w:bCs/>
              </w:rPr>
              <w:t>Acc = 0.73</w:t>
            </w:r>
          </w:p>
          <w:p w14:paraId="29669C61" w14:textId="77777777" w:rsidR="00360662" w:rsidRDefault="00360662" w:rsidP="00452180">
            <w:pPr>
              <w:jc w:val="center"/>
            </w:pPr>
            <w:r>
              <w:t xml:space="preserve">  0       1</w:t>
            </w:r>
          </w:p>
          <w:p w14:paraId="6089F5C0" w14:textId="393364E5" w:rsidR="00360662" w:rsidRDefault="00360662" w:rsidP="00452180">
            <w:pPr>
              <w:jc w:val="center"/>
            </w:pPr>
            <w:r>
              <w:t>0 [ 27</w:t>
            </w:r>
            <w:r w:rsidR="00DE6C45">
              <w:t>9</w:t>
            </w:r>
            <w:r>
              <w:t xml:space="preserve">   </w:t>
            </w:r>
            <w:proofErr w:type="gramStart"/>
            <w:r>
              <w:t>1</w:t>
            </w:r>
            <w:r w:rsidR="00DE6C45">
              <w:t>06</w:t>
            </w:r>
            <w:r>
              <w:t xml:space="preserve"> ]</w:t>
            </w:r>
            <w:proofErr w:type="gramEnd"/>
          </w:p>
          <w:p w14:paraId="27A5AFA7" w14:textId="1A74C54B" w:rsidR="00360662" w:rsidRDefault="00360662" w:rsidP="00452180">
            <w:r>
              <w:t xml:space="preserve"> </w:t>
            </w:r>
            <w:r w:rsidR="00DE6C45">
              <w:t xml:space="preserve"> </w:t>
            </w:r>
            <w:r>
              <w:t xml:space="preserve"> 1 </w:t>
            </w:r>
            <w:proofErr w:type="gramStart"/>
            <w:r>
              <w:t>[  1</w:t>
            </w:r>
            <w:r w:rsidR="00DE6C45">
              <w:t>4</w:t>
            </w:r>
            <w:proofErr w:type="gramEnd"/>
            <w:r>
              <w:t xml:space="preserve">  </w:t>
            </w:r>
            <w:r w:rsidR="00C05E0D">
              <w:t xml:space="preserve">  </w:t>
            </w:r>
            <w:r>
              <w:t xml:space="preserve">  </w:t>
            </w:r>
            <w:r w:rsidR="00DE6C45">
              <w:t>33</w:t>
            </w:r>
            <w:r>
              <w:t xml:space="preserve"> ]</w:t>
            </w:r>
          </w:p>
        </w:tc>
      </w:tr>
      <w:tr w:rsidR="00360662" w14:paraId="0943AC11" w14:textId="77777777" w:rsidTr="00197657">
        <w:trPr>
          <w:trHeight w:val="1466"/>
        </w:trPr>
        <w:tc>
          <w:tcPr>
            <w:tcW w:w="2043" w:type="dxa"/>
          </w:tcPr>
          <w:p w14:paraId="17614275" w14:textId="77777777" w:rsidR="00360662" w:rsidRDefault="00360662" w:rsidP="00452180">
            <w:pPr>
              <w:jc w:val="center"/>
            </w:pPr>
          </w:p>
          <w:p w14:paraId="093F4F4F" w14:textId="77777777" w:rsidR="00360662" w:rsidRDefault="00360662" w:rsidP="00452180">
            <w:pPr>
              <w:jc w:val="center"/>
            </w:pPr>
          </w:p>
          <w:p w14:paraId="5CD24424" w14:textId="77777777" w:rsidR="00360662" w:rsidRDefault="00360662" w:rsidP="00452180">
            <w:pPr>
              <w:jc w:val="center"/>
            </w:pPr>
            <w:r>
              <w:t>Proposed Algo</w:t>
            </w:r>
            <w:r>
              <w:br/>
              <w:t>(SVM Based)</w:t>
            </w:r>
          </w:p>
        </w:tc>
        <w:tc>
          <w:tcPr>
            <w:tcW w:w="1901" w:type="dxa"/>
          </w:tcPr>
          <w:p w14:paraId="098D0CFF" w14:textId="5F0AADBE" w:rsidR="00360662" w:rsidRPr="00F752CB" w:rsidRDefault="00F752CB" w:rsidP="00452180">
            <w:pPr>
              <w:jc w:val="center"/>
              <w:rPr>
                <w:b/>
                <w:bCs/>
              </w:rPr>
            </w:pPr>
            <w:r>
              <w:rPr>
                <w:b/>
                <w:bCs/>
              </w:rPr>
              <w:t xml:space="preserve">Acc = </w:t>
            </w:r>
            <w:r w:rsidR="00291616">
              <w:rPr>
                <w:b/>
                <w:bCs/>
              </w:rPr>
              <w:t>0.96</w:t>
            </w:r>
          </w:p>
          <w:p w14:paraId="0338460B" w14:textId="77777777" w:rsidR="00360662" w:rsidRDefault="00360662" w:rsidP="00452180">
            <w:pPr>
              <w:jc w:val="center"/>
            </w:pPr>
            <w:r>
              <w:t xml:space="preserve">    0       1</w:t>
            </w:r>
          </w:p>
          <w:p w14:paraId="20E3B857" w14:textId="7DE03815" w:rsidR="00360662" w:rsidRDefault="00360662" w:rsidP="00452180">
            <w:r>
              <w:t xml:space="preserve"> 0 [ 3</w:t>
            </w:r>
            <w:r w:rsidR="00642353">
              <w:t>85</w:t>
            </w:r>
            <w:r>
              <w:t xml:space="preserve">   </w:t>
            </w:r>
            <w:proofErr w:type="gramStart"/>
            <w:r>
              <w:t>1</w:t>
            </w:r>
            <w:r w:rsidR="00642353">
              <w:t>8</w:t>
            </w:r>
            <w:r>
              <w:t xml:space="preserve"> ]</w:t>
            </w:r>
            <w:proofErr w:type="gramEnd"/>
          </w:p>
          <w:p w14:paraId="5B2398C1" w14:textId="5C8E3B3C" w:rsidR="00360662" w:rsidRDefault="00360662" w:rsidP="00452180">
            <w:r>
              <w:t xml:space="preserve"> 1 </w:t>
            </w:r>
            <w:proofErr w:type="gramStart"/>
            <w:r>
              <w:t xml:space="preserve">[  </w:t>
            </w:r>
            <w:r w:rsidR="00642353">
              <w:t>2</w:t>
            </w:r>
            <w:proofErr w:type="gramEnd"/>
            <w:r>
              <w:t xml:space="preserve">      4</w:t>
            </w:r>
            <w:r w:rsidR="00642353">
              <w:t>5</w:t>
            </w:r>
            <w:r>
              <w:t xml:space="preserve"> ]</w:t>
            </w:r>
          </w:p>
        </w:tc>
        <w:tc>
          <w:tcPr>
            <w:tcW w:w="1900" w:type="dxa"/>
          </w:tcPr>
          <w:p w14:paraId="7FA808F7" w14:textId="1F5CBF12" w:rsidR="00360662" w:rsidRDefault="00291616" w:rsidP="00452180">
            <w:pPr>
              <w:jc w:val="center"/>
            </w:pPr>
            <w:r>
              <w:rPr>
                <w:b/>
                <w:bCs/>
              </w:rPr>
              <w:t>Acc = 0.92</w:t>
            </w:r>
            <w:r w:rsidR="00360662">
              <w:t xml:space="preserve">  </w:t>
            </w:r>
          </w:p>
          <w:p w14:paraId="6C6CD84D" w14:textId="77777777" w:rsidR="00360662" w:rsidRDefault="00360662" w:rsidP="00452180">
            <w:pPr>
              <w:jc w:val="center"/>
            </w:pPr>
            <w:r>
              <w:t xml:space="preserve">   0      1</w:t>
            </w:r>
          </w:p>
          <w:p w14:paraId="26B2E375" w14:textId="2B769792" w:rsidR="00360662" w:rsidRDefault="00360662" w:rsidP="00452180">
            <w:r>
              <w:t xml:space="preserve">  0 [ 3</w:t>
            </w:r>
            <w:r w:rsidR="00183C9A">
              <w:t>71</w:t>
            </w:r>
            <w:r>
              <w:t xml:space="preserve">   </w:t>
            </w:r>
            <w:proofErr w:type="gramStart"/>
            <w:r w:rsidR="00183C9A">
              <w:t>32</w:t>
            </w:r>
            <w:r>
              <w:t xml:space="preserve"> ]</w:t>
            </w:r>
            <w:proofErr w:type="gramEnd"/>
          </w:p>
          <w:p w14:paraId="37CCBF1E" w14:textId="2DC5B17E" w:rsidR="00360662" w:rsidRDefault="00360662" w:rsidP="00452180">
            <w:r>
              <w:t xml:space="preserve">  1 </w:t>
            </w:r>
            <w:proofErr w:type="gramStart"/>
            <w:r>
              <w:t xml:space="preserve">[  </w:t>
            </w:r>
            <w:r w:rsidR="00183C9A">
              <w:t>5</w:t>
            </w:r>
            <w:proofErr w:type="gramEnd"/>
            <w:r>
              <w:t xml:space="preserve">    </w:t>
            </w:r>
            <w:r w:rsidR="00183C9A">
              <w:t xml:space="preserve">  42</w:t>
            </w:r>
            <w:r>
              <w:t xml:space="preserve"> ]</w:t>
            </w:r>
          </w:p>
        </w:tc>
        <w:tc>
          <w:tcPr>
            <w:tcW w:w="1901" w:type="dxa"/>
          </w:tcPr>
          <w:p w14:paraId="44CCC3E8" w14:textId="522CFAA5" w:rsidR="00360662" w:rsidRPr="00291616" w:rsidRDefault="00291616" w:rsidP="00452180">
            <w:pPr>
              <w:jc w:val="center"/>
              <w:rPr>
                <w:b/>
                <w:bCs/>
              </w:rPr>
            </w:pPr>
            <w:r>
              <w:rPr>
                <w:b/>
                <w:bCs/>
              </w:rPr>
              <w:t>Acc = 0.86</w:t>
            </w:r>
          </w:p>
          <w:p w14:paraId="7E84653B" w14:textId="77777777" w:rsidR="00360662" w:rsidRDefault="00360662" w:rsidP="00452180">
            <w:pPr>
              <w:jc w:val="center"/>
            </w:pPr>
            <w:r>
              <w:t xml:space="preserve">  0       1</w:t>
            </w:r>
          </w:p>
          <w:p w14:paraId="382C935A" w14:textId="33CF2214" w:rsidR="00360662" w:rsidRDefault="00360662" w:rsidP="00452180">
            <w:r>
              <w:t xml:space="preserve">  0 [ 3</w:t>
            </w:r>
            <w:r w:rsidR="003B4552">
              <w:t>49</w:t>
            </w:r>
            <w:r>
              <w:t xml:space="preserve">   </w:t>
            </w:r>
            <w:proofErr w:type="gramStart"/>
            <w:r w:rsidR="003B4552">
              <w:t>54</w:t>
            </w:r>
            <w:r>
              <w:t xml:space="preserve"> ]</w:t>
            </w:r>
            <w:proofErr w:type="gramEnd"/>
          </w:p>
          <w:p w14:paraId="211DB48C" w14:textId="2008A8EB" w:rsidR="00360662" w:rsidRDefault="00360662" w:rsidP="00452180">
            <w:r>
              <w:t xml:space="preserve">  1 </w:t>
            </w:r>
            <w:proofErr w:type="gramStart"/>
            <w:r>
              <w:t>[  1</w:t>
            </w:r>
            <w:r w:rsidR="003B4552">
              <w:t>0</w:t>
            </w:r>
            <w:proofErr w:type="gramEnd"/>
            <w:r>
              <w:t xml:space="preserve">     3</w:t>
            </w:r>
            <w:r w:rsidR="003B4552">
              <w:t>7</w:t>
            </w:r>
            <w:r>
              <w:t xml:space="preserve"> ]</w:t>
            </w:r>
          </w:p>
        </w:tc>
        <w:tc>
          <w:tcPr>
            <w:tcW w:w="1902" w:type="dxa"/>
          </w:tcPr>
          <w:p w14:paraId="0BA411F7" w14:textId="03299DA3" w:rsidR="00360662" w:rsidRPr="00291616" w:rsidRDefault="00291616" w:rsidP="00452180">
            <w:pPr>
              <w:jc w:val="center"/>
              <w:rPr>
                <w:b/>
                <w:bCs/>
              </w:rPr>
            </w:pPr>
            <w:r>
              <w:rPr>
                <w:b/>
                <w:bCs/>
              </w:rPr>
              <w:t>Acc = 0.77</w:t>
            </w:r>
          </w:p>
          <w:p w14:paraId="3051DF90" w14:textId="77777777" w:rsidR="00360662" w:rsidRDefault="00360662" w:rsidP="00452180">
            <w:pPr>
              <w:jc w:val="center"/>
            </w:pPr>
            <w:r>
              <w:t xml:space="preserve">  0       1</w:t>
            </w:r>
          </w:p>
          <w:p w14:paraId="4FFA5EF1" w14:textId="135E5DA1" w:rsidR="00360662" w:rsidRDefault="00360662" w:rsidP="00452180">
            <w:pPr>
              <w:jc w:val="center"/>
            </w:pPr>
            <w:r>
              <w:t>0 [ 3</w:t>
            </w:r>
            <w:r w:rsidR="00DB799A">
              <w:t>12</w:t>
            </w:r>
            <w:r>
              <w:t xml:space="preserve">   </w:t>
            </w:r>
            <w:proofErr w:type="gramStart"/>
            <w:r w:rsidR="00DB799A">
              <w:t>19</w:t>
            </w:r>
            <w:r>
              <w:t xml:space="preserve"> ]</w:t>
            </w:r>
            <w:proofErr w:type="gramEnd"/>
          </w:p>
          <w:p w14:paraId="53193644" w14:textId="6A378EAC" w:rsidR="00360662" w:rsidRDefault="00360662" w:rsidP="00B47BFD">
            <w:pPr>
              <w:keepNext/>
            </w:pPr>
            <w:r>
              <w:t xml:space="preserve">  </w:t>
            </w:r>
            <w:r w:rsidR="00DB799A">
              <w:t xml:space="preserve">  </w:t>
            </w:r>
            <w:r>
              <w:t xml:space="preserve"> 1 </w:t>
            </w:r>
            <w:proofErr w:type="gramStart"/>
            <w:r>
              <w:t xml:space="preserve">[  </w:t>
            </w:r>
            <w:r w:rsidR="00DB799A">
              <w:t>14</w:t>
            </w:r>
            <w:proofErr w:type="gramEnd"/>
            <w:r>
              <w:t xml:space="preserve">    </w:t>
            </w:r>
            <w:r w:rsidR="00DB799A">
              <w:t>33</w:t>
            </w:r>
            <w:r>
              <w:t xml:space="preserve"> ]</w:t>
            </w:r>
          </w:p>
        </w:tc>
      </w:tr>
    </w:tbl>
    <w:p w14:paraId="651A198B" w14:textId="73C135D2" w:rsidR="00B47BFD" w:rsidRDefault="00B47BFD" w:rsidP="00B47BFD">
      <w:pPr>
        <w:pStyle w:val="Caption"/>
        <w:jc w:val="center"/>
      </w:pPr>
      <w:bookmarkStart w:id="75" w:name="_Toc114419348"/>
      <w:r>
        <w:t xml:space="preserve">Table </w:t>
      </w:r>
      <w:fldSimple w:instr=" SEQ Table \* ARABIC ">
        <w:r w:rsidR="0015188D">
          <w:rPr>
            <w:noProof/>
          </w:rPr>
          <w:t>5</w:t>
        </w:r>
      </w:fldSimple>
      <w:r>
        <w:t xml:space="preserve"> </w:t>
      </w:r>
      <w:r w:rsidRPr="00CB4A77">
        <w:t>Confusion Matrix SVM (Circular)</w:t>
      </w:r>
      <w:bookmarkEnd w:id="75"/>
    </w:p>
    <w:p w14:paraId="46C5B798" w14:textId="3A4D0CA1" w:rsidR="00DF6131" w:rsidRDefault="008A4C15" w:rsidP="006B1F84">
      <w:r>
        <w:t>Recall Scores:</w:t>
      </w:r>
    </w:p>
    <w:tbl>
      <w:tblPr>
        <w:tblStyle w:val="TableGrid"/>
        <w:tblW w:w="9698" w:type="dxa"/>
        <w:tblLook w:val="04A0" w:firstRow="1" w:lastRow="0" w:firstColumn="1" w:lastColumn="0" w:noHBand="0" w:noVBand="1"/>
      </w:tblPr>
      <w:tblGrid>
        <w:gridCol w:w="2053"/>
        <w:gridCol w:w="1911"/>
        <w:gridCol w:w="1910"/>
        <w:gridCol w:w="1911"/>
        <w:gridCol w:w="1913"/>
      </w:tblGrid>
      <w:tr w:rsidR="00DF6131" w:rsidRPr="00727F41" w14:paraId="7C04C2BF" w14:textId="77777777" w:rsidTr="008A4C15">
        <w:trPr>
          <w:trHeight w:val="383"/>
        </w:trPr>
        <w:tc>
          <w:tcPr>
            <w:tcW w:w="2053" w:type="dxa"/>
            <w:vMerge w:val="restart"/>
          </w:tcPr>
          <w:p w14:paraId="1C17F8AD" w14:textId="77777777" w:rsidR="00DF6131" w:rsidRPr="00727F41" w:rsidRDefault="00DF6131" w:rsidP="00452180">
            <w:pPr>
              <w:jc w:val="center"/>
              <w:rPr>
                <w:b/>
                <w:bCs/>
              </w:rPr>
            </w:pPr>
            <w:r w:rsidRPr="00727F41">
              <w:rPr>
                <w:b/>
                <w:bCs/>
              </w:rPr>
              <w:t>Overlapping Techniques</w:t>
            </w:r>
          </w:p>
        </w:tc>
        <w:tc>
          <w:tcPr>
            <w:tcW w:w="7645" w:type="dxa"/>
            <w:gridSpan w:val="4"/>
          </w:tcPr>
          <w:p w14:paraId="5EABB327" w14:textId="77777777" w:rsidR="00DF6131" w:rsidRPr="00727F41" w:rsidRDefault="00DF6131" w:rsidP="00452180">
            <w:pPr>
              <w:jc w:val="center"/>
              <w:rPr>
                <w:b/>
                <w:bCs/>
              </w:rPr>
            </w:pPr>
            <w:r w:rsidRPr="00727F41">
              <w:rPr>
                <w:b/>
                <w:bCs/>
              </w:rPr>
              <w:t>Degrees of Overlap Percentage</w:t>
            </w:r>
          </w:p>
        </w:tc>
      </w:tr>
      <w:tr w:rsidR="00DF6131" w:rsidRPr="00727F41" w14:paraId="552E4D85" w14:textId="77777777" w:rsidTr="00243010">
        <w:trPr>
          <w:trHeight w:val="401"/>
        </w:trPr>
        <w:tc>
          <w:tcPr>
            <w:tcW w:w="2053" w:type="dxa"/>
            <w:vMerge/>
          </w:tcPr>
          <w:p w14:paraId="5DB00296" w14:textId="77777777" w:rsidR="00DF6131" w:rsidRPr="00727F41" w:rsidRDefault="00DF6131" w:rsidP="00452180">
            <w:pPr>
              <w:rPr>
                <w:b/>
                <w:bCs/>
              </w:rPr>
            </w:pPr>
          </w:p>
        </w:tc>
        <w:tc>
          <w:tcPr>
            <w:tcW w:w="1911" w:type="dxa"/>
          </w:tcPr>
          <w:p w14:paraId="44600F3B" w14:textId="77777777" w:rsidR="00DF6131" w:rsidRPr="00727F41" w:rsidRDefault="00DF6131" w:rsidP="00452180">
            <w:pPr>
              <w:jc w:val="center"/>
              <w:rPr>
                <w:b/>
                <w:bCs/>
              </w:rPr>
            </w:pPr>
            <w:r w:rsidRPr="00727F41">
              <w:rPr>
                <w:b/>
                <w:bCs/>
              </w:rPr>
              <w:t>10%</w:t>
            </w:r>
          </w:p>
        </w:tc>
        <w:tc>
          <w:tcPr>
            <w:tcW w:w="1910" w:type="dxa"/>
          </w:tcPr>
          <w:p w14:paraId="34352300" w14:textId="77777777" w:rsidR="00DF6131" w:rsidRPr="00727F41" w:rsidRDefault="00DF6131" w:rsidP="00452180">
            <w:pPr>
              <w:jc w:val="center"/>
              <w:rPr>
                <w:b/>
                <w:bCs/>
              </w:rPr>
            </w:pPr>
            <w:r w:rsidRPr="00727F41">
              <w:rPr>
                <w:b/>
                <w:bCs/>
              </w:rPr>
              <w:t>30%</w:t>
            </w:r>
          </w:p>
        </w:tc>
        <w:tc>
          <w:tcPr>
            <w:tcW w:w="1911" w:type="dxa"/>
          </w:tcPr>
          <w:p w14:paraId="758C854C" w14:textId="77777777" w:rsidR="00DF6131" w:rsidRPr="00727F41" w:rsidRDefault="00DF6131" w:rsidP="00452180">
            <w:pPr>
              <w:jc w:val="center"/>
              <w:rPr>
                <w:b/>
                <w:bCs/>
              </w:rPr>
            </w:pPr>
            <w:r w:rsidRPr="00727F41">
              <w:rPr>
                <w:b/>
                <w:bCs/>
              </w:rPr>
              <w:t>50%</w:t>
            </w:r>
          </w:p>
        </w:tc>
        <w:tc>
          <w:tcPr>
            <w:tcW w:w="1913" w:type="dxa"/>
          </w:tcPr>
          <w:p w14:paraId="2AE2ADB2" w14:textId="77777777" w:rsidR="00DF6131" w:rsidRPr="00727F41" w:rsidRDefault="00DF6131" w:rsidP="00452180">
            <w:pPr>
              <w:jc w:val="center"/>
              <w:rPr>
                <w:b/>
                <w:bCs/>
              </w:rPr>
            </w:pPr>
            <w:r w:rsidRPr="00727F41">
              <w:rPr>
                <w:b/>
                <w:bCs/>
              </w:rPr>
              <w:t>70%</w:t>
            </w:r>
          </w:p>
        </w:tc>
      </w:tr>
      <w:tr w:rsidR="00DF6131" w:rsidRPr="00727F41" w14:paraId="34D056FA" w14:textId="77777777" w:rsidTr="00243010">
        <w:trPr>
          <w:trHeight w:val="383"/>
        </w:trPr>
        <w:tc>
          <w:tcPr>
            <w:tcW w:w="2053" w:type="dxa"/>
          </w:tcPr>
          <w:p w14:paraId="6C60C892" w14:textId="77777777" w:rsidR="00DF6131" w:rsidRPr="00727F41" w:rsidRDefault="00DF6131" w:rsidP="00452180">
            <w:pPr>
              <w:jc w:val="center"/>
              <w:rPr>
                <w:b/>
                <w:bCs/>
              </w:rPr>
            </w:pPr>
            <w:r>
              <w:rPr>
                <w:b/>
                <w:bCs/>
              </w:rPr>
              <w:t>SMOTE</w:t>
            </w:r>
          </w:p>
        </w:tc>
        <w:tc>
          <w:tcPr>
            <w:tcW w:w="1911" w:type="dxa"/>
          </w:tcPr>
          <w:p w14:paraId="57FB8066" w14:textId="45D995FE" w:rsidR="00DF6131" w:rsidRPr="00F40EAF" w:rsidRDefault="0081607A" w:rsidP="00452180">
            <w:pPr>
              <w:jc w:val="center"/>
            </w:pPr>
            <w:r w:rsidRPr="00F40EAF">
              <w:t>0.95</w:t>
            </w:r>
          </w:p>
        </w:tc>
        <w:tc>
          <w:tcPr>
            <w:tcW w:w="1910" w:type="dxa"/>
          </w:tcPr>
          <w:p w14:paraId="6679B087" w14:textId="666D9E72" w:rsidR="00DF6131" w:rsidRPr="00F40EAF" w:rsidRDefault="0081607A" w:rsidP="00452180">
            <w:pPr>
              <w:jc w:val="center"/>
              <w:rPr>
                <w:b/>
                <w:bCs/>
              </w:rPr>
            </w:pPr>
            <w:r w:rsidRPr="00F40EAF">
              <w:rPr>
                <w:b/>
                <w:bCs/>
              </w:rPr>
              <w:t>0.92</w:t>
            </w:r>
          </w:p>
        </w:tc>
        <w:tc>
          <w:tcPr>
            <w:tcW w:w="1911" w:type="dxa"/>
          </w:tcPr>
          <w:p w14:paraId="65762553" w14:textId="54129267" w:rsidR="00DF6131" w:rsidRPr="00F40EAF" w:rsidRDefault="0081607A" w:rsidP="00452180">
            <w:pPr>
              <w:jc w:val="center"/>
              <w:rPr>
                <w:b/>
                <w:bCs/>
              </w:rPr>
            </w:pPr>
            <w:r w:rsidRPr="00F40EAF">
              <w:rPr>
                <w:b/>
                <w:bCs/>
              </w:rPr>
              <w:t>0.83</w:t>
            </w:r>
          </w:p>
        </w:tc>
        <w:tc>
          <w:tcPr>
            <w:tcW w:w="1913" w:type="dxa"/>
          </w:tcPr>
          <w:p w14:paraId="0082CBC8" w14:textId="16250187" w:rsidR="00DF6131" w:rsidRPr="00F40EAF" w:rsidRDefault="002B4870" w:rsidP="00452180">
            <w:pPr>
              <w:jc w:val="center"/>
            </w:pPr>
            <w:r w:rsidRPr="00F40EAF">
              <w:t>0.7</w:t>
            </w:r>
            <w:r w:rsidR="00F40EAF">
              <w:t>0</w:t>
            </w:r>
          </w:p>
        </w:tc>
      </w:tr>
      <w:tr w:rsidR="00DF6131" w:rsidRPr="00727F41" w14:paraId="4EE0300E" w14:textId="77777777" w:rsidTr="00243010">
        <w:trPr>
          <w:trHeight w:val="383"/>
        </w:trPr>
        <w:tc>
          <w:tcPr>
            <w:tcW w:w="2053" w:type="dxa"/>
          </w:tcPr>
          <w:p w14:paraId="37A58BD0" w14:textId="77777777" w:rsidR="00DF6131" w:rsidRPr="00727F41" w:rsidRDefault="00DF6131" w:rsidP="00452180">
            <w:pPr>
              <w:jc w:val="center"/>
              <w:rPr>
                <w:b/>
                <w:bCs/>
              </w:rPr>
            </w:pPr>
            <w:r>
              <w:rPr>
                <w:b/>
                <w:bCs/>
              </w:rPr>
              <w:t>ADASYN</w:t>
            </w:r>
          </w:p>
        </w:tc>
        <w:tc>
          <w:tcPr>
            <w:tcW w:w="1911" w:type="dxa"/>
          </w:tcPr>
          <w:p w14:paraId="64F18B7B" w14:textId="5780D348" w:rsidR="00DF6131" w:rsidRPr="00F40EAF" w:rsidRDefault="002B4870" w:rsidP="00452180">
            <w:pPr>
              <w:jc w:val="center"/>
            </w:pPr>
            <w:r w:rsidRPr="00F40EAF">
              <w:t>0.92</w:t>
            </w:r>
          </w:p>
        </w:tc>
        <w:tc>
          <w:tcPr>
            <w:tcW w:w="1910" w:type="dxa"/>
          </w:tcPr>
          <w:p w14:paraId="2180D8D5" w14:textId="6ECA669E" w:rsidR="00DF6131" w:rsidRPr="00F40EAF" w:rsidRDefault="002B4870" w:rsidP="00452180">
            <w:pPr>
              <w:jc w:val="center"/>
            </w:pPr>
            <w:r w:rsidRPr="00F40EAF">
              <w:t>0.87</w:t>
            </w:r>
          </w:p>
        </w:tc>
        <w:tc>
          <w:tcPr>
            <w:tcW w:w="1911" w:type="dxa"/>
          </w:tcPr>
          <w:p w14:paraId="670B337A" w14:textId="1A8C2746" w:rsidR="00DF6131" w:rsidRPr="00F40EAF" w:rsidRDefault="002B4870" w:rsidP="00452180">
            <w:pPr>
              <w:jc w:val="center"/>
            </w:pPr>
            <w:r w:rsidRPr="00F40EAF">
              <w:t>0.82</w:t>
            </w:r>
          </w:p>
        </w:tc>
        <w:tc>
          <w:tcPr>
            <w:tcW w:w="1913" w:type="dxa"/>
          </w:tcPr>
          <w:p w14:paraId="33C2AFD4" w14:textId="514B71BE" w:rsidR="00DF6131" w:rsidRPr="00F40EAF" w:rsidRDefault="002B4870" w:rsidP="00452180">
            <w:pPr>
              <w:jc w:val="center"/>
            </w:pPr>
            <w:r w:rsidRPr="00F40EAF">
              <w:t>0.72</w:t>
            </w:r>
          </w:p>
        </w:tc>
      </w:tr>
      <w:tr w:rsidR="00DF6131" w:rsidRPr="00727F41" w14:paraId="690ED2EC" w14:textId="77777777" w:rsidTr="00243010">
        <w:trPr>
          <w:trHeight w:val="365"/>
        </w:trPr>
        <w:tc>
          <w:tcPr>
            <w:tcW w:w="2053" w:type="dxa"/>
          </w:tcPr>
          <w:p w14:paraId="09A07357" w14:textId="77777777" w:rsidR="00DF6131" w:rsidRPr="00727F41" w:rsidRDefault="00DF6131" w:rsidP="00452180">
            <w:pPr>
              <w:jc w:val="center"/>
              <w:rPr>
                <w:b/>
                <w:bCs/>
              </w:rPr>
            </w:pPr>
            <w:r>
              <w:rPr>
                <w:b/>
                <w:bCs/>
              </w:rPr>
              <w:t>SVM Based</w:t>
            </w:r>
          </w:p>
        </w:tc>
        <w:tc>
          <w:tcPr>
            <w:tcW w:w="1911" w:type="dxa"/>
          </w:tcPr>
          <w:p w14:paraId="6B757372" w14:textId="3B6B083B" w:rsidR="00DF6131" w:rsidRPr="00F40EAF" w:rsidRDefault="00F40EAF" w:rsidP="00452180">
            <w:pPr>
              <w:jc w:val="center"/>
              <w:rPr>
                <w:b/>
                <w:bCs/>
              </w:rPr>
            </w:pPr>
            <w:r w:rsidRPr="00F40EAF">
              <w:rPr>
                <w:b/>
                <w:bCs/>
              </w:rPr>
              <w:t>0.96</w:t>
            </w:r>
          </w:p>
        </w:tc>
        <w:tc>
          <w:tcPr>
            <w:tcW w:w="1910" w:type="dxa"/>
          </w:tcPr>
          <w:p w14:paraId="13DAC804" w14:textId="7BDD231E" w:rsidR="00DF6131" w:rsidRPr="00F40EAF" w:rsidRDefault="00F40EAF" w:rsidP="00452180">
            <w:pPr>
              <w:jc w:val="center"/>
            </w:pPr>
            <w:r w:rsidRPr="00F40EAF">
              <w:t>0.91</w:t>
            </w:r>
          </w:p>
        </w:tc>
        <w:tc>
          <w:tcPr>
            <w:tcW w:w="1911" w:type="dxa"/>
          </w:tcPr>
          <w:p w14:paraId="4B37EEA2" w14:textId="6D9917E5" w:rsidR="00DF6131" w:rsidRPr="00F40EAF" w:rsidRDefault="00F40EAF" w:rsidP="00452180">
            <w:pPr>
              <w:jc w:val="center"/>
              <w:rPr>
                <w:b/>
                <w:bCs/>
              </w:rPr>
            </w:pPr>
            <w:r w:rsidRPr="00F40EAF">
              <w:rPr>
                <w:b/>
                <w:bCs/>
              </w:rPr>
              <w:t>0.83</w:t>
            </w:r>
          </w:p>
        </w:tc>
        <w:tc>
          <w:tcPr>
            <w:tcW w:w="1913" w:type="dxa"/>
          </w:tcPr>
          <w:p w14:paraId="3BCAAAFF" w14:textId="290E97C3" w:rsidR="00DF6131" w:rsidRPr="00F40EAF" w:rsidRDefault="00F40EAF" w:rsidP="006B28BD">
            <w:pPr>
              <w:keepNext/>
              <w:jc w:val="center"/>
              <w:rPr>
                <w:b/>
                <w:bCs/>
              </w:rPr>
            </w:pPr>
            <w:r w:rsidRPr="00F40EAF">
              <w:rPr>
                <w:b/>
                <w:bCs/>
              </w:rPr>
              <w:t>0.74</w:t>
            </w:r>
          </w:p>
        </w:tc>
      </w:tr>
    </w:tbl>
    <w:p w14:paraId="7C038580" w14:textId="4ECA879B" w:rsidR="006B28BD" w:rsidRDefault="006B28BD" w:rsidP="006B28BD">
      <w:pPr>
        <w:pStyle w:val="Caption"/>
        <w:jc w:val="center"/>
      </w:pPr>
      <w:bookmarkStart w:id="76" w:name="_Toc114419349"/>
      <w:r>
        <w:t xml:space="preserve">Table </w:t>
      </w:r>
      <w:fldSimple w:instr=" SEQ Table \* ARABIC ">
        <w:r w:rsidR="0015188D">
          <w:rPr>
            <w:noProof/>
          </w:rPr>
          <w:t>6</w:t>
        </w:r>
      </w:fldSimple>
      <w:r>
        <w:t xml:space="preserve"> </w:t>
      </w:r>
      <w:r w:rsidRPr="00D2668E">
        <w:t>Recall Scores SVM (Circular)</w:t>
      </w:r>
      <w:bookmarkEnd w:id="76"/>
    </w:p>
    <w:p w14:paraId="11889FFC" w14:textId="6FC056AA" w:rsidR="008A4C15" w:rsidRDefault="008A4C15" w:rsidP="006B1F84">
      <w:r>
        <w:t>F1 Scores:</w:t>
      </w:r>
    </w:p>
    <w:tbl>
      <w:tblPr>
        <w:tblStyle w:val="TableGrid"/>
        <w:tblW w:w="9686" w:type="dxa"/>
        <w:tblLook w:val="04A0" w:firstRow="1" w:lastRow="0" w:firstColumn="1" w:lastColumn="0" w:noHBand="0" w:noVBand="1"/>
      </w:tblPr>
      <w:tblGrid>
        <w:gridCol w:w="2051"/>
        <w:gridCol w:w="1909"/>
        <w:gridCol w:w="1908"/>
        <w:gridCol w:w="1909"/>
        <w:gridCol w:w="1909"/>
      </w:tblGrid>
      <w:tr w:rsidR="008A4C15" w:rsidRPr="00727F41" w14:paraId="2493D063" w14:textId="77777777" w:rsidTr="008A4C15">
        <w:trPr>
          <w:trHeight w:val="376"/>
        </w:trPr>
        <w:tc>
          <w:tcPr>
            <w:tcW w:w="2051" w:type="dxa"/>
            <w:vMerge w:val="restart"/>
          </w:tcPr>
          <w:p w14:paraId="2D805DF2" w14:textId="77777777" w:rsidR="008A4C15" w:rsidRPr="00727F41" w:rsidRDefault="008A4C15" w:rsidP="00452180">
            <w:pPr>
              <w:jc w:val="center"/>
              <w:rPr>
                <w:b/>
                <w:bCs/>
              </w:rPr>
            </w:pPr>
            <w:r w:rsidRPr="00727F41">
              <w:rPr>
                <w:b/>
                <w:bCs/>
              </w:rPr>
              <w:t>Overlapping Techniques</w:t>
            </w:r>
          </w:p>
        </w:tc>
        <w:tc>
          <w:tcPr>
            <w:tcW w:w="7635" w:type="dxa"/>
            <w:gridSpan w:val="4"/>
          </w:tcPr>
          <w:p w14:paraId="30A0D18D" w14:textId="77777777" w:rsidR="008A4C15" w:rsidRPr="00727F41" w:rsidRDefault="008A4C15" w:rsidP="00452180">
            <w:pPr>
              <w:jc w:val="center"/>
              <w:rPr>
                <w:b/>
                <w:bCs/>
              </w:rPr>
            </w:pPr>
            <w:r w:rsidRPr="00727F41">
              <w:rPr>
                <w:b/>
                <w:bCs/>
              </w:rPr>
              <w:t>Degrees of Overlap Percentage</w:t>
            </w:r>
          </w:p>
        </w:tc>
      </w:tr>
      <w:tr w:rsidR="008A4C15" w:rsidRPr="00727F41" w14:paraId="4D848100" w14:textId="77777777" w:rsidTr="008A4C15">
        <w:trPr>
          <w:trHeight w:val="394"/>
        </w:trPr>
        <w:tc>
          <w:tcPr>
            <w:tcW w:w="2051" w:type="dxa"/>
            <w:vMerge/>
          </w:tcPr>
          <w:p w14:paraId="55AE285A" w14:textId="77777777" w:rsidR="008A4C15" w:rsidRPr="00727F41" w:rsidRDefault="008A4C15" w:rsidP="00452180">
            <w:pPr>
              <w:rPr>
                <w:b/>
                <w:bCs/>
              </w:rPr>
            </w:pPr>
          </w:p>
        </w:tc>
        <w:tc>
          <w:tcPr>
            <w:tcW w:w="1909" w:type="dxa"/>
          </w:tcPr>
          <w:p w14:paraId="154EDBFD" w14:textId="77777777" w:rsidR="008A4C15" w:rsidRPr="00727F41" w:rsidRDefault="008A4C15" w:rsidP="00452180">
            <w:pPr>
              <w:jc w:val="center"/>
              <w:rPr>
                <w:b/>
                <w:bCs/>
              </w:rPr>
            </w:pPr>
            <w:r w:rsidRPr="00727F41">
              <w:rPr>
                <w:b/>
                <w:bCs/>
              </w:rPr>
              <w:t>10%</w:t>
            </w:r>
          </w:p>
        </w:tc>
        <w:tc>
          <w:tcPr>
            <w:tcW w:w="1908" w:type="dxa"/>
          </w:tcPr>
          <w:p w14:paraId="0D5A43D8" w14:textId="77777777" w:rsidR="008A4C15" w:rsidRPr="00727F41" w:rsidRDefault="008A4C15" w:rsidP="00452180">
            <w:pPr>
              <w:jc w:val="center"/>
              <w:rPr>
                <w:b/>
                <w:bCs/>
              </w:rPr>
            </w:pPr>
            <w:r w:rsidRPr="00727F41">
              <w:rPr>
                <w:b/>
                <w:bCs/>
              </w:rPr>
              <w:t>30%</w:t>
            </w:r>
          </w:p>
        </w:tc>
        <w:tc>
          <w:tcPr>
            <w:tcW w:w="1909" w:type="dxa"/>
          </w:tcPr>
          <w:p w14:paraId="5AE95B28" w14:textId="77777777" w:rsidR="008A4C15" w:rsidRPr="00727F41" w:rsidRDefault="008A4C15" w:rsidP="00452180">
            <w:pPr>
              <w:jc w:val="center"/>
              <w:rPr>
                <w:b/>
                <w:bCs/>
              </w:rPr>
            </w:pPr>
            <w:r w:rsidRPr="00727F41">
              <w:rPr>
                <w:b/>
                <w:bCs/>
              </w:rPr>
              <w:t>50%</w:t>
            </w:r>
          </w:p>
        </w:tc>
        <w:tc>
          <w:tcPr>
            <w:tcW w:w="1909" w:type="dxa"/>
          </w:tcPr>
          <w:p w14:paraId="455AF562" w14:textId="77777777" w:rsidR="008A4C15" w:rsidRPr="00727F41" w:rsidRDefault="008A4C15" w:rsidP="00452180">
            <w:pPr>
              <w:jc w:val="center"/>
              <w:rPr>
                <w:b/>
                <w:bCs/>
              </w:rPr>
            </w:pPr>
            <w:r w:rsidRPr="00727F41">
              <w:rPr>
                <w:b/>
                <w:bCs/>
              </w:rPr>
              <w:t>70%</w:t>
            </w:r>
          </w:p>
        </w:tc>
      </w:tr>
      <w:tr w:rsidR="008A4C15" w:rsidRPr="00727F41" w14:paraId="560B1A05" w14:textId="77777777" w:rsidTr="008A4C15">
        <w:trPr>
          <w:trHeight w:val="376"/>
        </w:trPr>
        <w:tc>
          <w:tcPr>
            <w:tcW w:w="2051" w:type="dxa"/>
          </w:tcPr>
          <w:p w14:paraId="6F55B304" w14:textId="77777777" w:rsidR="008A4C15" w:rsidRPr="00727F41" w:rsidRDefault="008A4C15" w:rsidP="00452180">
            <w:pPr>
              <w:jc w:val="center"/>
              <w:rPr>
                <w:b/>
                <w:bCs/>
              </w:rPr>
            </w:pPr>
            <w:r>
              <w:rPr>
                <w:b/>
                <w:bCs/>
              </w:rPr>
              <w:t>SMOTE</w:t>
            </w:r>
          </w:p>
        </w:tc>
        <w:tc>
          <w:tcPr>
            <w:tcW w:w="1909" w:type="dxa"/>
          </w:tcPr>
          <w:p w14:paraId="45C18E5F" w14:textId="1F1BAF49" w:rsidR="008A4C15" w:rsidRPr="00F40EAF" w:rsidRDefault="002B4870" w:rsidP="00452180">
            <w:pPr>
              <w:jc w:val="center"/>
            </w:pPr>
            <w:r w:rsidRPr="00F40EAF">
              <w:t>0.87</w:t>
            </w:r>
          </w:p>
        </w:tc>
        <w:tc>
          <w:tcPr>
            <w:tcW w:w="1908" w:type="dxa"/>
          </w:tcPr>
          <w:p w14:paraId="2D7FBE56" w14:textId="593A8DE6" w:rsidR="008A4C15" w:rsidRPr="00F40EAF" w:rsidRDefault="002B4870" w:rsidP="00452180">
            <w:pPr>
              <w:jc w:val="center"/>
            </w:pPr>
            <w:r w:rsidRPr="00F40EAF">
              <w:t>0.81</w:t>
            </w:r>
          </w:p>
        </w:tc>
        <w:tc>
          <w:tcPr>
            <w:tcW w:w="1909" w:type="dxa"/>
          </w:tcPr>
          <w:p w14:paraId="18B5AB55" w14:textId="30180F7B" w:rsidR="008A4C15" w:rsidRPr="007923D2" w:rsidRDefault="002B4870" w:rsidP="00452180">
            <w:pPr>
              <w:jc w:val="center"/>
              <w:rPr>
                <w:b/>
                <w:bCs/>
              </w:rPr>
            </w:pPr>
            <w:r w:rsidRPr="007923D2">
              <w:rPr>
                <w:b/>
                <w:bCs/>
              </w:rPr>
              <w:t>0.73</w:t>
            </w:r>
          </w:p>
        </w:tc>
        <w:tc>
          <w:tcPr>
            <w:tcW w:w="1909" w:type="dxa"/>
          </w:tcPr>
          <w:p w14:paraId="0C7A974D" w14:textId="3B335153" w:rsidR="008A4C15" w:rsidRPr="007923D2" w:rsidRDefault="002B4870" w:rsidP="00452180">
            <w:pPr>
              <w:jc w:val="center"/>
              <w:rPr>
                <w:b/>
                <w:bCs/>
              </w:rPr>
            </w:pPr>
            <w:r w:rsidRPr="007923D2">
              <w:rPr>
                <w:b/>
                <w:bCs/>
              </w:rPr>
              <w:t>0.62</w:t>
            </w:r>
          </w:p>
        </w:tc>
      </w:tr>
      <w:tr w:rsidR="008A4C15" w:rsidRPr="00727F41" w14:paraId="45AC7B19" w14:textId="77777777" w:rsidTr="008A4C15">
        <w:trPr>
          <w:trHeight w:val="376"/>
        </w:trPr>
        <w:tc>
          <w:tcPr>
            <w:tcW w:w="2051" w:type="dxa"/>
          </w:tcPr>
          <w:p w14:paraId="02F222BD" w14:textId="77777777" w:rsidR="008A4C15" w:rsidRPr="00727F41" w:rsidRDefault="008A4C15" w:rsidP="00452180">
            <w:pPr>
              <w:jc w:val="center"/>
              <w:rPr>
                <w:b/>
                <w:bCs/>
              </w:rPr>
            </w:pPr>
            <w:r>
              <w:rPr>
                <w:b/>
                <w:bCs/>
              </w:rPr>
              <w:t>ADASYN</w:t>
            </w:r>
          </w:p>
        </w:tc>
        <w:tc>
          <w:tcPr>
            <w:tcW w:w="1909" w:type="dxa"/>
          </w:tcPr>
          <w:p w14:paraId="1E2B55E0" w14:textId="0E31C904" w:rsidR="008A4C15" w:rsidRPr="00F40EAF" w:rsidRDefault="002B4870" w:rsidP="00452180">
            <w:pPr>
              <w:jc w:val="center"/>
            </w:pPr>
            <w:r w:rsidRPr="00F40EAF">
              <w:t>0.</w:t>
            </w:r>
            <w:r w:rsidR="00F04DB4" w:rsidRPr="00F40EAF">
              <w:t>78</w:t>
            </w:r>
          </w:p>
        </w:tc>
        <w:tc>
          <w:tcPr>
            <w:tcW w:w="1908" w:type="dxa"/>
          </w:tcPr>
          <w:p w14:paraId="7F8A221A" w14:textId="1604F516" w:rsidR="008A4C15" w:rsidRPr="00F40EAF" w:rsidRDefault="002B4870" w:rsidP="00452180">
            <w:pPr>
              <w:jc w:val="center"/>
            </w:pPr>
            <w:r w:rsidRPr="00F40EAF">
              <w:t>0.</w:t>
            </w:r>
            <w:r w:rsidR="00F04DB4" w:rsidRPr="00F40EAF">
              <w:t>68</w:t>
            </w:r>
          </w:p>
        </w:tc>
        <w:tc>
          <w:tcPr>
            <w:tcW w:w="1909" w:type="dxa"/>
          </w:tcPr>
          <w:p w14:paraId="714B4B55" w14:textId="5886B2FF" w:rsidR="008A4C15" w:rsidRPr="00F40EAF" w:rsidRDefault="002B4870" w:rsidP="00452180">
            <w:pPr>
              <w:jc w:val="center"/>
            </w:pPr>
            <w:r w:rsidRPr="00F40EAF">
              <w:t>0.66</w:t>
            </w:r>
          </w:p>
        </w:tc>
        <w:tc>
          <w:tcPr>
            <w:tcW w:w="1909" w:type="dxa"/>
          </w:tcPr>
          <w:p w14:paraId="709600E0" w14:textId="1EA90A4B" w:rsidR="008A4C15" w:rsidRPr="00F40EAF" w:rsidRDefault="002B4870" w:rsidP="00452180">
            <w:pPr>
              <w:jc w:val="center"/>
            </w:pPr>
            <w:r w:rsidRPr="00F40EAF">
              <w:t>0.59</w:t>
            </w:r>
          </w:p>
        </w:tc>
      </w:tr>
      <w:tr w:rsidR="008A4C15" w:rsidRPr="00727F41" w14:paraId="4DEEAB43" w14:textId="77777777" w:rsidTr="008A4C15">
        <w:trPr>
          <w:trHeight w:val="358"/>
        </w:trPr>
        <w:tc>
          <w:tcPr>
            <w:tcW w:w="2051" w:type="dxa"/>
          </w:tcPr>
          <w:p w14:paraId="04FB5350" w14:textId="77777777" w:rsidR="008A4C15" w:rsidRPr="00727F41" w:rsidRDefault="008A4C15" w:rsidP="00452180">
            <w:pPr>
              <w:jc w:val="center"/>
              <w:rPr>
                <w:b/>
                <w:bCs/>
              </w:rPr>
            </w:pPr>
            <w:r>
              <w:rPr>
                <w:b/>
                <w:bCs/>
              </w:rPr>
              <w:t>SVM Based</w:t>
            </w:r>
          </w:p>
        </w:tc>
        <w:tc>
          <w:tcPr>
            <w:tcW w:w="1909" w:type="dxa"/>
          </w:tcPr>
          <w:p w14:paraId="38B7E6C0" w14:textId="27343883" w:rsidR="008A4C15" w:rsidRPr="007923D2" w:rsidRDefault="00F40EAF" w:rsidP="00452180">
            <w:pPr>
              <w:jc w:val="center"/>
              <w:rPr>
                <w:b/>
                <w:bCs/>
              </w:rPr>
            </w:pPr>
            <w:r w:rsidRPr="007923D2">
              <w:rPr>
                <w:b/>
                <w:bCs/>
              </w:rPr>
              <w:t>0.90</w:t>
            </w:r>
          </w:p>
        </w:tc>
        <w:tc>
          <w:tcPr>
            <w:tcW w:w="1908" w:type="dxa"/>
          </w:tcPr>
          <w:p w14:paraId="021C208E" w14:textId="3060215D" w:rsidR="008A4C15" w:rsidRPr="007923D2" w:rsidRDefault="00F40EAF" w:rsidP="00452180">
            <w:pPr>
              <w:jc w:val="center"/>
              <w:rPr>
                <w:b/>
                <w:bCs/>
              </w:rPr>
            </w:pPr>
            <w:r w:rsidRPr="007923D2">
              <w:rPr>
                <w:b/>
                <w:bCs/>
              </w:rPr>
              <w:t>0.82</w:t>
            </w:r>
          </w:p>
        </w:tc>
        <w:tc>
          <w:tcPr>
            <w:tcW w:w="1909" w:type="dxa"/>
          </w:tcPr>
          <w:p w14:paraId="0C19A209" w14:textId="4EB093AD" w:rsidR="008A4C15" w:rsidRPr="007923D2" w:rsidRDefault="00F40EAF" w:rsidP="00452180">
            <w:pPr>
              <w:jc w:val="center"/>
              <w:rPr>
                <w:b/>
                <w:bCs/>
              </w:rPr>
            </w:pPr>
            <w:r w:rsidRPr="007923D2">
              <w:rPr>
                <w:b/>
                <w:bCs/>
              </w:rPr>
              <w:t>0.73</w:t>
            </w:r>
          </w:p>
        </w:tc>
        <w:tc>
          <w:tcPr>
            <w:tcW w:w="1909" w:type="dxa"/>
          </w:tcPr>
          <w:p w14:paraId="4E69DA75" w14:textId="52796503" w:rsidR="008A4C15" w:rsidRPr="007923D2" w:rsidRDefault="00F40EAF" w:rsidP="00EB06F0">
            <w:pPr>
              <w:keepNext/>
              <w:jc w:val="center"/>
              <w:rPr>
                <w:b/>
                <w:bCs/>
              </w:rPr>
            </w:pPr>
            <w:r w:rsidRPr="007923D2">
              <w:rPr>
                <w:b/>
                <w:bCs/>
              </w:rPr>
              <w:t>0.62</w:t>
            </w:r>
          </w:p>
        </w:tc>
      </w:tr>
    </w:tbl>
    <w:p w14:paraId="3DA3849C" w14:textId="4E2CD1D0" w:rsidR="009F41C9" w:rsidRDefault="00EB06F0" w:rsidP="00197657">
      <w:pPr>
        <w:pStyle w:val="Caption"/>
        <w:jc w:val="center"/>
      </w:pPr>
      <w:bookmarkStart w:id="77" w:name="_Toc114419350"/>
      <w:r>
        <w:t xml:space="preserve">Table </w:t>
      </w:r>
      <w:fldSimple w:instr=" SEQ Table \* ARABIC ">
        <w:r w:rsidR="0015188D">
          <w:rPr>
            <w:noProof/>
          </w:rPr>
          <w:t>7</w:t>
        </w:r>
      </w:fldSimple>
      <w:r>
        <w:t xml:space="preserve"> </w:t>
      </w:r>
      <w:r w:rsidRPr="00CC352F">
        <w:t>F1 Scores SVM (Circular)</w:t>
      </w:r>
      <w:bookmarkEnd w:id="77"/>
    </w:p>
    <w:p w14:paraId="3D505FFF" w14:textId="015220C4" w:rsidR="0094149A" w:rsidRDefault="0094149A" w:rsidP="00207A72">
      <w:pPr>
        <w:pStyle w:val="Heading6"/>
      </w:pPr>
      <w:r>
        <w:lastRenderedPageBreak/>
        <w:t>5.1.</w:t>
      </w:r>
      <w:r w:rsidR="00A55972">
        <w:t>1.</w:t>
      </w:r>
      <w:r w:rsidR="00E62798">
        <w:t>3</w:t>
      </w:r>
      <w:r>
        <w:t xml:space="preserve"> Multi-Layer Perceptron</w:t>
      </w:r>
      <w:r w:rsidRPr="00FB0B64">
        <w:t>:</w:t>
      </w:r>
    </w:p>
    <w:p w14:paraId="2F8A7E1D" w14:textId="77777777" w:rsidR="00366B14" w:rsidRPr="00366B14" w:rsidRDefault="00366B14" w:rsidP="00366B14"/>
    <w:tbl>
      <w:tblPr>
        <w:tblStyle w:val="TableGrid"/>
        <w:tblW w:w="9351" w:type="dxa"/>
        <w:tblLook w:val="04A0" w:firstRow="1" w:lastRow="0" w:firstColumn="1" w:lastColumn="0" w:noHBand="0" w:noVBand="1"/>
      </w:tblPr>
      <w:tblGrid>
        <w:gridCol w:w="1980"/>
        <w:gridCol w:w="1843"/>
        <w:gridCol w:w="1842"/>
        <w:gridCol w:w="1843"/>
        <w:gridCol w:w="1843"/>
      </w:tblGrid>
      <w:tr w:rsidR="0094149A" w14:paraId="0C6480F9" w14:textId="77777777" w:rsidTr="00452180">
        <w:tc>
          <w:tcPr>
            <w:tcW w:w="1980" w:type="dxa"/>
            <w:vMerge w:val="restart"/>
          </w:tcPr>
          <w:p w14:paraId="4F7F88FC" w14:textId="77777777" w:rsidR="0094149A" w:rsidRPr="00727F41" w:rsidRDefault="0094149A" w:rsidP="00452180">
            <w:pPr>
              <w:jc w:val="center"/>
              <w:rPr>
                <w:b/>
                <w:bCs/>
              </w:rPr>
            </w:pPr>
            <w:r w:rsidRPr="00727F41">
              <w:rPr>
                <w:b/>
                <w:bCs/>
              </w:rPr>
              <w:t>Overlapping Techniques</w:t>
            </w:r>
          </w:p>
        </w:tc>
        <w:tc>
          <w:tcPr>
            <w:tcW w:w="7371" w:type="dxa"/>
            <w:gridSpan w:val="4"/>
          </w:tcPr>
          <w:p w14:paraId="6AB71318" w14:textId="77777777" w:rsidR="0094149A" w:rsidRPr="00727F41" w:rsidRDefault="0094149A" w:rsidP="00452180">
            <w:pPr>
              <w:jc w:val="center"/>
              <w:rPr>
                <w:b/>
                <w:bCs/>
              </w:rPr>
            </w:pPr>
            <w:r w:rsidRPr="00727F41">
              <w:rPr>
                <w:b/>
                <w:bCs/>
              </w:rPr>
              <w:t>Degrees of Overlap Percentage</w:t>
            </w:r>
          </w:p>
        </w:tc>
      </w:tr>
      <w:tr w:rsidR="0094149A" w14:paraId="4A51C874" w14:textId="77777777" w:rsidTr="00452180">
        <w:tc>
          <w:tcPr>
            <w:tcW w:w="1980" w:type="dxa"/>
            <w:vMerge/>
          </w:tcPr>
          <w:p w14:paraId="06B49099" w14:textId="77777777" w:rsidR="0094149A" w:rsidRPr="00727F41" w:rsidRDefault="0094149A" w:rsidP="00452180">
            <w:pPr>
              <w:rPr>
                <w:b/>
                <w:bCs/>
              </w:rPr>
            </w:pPr>
          </w:p>
        </w:tc>
        <w:tc>
          <w:tcPr>
            <w:tcW w:w="1843" w:type="dxa"/>
          </w:tcPr>
          <w:p w14:paraId="581C03A4" w14:textId="77777777" w:rsidR="0094149A" w:rsidRPr="00727F41" w:rsidRDefault="0094149A" w:rsidP="00452180">
            <w:pPr>
              <w:jc w:val="center"/>
              <w:rPr>
                <w:b/>
                <w:bCs/>
              </w:rPr>
            </w:pPr>
            <w:r w:rsidRPr="00727F41">
              <w:rPr>
                <w:b/>
                <w:bCs/>
              </w:rPr>
              <w:t>10%</w:t>
            </w:r>
          </w:p>
        </w:tc>
        <w:tc>
          <w:tcPr>
            <w:tcW w:w="1842" w:type="dxa"/>
          </w:tcPr>
          <w:p w14:paraId="45C47E0C" w14:textId="77777777" w:rsidR="0094149A" w:rsidRPr="00727F41" w:rsidRDefault="0094149A" w:rsidP="00452180">
            <w:pPr>
              <w:jc w:val="center"/>
              <w:rPr>
                <w:b/>
                <w:bCs/>
              </w:rPr>
            </w:pPr>
            <w:r w:rsidRPr="00727F41">
              <w:rPr>
                <w:b/>
                <w:bCs/>
              </w:rPr>
              <w:t>30%</w:t>
            </w:r>
          </w:p>
        </w:tc>
        <w:tc>
          <w:tcPr>
            <w:tcW w:w="1843" w:type="dxa"/>
          </w:tcPr>
          <w:p w14:paraId="1E24798A" w14:textId="77777777" w:rsidR="0094149A" w:rsidRPr="00727F41" w:rsidRDefault="0094149A" w:rsidP="00452180">
            <w:pPr>
              <w:jc w:val="center"/>
              <w:rPr>
                <w:b/>
                <w:bCs/>
              </w:rPr>
            </w:pPr>
            <w:r w:rsidRPr="00727F41">
              <w:rPr>
                <w:b/>
                <w:bCs/>
              </w:rPr>
              <w:t>50%</w:t>
            </w:r>
          </w:p>
        </w:tc>
        <w:tc>
          <w:tcPr>
            <w:tcW w:w="1843" w:type="dxa"/>
          </w:tcPr>
          <w:p w14:paraId="78575B2D" w14:textId="77777777" w:rsidR="0094149A" w:rsidRPr="00727F41" w:rsidRDefault="0094149A" w:rsidP="00452180">
            <w:pPr>
              <w:jc w:val="center"/>
              <w:rPr>
                <w:b/>
                <w:bCs/>
              </w:rPr>
            </w:pPr>
            <w:r w:rsidRPr="00727F41">
              <w:rPr>
                <w:b/>
                <w:bCs/>
              </w:rPr>
              <w:t>70%</w:t>
            </w:r>
          </w:p>
        </w:tc>
      </w:tr>
      <w:tr w:rsidR="0094149A" w14:paraId="509510FA" w14:textId="77777777" w:rsidTr="00452180">
        <w:trPr>
          <w:trHeight w:val="1717"/>
        </w:trPr>
        <w:tc>
          <w:tcPr>
            <w:tcW w:w="1980" w:type="dxa"/>
          </w:tcPr>
          <w:p w14:paraId="3E83F4C4" w14:textId="77777777" w:rsidR="0094149A" w:rsidRDefault="0094149A" w:rsidP="00452180">
            <w:pPr>
              <w:jc w:val="center"/>
            </w:pPr>
          </w:p>
          <w:p w14:paraId="6751C8E2" w14:textId="77777777" w:rsidR="0094149A" w:rsidRDefault="0094149A" w:rsidP="00452180">
            <w:pPr>
              <w:jc w:val="center"/>
            </w:pPr>
          </w:p>
          <w:p w14:paraId="47948375" w14:textId="77777777" w:rsidR="0094149A" w:rsidRDefault="0094149A" w:rsidP="00452180">
            <w:pPr>
              <w:jc w:val="center"/>
            </w:pPr>
            <w:r>
              <w:t>SMOTE</w:t>
            </w:r>
          </w:p>
        </w:tc>
        <w:tc>
          <w:tcPr>
            <w:tcW w:w="1843" w:type="dxa"/>
          </w:tcPr>
          <w:p w14:paraId="2783F4ED" w14:textId="7EBFB652" w:rsidR="0094149A" w:rsidRPr="00D2724A" w:rsidRDefault="00C303C8" w:rsidP="00C303C8">
            <w:pPr>
              <w:jc w:val="center"/>
              <w:rPr>
                <w:b/>
                <w:bCs/>
              </w:rPr>
            </w:pPr>
            <w:r>
              <w:rPr>
                <w:b/>
                <w:bCs/>
              </w:rPr>
              <w:t>Acc =0.94</w:t>
            </w:r>
          </w:p>
          <w:p w14:paraId="0C57DE46" w14:textId="77777777" w:rsidR="0094149A" w:rsidRDefault="0094149A" w:rsidP="00452180">
            <w:pPr>
              <w:jc w:val="center"/>
            </w:pPr>
          </w:p>
          <w:p w14:paraId="21F6E36C" w14:textId="77777777" w:rsidR="0094149A" w:rsidRDefault="0094149A" w:rsidP="00452180">
            <w:pPr>
              <w:jc w:val="center"/>
            </w:pPr>
            <w:r>
              <w:t xml:space="preserve">    0       1</w:t>
            </w:r>
          </w:p>
          <w:p w14:paraId="177F5E5C" w14:textId="573FB390" w:rsidR="0094149A" w:rsidRDefault="0094149A" w:rsidP="00452180">
            <w:pPr>
              <w:jc w:val="center"/>
            </w:pPr>
            <w:r>
              <w:t>0 [ 37</w:t>
            </w:r>
            <w:r w:rsidR="00291F25">
              <w:t>8</w:t>
            </w:r>
            <w:r>
              <w:t xml:space="preserve">   </w:t>
            </w:r>
            <w:proofErr w:type="gramStart"/>
            <w:r>
              <w:t>2</w:t>
            </w:r>
            <w:r w:rsidR="004F6D5D">
              <w:t>5</w:t>
            </w:r>
            <w:r>
              <w:t xml:space="preserve"> ]</w:t>
            </w:r>
            <w:proofErr w:type="gramEnd"/>
          </w:p>
          <w:p w14:paraId="0C53A4C6" w14:textId="77777777" w:rsidR="0094149A" w:rsidRDefault="0094149A" w:rsidP="00452180">
            <w:pPr>
              <w:jc w:val="center"/>
            </w:pPr>
            <w:r>
              <w:t xml:space="preserve">1 </w:t>
            </w:r>
            <w:proofErr w:type="gramStart"/>
            <w:r>
              <w:t>[  2</w:t>
            </w:r>
            <w:proofErr w:type="gramEnd"/>
            <w:r>
              <w:t xml:space="preserve">      45 ]</w:t>
            </w:r>
          </w:p>
        </w:tc>
        <w:tc>
          <w:tcPr>
            <w:tcW w:w="1842" w:type="dxa"/>
          </w:tcPr>
          <w:p w14:paraId="7FE4FFFD" w14:textId="7D6C0F75" w:rsidR="0094149A" w:rsidRPr="00D2724A" w:rsidRDefault="00C303C8" w:rsidP="00C303C8">
            <w:pPr>
              <w:jc w:val="center"/>
              <w:rPr>
                <w:b/>
                <w:bCs/>
              </w:rPr>
            </w:pPr>
            <w:r>
              <w:rPr>
                <w:b/>
                <w:bCs/>
              </w:rPr>
              <w:t>Acc = 0.90</w:t>
            </w:r>
          </w:p>
          <w:p w14:paraId="0F3D98BB" w14:textId="77777777" w:rsidR="0094149A" w:rsidRDefault="0094149A" w:rsidP="00452180">
            <w:pPr>
              <w:jc w:val="center"/>
            </w:pPr>
            <w:r>
              <w:t xml:space="preserve">  </w:t>
            </w:r>
          </w:p>
          <w:p w14:paraId="4918EF50" w14:textId="77777777" w:rsidR="0094149A" w:rsidRDefault="0094149A" w:rsidP="00452180">
            <w:pPr>
              <w:jc w:val="center"/>
            </w:pPr>
            <w:r>
              <w:t xml:space="preserve">   0      1</w:t>
            </w:r>
          </w:p>
          <w:p w14:paraId="5CA19E70" w14:textId="555E6DF5" w:rsidR="0094149A" w:rsidRDefault="0094149A" w:rsidP="00452180">
            <w:pPr>
              <w:jc w:val="center"/>
            </w:pPr>
            <w:r>
              <w:t>0 [ 3</w:t>
            </w:r>
            <w:r w:rsidR="003B0926">
              <w:t>6</w:t>
            </w:r>
            <w:r w:rsidR="00A153D9">
              <w:t>1</w:t>
            </w:r>
            <w:r>
              <w:t xml:space="preserve">   </w:t>
            </w:r>
            <w:proofErr w:type="gramStart"/>
            <w:r w:rsidR="003B0926">
              <w:t>4</w:t>
            </w:r>
            <w:r w:rsidR="00A153D9">
              <w:t>2</w:t>
            </w:r>
            <w:r>
              <w:t xml:space="preserve"> ]</w:t>
            </w:r>
            <w:proofErr w:type="gramEnd"/>
          </w:p>
          <w:p w14:paraId="3F480861" w14:textId="3093981D" w:rsidR="0094149A" w:rsidRDefault="0094149A" w:rsidP="00452180">
            <w:pPr>
              <w:jc w:val="center"/>
            </w:pPr>
            <w:r>
              <w:t xml:space="preserve"> 1 [   </w:t>
            </w:r>
            <w:r w:rsidR="003B0926">
              <w:t>3</w:t>
            </w:r>
            <w:r>
              <w:t xml:space="preserve">     </w:t>
            </w:r>
            <w:proofErr w:type="gramStart"/>
            <w:r w:rsidR="003B0926">
              <w:t>44</w:t>
            </w:r>
            <w:r>
              <w:t xml:space="preserve"> ]</w:t>
            </w:r>
            <w:proofErr w:type="gramEnd"/>
          </w:p>
        </w:tc>
        <w:tc>
          <w:tcPr>
            <w:tcW w:w="1843" w:type="dxa"/>
          </w:tcPr>
          <w:p w14:paraId="497634F9" w14:textId="252CCCF8" w:rsidR="0094149A" w:rsidRPr="00D2724A" w:rsidRDefault="00C303C8" w:rsidP="00C303C8">
            <w:pPr>
              <w:jc w:val="center"/>
              <w:rPr>
                <w:b/>
                <w:bCs/>
              </w:rPr>
            </w:pPr>
            <w:r>
              <w:rPr>
                <w:b/>
                <w:bCs/>
              </w:rPr>
              <w:t>Acc = 0.86</w:t>
            </w:r>
          </w:p>
          <w:p w14:paraId="56DB1616" w14:textId="77777777" w:rsidR="0094149A" w:rsidRDefault="0094149A" w:rsidP="00452180">
            <w:pPr>
              <w:jc w:val="center"/>
            </w:pPr>
          </w:p>
          <w:p w14:paraId="2DEB3DD5" w14:textId="77777777" w:rsidR="0094149A" w:rsidRPr="00A442CF" w:rsidRDefault="0094149A" w:rsidP="00452180">
            <w:pPr>
              <w:jc w:val="center"/>
              <w:rPr>
                <w:b/>
                <w:bCs/>
              </w:rPr>
            </w:pPr>
            <w:r w:rsidRPr="00A442CF">
              <w:rPr>
                <w:b/>
                <w:bCs/>
              </w:rPr>
              <w:t xml:space="preserve">  0       1</w:t>
            </w:r>
          </w:p>
          <w:p w14:paraId="34AFE72D" w14:textId="210C33D2" w:rsidR="0094149A" w:rsidRPr="00A442CF" w:rsidRDefault="0094149A" w:rsidP="00452180">
            <w:pPr>
              <w:jc w:val="center"/>
              <w:rPr>
                <w:b/>
                <w:bCs/>
              </w:rPr>
            </w:pPr>
            <w:r w:rsidRPr="00A442CF">
              <w:rPr>
                <w:b/>
                <w:bCs/>
              </w:rPr>
              <w:t>0 [ 3</w:t>
            </w:r>
            <w:r w:rsidR="0016366B" w:rsidRPr="00A442CF">
              <w:rPr>
                <w:b/>
                <w:bCs/>
              </w:rPr>
              <w:t>51</w:t>
            </w:r>
            <w:r w:rsidRPr="00A442CF">
              <w:rPr>
                <w:b/>
                <w:bCs/>
              </w:rPr>
              <w:t xml:space="preserve">   </w:t>
            </w:r>
            <w:proofErr w:type="gramStart"/>
            <w:r w:rsidR="0016366B" w:rsidRPr="00A442CF">
              <w:rPr>
                <w:b/>
                <w:bCs/>
              </w:rPr>
              <w:t>52</w:t>
            </w:r>
            <w:r w:rsidRPr="00A442CF">
              <w:rPr>
                <w:b/>
                <w:bCs/>
              </w:rPr>
              <w:t xml:space="preserve"> ]</w:t>
            </w:r>
            <w:proofErr w:type="gramEnd"/>
          </w:p>
          <w:p w14:paraId="5B44782C" w14:textId="76F0D4D1" w:rsidR="0094149A" w:rsidRDefault="0094149A" w:rsidP="00452180">
            <w:pPr>
              <w:jc w:val="center"/>
            </w:pPr>
            <w:r w:rsidRPr="00A442CF">
              <w:rPr>
                <w:b/>
                <w:bCs/>
              </w:rPr>
              <w:t xml:space="preserve">1 </w:t>
            </w:r>
            <w:proofErr w:type="gramStart"/>
            <w:r w:rsidRPr="00A442CF">
              <w:rPr>
                <w:b/>
                <w:bCs/>
              </w:rPr>
              <w:t xml:space="preserve">[  </w:t>
            </w:r>
            <w:r w:rsidR="0016366B" w:rsidRPr="00A442CF">
              <w:rPr>
                <w:b/>
                <w:bCs/>
              </w:rPr>
              <w:t>9</w:t>
            </w:r>
            <w:proofErr w:type="gramEnd"/>
            <w:r w:rsidR="0015483A" w:rsidRPr="00A442CF">
              <w:rPr>
                <w:b/>
                <w:bCs/>
              </w:rPr>
              <w:t xml:space="preserve"> </w:t>
            </w:r>
            <w:r w:rsidRPr="00A442CF">
              <w:rPr>
                <w:b/>
                <w:bCs/>
              </w:rPr>
              <w:t xml:space="preserve">     </w:t>
            </w:r>
            <w:r w:rsidR="0015483A" w:rsidRPr="00A442CF">
              <w:rPr>
                <w:b/>
                <w:bCs/>
              </w:rPr>
              <w:t>3</w:t>
            </w:r>
            <w:r w:rsidR="0016366B" w:rsidRPr="00A442CF">
              <w:rPr>
                <w:b/>
                <w:bCs/>
              </w:rPr>
              <w:t>8</w:t>
            </w:r>
            <w:r w:rsidRPr="00A442CF">
              <w:rPr>
                <w:b/>
                <w:bCs/>
              </w:rPr>
              <w:t xml:space="preserve"> ]</w:t>
            </w:r>
          </w:p>
        </w:tc>
        <w:tc>
          <w:tcPr>
            <w:tcW w:w="1843" w:type="dxa"/>
          </w:tcPr>
          <w:p w14:paraId="6CC30D1E" w14:textId="418F52F8" w:rsidR="0094149A" w:rsidRPr="00C303C8" w:rsidRDefault="00C303C8" w:rsidP="00452180">
            <w:pPr>
              <w:jc w:val="center"/>
              <w:rPr>
                <w:b/>
                <w:bCs/>
              </w:rPr>
            </w:pPr>
            <w:r>
              <w:rPr>
                <w:b/>
                <w:bCs/>
              </w:rPr>
              <w:t>Acc = 0.77</w:t>
            </w:r>
          </w:p>
          <w:p w14:paraId="2B4887B0" w14:textId="77777777" w:rsidR="002F0FE2" w:rsidRDefault="002F0FE2" w:rsidP="00452180">
            <w:pPr>
              <w:jc w:val="center"/>
            </w:pPr>
          </w:p>
          <w:p w14:paraId="11DB2FA3" w14:textId="77777777" w:rsidR="0094149A" w:rsidRDefault="0094149A" w:rsidP="00452180">
            <w:pPr>
              <w:jc w:val="center"/>
            </w:pPr>
            <w:r>
              <w:t xml:space="preserve">  0       1</w:t>
            </w:r>
          </w:p>
          <w:p w14:paraId="20BF3DE2" w14:textId="3973466A" w:rsidR="0094149A" w:rsidRDefault="0094149A" w:rsidP="00452180">
            <w:pPr>
              <w:jc w:val="center"/>
            </w:pPr>
            <w:r>
              <w:t>0 [ 3</w:t>
            </w:r>
            <w:r w:rsidR="002814CF">
              <w:t>19</w:t>
            </w:r>
            <w:r>
              <w:t xml:space="preserve">   </w:t>
            </w:r>
            <w:proofErr w:type="gramStart"/>
            <w:r w:rsidR="002814CF">
              <w:t>84</w:t>
            </w:r>
            <w:r>
              <w:t xml:space="preserve"> ]</w:t>
            </w:r>
            <w:proofErr w:type="gramEnd"/>
          </w:p>
          <w:p w14:paraId="63B5CD62" w14:textId="2B303C97" w:rsidR="0094149A" w:rsidRDefault="0094149A" w:rsidP="00452180">
            <w:pPr>
              <w:ind w:right="-728"/>
            </w:pPr>
            <w:r>
              <w:t xml:space="preserve">   1 </w:t>
            </w:r>
            <w:proofErr w:type="gramStart"/>
            <w:r>
              <w:t xml:space="preserve">[  </w:t>
            </w:r>
            <w:r w:rsidR="002814CF">
              <w:t>20</w:t>
            </w:r>
            <w:proofErr w:type="gramEnd"/>
            <w:r>
              <w:t xml:space="preserve">   </w:t>
            </w:r>
            <w:r w:rsidR="002814CF">
              <w:t xml:space="preserve"> </w:t>
            </w:r>
            <w:r>
              <w:t xml:space="preserve"> </w:t>
            </w:r>
            <w:r w:rsidR="002814CF">
              <w:t>27</w:t>
            </w:r>
            <w:r>
              <w:t xml:space="preserve"> ]</w:t>
            </w:r>
          </w:p>
        </w:tc>
      </w:tr>
      <w:tr w:rsidR="0094149A" w14:paraId="254773A9" w14:textId="77777777" w:rsidTr="00452180">
        <w:trPr>
          <w:trHeight w:val="1684"/>
        </w:trPr>
        <w:tc>
          <w:tcPr>
            <w:tcW w:w="1980" w:type="dxa"/>
          </w:tcPr>
          <w:p w14:paraId="01B921A3" w14:textId="77777777" w:rsidR="0094149A" w:rsidRDefault="0094149A" w:rsidP="00452180">
            <w:pPr>
              <w:jc w:val="center"/>
            </w:pPr>
          </w:p>
          <w:p w14:paraId="364C2363" w14:textId="77777777" w:rsidR="0094149A" w:rsidRDefault="0094149A" w:rsidP="00452180">
            <w:pPr>
              <w:jc w:val="center"/>
            </w:pPr>
          </w:p>
          <w:p w14:paraId="21F65726" w14:textId="77777777" w:rsidR="0094149A" w:rsidRDefault="0094149A" w:rsidP="00452180">
            <w:pPr>
              <w:jc w:val="center"/>
            </w:pPr>
            <w:r>
              <w:t>ADASYN</w:t>
            </w:r>
          </w:p>
        </w:tc>
        <w:tc>
          <w:tcPr>
            <w:tcW w:w="1843" w:type="dxa"/>
          </w:tcPr>
          <w:p w14:paraId="027A108B" w14:textId="3C6AE89B" w:rsidR="0094149A" w:rsidRPr="00764D48" w:rsidRDefault="00764D48" w:rsidP="00452180">
            <w:pPr>
              <w:jc w:val="center"/>
              <w:rPr>
                <w:b/>
                <w:bCs/>
              </w:rPr>
            </w:pPr>
            <w:r w:rsidRPr="00764D48">
              <w:rPr>
                <w:b/>
                <w:bCs/>
              </w:rPr>
              <w:t>Acc = 0.89</w:t>
            </w:r>
          </w:p>
          <w:p w14:paraId="1FD95FC4" w14:textId="77777777" w:rsidR="0094149A" w:rsidRDefault="0094149A" w:rsidP="00452180">
            <w:pPr>
              <w:jc w:val="center"/>
            </w:pPr>
            <w:r>
              <w:t xml:space="preserve">    0       1</w:t>
            </w:r>
          </w:p>
          <w:p w14:paraId="713BAFAE" w14:textId="1FE14B50" w:rsidR="0094149A" w:rsidRDefault="0094149A" w:rsidP="00452180">
            <w:r>
              <w:t xml:space="preserve">  0 [ 3</w:t>
            </w:r>
            <w:r w:rsidR="00486301">
              <w:t>54</w:t>
            </w:r>
            <w:r>
              <w:t xml:space="preserve">   </w:t>
            </w:r>
            <w:proofErr w:type="gramStart"/>
            <w:r w:rsidR="00486301">
              <w:t>49</w:t>
            </w:r>
            <w:r>
              <w:t xml:space="preserve"> ]</w:t>
            </w:r>
            <w:proofErr w:type="gramEnd"/>
          </w:p>
          <w:p w14:paraId="19CF9003" w14:textId="77777777" w:rsidR="0094149A" w:rsidRDefault="0094149A" w:rsidP="00452180">
            <w:r>
              <w:t xml:space="preserve">  1 </w:t>
            </w:r>
            <w:proofErr w:type="gramStart"/>
            <w:r>
              <w:t>[  1</w:t>
            </w:r>
            <w:proofErr w:type="gramEnd"/>
            <w:r>
              <w:t xml:space="preserve">      46 ]</w:t>
            </w:r>
          </w:p>
        </w:tc>
        <w:tc>
          <w:tcPr>
            <w:tcW w:w="1842" w:type="dxa"/>
          </w:tcPr>
          <w:p w14:paraId="4AD488D9" w14:textId="3579CD84" w:rsidR="0094149A" w:rsidRPr="00764D48" w:rsidRDefault="00764D48" w:rsidP="00452180">
            <w:pPr>
              <w:jc w:val="center"/>
              <w:rPr>
                <w:b/>
                <w:bCs/>
              </w:rPr>
            </w:pPr>
            <w:r w:rsidRPr="00764D48">
              <w:rPr>
                <w:b/>
                <w:bCs/>
              </w:rPr>
              <w:t>Acc = 0.80</w:t>
            </w:r>
            <w:r w:rsidR="0094149A" w:rsidRPr="00764D48">
              <w:rPr>
                <w:b/>
                <w:bCs/>
              </w:rPr>
              <w:t xml:space="preserve">  </w:t>
            </w:r>
          </w:p>
          <w:p w14:paraId="5692CACB" w14:textId="77777777" w:rsidR="0094149A" w:rsidRDefault="0094149A" w:rsidP="00452180">
            <w:pPr>
              <w:jc w:val="center"/>
            </w:pPr>
            <w:r>
              <w:t xml:space="preserve">   0      1</w:t>
            </w:r>
          </w:p>
          <w:p w14:paraId="587A9F0B" w14:textId="3B183CF3" w:rsidR="0094149A" w:rsidRDefault="0094149A" w:rsidP="00452180">
            <w:pPr>
              <w:jc w:val="center"/>
            </w:pPr>
            <w:r>
              <w:t>0 [ 3</w:t>
            </w:r>
            <w:r w:rsidR="00006966">
              <w:t>17</w:t>
            </w:r>
            <w:r>
              <w:t xml:space="preserve">   </w:t>
            </w:r>
            <w:proofErr w:type="gramStart"/>
            <w:r w:rsidR="00006966">
              <w:t>86</w:t>
            </w:r>
            <w:r>
              <w:t xml:space="preserve"> ]</w:t>
            </w:r>
            <w:proofErr w:type="gramEnd"/>
          </w:p>
          <w:p w14:paraId="733445E8" w14:textId="77777777" w:rsidR="0094149A" w:rsidRDefault="0094149A" w:rsidP="00452180">
            <w:r>
              <w:t xml:space="preserve">   1 [   2      </w:t>
            </w:r>
            <w:proofErr w:type="gramStart"/>
            <w:r>
              <w:t>45 ]</w:t>
            </w:r>
            <w:proofErr w:type="gramEnd"/>
          </w:p>
        </w:tc>
        <w:tc>
          <w:tcPr>
            <w:tcW w:w="1843" w:type="dxa"/>
          </w:tcPr>
          <w:p w14:paraId="376AB81D" w14:textId="775F48CA" w:rsidR="0094149A" w:rsidRPr="00764D48" w:rsidRDefault="00764D48" w:rsidP="00452180">
            <w:pPr>
              <w:jc w:val="center"/>
              <w:rPr>
                <w:b/>
                <w:bCs/>
              </w:rPr>
            </w:pPr>
            <w:r w:rsidRPr="00764D48">
              <w:rPr>
                <w:b/>
                <w:bCs/>
              </w:rPr>
              <w:t>Acc = 0.76</w:t>
            </w:r>
          </w:p>
          <w:p w14:paraId="1425FA7E" w14:textId="77777777" w:rsidR="0094149A" w:rsidRDefault="0094149A" w:rsidP="00452180">
            <w:pPr>
              <w:jc w:val="center"/>
            </w:pPr>
            <w:r>
              <w:t>0       1</w:t>
            </w:r>
          </w:p>
          <w:p w14:paraId="100771F8" w14:textId="446E7EC2" w:rsidR="0094149A" w:rsidRDefault="0094149A" w:rsidP="00452180">
            <w:r>
              <w:t xml:space="preserve">  0 [ 30</w:t>
            </w:r>
            <w:r w:rsidR="00F509FA">
              <w:t>0</w:t>
            </w:r>
            <w:r>
              <w:t xml:space="preserve">   </w:t>
            </w:r>
            <w:r w:rsidR="00F509FA">
              <w:t>103</w:t>
            </w:r>
            <w:r>
              <w:t>]</w:t>
            </w:r>
          </w:p>
          <w:p w14:paraId="08ABE16F" w14:textId="5E01AE1E" w:rsidR="0094149A" w:rsidRDefault="0094149A" w:rsidP="00452180">
            <w:r>
              <w:t xml:space="preserve">  1 </w:t>
            </w:r>
            <w:proofErr w:type="gramStart"/>
            <w:r>
              <w:t>[  6</w:t>
            </w:r>
            <w:proofErr w:type="gramEnd"/>
            <w:r>
              <w:t xml:space="preserve">   </w:t>
            </w:r>
            <w:r w:rsidR="00F509FA">
              <w:t xml:space="preserve"> </w:t>
            </w:r>
            <w:r>
              <w:t xml:space="preserve">  41 ]</w:t>
            </w:r>
          </w:p>
        </w:tc>
        <w:tc>
          <w:tcPr>
            <w:tcW w:w="1843" w:type="dxa"/>
          </w:tcPr>
          <w:p w14:paraId="44F4047D" w14:textId="33FA196B" w:rsidR="0094149A" w:rsidRPr="00764D48" w:rsidRDefault="00764D48" w:rsidP="00452180">
            <w:pPr>
              <w:jc w:val="center"/>
              <w:rPr>
                <w:b/>
                <w:bCs/>
              </w:rPr>
            </w:pPr>
            <w:r w:rsidRPr="00764D48">
              <w:rPr>
                <w:b/>
                <w:bCs/>
              </w:rPr>
              <w:t>Acc = 0.7</w:t>
            </w:r>
            <w:r w:rsidR="00786016">
              <w:rPr>
                <w:b/>
                <w:bCs/>
              </w:rPr>
              <w:t>2</w:t>
            </w:r>
          </w:p>
          <w:p w14:paraId="605D0CD8" w14:textId="77777777" w:rsidR="0094149A" w:rsidRDefault="0094149A" w:rsidP="00452180">
            <w:pPr>
              <w:jc w:val="center"/>
            </w:pPr>
            <w:r>
              <w:t xml:space="preserve">  0       1</w:t>
            </w:r>
          </w:p>
          <w:p w14:paraId="6CC2A7B6" w14:textId="0FFF9ED3" w:rsidR="0094149A" w:rsidRDefault="0094149A" w:rsidP="00452180">
            <w:pPr>
              <w:jc w:val="center"/>
            </w:pPr>
            <w:r>
              <w:t>0 [ 2</w:t>
            </w:r>
            <w:r w:rsidR="001E3547">
              <w:t>96</w:t>
            </w:r>
            <w:r>
              <w:t xml:space="preserve">   </w:t>
            </w:r>
            <w:proofErr w:type="gramStart"/>
            <w:r>
              <w:t>1</w:t>
            </w:r>
            <w:r w:rsidR="001E3547">
              <w:t>07</w:t>
            </w:r>
            <w:r>
              <w:t xml:space="preserve"> ]</w:t>
            </w:r>
            <w:proofErr w:type="gramEnd"/>
          </w:p>
          <w:p w14:paraId="02A8EAE1" w14:textId="3E7DDC0B" w:rsidR="0094149A" w:rsidRDefault="0094149A" w:rsidP="00452180">
            <w:r>
              <w:t xml:space="preserve">  </w:t>
            </w:r>
            <w:r w:rsidR="001E3547">
              <w:t xml:space="preserve"> </w:t>
            </w:r>
            <w:r>
              <w:t xml:space="preserve">1 </w:t>
            </w:r>
            <w:proofErr w:type="gramStart"/>
            <w:r>
              <w:t xml:space="preserve">[  </w:t>
            </w:r>
            <w:r w:rsidR="001E3547">
              <w:t>20</w:t>
            </w:r>
            <w:proofErr w:type="gramEnd"/>
            <w:r>
              <w:t xml:space="preserve">    </w:t>
            </w:r>
            <w:r w:rsidR="001E3547">
              <w:t>27</w:t>
            </w:r>
            <w:r>
              <w:t xml:space="preserve"> ]</w:t>
            </w:r>
          </w:p>
        </w:tc>
      </w:tr>
      <w:tr w:rsidR="0094149A" w14:paraId="6DAA7884" w14:textId="77777777" w:rsidTr="00452180">
        <w:trPr>
          <w:trHeight w:val="1694"/>
        </w:trPr>
        <w:tc>
          <w:tcPr>
            <w:tcW w:w="1980" w:type="dxa"/>
          </w:tcPr>
          <w:p w14:paraId="412CDD88" w14:textId="77777777" w:rsidR="0094149A" w:rsidRDefault="0094149A" w:rsidP="00452180">
            <w:pPr>
              <w:jc w:val="center"/>
            </w:pPr>
          </w:p>
          <w:p w14:paraId="713B91A8" w14:textId="77777777" w:rsidR="0094149A" w:rsidRDefault="0094149A" w:rsidP="00452180">
            <w:pPr>
              <w:jc w:val="center"/>
            </w:pPr>
          </w:p>
          <w:p w14:paraId="154FBF6A" w14:textId="77777777" w:rsidR="0094149A" w:rsidRDefault="0094149A" w:rsidP="00452180">
            <w:pPr>
              <w:jc w:val="center"/>
            </w:pPr>
            <w:r>
              <w:t>Proposed Algo</w:t>
            </w:r>
            <w:r>
              <w:br/>
              <w:t>(SVM Based)</w:t>
            </w:r>
          </w:p>
        </w:tc>
        <w:tc>
          <w:tcPr>
            <w:tcW w:w="1843" w:type="dxa"/>
          </w:tcPr>
          <w:p w14:paraId="2F6EEFD8" w14:textId="1498B9BE" w:rsidR="0094149A" w:rsidRPr="000A2535" w:rsidRDefault="000A2535" w:rsidP="00452180">
            <w:pPr>
              <w:jc w:val="center"/>
              <w:rPr>
                <w:b/>
                <w:bCs/>
              </w:rPr>
            </w:pPr>
            <w:r>
              <w:rPr>
                <w:b/>
                <w:bCs/>
              </w:rPr>
              <w:t>Acc = 0.96</w:t>
            </w:r>
          </w:p>
          <w:p w14:paraId="4DF3FCFF" w14:textId="77777777" w:rsidR="0094149A" w:rsidRDefault="0094149A" w:rsidP="00452180">
            <w:pPr>
              <w:jc w:val="center"/>
            </w:pPr>
            <w:r>
              <w:t xml:space="preserve">    0       1</w:t>
            </w:r>
          </w:p>
          <w:p w14:paraId="243DA013" w14:textId="28B5BF25" w:rsidR="0094149A" w:rsidRDefault="0094149A" w:rsidP="00452180">
            <w:r>
              <w:t xml:space="preserve"> 0 [ 3</w:t>
            </w:r>
            <w:r w:rsidR="00642353">
              <w:t>86</w:t>
            </w:r>
            <w:r>
              <w:t xml:space="preserve">   </w:t>
            </w:r>
            <w:proofErr w:type="gramStart"/>
            <w:r>
              <w:t>1</w:t>
            </w:r>
            <w:r w:rsidR="00642353">
              <w:t>7</w:t>
            </w:r>
            <w:r>
              <w:t xml:space="preserve"> ]</w:t>
            </w:r>
            <w:proofErr w:type="gramEnd"/>
          </w:p>
          <w:p w14:paraId="6B32BFC8" w14:textId="4CF935ED" w:rsidR="0094149A" w:rsidRDefault="0094149A" w:rsidP="00452180">
            <w:r>
              <w:t xml:space="preserve"> 1 </w:t>
            </w:r>
            <w:proofErr w:type="gramStart"/>
            <w:r>
              <w:t xml:space="preserve">[  </w:t>
            </w:r>
            <w:r w:rsidR="00642353">
              <w:t>2</w:t>
            </w:r>
            <w:proofErr w:type="gramEnd"/>
            <w:r>
              <w:t xml:space="preserve">      4</w:t>
            </w:r>
            <w:r w:rsidR="00642353">
              <w:t>5</w:t>
            </w:r>
            <w:r>
              <w:t xml:space="preserve"> ]</w:t>
            </w:r>
          </w:p>
        </w:tc>
        <w:tc>
          <w:tcPr>
            <w:tcW w:w="1842" w:type="dxa"/>
          </w:tcPr>
          <w:p w14:paraId="14F4556B" w14:textId="5E35F79B" w:rsidR="0094149A" w:rsidRDefault="0094149A" w:rsidP="00452180">
            <w:pPr>
              <w:jc w:val="center"/>
            </w:pPr>
            <w:r>
              <w:t xml:space="preserve"> </w:t>
            </w:r>
            <w:r w:rsidR="000A2535">
              <w:rPr>
                <w:b/>
                <w:bCs/>
              </w:rPr>
              <w:t xml:space="preserve">Acc </w:t>
            </w:r>
            <w:proofErr w:type="gramStart"/>
            <w:r w:rsidR="000A2535" w:rsidRPr="00CB60CA">
              <w:rPr>
                <w:b/>
                <w:bCs/>
              </w:rPr>
              <w:t xml:space="preserve">= </w:t>
            </w:r>
            <w:r w:rsidRPr="00CB60CA">
              <w:rPr>
                <w:b/>
                <w:bCs/>
              </w:rPr>
              <w:t xml:space="preserve"> </w:t>
            </w:r>
            <w:r w:rsidR="009067C7" w:rsidRPr="00CB60CA">
              <w:rPr>
                <w:b/>
                <w:bCs/>
              </w:rPr>
              <w:t>0.92</w:t>
            </w:r>
            <w:proofErr w:type="gramEnd"/>
          </w:p>
          <w:p w14:paraId="7C7DA3CA" w14:textId="77777777" w:rsidR="0094149A" w:rsidRDefault="0094149A" w:rsidP="00452180">
            <w:pPr>
              <w:jc w:val="center"/>
            </w:pPr>
            <w:r>
              <w:t xml:space="preserve">   0      1</w:t>
            </w:r>
          </w:p>
          <w:p w14:paraId="7B0165E1" w14:textId="6D8BB621" w:rsidR="0094149A" w:rsidRDefault="0094149A" w:rsidP="00452180">
            <w:r>
              <w:t xml:space="preserve">  0 [ 3</w:t>
            </w:r>
            <w:r w:rsidR="000F7E13">
              <w:t>7</w:t>
            </w:r>
            <w:r>
              <w:t xml:space="preserve">5   </w:t>
            </w:r>
            <w:proofErr w:type="gramStart"/>
            <w:r w:rsidR="000F7E13">
              <w:t>2</w:t>
            </w:r>
            <w:r>
              <w:t>8 ]</w:t>
            </w:r>
            <w:proofErr w:type="gramEnd"/>
          </w:p>
          <w:p w14:paraId="7FAE5F59" w14:textId="04E3580C" w:rsidR="0094149A" w:rsidRDefault="0094149A" w:rsidP="00452180">
            <w:r>
              <w:t xml:space="preserve">  1 </w:t>
            </w:r>
            <w:proofErr w:type="gramStart"/>
            <w:r>
              <w:t xml:space="preserve">[  </w:t>
            </w:r>
            <w:r w:rsidR="000F7E13">
              <w:t>6</w:t>
            </w:r>
            <w:proofErr w:type="gramEnd"/>
            <w:r>
              <w:t xml:space="preserve">   </w:t>
            </w:r>
            <w:r w:rsidR="000F7E13">
              <w:t xml:space="preserve"> </w:t>
            </w:r>
            <w:r>
              <w:t xml:space="preserve"> </w:t>
            </w:r>
            <w:r w:rsidR="000F7E13">
              <w:t>41</w:t>
            </w:r>
            <w:r>
              <w:t xml:space="preserve"> ]</w:t>
            </w:r>
          </w:p>
        </w:tc>
        <w:tc>
          <w:tcPr>
            <w:tcW w:w="1843" w:type="dxa"/>
          </w:tcPr>
          <w:p w14:paraId="5F8CC7DA" w14:textId="1A6442AF" w:rsidR="0094149A" w:rsidRPr="000A2535" w:rsidRDefault="000A2535" w:rsidP="00452180">
            <w:pPr>
              <w:jc w:val="center"/>
              <w:rPr>
                <w:b/>
                <w:bCs/>
              </w:rPr>
            </w:pPr>
            <w:r>
              <w:rPr>
                <w:b/>
                <w:bCs/>
              </w:rPr>
              <w:t>Acc = 0.85</w:t>
            </w:r>
          </w:p>
          <w:p w14:paraId="36DBCD0A" w14:textId="77777777" w:rsidR="0094149A" w:rsidRDefault="0094149A" w:rsidP="00452180">
            <w:pPr>
              <w:jc w:val="center"/>
            </w:pPr>
            <w:r>
              <w:t xml:space="preserve">  0       1</w:t>
            </w:r>
          </w:p>
          <w:p w14:paraId="2955C01E" w14:textId="5C9A72E5" w:rsidR="0094149A" w:rsidRDefault="0094149A" w:rsidP="00452180">
            <w:r>
              <w:t xml:space="preserve">  0 [ 3</w:t>
            </w:r>
            <w:r w:rsidR="000F7E13">
              <w:t>47</w:t>
            </w:r>
            <w:r>
              <w:t xml:space="preserve">   </w:t>
            </w:r>
            <w:proofErr w:type="gramStart"/>
            <w:r w:rsidR="000F7E13">
              <w:t>56</w:t>
            </w:r>
            <w:r>
              <w:t xml:space="preserve"> ]</w:t>
            </w:r>
            <w:proofErr w:type="gramEnd"/>
          </w:p>
          <w:p w14:paraId="59B7FD50" w14:textId="0CEDF36F" w:rsidR="0094149A" w:rsidRDefault="0094149A" w:rsidP="00452180">
            <w:r>
              <w:t xml:space="preserve">  1 </w:t>
            </w:r>
            <w:proofErr w:type="gramStart"/>
            <w:r>
              <w:t>[  1</w:t>
            </w:r>
            <w:r w:rsidR="000F7E13">
              <w:t>1</w:t>
            </w:r>
            <w:proofErr w:type="gramEnd"/>
            <w:r>
              <w:t xml:space="preserve">     3</w:t>
            </w:r>
            <w:r w:rsidR="000F7E13">
              <w:t>6</w:t>
            </w:r>
            <w:r>
              <w:t xml:space="preserve"> ]</w:t>
            </w:r>
          </w:p>
        </w:tc>
        <w:tc>
          <w:tcPr>
            <w:tcW w:w="1843" w:type="dxa"/>
          </w:tcPr>
          <w:p w14:paraId="027DCBAB" w14:textId="46CA7BD8" w:rsidR="0094149A" w:rsidRPr="000A2535" w:rsidRDefault="000A2535" w:rsidP="00452180">
            <w:pPr>
              <w:jc w:val="center"/>
              <w:rPr>
                <w:b/>
                <w:bCs/>
              </w:rPr>
            </w:pPr>
            <w:r>
              <w:rPr>
                <w:b/>
                <w:bCs/>
              </w:rPr>
              <w:t>Acc = 0.76</w:t>
            </w:r>
          </w:p>
          <w:p w14:paraId="2EFB1E49" w14:textId="77777777" w:rsidR="0094149A" w:rsidRPr="00A442CF" w:rsidRDefault="0094149A" w:rsidP="00452180">
            <w:pPr>
              <w:jc w:val="center"/>
              <w:rPr>
                <w:b/>
                <w:bCs/>
              </w:rPr>
            </w:pPr>
            <w:r w:rsidRPr="00A442CF">
              <w:rPr>
                <w:b/>
                <w:bCs/>
              </w:rPr>
              <w:t xml:space="preserve">  0       1</w:t>
            </w:r>
          </w:p>
          <w:p w14:paraId="72C5B514" w14:textId="047CBD2F" w:rsidR="0094149A" w:rsidRPr="00A442CF" w:rsidRDefault="0094149A" w:rsidP="00452180">
            <w:pPr>
              <w:jc w:val="center"/>
              <w:rPr>
                <w:b/>
                <w:bCs/>
              </w:rPr>
            </w:pPr>
            <w:r w:rsidRPr="00A442CF">
              <w:rPr>
                <w:b/>
                <w:bCs/>
              </w:rPr>
              <w:t>0 [ 3</w:t>
            </w:r>
            <w:r w:rsidR="0018522F" w:rsidRPr="00A442CF">
              <w:rPr>
                <w:b/>
                <w:bCs/>
              </w:rPr>
              <w:t>13</w:t>
            </w:r>
            <w:r w:rsidRPr="00A442CF">
              <w:rPr>
                <w:b/>
                <w:bCs/>
              </w:rPr>
              <w:t xml:space="preserve">   </w:t>
            </w:r>
            <w:proofErr w:type="gramStart"/>
            <w:r w:rsidR="0018522F" w:rsidRPr="00A442CF">
              <w:rPr>
                <w:b/>
                <w:bCs/>
              </w:rPr>
              <w:t>90</w:t>
            </w:r>
            <w:r w:rsidRPr="00A442CF">
              <w:rPr>
                <w:b/>
                <w:bCs/>
              </w:rPr>
              <w:t xml:space="preserve"> ]</w:t>
            </w:r>
            <w:proofErr w:type="gramEnd"/>
          </w:p>
          <w:p w14:paraId="25C0B9F3" w14:textId="7A5282E1" w:rsidR="0094149A" w:rsidRDefault="0094149A" w:rsidP="00D75CC2">
            <w:pPr>
              <w:keepNext/>
            </w:pPr>
            <w:r w:rsidRPr="00A442CF">
              <w:rPr>
                <w:b/>
                <w:bCs/>
              </w:rPr>
              <w:t xml:space="preserve">   1 </w:t>
            </w:r>
            <w:proofErr w:type="gramStart"/>
            <w:r w:rsidRPr="00A442CF">
              <w:rPr>
                <w:b/>
                <w:bCs/>
              </w:rPr>
              <w:t xml:space="preserve">[  </w:t>
            </w:r>
            <w:r w:rsidR="0018522F" w:rsidRPr="00A442CF">
              <w:rPr>
                <w:b/>
                <w:bCs/>
              </w:rPr>
              <w:t>16</w:t>
            </w:r>
            <w:proofErr w:type="gramEnd"/>
            <w:r w:rsidRPr="00A442CF">
              <w:rPr>
                <w:b/>
                <w:bCs/>
              </w:rPr>
              <w:t xml:space="preserve">    </w:t>
            </w:r>
            <w:r w:rsidR="0018522F" w:rsidRPr="00A442CF">
              <w:rPr>
                <w:b/>
                <w:bCs/>
              </w:rPr>
              <w:t>31</w:t>
            </w:r>
            <w:r w:rsidRPr="00A442CF">
              <w:rPr>
                <w:b/>
                <w:bCs/>
              </w:rPr>
              <w:t xml:space="preserve"> ]</w:t>
            </w:r>
          </w:p>
        </w:tc>
      </w:tr>
    </w:tbl>
    <w:p w14:paraId="405AA344" w14:textId="44623CC7" w:rsidR="00D75CC2" w:rsidRDefault="00D75CC2" w:rsidP="00D75CC2">
      <w:pPr>
        <w:pStyle w:val="Caption"/>
        <w:jc w:val="center"/>
      </w:pPr>
      <w:bookmarkStart w:id="78" w:name="_Toc114419351"/>
      <w:r>
        <w:t xml:space="preserve">Table </w:t>
      </w:r>
      <w:fldSimple w:instr=" SEQ Table \* ARABIC ">
        <w:r w:rsidR="0015188D">
          <w:rPr>
            <w:noProof/>
          </w:rPr>
          <w:t>8</w:t>
        </w:r>
      </w:fldSimple>
      <w:r>
        <w:t xml:space="preserve"> </w:t>
      </w:r>
      <w:r w:rsidRPr="005A6359">
        <w:t>Confusion Matrix MLP (Circular)</w:t>
      </w:r>
      <w:bookmarkEnd w:id="78"/>
    </w:p>
    <w:p w14:paraId="377FAEF3" w14:textId="386782A9" w:rsidR="007923D2" w:rsidRPr="004F0C21" w:rsidRDefault="007923D2" w:rsidP="006B1F84">
      <w:r>
        <w:t>Recall Score:</w:t>
      </w:r>
    </w:p>
    <w:tbl>
      <w:tblPr>
        <w:tblStyle w:val="TableGrid"/>
        <w:tblW w:w="9374" w:type="dxa"/>
        <w:tblLook w:val="04A0" w:firstRow="1" w:lastRow="0" w:firstColumn="1" w:lastColumn="0" w:noHBand="0" w:noVBand="1"/>
      </w:tblPr>
      <w:tblGrid>
        <w:gridCol w:w="1985"/>
        <w:gridCol w:w="1847"/>
        <w:gridCol w:w="1846"/>
        <w:gridCol w:w="1847"/>
        <w:gridCol w:w="1849"/>
      </w:tblGrid>
      <w:tr w:rsidR="00DF6131" w:rsidRPr="00727F41" w14:paraId="3E3E8946" w14:textId="77777777" w:rsidTr="00BE1D48">
        <w:trPr>
          <w:trHeight w:val="448"/>
        </w:trPr>
        <w:tc>
          <w:tcPr>
            <w:tcW w:w="1985" w:type="dxa"/>
            <w:vMerge w:val="restart"/>
          </w:tcPr>
          <w:p w14:paraId="78BEA337" w14:textId="77777777" w:rsidR="00DF6131" w:rsidRPr="00727F41" w:rsidRDefault="00DF6131" w:rsidP="00452180">
            <w:pPr>
              <w:jc w:val="center"/>
              <w:rPr>
                <w:b/>
                <w:bCs/>
              </w:rPr>
            </w:pPr>
            <w:r w:rsidRPr="00727F41">
              <w:rPr>
                <w:b/>
                <w:bCs/>
              </w:rPr>
              <w:t>Overlapping Techniques</w:t>
            </w:r>
          </w:p>
        </w:tc>
        <w:tc>
          <w:tcPr>
            <w:tcW w:w="7389" w:type="dxa"/>
            <w:gridSpan w:val="4"/>
          </w:tcPr>
          <w:p w14:paraId="44885C02" w14:textId="77777777" w:rsidR="00DF6131" w:rsidRPr="00727F41" w:rsidRDefault="00DF6131" w:rsidP="00452180">
            <w:pPr>
              <w:jc w:val="center"/>
              <w:rPr>
                <w:b/>
                <w:bCs/>
              </w:rPr>
            </w:pPr>
            <w:r w:rsidRPr="00727F41">
              <w:rPr>
                <w:b/>
                <w:bCs/>
              </w:rPr>
              <w:t>Degrees of Overlap Percentage</w:t>
            </w:r>
          </w:p>
        </w:tc>
      </w:tr>
      <w:tr w:rsidR="00DF6131" w:rsidRPr="00727F41" w14:paraId="5F1F6021" w14:textId="77777777" w:rsidTr="00930BD9">
        <w:trPr>
          <w:trHeight w:val="469"/>
        </w:trPr>
        <w:tc>
          <w:tcPr>
            <w:tcW w:w="1985" w:type="dxa"/>
            <w:vMerge/>
          </w:tcPr>
          <w:p w14:paraId="00252663" w14:textId="77777777" w:rsidR="00DF6131" w:rsidRPr="00727F41" w:rsidRDefault="00DF6131" w:rsidP="00452180">
            <w:pPr>
              <w:rPr>
                <w:b/>
                <w:bCs/>
              </w:rPr>
            </w:pPr>
          </w:p>
        </w:tc>
        <w:tc>
          <w:tcPr>
            <w:tcW w:w="1847" w:type="dxa"/>
          </w:tcPr>
          <w:p w14:paraId="2C3E6348" w14:textId="77777777" w:rsidR="00DF6131" w:rsidRPr="00727F41" w:rsidRDefault="00DF6131" w:rsidP="00452180">
            <w:pPr>
              <w:jc w:val="center"/>
              <w:rPr>
                <w:b/>
                <w:bCs/>
              </w:rPr>
            </w:pPr>
            <w:r w:rsidRPr="00727F41">
              <w:rPr>
                <w:b/>
                <w:bCs/>
              </w:rPr>
              <w:t>10%</w:t>
            </w:r>
          </w:p>
        </w:tc>
        <w:tc>
          <w:tcPr>
            <w:tcW w:w="1846" w:type="dxa"/>
          </w:tcPr>
          <w:p w14:paraId="7073874A" w14:textId="77777777" w:rsidR="00DF6131" w:rsidRPr="00727F41" w:rsidRDefault="00DF6131" w:rsidP="00452180">
            <w:pPr>
              <w:jc w:val="center"/>
              <w:rPr>
                <w:b/>
                <w:bCs/>
              </w:rPr>
            </w:pPr>
            <w:r w:rsidRPr="00727F41">
              <w:rPr>
                <w:b/>
                <w:bCs/>
              </w:rPr>
              <w:t>30%</w:t>
            </w:r>
          </w:p>
        </w:tc>
        <w:tc>
          <w:tcPr>
            <w:tcW w:w="1847" w:type="dxa"/>
          </w:tcPr>
          <w:p w14:paraId="1B1A0AB6" w14:textId="77777777" w:rsidR="00DF6131" w:rsidRPr="00727F41" w:rsidRDefault="00DF6131" w:rsidP="00452180">
            <w:pPr>
              <w:jc w:val="center"/>
              <w:rPr>
                <w:b/>
                <w:bCs/>
              </w:rPr>
            </w:pPr>
            <w:r w:rsidRPr="00727F41">
              <w:rPr>
                <w:b/>
                <w:bCs/>
              </w:rPr>
              <w:t>50%</w:t>
            </w:r>
          </w:p>
        </w:tc>
        <w:tc>
          <w:tcPr>
            <w:tcW w:w="1849" w:type="dxa"/>
          </w:tcPr>
          <w:p w14:paraId="5119A017" w14:textId="77777777" w:rsidR="00DF6131" w:rsidRPr="00727F41" w:rsidRDefault="00DF6131" w:rsidP="00452180">
            <w:pPr>
              <w:jc w:val="center"/>
              <w:rPr>
                <w:b/>
                <w:bCs/>
              </w:rPr>
            </w:pPr>
            <w:r w:rsidRPr="00727F41">
              <w:rPr>
                <w:b/>
                <w:bCs/>
              </w:rPr>
              <w:t>70%</w:t>
            </w:r>
          </w:p>
        </w:tc>
      </w:tr>
      <w:tr w:rsidR="00DF6131" w:rsidRPr="00727F41" w14:paraId="23BA6043" w14:textId="77777777" w:rsidTr="00930BD9">
        <w:trPr>
          <w:trHeight w:val="448"/>
        </w:trPr>
        <w:tc>
          <w:tcPr>
            <w:tcW w:w="1985" w:type="dxa"/>
          </w:tcPr>
          <w:p w14:paraId="51B7C0A8" w14:textId="77777777" w:rsidR="00DF6131" w:rsidRPr="00727F41" w:rsidRDefault="00DF6131" w:rsidP="00452180">
            <w:pPr>
              <w:jc w:val="center"/>
              <w:rPr>
                <w:b/>
                <w:bCs/>
              </w:rPr>
            </w:pPr>
            <w:r>
              <w:rPr>
                <w:b/>
                <w:bCs/>
              </w:rPr>
              <w:t>SMOTE</w:t>
            </w:r>
          </w:p>
        </w:tc>
        <w:tc>
          <w:tcPr>
            <w:tcW w:w="1847" w:type="dxa"/>
          </w:tcPr>
          <w:p w14:paraId="1166D1BD" w14:textId="616CC12F" w:rsidR="00DF6131" w:rsidRPr="00B47345" w:rsidRDefault="007923D2" w:rsidP="00452180">
            <w:pPr>
              <w:jc w:val="center"/>
            </w:pPr>
            <w:r w:rsidRPr="00B47345">
              <w:t>0.95</w:t>
            </w:r>
          </w:p>
        </w:tc>
        <w:tc>
          <w:tcPr>
            <w:tcW w:w="1846" w:type="dxa"/>
          </w:tcPr>
          <w:p w14:paraId="3088F7EF" w14:textId="125413B1" w:rsidR="00DF6131" w:rsidRPr="00B47345" w:rsidRDefault="007923D2" w:rsidP="00452180">
            <w:pPr>
              <w:jc w:val="center"/>
              <w:rPr>
                <w:b/>
                <w:bCs/>
              </w:rPr>
            </w:pPr>
            <w:r w:rsidRPr="00B47345">
              <w:rPr>
                <w:b/>
                <w:bCs/>
              </w:rPr>
              <w:t>0.92</w:t>
            </w:r>
          </w:p>
        </w:tc>
        <w:tc>
          <w:tcPr>
            <w:tcW w:w="1847" w:type="dxa"/>
          </w:tcPr>
          <w:p w14:paraId="119C4F1D" w14:textId="1D3D6FD0" w:rsidR="00DF6131" w:rsidRPr="00B47345" w:rsidRDefault="000B63E5" w:rsidP="00452180">
            <w:pPr>
              <w:jc w:val="center"/>
              <w:rPr>
                <w:b/>
                <w:bCs/>
              </w:rPr>
            </w:pPr>
            <w:r w:rsidRPr="00B47345">
              <w:rPr>
                <w:b/>
                <w:bCs/>
              </w:rPr>
              <w:t>0.84</w:t>
            </w:r>
          </w:p>
        </w:tc>
        <w:tc>
          <w:tcPr>
            <w:tcW w:w="1849" w:type="dxa"/>
          </w:tcPr>
          <w:p w14:paraId="3493C35C" w14:textId="2E068500" w:rsidR="00DF6131" w:rsidRPr="00B47345" w:rsidRDefault="000B63E5" w:rsidP="00452180">
            <w:pPr>
              <w:jc w:val="center"/>
            </w:pPr>
            <w:r w:rsidRPr="00B47345">
              <w:t>0.68</w:t>
            </w:r>
          </w:p>
        </w:tc>
      </w:tr>
      <w:tr w:rsidR="00DF6131" w:rsidRPr="00727F41" w14:paraId="400DF331" w14:textId="77777777" w:rsidTr="00930BD9">
        <w:trPr>
          <w:trHeight w:val="448"/>
        </w:trPr>
        <w:tc>
          <w:tcPr>
            <w:tcW w:w="1985" w:type="dxa"/>
          </w:tcPr>
          <w:p w14:paraId="400BBAE3" w14:textId="77777777" w:rsidR="00DF6131" w:rsidRPr="00727F41" w:rsidRDefault="00DF6131" w:rsidP="00452180">
            <w:pPr>
              <w:jc w:val="center"/>
              <w:rPr>
                <w:b/>
                <w:bCs/>
              </w:rPr>
            </w:pPr>
            <w:r>
              <w:rPr>
                <w:b/>
                <w:bCs/>
              </w:rPr>
              <w:t>ADASYN</w:t>
            </w:r>
          </w:p>
        </w:tc>
        <w:tc>
          <w:tcPr>
            <w:tcW w:w="1847" w:type="dxa"/>
          </w:tcPr>
          <w:p w14:paraId="1D0D7A6C" w14:textId="104134F9" w:rsidR="00DF6131" w:rsidRPr="00B47345" w:rsidRDefault="00F5535A" w:rsidP="00452180">
            <w:pPr>
              <w:jc w:val="center"/>
            </w:pPr>
            <w:r w:rsidRPr="00B47345">
              <w:t>0.93</w:t>
            </w:r>
          </w:p>
        </w:tc>
        <w:tc>
          <w:tcPr>
            <w:tcW w:w="1846" w:type="dxa"/>
          </w:tcPr>
          <w:p w14:paraId="291E408D" w14:textId="0BE6E4B4" w:rsidR="00DF6131" w:rsidRPr="00B47345" w:rsidRDefault="00F5535A" w:rsidP="00452180">
            <w:pPr>
              <w:jc w:val="center"/>
            </w:pPr>
            <w:r w:rsidRPr="00B47345">
              <w:t>0.87</w:t>
            </w:r>
          </w:p>
        </w:tc>
        <w:tc>
          <w:tcPr>
            <w:tcW w:w="1847" w:type="dxa"/>
          </w:tcPr>
          <w:p w14:paraId="089F275C" w14:textId="171D5E5F" w:rsidR="00DF6131" w:rsidRPr="00B47345" w:rsidRDefault="00771BF2" w:rsidP="00452180">
            <w:pPr>
              <w:jc w:val="center"/>
            </w:pPr>
            <w:r w:rsidRPr="00B47345">
              <w:t>0.81</w:t>
            </w:r>
          </w:p>
        </w:tc>
        <w:tc>
          <w:tcPr>
            <w:tcW w:w="1849" w:type="dxa"/>
          </w:tcPr>
          <w:p w14:paraId="5CB5A87F" w14:textId="128258A0" w:rsidR="00DF6131" w:rsidRPr="00B47345" w:rsidRDefault="00771BF2" w:rsidP="00452180">
            <w:pPr>
              <w:jc w:val="center"/>
            </w:pPr>
            <w:r w:rsidRPr="00B47345">
              <w:t>0.65</w:t>
            </w:r>
          </w:p>
        </w:tc>
      </w:tr>
      <w:tr w:rsidR="00DF6131" w:rsidRPr="00727F41" w14:paraId="252454A9" w14:textId="77777777" w:rsidTr="00930BD9">
        <w:trPr>
          <w:trHeight w:val="427"/>
        </w:trPr>
        <w:tc>
          <w:tcPr>
            <w:tcW w:w="1985" w:type="dxa"/>
          </w:tcPr>
          <w:p w14:paraId="72377D95" w14:textId="77777777" w:rsidR="00DF6131" w:rsidRPr="00727F41" w:rsidRDefault="00DF6131" w:rsidP="00452180">
            <w:pPr>
              <w:jc w:val="center"/>
              <w:rPr>
                <w:b/>
                <w:bCs/>
              </w:rPr>
            </w:pPr>
            <w:r>
              <w:rPr>
                <w:b/>
                <w:bCs/>
              </w:rPr>
              <w:t>SVM Based</w:t>
            </w:r>
          </w:p>
        </w:tc>
        <w:tc>
          <w:tcPr>
            <w:tcW w:w="1847" w:type="dxa"/>
          </w:tcPr>
          <w:p w14:paraId="55D9B4B7" w14:textId="416E23B5" w:rsidR="00DF6131" w:rsidRPr="00B47345" w:rsidRDefault="00771BF2" w:rsidP="00452180">
            <w:pPr>
              <w:jc w:val="center"/>
              <w:rPr>
                <w:b/>
                <w:bCs/>
              </w:rPr>
            </w:pPr>
            <w:r w:rsidRPr="00B47345">
              <w:rPr>
                <w:b/>
                <w:bCs/>
              </w:rPr>
              <w:t>0.96</w:t>
            </w:r>
          </w:p>
        </w:tc>
        <w:tc>
          <w:tcPr>
            <w:tcW w:w="1846" w:type="dxa"/>
          </w:tcPr>
          <w:p w14:paraId="1BF6A66D" w14:textId="1F3DB0A5" w:rsidR="00DF6131" w:rsidRPr="00B47345" w:rsidRDefault="00771BF2" w:rsidP="00452180">
            <w:pPr>
              <w:jc w:val="center"/>
            </w:pPr>
            <w:r w:rsidRPr="00B47345">
              <w:t>0.90</w:t>
            </w:r>
          </w:p>
        </w:tc>
        <w:tc>
          <w:tcPr>
            <w:tcW w:w="1847" w:type="dxa"/>
          </w:tcPr>
          <w:p w14:paraId="605B642F" w14:textId="1C6BBA24" w:rsidR="00DF6131" w:rsidRPr="00B47345" w:rsidRDefault="00B47345" w:rsidP="00452180">
            <w:pPr>
              <w:jc w:val="center"/>
            </w:pPr>
            <w:r w:rsidRPr="00B47345">
              <w:t>0.81</w:t>
            </w:r>
          </w:p>
        </w:tc>
        <w:tc>
          <w:tcPr>
            <w:tcW w:w="1849" w:type="dxa"/>
          </w:tcPr>
          <w:p w14:paraId="2D1F4EF2" w14:textId="7418D20E" w:rsidR="00DF6131" w:rsidRPr="00B47345" w:rsidRDefault="00B47345" w:rsidP="00902B27">
            <w:pPr>
              <w:keepNext/>
              <w:jc w:val="center"/>
              <w:rPr>
                <w:b/>
                <w:bCs/>
              </w:rPr>
            </w:pPr>
            <w:r w:rsidRPr="00B47345">
              <w:rPr>
                <w:b/>
                <w:bCs/>
              </w:rPr>
              <w:t>0.72</w:t>
            </w:r>
          </w:p>
        </w:tc>
      </w:tr>
    </w:tbl>
    <w:p w14:paraId="45F4C815" w14:textId="65DF023C" w:rsidR="00902B27" w:rsidRDefault="00902B27" w:rsidP="00902B27">
      <w:pPr>
        <w:pStyle w:val="Caption"/>
        <w:jc w:val="center"/>
      </w:pPr>
      <w:bookmarkStart w:id="79" w:name="_Toc114419352"/>
      <w:r>
        <w:t xml:space="preserve">Table </w:t>
      </w:r>
      <w:fldSimple w:instr=" SEQ Table \* ARABIC ">
        <w:r w:rsidR="0015188D">
          <w:rPr>
            <w:noProof/>
          </w:rPr>
          <w:t>9</w:t>
        </w:r>
      </w:fldSimple>
      <w:r>
        <w:t xml:space="preserve"> </w:t>
      </w:r>
      <w:r w:rsidRPr="000227D9">
        <w:t>Recall Scores MLP (Circular)</w:t>
      </w:r>
      <w:bookmarkEnd w:id="79"/>
    </w:p>
    <w:p w14:paraId="5E078253" w14:textId="611F9E84" w:rsidR="007923D2" w:rsidRDefault="007923D2" w:rsidP="00160D1B">
      <w:r>
        <w:t>F1 Score:</w:t>
      </w:r>
    </w:p>
    <w:tbl>
      <w:tblPr>
        <w:tblStyle w:val="TableGrid"/>
        <w:tblW w:w="9351" w:type="dxa"/>
        <w:tblLook w:val="04A0" w:firstRow="1" w:lastRow="0" w:firstColumn="1" w:lastColumn="0" w:noHBand="0" w:noVBand="1"/>
      </w:tblPr>
      <w:tblGrid>
        <w:gridCol w:w="1980"/>
        <w:gridCol w:w="1843"/>
        <w:gridCol w:w="1842"/>
        <w:gridCol w:w="1843"/>
        <w:gridCol w:w="1843"/>
      </w:tblGrid>
      <w:tr w:rsidR="00BE1D48" w:rsidRPr="00727F41" w14:paraId="4A5D21B5" w14:textId="77777777" w:rsidTr="00BE1D48">
        <w:trPr>
          <w:trHeight w:val="450"/>
        </w:trPr>
        <w:tc>
          <w:tcPr>
            <w:tcW w:w="1980" w:type="dxa"/>
            <w:vMerge w:val="restart"/>
          </w:tcPr>
          <w:p w14:paraId="221DA099" w14:textId="77777777" w:rsidR="00BE1D48" w:rsidRPr="00727F41" w:rsidRDefault="00BE1D48" w:rsidP="00452180">
            <w:pPr>
              <w:jc w:val="center"/>
              <w:rPr>
                <w:b/>
                <w:bCs/>
              </w:rPr>
            </w:pPr>
            <w:r w:rsidRPr="00727F41">
              <w:rPr>
                <w:b/>
                <w:bCs/>
              </w:rPr>
              <w:t>Overlapping Techniques</w:t>
            </w:r>
          </w:p>
        </w:tc>
        <w:tc>
          <w:tcPr>
            <w:tcW w:w="7371" w:type="dxa"/>
            <w:gridSpan w:val="4"/>
          </w:tcPr>
          <w:p w14:paraId="65A6C840" w14:textId="77777777" w:rsidR="00BE1D48" w:rsidRPr="00727F41" w:rsidRDefault="00BE1D48" w:rsidP="00452180">
            <w:pPr>
              <w:jc w:val="center"/>
              <w:rPr>
                <w:b/>
                <w:bCs/>
              </w:rPr>
            </w:pPr>
            <w:r w:rsidRPr="00727F41">
              <w:rPr>
                <w:b/>
                <w:bCs/>
              </w:rPr>
              <w:t>Degrees of Overlap Percentage</w:t>
            </w:r>
          </w:p>
        </w:tc>
      </w:tr>
      <w:tr w:rsidR="00BE1D48" w:rsidRPr="00727F41" w14:paraId="3A927D41" w14:textId="77777777" w:rsidTr="00BE1D48">
        <w:trPr>
          <w:trHeight w:val="472"/>
        </w:trPr>
        <w:tc>
          <w:tcPr>
            <w:tcW w:w="1980" w:type="dxa"/>
            <w:vMerge/>
          </w:tcPr>
          <w:p w14:paraId="71E2EA27" w14:textId="77777777" w:rsidR="00BE1D48" w:rsidRPr="00727F41" w:rsidRDefault="00BE1D48" w:rsidP="00452180">
            <w:pPr>
              <w:rPr>
                <w:b/>
                <w:bCs/>
              </w:rPr>
            </w:pPr>
          </w:p>
        </w:tc>
        <w:tc>
          <w:tcPr>
            <w:tcW w:w="1843" w:type="dxa"/>
          </w:tcPr>
          <w:p w14:paraId="293DCC5C" w14:textId="77777777" w:rsidR="00BE1D48" w:rsidRPr="00727F41" w:rsidRDefault="00BE1D48" w:rsidP="00452180">
            <w:pPr>
              <w:jc w:val="center"/>
              <w:rPr>
                <w:b/>
                <w:bCs/>
              </w:rPr>
            </w:pPr>
            <w:r w:rsidRPr="00727F41">
              <w:rPr>
                <w:b/>
                <w:bCs/>
              </w:rPr>
              <w:t>10%</w:t>
            </w:r>
          </w:p>
        </w:tc>
        <w:tc>
          <w:tcPr>
            <w:tcW w:w="1842" w:type="dxa"/>
          </w:tcPr>
          <w:p w14:paraId="42D5B85E" w14:textId="77777777" w:rsidR="00BE1D48" w:rsidRPr="00727F41" w:rsidRDefault="00BE1D48" w:rsidP="00452180">
            <w:pPr>
              <w:jc w:val="center"/>
              <w:rPr>
                <w:b/>
                <w:bCs/>
              </w:rPr>
            </w:pPr>
            <w:r w:rsidRPr="00727F41">
              <w:rPr>
                <w:b/>
                <w:bCs/>
              </w:rPr>
              <w:t>30%</w:t>
            </w:r>
          </w:p>
        </w:tc>
        <w:tc>
          <w:tcPr>
            <w:tcW w:w="1843" w:type="dxa"/>
          </w:tcPr>
          <w:p w14:paraId="1C0ECAEA" w14:textId="77777777" w:rsidR="00BE1D48" w:rsidRPr="00727F41" w:rsidRDefault="00BE1D48" w:rsidP="00452180">
            <w:pPr>
              <w:jc w:val="center"/>
              <w:rPr>
                <w:b/>
                <w:bCs/>
              </w:rPr>
            </w:pPr>
            <w:r w:rsidRPr="00727F41">
              <w:rPr>
                <w:b/>
                <w:bCs/>
              </w:rPr>
              <w:t>50%</w:t>
            </w:r>
          </w:p>
        </w:tc>
        <w:tc>
          <w:tcPr>
            <w:tcW w:w="1843" w:type="dxa"/>
          </w:tcPr>
          <w:p w14:paraId="7E8B2189" w14:textId="77777777" w:rsidR="00BE1D48" w:rsidRPr="00727F41" w:rsidRDefault="00BE1D48" w:rsidP="00452180">
            <w:pPr>
              <w:jc w:val="center"/>
              <w:rPr>
                <w:b/>
                <w:bCs/>
              </w:rPr>
            </w:pPr>
            <w:r w:rsidRPr="00727F41">
              <w:rPr>
                <w:b/>
                <w:bCs/>
              </w:rPr>
              <w:t>70%</w:t>
            </w:r>
          </w:p>
        </w:tc>
      </w:tr>
      <w:tr w:rsidR="00BE1D48" w:rsidRPr="00727F41" w14:paraId="6C3004A7" w14:textId="77777777" w:rsidTr="00BE1D48">
        <w:trPr>
          <w:trHeight w:val="450"/>
        </w:trPr>
        <w:tc>
          <w:tcPr>
            <w:tcW w:w="1980" w:type="dxa"/>
          </w:tcPr>
          <w:p w14:paraId="20DC0374" w14:textId="77777777" w:rsidR="00BE1D48" w:rsidRPr="00727F41" w:rsidRDefault="00BE1D48" w:rsidP="00452180">
            <w:pPr>
              <w:jc w:val="center"/>
              <w:rPr>
                <w:b/>
                <w:bCs/>
              </w:rPr>
            </w:pPr>
            <w:r>
              <w:rPr>
                <w:b/>
                <w:bCs/>
              </w:rPr>
              <w:t>SMOTE</w:t>
            </w:r>
          </w:p>
        </w:tc>
        <w:tc>
          <w:tcPr>
            <w:tcW w:w="1843" w:type="dxa"/>
          </w:tcPr>
          <w:p w14:paraId="337D2EA4" w14:textId="6B84D45B" w:rsidR="00BE1D48" w:rsidRPr="00B47345" w:rsidRDefault="007923D2" w:rsidP="00452180">
            <w:pPr>
              <w:jc w:val="center"/>
            </w:pPr>
            <w:r w:rsidRPr="00B47345">
              <w:t>0.87</w:t>
            </w:r>
          </w:p>
        </w:tc>
        <w:tc>
          <w:tcPr>
            <w:tcW w:w="1842" w:type="dxa"/>
          </w:tcPr>
          <w:p w14:paraId="64731794" w14:textId="1F387020" w:rsidR="00BE1D48" w:rsidRPr="00B47345" w:rsidRDefault="007923D2" w:rsidP="00452180">
            <w:pPr>
              <w:jc w:val="center"/>
            </w:pPr>
            <w:r w:rsidRPr="00B47345">
              <w:t>0.80</w:t>
            </w:r>
          </w:p>
        </w:tc>
        <w:tc>
          <w:tcPr>
            <w:tcW w:w="1843" w:type="dxa"/>
          </w:tcPr>
          <w:p w14:paraId="2E5C65FA" w14:textId="1DBC40F3" w:rsidR="00BE1D48" w:rsidRPr="00B47345" w:rsidRDefault="000B63E5" w:rsidP="00452180">
            <w:pPr>
              <w:jc w:val="center"/>
              <w:rPr>
                <w:b/>
                <w:bCs/>
              </w:rPr>
            </w:pPr>
            <w:r w:rsidRPr="00B47345">
              <w:rPr>
                <w:b/>
                <w:bCs/>
              </w:rPr>
              <w:t>0.74</w:t>
            </w:r>
          </w:p>
        </w:tc>
        <w:tc>
          <w:tcPr>
            <w:tcW w:w="1843" w:type="dxa"/>
          </w:tcPr>
          <w:p w14:paraId="29C1002A" w14:textId="7B59653E" w:rsidR="00BE1D48" w:rsidRPr="00B47345" w:rsidRDefault="000B63E5" w:rsidP="00452180">
            <w:pPr>
              <w:jc w:val="center"/>
            </w:pPr>
            <w:r w:rsidRPr="00B47345">
              <w:t>0.60</w:t>
            </w:r>
          </w:p>
        </w:tc>
      </w:tr>
      <w:tr w:rsidR="00BE1D48" w:rsidRPr="00727F41" w14:paraId="652FCC2D" w14:textId="77777777" w:rsidTr="00BE1D48">
        <w:trPr>
          <w:trHeight w:val="450"/>
        </w:trPr>
        <w:tc>
          <w:tcPr>
            <w:tcW w:w="1980" w:type="dxa"/>
          </w:tcPr>
          <w:p w14:paraId="092F59C1" w14:textId="77777777" w:rsidR="00BE1D48" w:rsidRPr="00727F41" w:rsidRDefault="00BE1D48" w:rsidP="00452180">
            <w:pPr>
              <w:jc w:val="center"/>
              <w:rPr>
                <w:b/>
                <w:bCs/>
              </w:rPr>
            </w:pPr>
            <w:r>
              <w:rPr>
                <w:b/>
                <w:bCs/>
              </w:rPr>
              <w:t>ADASYN</w:t>
            </w:r>
          </w:p>
        </w:tc>
        <w:tc>
          <w:tcPr>
            <w:tcW w:w="1843" w:type="dxa"/>
          </w:tcPr>
          <w:p w14:paraId="789307EB" w14:textId="02824C57" w:rsidR="00BE1D48" w:rsidRPr="00B47345" w:rsidRDefault="00F5535A" w:rsidP="00452180">
            <w:pPr>
              <w:jc w:val="center"/>
            </w:pPr>
            <w:r w:rsidRPr="00B47345">
              <w:t>0.79</w:t>
            </w:r>
          </w:p>
        </w:tc>
        <w:tc>
          <w:tcPr>
            <w:tcW w:w="1842" w:type="dxa"/>
          </w:tcPr>
          <w:p w14:paraId="3BA3B529" w14:textId="6DB4C0F3" w:rsidR="00BE1D48" w:rsidRPr="00B47345" w:rsidRDefault="00F5535A" w:rsidP="00452180">
            <w:pPr>
              <w:jc w:val="center"/>
            </w:pPr>
            <w:r w:rsidRPr="00B47345">
              <w:t>0.69</w:t>
            </w:r>
          </w:p>
        </w:tc>
        <w:tc>
          <w:tcPr>
            <w:tcW w:w="1843" w:type="dxa"/>
          </w:tcPr>
          <w:p w14:paraId="1269CA3A" w14:textId="6F5AA83B" w:rsidR="00BE1D48" w:rsidRPr="00B47345" w:rsidRDefault="00771BF2" w:rsidP="00452180">
            <w:pPr>
              <w:jc w:val="center"/>
            </w:pPr>
            <w:r w:rsidRPr="00B47345">
              <w:t>0.64</w:t>
            </w:r>
          </w:p>
        </w:tc>
        <w:tc>
          <w:tcPr>
            <w:tcW w:w="1843" w:type="dxa"/>
          </w:tcPr>
          <w:p w14:paraId="7F7FCEDC" w14:textId="251BB364" w:rsidR="00BE1D48" w:rsidRPr="00B47345" w:rsidRDefault="00771BF2" w:rsidP="00452180">
            <w:pPr>
              <w:jc w:val="center"/>
            </w:pPr>
            <w:r w:rsidRPr="00B47345">
              <w:t>0.56</w:t>
            </w:r>
          </w:p>
        </w:tc>
      </w:tr>
      <w:tr w:rsidR="00BE1D48" w:rsidRPr="00727F41" w14:paraId="43E2E843" w14:textId="77777777" w:rsidTr="00BE1D48">
        <w:trPr>
          <w:trHeight w:val="429"/>
        </w:trPr>
        <w:tc>
          <w:tcPr>
            <w:tcW w:w="1980" w:type="dxa"/>
          </w:tcPr>
          <w:p w14:paraId="75B8B6BB" w14:textId="77777777" w:rsidR="00BE1D48" w:rsidRPr="00727F41" w:rsidRDefault="00BE1D48" w:rsidP="00452180">
            <w:pPr>
              <w:jc w:val="center"/>
              <w:rPr>
                <w:b/>
                <w:bCs/>
              </w:rPr>
            </w:pPr>
            <w:r>
              <w:rPr>
                <w:b/>
                <w:bCs/>
              </w:rPr>
              <w:t>SVM Based</w:t>
            </w:r>
          </w:p>
        </w:tc>
        <w:tc>
          <w:tcPr>
            <w:tcW w:w="1843" w:type="dxa"/>
          </w:tcPr>
          <w:p w14:paraId="4A4722B6" w14:textId="3FC001FF" w:rsidR="00BE1D48" w:rsidRPr="00B47345" w:rsidRDefault="00771BF2" w:rsidP="00452180">
            <w:pPr>
              <w:jc w:val="center"/>
              <w:rPr>
                <w:b/>
                <w:bCs/>
              </w:rPr>
            </w:pPr>
            <w:r w:rsidRPr="00B47345">
              <w:rPr>
                <w:b/>
                <w:bCs/>
              </w:rPr>
              <w:t>0.90</w:t>
            </w:r>
          </w:p>
        </w:tc>
        <w:tc>
          <w:tcPr>
            <w:tcW w:w="1842" w:type="dxa"/>
          </w:tcPr>
          <w:p w14:paraId="260B86D9" w14:textId="3BF8EFA6" w:rsidR="00BE1D48" w:rsidRPr="00B47345" w:rsidRDefault="00771BF2" w:rsidP="00452180">
            <w:pPr>
              <w:jc w:val="center"/>
              <w:rPr>
                <w:b/>
                <w:bCs/>
              </w:rPr>
            </w:pPr>
            <w:r w:rsidRPr="00B47345">
              <w:rPr>
                <w:b/>
                <w:bCs/>
              </w:rPr>
              <w:t>0.83</w:t>
            </w:r>
          </w:p>
        </w:tc>
        <w:tc>
          <w:tcPr>
            <w:tcW w:w="1843" w:type="dxa"/>
          </w:tcPr>
          <w:p w14:paraId="2340E76F" w14:textId="6236C2D8" w:rsidR="00BE1D48" w:rsidRPr="00B47345" w:rsidRDefault="00B47345" w:rsidP="00452180">
            <w:pPr>
              <w:jc w:val="center"/>
            </w:pPr>
            <w:r w:rsidRPr="00B47345">
              <w:t>0.71</w:t>
            </w:r>
          </w:p>
        </w:tc>
        <w:tc>
          <w:tcPr>
            <w:tcW w:w="1843" w:type="dxa"/>
          </w:tcPr>
          <w:p w14:paraId="0BFB546F" w14:textId="3FB22ED5" w:rsidR="00BE1D48" w:rsidRPr="00B47345" w:rsidRDefault="00B47345" w:rsidP="00460715">
            <w:pPr>
              <w:keepNext/>
              <w:jc w:val="center"/>
              <w:rPr>
                <w:b/>
                <w:bCs/>
              </w:rPr>
            </w:pPr>
            <w:r w:rsidRPr="00B47345">
              <w:rPr>
                <w:b/>
                <w:bCs/>
              </w:rPr>
              <w:t>0.61</w:t>
            </w:r>
          </w:p>
        </w:tc>
      </w:tr>
    </w:tbl>
    <w:p w14:paraId="1E41CCBF" w14:textId="1AF2655F" w:rsidR="00460715" w:rsidRDefault="00460715" w:rsidP="00460715">
      <w:pPr>
        <w:pStyle w:val="Caption"/>
        <w:jc w:val="center"/>
      </w:pPr>
      <w:bookmarkStart w:id="80" w:name="_Toc114419353"/>
      <w:r>
        <w:t xml:space="preserve">Table </w:t>
      </w:r>
      <w:fldSimple w:instr=" SEQ Table \* ARABIC ">
        <w:r w:rsidR="0015188D">
          <w:rPr>
            <w:noProof/>
          </w:rPr>
          <w:t>10</w:t>
        </w:r>
      </w:fldSimple>
      <w:r>
        <w:t xml:space="preserve"> </w:t>
      </w:r>
      <w:r w:rsidRPr="00795E24">
        <w:t>F1 Scores MLP (Circular)</w:t>
      </w:r>
      <w:bookmarkEnd w:id="80"/>
    </w:p>
    <w:p w14:paraId="564CBBBA" w14:textId="65C302EC" w:rsidR="00470976" w:rsidRDefault="00470976" w:rsidP="002E31FE">
      <w:pPr>
        <w:pStyle w:val="Heading5"/>
      </w:pPr>
      <w:r>
        <w:lastRenderedPageBreak/>
        <w:t xml:space="preserve">5.1.2 </w:t>
      </w:r>
      <w:r w:rsidR="00B169D4" w:rsidRPr="00B169D4">
        <w:t>Thick Flat Line Shaped Dataset</w:t>
      </w:r>
      <w:r w:rsidR="00AA65EC">
        <w:t>:</w:t>
      </w:r>
    </w:p>
    <w:p w14:paraId="60E0D1F2" w14:textId="472B2BDF" w:rsidR="00501DCE" w:rsidRPr="00197657" w:rsidRDefault="00501DCE" w:rsidP="00501DCE">
      <w:pPr>
        <w:rPr>
          <w:sz w:val="24"/>
          <w:szCs w:val="24"/>
        </w:rPr>
      </w:pPr>
      <w:r w:rsidRPr="00197657">
        <w:rPr>
          <w:sz w:val="24"/>
          <w:szCs w:val="24"/>
        </w:rPr>
        <w:t xml:space="preserve">The experiment is performed on a majority flat and minority </w:t>
      </w:r>
      <w:r w:rsidR="008B2B86" w:rsidRPr="00197657">
        <w:rPr>
          <w:sz w:val="24"/>
          <w:szCs w:val="24"/>
        </w:rPr>
        <w:t>45-degree</w:t>
      </w:r>
      <w:r w:rsidRPr="00197657">
        <w:rPr>
          <w:sz w:val="24"/>
          <w:szCs w:val="24"/>
        </w:rPr>
        <w:t xml:space="preserve"> incline dataset with different degrees of overlap</w:t>
      </w:r>
      <w:r w:rsidR="00180406" w:rsidRPr="00197657">
        <w:rPr>
          <w:sz w:val="24"/>
          <w:szCs w:val="24"/>
        </w:rPr>
        <w:t xml:space="preserve"> </w:t>
      </w:r>
      <w:r w:rsidRPr="00197657">
        <w:rPr>
          <w:sz w:val="24"/>
          <w:szCs w:val="24"/>
        </w:rPr>
        <w:t>(10,30,50, and 70)</w:t>
      </w:r>
      <w:r w:rsidR="00197657">
        <w:rPr>
          <w:sz w:val="24"/>
          <w:szCs w:val="24"/>
        </w:rPr>
        <w:t>.</w:t>
      </w:r>
      <w:r w:rsidRPr="00197657">
        <w:rPr>
          <w:sz w:val="24"/>
          <w:szCs w:val="24"/>
        </w:rPr>
        <w:t xml:space="preserve"> However</w:t>
      </w:r>
      <w:r w:rsidR="00197657">
        <w:rPr>
          <w:sz w:val="24"/>
          <w:szCs w:val="24"/>
        </w:rPr>
        <w:t>,</w:t>
      </w:r>
      <w:r w:rsidRPr="00197657">
        <w:rPr>
          <w:sz w:val="24"/>
          <w:szCs w:val="24"/>
        </w:rPr>
        <w:t xml:space="preserve"> that gamma and cost remained constant at 50 and 1 respectively. Furthermore, the decision boundary of this </w:t>
      </w:r>
      <w:r w:rsidR="00197657">
        <w:rPr>
          <w:sz w:val="24"/>
          <w:szCs w:val="24"/>
        </w:rPr>
        <w:t xml:space="preserve">is </w:t>
      </w:r>
      <w:r w:rsidRPr="00197657">
        <w:rPr>
          <w:sz w:val="24"/>
          <w:szCs w:val="24"/>
        </w:rPr>
        <w:t xml:space="preserve">maintained at I &gt; 0 for new point selection. The scatter plot of this experiment can be seen in section 4.3.3 and figure </w:t>
      </w:r>
      <w:r w:rsidR="00C9001C" w:rsidRPr="00197657">
        <w:rPr>
          <w:sz w:val="24"/>
          <w:szCs w:val="24"/>
        </w:rPr>
        <w:t>15</w:t>
      </w:r>
    </w:p>
    <w:p w14:paraId="25DB5BD8" w14:textId="1BD4C027" w:rsidR="00F4529C" w:rsidRDefault="00F4529C" w:rsidP="00F4529C">
      <w:pPr>
        <w:pStyle w:val="Heading6"/>
      </w:pPr>
      <w:r>
        <w:t>5.1.2.1 Naïve Bayes:</w:t>
      </w:r>
    </w:p>
    <w:tbl>
      <w:tblPr>
        <w:tblStyle w:val="TableGrid"/>
        <w:tblW w:w="9309" w:type="dxa"/>
        <w:tblLook w:val="04A0" w:firstRow="1" w:lastRow="0" w:firstColumn="1" w:lastColumn="0" w:noHBand="0" w:noVBand="1"/>
      </w:tblPr>
      <w:tblGrid>
        <w:gridCol w:w="1970"/>
        <w:gridCol w:w="1834"/>
        <w:gridCol w:w="1833"/>
        <w:gridCol w:w="1834"/>
        <w:gridCol w:w="1838"/>
      </w:tblGrid>
      <w:tr w:rsidR="00A55972" w14:paraId="2217D7E0" w14:textId="77777777" w:rsidTr="00930BD9">
        <w:trPr>
          <w:trHeight w:val="223"/>
        </w:trPr>
        <w:tc>
          <w:tcPr>
            <w:tcW w:w="1970" w:type="dxa"/>
            <w:vMerge w:val="restart"/>
          </w:tcPr>
          <w:p w14:paraId="1E1E11BF" w14:textId="77777777" w:rsidR="00A55972" w:rsidRPr="00727F41" w:rsidRDefault="00A55972" w:rsidP="00452180">
            <w:pPr>
              <w:jc w:val="center"/>
              <w:rPr>
                <w:b/>
                <w:bCs/>
              </w:rPr>
            </w:pPr>
            <w:r w:rsidRPr="00727F41">
              <w:rPr>
                <w:b/>
                <w:bCs/>
              </w:rPr>
              <w:t>Overlapping Techniques</w:t>
            </w:r>
          </w:p>
        </w:tc>
        <w:tc>
          <w:tcPr>
            <w:tcW w:w="7339" w:type="dxa"/>
            <w:gridSpan w:val="4"/>
          </w:tcPr>
          <w:p w14:paraId="029B7D05" w14:textId="77777777" w:rsidR="00A55972" w:rsidRPr="00727F41" w:rsidRDefault="00A55972" w:rsidP="00452180">
            <w:pPr>
              <w:jc w:val="center"/>
              <w:rPr>
                <w:b/>
                <w:bCs/>
              </w:rPr>
            </w:pPr>
            <w:r w:rsidRPr="00727F41">
              <w:rPr>
                <w:b/>
                <w:bCs/>
              </w:rPr>
              <w:t>Degrees of Overlap Percentage</w:t>
            </w:r>
          </w:p>
        </w:tc>
      </w:tr>
      <w:tr w:rsidR="00A55972" w14:paraId="2F3858AF" w14:textId="77777777" w:rsidTr="00930BD9">
        <w:trPr>
          <w:trHeight w:val="241"/>
        </w:trPr>
        <w:tc>
          <w:tcPr>
            <w:tcW w:w="1970" w:type="dxa"/>
            <w:vMerge/>
          </w:tcPr>
          <w:p w14:paraId="07C1628E" w14:textId="77777777" w:rsidR="00A55972" w:rsidRPr="00727F41" w:rsidRDefault="00A55972" w:rsidP="00452180">
            <w:pPr>
              <w:rPr>
                <w:b/>
                <w:bCs/>
              </w:rPr>
            </w:pPr>
          </w:p>
        </w:tc>
        <w:tc>
          <w:tcPr>
            <w:tcW w:w="1834" w:type="dxa"/>
          </w:tcPr>
          <w:p w14:paraId="20EE9237" w14:textId="77777777" w:rsidR="00A55972" w:rsidRPr="00727F41" w:rsidRDefault="00A55972" w:rsidP="00452180">
            <w:pPr>
              <w:jc w:val="center"/>
              <w:rPr>
                <w:b/>
                <w:bCs/>
              </w:rPr>
            </w:pPr>
            <w:r w:rsidRPr="00727F41">
              <w:rPr>
                <w:b/>
                <w:bCs/>
              </w:rPr>
              <w:t>10%</w:t>
            </w:r>
          </w:p>
        </w:tc>
        <w:tc>
          <w:tcPr>
            <w:tcW w:w="1833" w:type="dxa"/>
          </w:tcPr>
          <w:p w14:paraId="7B6C1D65" w14:textId="77777777" w:rsidR="00A55972" w:rsidRPr="00727F41" w:rsidRDefault="00A55972" w:rsidP="00452180">
            <w:pPr>
              <w:jc w:val="center"/>
              <w:rPr>
                <w:b/>
                <w:bCs/>
              </w:rPr>
            </w:pPr>
            <w:r w:rsidRPr="00727F41">
              <w:rPr>
                <w:b/>
                <w:bCs/>
              </w:rPr>
              <w:t>30%</w:t>
            </w:r>
          </w:p>
        </w:tc>
        <w:tc>
          <w:tcPr>
            <w:tcW w:w="1834" w:type="dxa"/>
          </w:tcPr>
          <w:p w14:paraId="7DB0AE96" w14:textId="77777777" w:rsidR="00A55972" w:rsidRPr="00727F41" w:rsidRDefault="00A55972" w:rsidP="00452180">
            <w:pPr>
              <w:jc w:val="center"/>
              <w:rPr>
                <w:b/>
                <w:bCs/>
              </w:rPr>
            </w:pPr>
            <w:r w:rsidRPr="00727F41">
              <w:rPr>
                <w:b/>
                <w:bCs/>
              </w:rPr>
              <w:t>50%</w:t>
            </w:r>
          </w:p>
        </w:tc>
        <w:tc>
          <w:tcPr>
            <w:tcW w:w="1835" w:type="dxa"/>
          </w:tcPr>
          <w:p w14:paraId="7E26BD47" w14:textId="77777777" w:rsidR="00A55972" w:rsidRPr="00727F41" w:rsidRDefault="00A55972" w:rsidP="00452180">
            <w:pPr>
              <w:jc w:val="center"/>
              <w:rPr>
                <w:b/>
                <w:bCs/>
              </w:rPr>
            </w:pPr>
            <w:r w:rsidRPr="00727F41">
              <w:rPr>
                <w:b/>
                <w:bCs/>
              </w:rPr>
              <w:t>70%</w:t>
            </w:r>
          </w:p>
        </w:tc>
      </w:tr>
      <w:tr w:rsidR="00A55972" w14:paraId="17584B9B" w14:textId="77777777" w:rsidTr="00930BD9">
        <w:trPr>
          <w:trHeight w:val="1537"/>
        </w:trPr>
        <w:tc>
          <w:tcPr>
            <w:tcW w:w="1970" w:type="dxa"/>
          </w:tcPr>
          <w:p w14:paraId="1FAF1036" w14:textId="77777777" w:rsidR="00A55972" w:rsidRDefault="00A55972" w:rsidP="00452180">
            <w:pPr>
              <w:jc w:val="center"/>
            </w:pPr>
          </w:p>
          <w:p w14:paraId="1A0DAAE8" w14:textId="77777777" w:rsidR="00A55972" w:rsidRDefault="00A55972" w:rsidP="00452180">
            <w:pPr>
              <w:jc w:val="center"/>
            </w:pPr>
          </w:p>
          <w:p w14:paraId="19623E1B" w14:textId="77777777" w:rsidR="00A55972" w:rsidRDefault="00A55972" w:rsidP="00452180">
            <w:pPr>
              <w:jc w:val="center"/>
            </w:pPr>
            <w:r>
              <w:t>SMOTE</w:t>
            </w:r>
          </w:p>
        </w:tc>
        <w:tc>
          <w:tcPr>
            <w:tcW w:w="1834" w:type="dxa"/>
          </w:tcPr>
          <w:p w14:paraId="7406A520" w14:textId="097C2B14" w:rsidR="00A55972" w:rsidRDefault="00771137" w:rsidP="00452180">
            <w:pPr>
              <w:jc w:val="center"/>
            </w:pPr>
            <w:r>
              <w:t>Acc = 0.97</w:t>
            </w:r>
          </w:p>
          <w:p w14:paraId="7B8D51E3" w14:textId="77777777" w:rsidR="00771137" w:rsidRDefault="00771137" w:rsidP="00452180">
            <w:pPr>
              <w:jc w:val="center"/>
            </w:pPr>
          </w:p>
          <w:p w14:paraId="3DF9BF73" w14:textId="77777777" w:rsidR="00771137" w:rsidRDefault="00771137" w:rsidP="00771137">
            <w:pPr>
              <w:jc w:val="center"/>
            </w:pPr>
            <w:r>
              <w:t xml:space="preserve">    0       1</w:t>
            </w:r>
          </w:p>
          <w:p w14:paraId="31327E50" w14:textId="0B61AEB9" w:rsidR="00771137" w:rsidRDefault="00771137" w:rsidP="00771137">
            <w:r>
              <w:t xml:space="preserve">     0 [ 38</w:t>
            </w:r>
            <w:r w:rsidR="009B4809">
              <w:t>8</w:t>
            </w:r>
            <w:r>
              <w:t xml:space="preserve">   </w:t>
            </w:r>
            <w:proofErr w:type="gramStart"/>
            <w:r>
              <w:t>1</w:t>
            </w:r>
            <w:r w:rsidR="009B4809">
              <w:t>5</w:t>
            </w:r>
            <w:r>
              <w:t xml:space="preserve"> ]</w:t>
            </w:r>
            <w:proofErr w:type="gramEnd"/>
          </w:p>
          <w:p w14:paraId="6ABD0E2D" w14:textId="4C2FE448" w:rsidR="00771137" w:rsidRDefault="00771137" w:rsidP="00771137">
            <w:pPr>
              <w:jc w:val="center"/>
            </w:pPr>
            <w:r>
              <w:t xml:space="preserve"> 1 </w:t>
            </w:r>
            <w:proofErr w:type="gramStart"/>
            <w:r>
              <w:t xml:space="preserve">[  </w:t>
            </w:r>
            <w:r w:rsidR="009B4809">
              <w:t>0</w:t>
            </w:r>
            <w:proofErr w:type="gramEnd"/>
            <w:r>
              <w:t xml:space="preserve">      4</w:t>
            </w:r>
            <w:r w:rsidR="009B4809">
              <w:t>7</w:t>
            </w:r>
            <w:r>
              <w:t xml:space="preserve"> ]</w:t>
            </w:r>
          </w:p>
        </w:tc>
        <w:tc>
          <w:tcPr>
            <w:tcW w:w="1833" w:type="dxa"/>
          </w:tcPr>
          <w:p w14:paraId="39426B2F" w14:textId="77777777" w:rsidR="00A55972" w:rsidRDefault="00DC4339" w:rsidP="00452180">
            <w:pPr>
              <w:jc w:val="center"/>
            </w:pPr>
            <w:r>
              <w:t>Acc = 0.94</w:t>
            </w:r>
          </w:p>
          <w:p w14:paraId="39862CBF" w14:textId="77777777" w:rsidR="00DC4339" w:rsidRDefault="00DC4339" w:rsidP="00452180">
            <w:pPr>
              <w:jc w:val="center"/>
            </w:pPr>
          </w:p>
          <w:p w14:paraId="6B6F7EAA" w14:textId="77777777" w:rsidR="00DC4339" w:rsidRDefault="00DC4339" w:rsidP="00DC4339">
            <w:pPr>
              <w:jc w:val="center"/>
            </w:pPr>
            <w:r>
              <w:t xml:space="preserve">    0       1</w:t>
            </w:r>
          </w:p>
          <w:p w14:paraId="2F5B3373" w14:textId="523BD8B4" w:rsidR="00DC4339" w:rsidRDefault="00DC4339" w:rsidP="00DC4339">
            <w:r>
              <w:t xml:space="preserve">     0 [ 381   </w:t>
            </w:r>
            <w:proofErr w:type="gramStart"/>
            <w:r>
              <w:t>22 ]</w:t>
            </w:r>
            <w:proofErr w:type="gramEnd"/>
          </w:p>
          <w:p w14:paraId="3A1F1F8C" w14:textId="239DAC37" w:rsidR="00DC4339" w:rsidRDefault="00DC4339" w:rsidP="00DC4339">
            <w:pPr>
              <w:jc w:val="center"/>
            </w:pPr>
            <w:r>
              <w:t xml:space="preserve"> 1 </w:t>
            </w:r>
            <w:proofErr w:type="gramStart"/>
            <w:r>
              <w:t>[  3</w:t>
            </w:r>
            <w:proofErr w:type="gramEnd"/>
            <w:r>
              <w:t xml:space="preserve">      44 ]</w:t>
            </w:r>
          </w:p>
        </w:tc>
        <w:tc>
          <w:tcPr>
            <w:tcW w:w="1834" w:type="dxa"/>
          </w:tcPr>
          <w:p w14:paraId="2001D444" w14:textId="77777777" w:rsidR="00A55972" w:rsidRDefault="00A75501" w:rsidP="00452180">
            <w:pPr>
              <w:jc w:val="center"/>
            </w:pPr>
            <w:r>
              <w:t>Acc = 0.90</w:t>
            </w:r>
          </w:p>
          <w:p w14:paraId="7F5B1C70" w14:textId="77777777" w:rsidR="00A75501" w:rsidRDefault="00A75501" w:rsidP="00452180">
            <w:pPr>
              <w:jc w:val="center"/>
            </w:pPr>
          </w:p>
          <w:p w14:paraId="655F035A" w14:textId="77777777" w:rsidR="00A75501" w:rsidRDefault="00A75501" w:rsidP="00A75501">
            <w:pPr>
              <w:jc w:val="center"/>
            </w:pPr>
            <w:r>
              <w:t xml:space="preserve">    0       1</w:t>
            </w:r>
          </w:p>
          <w:p w14:paraId="09107315" w14:textId="0EF532C7" w:rsidR="00A75501" w:rsidRDefault="00A75501" w:rsidP="00A75501">
            <w:r>
              <w:t xml:space="preserve">     0 [ 367   </w:t>
            </w:r>
            <w:proofErr w:type="gramStart"/>
            <w:r>
              <w:t>36 ]</w:t>
            </w:r>
            <w:proofErr w:type="gramEnd"/>
          </w:p>
          <w:p w14:paraId="5F87933F" w14:textId="14C31050" w:rsidR="00A75501" w:rsidRDefault="00A75501" w:rsidP="00A75501">
            <w:pPr>
              <w:jc w:val="center"/>
            </w:pPr>
            <w:r>
              <w:t xml:space="preserve"> 1 </w:t>
            </w:r>
            <w:proofErr w:type="gramStart"/>
            <w:r>
              <w:t>[  7</w:t>
            </w:r>
            <w:proofErr w:type="gramEnd"/>
            <w:r>
              <w:t xml:space="preserve">      40 ]</w:t>
            </w:r>
          </w:p>
        </w:tc>
        <w:tc>
          <w:tcPr>
            <w:tcW w:w="1835" w:type="dxa"/>
          </w:tcPr>
          <w:p w14:paraId="7E458845" w14:textId="77777777" w:rsidR="0003618F" w:rsidRDefault="0003618F" w:rsidP="0003618F">
            <w:pPr>
              <w:ind w:right="-728"/>
            </w:pPr>
            <w:r>
              <w:t>Acc = 0.85</w:t>
            </w:r>
          </w:p>
          <w:p w14:paraId="4C89C137" w14:textId="77777777" w:rsidR="0003618F" w:rsidRDefault="0003618F" w:rsidP="0003618F">
            <w:pPr>
              <w:ind w:right="-728"/>
            </w:pPr>
          </w:p>
          <w:p w14:paraId="5BC64873" w14:textId="77777777" w:rsidR="0003618F" w:rsidRDefault="0003618F" w:rsidP="0003618F">
            <w:pPr>
              <w:jc w:val="center"/>
            </w:pPr>
            <w:r>
              <w:t xml:space="preserve">    0       1</w:t>
            </w:r>
          </w:p>
          <w:p w14:paraId="60D64C13" w14:textId="77777777" w:rsidR="0003618F" w:rsidRDefault="0003618F" w:rsidP="0003618F">
            <w:r>
              <w:t xml:space="preserve">     0 [ 350   </w:t>
            </w:r>
            <w:proofErr w:type="gramStart"/>
            <w:r>
              <w:t>53 ]</w:t>
            </w:r>
            <w:proofErr w:type="gramEnd"/>
          </w:p>
          <w:p w14:paraId="3AF9AC6B" w14:textId="18316F1D" w:rsidR="00A55972" w:rsidRDefault="0003618F" w:rsidP="0003618F">
            <w:pPr>
              <w:ind w:right="-728"/>
            </w:pPr>
            <w:r>
              <w:t xml:space="preserve">     1 [ 13      </w:t>
            </w:r>
            <w:proofErr w:type="gramStart"/>
            <w:r>
              <w:t>34 ]</w:t>
            </w:r>
            <w:proofErr w:type="gramEnd"/>
          </w:p>
        </w:tc>
      </w:tr>
      <w:tr w:rsidR="00A55972" w14:paraId="16642CD0" w14:textId="77777777" w:rsidTr="00930BD9">
        <w:trPr>
          <w:trHeight w:val="1507"/>
        </w:trPr>
        <w:tc>
          <w:tcPr>
            <w:tcW w:w="1970" w:type="dxa"/>
          </w:tcPr>
          <w:p w14:paraId="31594A3B" w14:textId="77777777" w:rsidR="00A55972" w:rsidRDefault="00A55972" w:rsidP="00452180">
            <w:pPr>
              <w:jc w:val="center"/>
            </w:pPr>
          </w:p>
          <w:p w14:paraId="498199DE" w14:textId="77777777" w:rsidR="00A55972" w:rsidRDefault="00A55972" w:rsidP="00452180">
            <w:pPr>
              <w:jc w:val="center"/>
            </w:pPr>
          </w:p>
          <w:p w14:paraId="0BF8AAB9" w14:textId="77777777" w:rsidR="00A55972" w:rsidRDefault="00A55972" w:rsidP="00452180">
            <w:pPr>
              <w:jc w:val="center"/>
            </w:pPr>
            <w:r>
              <w:t>ADASYN</w:t>
            </w:r>
          </w:p>
        </w:tc>
        <w:tc>
          <w:tcPr>
            <w:tcW w:w="1834" w:type="dxa"/>
          </w:tcPr>
          <w:p w14:paraId="2180169D" w14:textId="59FD454F" w:rsidR="003177BF" w:rsidRDefault="003177BF" w:rsidP="003177BF">
            <w:pPr>
              <w:ind w:right="-728"/>
            </w:pPr>
            <w:r>
              <w:t xml:space="preserve">      Acc = 0.94</w:t>
            </w:r>
          </w:p>
          <w:p w14:paraId="49F05BE0" w14:textId="77777777" w:rsidR="003177BF" w:rsidRDefault="003177BF" w:rsidP="003177BF">
            <w:pPr>
              <w:ind w:right="-728"/>
            </w:pPr>
          </w:p>
          <w:p w14:paraId="25018E39" w14:textId="77777777" w:rsidR="003177BF" w:rsidRDefault="003177BF" w:rsidP="003177BF">
            <w:pPr>
              <w:jc w:val="center"/>
            </w:pPr>
            <w:r>
              <w:t xml:space="preserve">    0       1</w:t>
            </w:r>
          </w:p>
          <w:p w14:paraId="47B9DF1F" w14:textId="2B8F8ADD" w:rsidR="003177BF" w:rsidRDefault="003177BF" w:rsidP="003177BF">
            <w:r>
              <w:t xml:space="preserve">     0 [ 377   </w:t>
            </w:r>
            <w:proofErr w:type="gramStart"/>
            <w:r>
              <w:t>26 ]</w:t>
            </w:r>
            <w:proofErr w:type="gramEnd"/>
          </w:p>
          <w:p w14:paraId="5533B493" w14:textId="4E57AE96" w:rsidR="00A55972" w:rsidRDefault="003177BF" w:rsidP="003177BF">
            <w:r>
              <w:t xml:space="preserve">     1 [ 0      </w:t>
            </w:r>
            <w:proofErr w:type="gramStart"/>
            <w:r>
              <w:t>47 ]</w:t>
            </w:r>
            <w:proofErr w:type="gramEnd"/>
          </w:p>
        </w:tc>
        <w:tc>
          <w:tcPr>
            <w:tcW w:w="1833" w:type="dxa"/>
          </w:tcPr>
          <w:p w14:paraId="3EEECB88" w14:textId="6D5D415C" w:rsidR="00F27D64" w:rsidRDefault="00F27D64" w:rsidP="00F27D64">
            <w:pPr>
              <w:ind w:right="-728"/>
            </w:pPr>
            <w:r>
              <w:t xml:space="preserve">      Acc = 0.</w:t>
            </w:r>
            <w:r w:rsidR="008A4B49">
              <w:t>92</w:t>
            </w:r>
          </w:p>
          <w:p w14:paraId="6A0300D6" w14:textId="77777777" w:rsidR="00F27D64" w:rsidRDefault="00F27D64" w:rsidP="00F27D64">
            <w:pPr>
              <w:ind w:right="-728"/>
            </w:pPr>
          </w:p>
          <w:p w14:paraId="1044092E" w14:textId="77777777" w:rsidR="00F27D64" w:rsidRDefault="00F27D64" w:rsidP="00F27D64">
            <w:pPr>
              <w:jc w:val="center"/>
            </w:pPr>
            <w:r>
              <w:t xml:space="preserve">    0       1</w:t>
            </w:r>
          </w:p>
          <w:p w14:paraId="1D20F1B8" w14:textId="211C0ED5" w:rsidR="00F27D64" w:rsidRDefault="00F27D64" w:rsidP="00F27D64">
            <w:r>
              <w:t xml:space="preserve">     0 [ 3</w:t>
            </w:r>
            <w:r w:rsidR="008A4B49">
              <w:t>66</w:t>
            </w:r>
            <w:r>
              <w:t xml:space="preserve">   </w:t>
            </w:r>
            <w:proofErr w:type="gramStart"/>
            <w:r w:rsidR="008A4B49">
              <w:t>37</w:t>
            </w:r>
            <w:r>
              <w:t xml:space="preserve"> ]</w:t>
            </w:r>
            <w:proofErr w:type="gramEnd"/>
          </w:p>
          <w:p w14:paraId="33E517B1" w14:textId="50355598" w:rsidR="00A55972" w:rsidRDefault="00F27D64" w:rsidP="00F27D64">
            <w:r>
              <w:t xml:space="preserve">     1 [ </w:t>
            </w:r>
            <w:r w:rsidR="008A4B49">
              <w:t>0</w:t>
            </w:r>
            <w:r>
              <w:t xml:space="preserve">      </w:t>
            </w:r>
            <w:r w:rsidR="008A4B49">
              <w:t xml:space="preserve"> </w:t>
            </w:r>
            <w:proofErr w:type="gramStart"/>
            <w:r w:rsidR="008A4B49">
              <w:t>47</w:t>
            </w:r>
            <w:r>
              <w:t xml:space="preserve"> ]</w:t>
            </w:r>
            <w:proofErr w:type="gramEnd"/>
          </w:p>
        </w:tc>
        <w:tc>
          <w:tcPr>
            <w:tcW w:w="1834" w:type="dxa"/>
          </w:tcPr>
          <w:p w14:paraId="77BD1C0D" w14:textId="5FD32F97" w:rsidR="00231941" w:rsidRDefault="00231941" w:rsidP="00231941">
            <w:pPr>
              <w:ind w:right="-728"/>
            </w:pPr>
            <w:r>
              <w:t xml:space="preserve">       Acc = 0.84</w:t>
            </w:r>
          </w:p>
          <w:p w14:paraId="2CEA14F6" w14:textId="77777777" w:rsidR="00231941" w:rsidRDefault="00231941" w:rsidP="00231941">
            <w:pPr>
              <w:ind w:right="-728"/>
            </w:pPr>
          </w:p>
          <w:p w14:paraId="2B32ED1F" w14:textId="77777777" w:rsidR="00231941" w:rsidRDefault="00231941" w:rsidP="00231941">
            <w:pPr>
              <w:jc w:val="center"/>
            </w:pPr>
            <w:r>
              <w:t xml:space="preserve">    0       1</w:t>
            </w:r>
          </w:p>
          <w:p w14:paraId="5BBF8A3D" w14:textId="4FA55097" w:rsidR="00231941" w:rsidRDefault="00231941" w:rsidP="00231941">
            <w:r>
              <w:t xml:space="preserve">     0 [ 3</w:t>
            </w:r>
            <w:r w:rsidR="00EC4093">
              <w:t>33</w:t>
            </w:r>
            <w:r>
              <w:t xml:space="preserve">   </w:t>
            </w:r>
            <w:proofErr w:type="gramStart"/>
            <w:r w:rsidR="00EC4093">
              <w:t>70</w:t>
            </w:r>
            <w:r>
              <w:t xml:space="preserve"> ]</w:t>
            </w:r>
            <w:proofErr w:type="gramEnd"/>
          </w:p>
          <w:p w14:paraId="4EC32893" w14:textId="3865EA72" w:rsidR="00A55972" w:rsidRDefault="00231941" w:rsidP="00231941">
            <w:r>
              <w:t xml:space="preserve">     1 [ 3      </w:t>
            </w:r>
            <w:r w:rsidR="00EC4093">
              <w:t xml:space="preserve"> </w:t>
            </w:r>
            <w:proofErr w:type="gramStart"/>
            <w:r w:rsidR="00EC4093">
              <w:t>4</w:t>
            </w:r>
            <w:r>
              <w:t>4 ]</w:t>
            </w:r>
            <w:proofErr w:type="gramEnd"/>
          </w:p>
        </w:tc>
        <w:tc>
          <w:tcPr>
            <w:tcW w:w="1835" w:type="dxa"/>
          </w:tcPr>
          <w:p w14:paraId="057CEE1B" w14:textId="77777777" w:rsidR="00A16DB7" w:rsidRDefault="00A16DB7" w:rsidP="00A16DB7">
            <w:pPr>
              <w:ind w:right="-728"/>
            </w:pPr>
            <w:r>
              <w:t>Acc = 0.85</w:t>
            </w:r>
          </w:p>
          <w:p w14:paraId="24C7234E" w14:textId="77777777" w:rsidR="00A16DB7" w:rsidRDefault="00A16DB7" w:rsidP="00A16DB7">
            <w:pPr>
              <w:ind w:right="-728"/>
            </w:pPr>
          </w:p>
          <w:p w14:paraId="06A2223C" w14:textId="77777777" w:rsidR="00A16DB7" w:rsidRDefault="00A16DB7" w:rsidP="00A16DB7">
            <w:pPr>
              <w:jc w:val="center"/>
            </w:pPr>
            <w:r>
              <w:t xml:space="preserve">    0       1</w:t>
            </w:r>
          </w:p>
          <w:p w14:paraId="1508026F" w14:textId="733B993A" w:rsidR="00A16DB7" w:rsidRDefault="00A16DB7" w:rsidP="00A16DB7">
            <w:r>
              <w:t xml:space="preserve">     0 [ </w:t>
            </w:r>
            <w:r w:rsidR="00E81C72">
              <w:t>293</w:t>
            </w:r>
            <w:r>
              <w:t xml:space="preserve">   </w:t>
            </w:r>
            <w:proofErr w:type="gramStart"/>
            <w:r w:rsidR="00E81C72">
              <w:t>110</w:t>
            </w:r>
            <w:r>
              <w:t xml:space="preserve"> ]</w:t>
            </w:r>
            <w:proofErr w:type="gramEnd"/>
          </w:p>
          <w:p w14:paraId="1DE9335D" w14:textId="7374B06E" w:rsidR="00A55972" w:rsidRDefault="00A16DB7" w:rsidP="00A16DB7">
            <w:r>
              <w:t xml:space="preserve">     1 [ </w:t>
            </w:r>
            <w:r w:rsidR="00E81C72">
              <w:t xml:space="preserve">6 </w:t>
            </w:r>
            <w:r>
              <w:t xml:space="preserve">    </w:t>
            </w:r>
            <w:r w:rsidR="00E81C72">
              <w:t xml:space="preserve"> </w:t>
            </w:r>
            <w:r>
              <w:t xml:space="preserve">  </w:t>
            </w:r>
            <w:proofErr w:type="gramStart"/>
            <w:r w:rsidR="00E81C72">
              <w:t>41</w:t>
            </w:r>
            <w:r>
              <w:t xml:space="preserve"> ]</w:t>
            </w:r>
            <w:proofErr w:type="gramEnd"/>
          </w:p>
        </w:tc>
      </w:tr>
      <w:tr w:rsidR="00A55972" w14:paraId="53F6A1E0" w14:textId="77777777" w:rsidTr="00930BD9">
        <w:trPr>
          <w:trHeight w:val="1517"/>
        </w:trPr>
        <w:tc>
          <w:tcPr>
            <w:tcW w:w="1970" w:type="dxa"/>
          </w:tcPr>
          <w:p w14:paraId="1C17D99E" w14:textId="77777777" w:rsidR="00A55972" w:rsidRDefault="00A55972" w:rsidP="00452180">
            <w:pPr>
              <w:jc w:val="center"/>
            </w:pPr>
          </w:p>
          <w:p w14:paraId="5A0442C3" w14:textId="77777777" w:rsidR="00A55972" w:rsidRDefault="00A55972" w:rsidP="00452180">
            <w:pPr>
              <w:jc w:val="center"/>
            </w:pPr>
          </w:p>
          <w:p w14:paraId="70820DCD" w14:textId="77777777" w:rsidR="00A55972" w:rsidRDefault="00A55972" w:rsidP="00452180">
            <w:pPr>
              <w:jc w:val="center"/>
            </w:pPr>
            <w:r>
              <w:t>Proposed Algo</w:t>
            </w:r>
            <w:r>
              <w:br/>
              <w:t>(SVM Based)</w:t>
            </w:r>
          </w:p>
        </w:tc>
        <w:tc>
          <w:tcPr>
            <w:tcW w:w="1834" w:type="dxa"/>
          </w:tcPr>
          <w:p w14:paraId="27402C20" w14:textId="4E3EB836" w:rsidR="00AD7159" w:rsidRDefault="00AD7159" w:rsidP="00AD7159">
            <w:pPr>
              <w:ind w:right="-728"/>
            </w:pPr>
            <w:r>
              <w:t xml:space="preserve">        Acc = 0.97</w:t>
            </w:r>
          </w:p>
          <w:p w14:paraId="63E993FA" w14:textId="77777777" w:rsidR="00AD7159" w:rsidRDefault="00AD7159" w:rsidP="00AD7159">
            <w:pPr>
              <w:ind w:right="-728"/>
            </w:pPr>
          </w:p>
          <w:p w14:paraId="12DEBB2F" w14:textId="77777777" w:rsidR="00AD7159" w:rsidRDefault="00AD7159" w:rsidP="00AD7159">
            <w:pPr>
              <w:jc w:val="center"/>
            </w:pPr>
            <w:r>
              <w:t xml:space="preserve">    0       1</w:t>
            </w:r>
          </w:p>
          <w:p w14:paraId="05BFB9FE" w14:textId="0CA118DC" w:rsidR="00AD7159" w:rsidRDefault="00AD7159" w:rsidP="00AD7159">
            <w:r>
              <w:t xml:space="preserve">     0 [ 389   </w:t>
            </w:r>
            <w:proofErr w:type="gramStart"/>
            <w:r>
              <w:t>14 ]</w:t>
            </w:r>
            <w:proofErr w:type="gramEnd"/>
          </w:p>
          <w:p w14:paraId="5C0DB32E" w14:textId="76807080" w:rsidR="00A55972" w:rsidRDefault="00AD7159" w:rsidP="00AD7159">
            <w:r>
              <w:t xml:space="preserve">     1 [ 0       </w:t>
            </w:r>
            <w:proofErr w:type="gramStart"/>
            <w:r>
              <w:t>47 ]</w:t>
            </w:r>
            <w:proofErr w:type="gramEnd"/>
          </w:p>
        </w:tc>
        <w:tc>
          <w:tcPr>
            <w:tcW w:w="1833" w:type="dxa"/>
          </w:tcPr>
          <w:p w14:paraId="6F9BAFF2" w14:textId="31C6ADA2" w:rsidR="00A97E0C" w:rsidRDefault="00A97E0C" w:rsidP="00A97E0C">
            <w:pPr>
              <w:ind w:right="-728"/>
            </w:pPr>
            <w:r>
              <w:t xml:space="preserve">        Acc = 0.94</w:t>
            </w:r>
          </w:p>
          <w:p w14:paraId="42B9D5EB" w14:textId="77777777" w:rsidR="00A97E0C" w:rsidRDefault="00A97E0C" w:rsidP="00A97E0C">
            <w:pPr>
              <w:ind w:right="-728"/>
            </w:pPr>
          </w:p>
          <w:p w14:paraId="6E506DB6" w14:textId="77777777" w:rsidR="00A97E0C" w:rsidRDefault="00A97E0C" w:rsidP="00A97E0C">
            <w:pPr>
              <w:jc w:val="center"/>
            </w:pPr>
            <w:r>
              <w:t xml:space="preserve">    0       1</w:t>
            </w:r>
          </w:p>
          <w:p w14:paraId="1E8DDB0D" w14:textId="5A9C93B5" w:rsidR="00A97E0C" w:rsidRDefault="00A97E0C" w:rsidP="00A97E0C">
            <w:r>
              <w:t xml:space="preserve">     0 [ 379   </w:t>
            </w:r>
            <w:proofErr w:type="gramStart"/>
            <w:r>
              <w:t>24 ]</w:t>
            </w:r>
            <w:proofErr w:type="gramEnd"/>
          </w:p>
          <w:p w14:paraId="4CC05467" w14:textId="24830665" w:rsidR="00A55972" w:rsidRDefault="00A97E0C" w:rsidP="00A97E0C">
            <w:r>
              <w:t xml:space="preserve">     1 [ 2       </w:t>
            </w:r>
            <w:proofErr w:type="gramStart"/>
            <w:r>
              <w:t>45 ]</w:t>
            </w:r>
            <w:proofErr w:type="gramEnd"/>
          </w:p>
        </w:tc>
        <w:tc>
          <w:tcPr>
            <w:tcW w:w="1834" w:type="dxa"/>
          </w:tcPr>
          <w:p w14:paraId="179EEFEE" w14:textId="61EA66CA" w:rsidR="00CA19CA" w:rsidRDefault="00D53A28" w:rsidP="00CA19CA">
            <w:pPr>
              <w:ind w:right="-728"/>
            </w:pPr>
            <w:r>
              <w:t xml:space="preserve">      </w:t>
            </w:r>
            <w:r w:rsidR="00CA19CA">
              <w:t>Acc = 0.8</w:t>
            </w:r>
            <w:r>
              <w:t>9</w:t>
            </w:r>
          </w:p>
          <w:p w14:paraId="47672F70" w14:textId="77777777" w:rsidR="00CA19CA" w:rsidRDefault="00CA19CA" w:rsidP="00CA19CA">
            <w:pPr>
              <w:ind w:right="-728"/>
            </w:pPr>
          </w:p>
          <w:p w14:paraId="5C93BB72" w14:textId="77777777" w:rsidR="00CA19CA" w:rsidRDefault="00CA19CA" w:rsidP="00CA19CA">
            <w:pPr>
              <w:jc w:val="center"/>
            </w:pPr>
            <w:r>
              <w:t xml:space="preserve">    0       1</w:t>
            </w:r>
          </w:p>
          <w:p w14:paraId="2A8AE380" w14:textId="5E13A526" w:rsidR="00CA19CA" w:rsidRDefault="00CA19CA" w:rsidP="00CA19CA">
            <w:r>
              <w:t xml:space="preserve">     0 [ 3</w:t>
            </w:r>
            <w:r w:rsidR="00D53A28">
              <w:t>59</w:t>
            </w:r>
            <w:r>
              <w:t xml:space="preserve">   </w:t>
            </w:r>
            <w:proofErr w:type="gramStart"/>
            <w:r w:rsidR="00D53A28">
              <w:t>44</w:t>
            </w:r>
            <w:r>
              <w:t xml:space="preserve"> ]</w:t>
            </w:r>
            <w:proofErr w:type="gramEnd"/>
          </w:p>
          <w:p w14:paraId="5F336B20" w14:textId="0272F619" w:rsidR="00A55972" w:rsidRDefault="00CA19CA" w:rsidP="00CA19CA">
            <w:r>
              <w:t xml:space="preserve">     1 [ </w:t>
            </w:r>
            <w:r w:rsidR="00D53A28">
              <w:t>6</w:t>
            </w:r>
            <w:r>
              <w:t xml:space="preserve">      </w:t>
            </w:r>
            <w:proofErr w:type="gramStart"/>
            <w:r w:rsidR="00D53A28">
              <w:t>41</w:t>
            </w:r>
            <w:r>
              <w:t xml:space="preserve"> ]</w:t>
            </w:r>
            <w:proofErr w:type="gramEnd"/>
          </w:p>
        </w:tc>
        <w:tc>
          <w:tcPr>
            <w:tcW w:w="1835" w:type="dxa"/>
          </w:tcPr>
          <w:p w14:paraId="01B2FF42" w14:textId="52348DF0" w:rsidR="00CA19CA" w:rsidRDefault="00CA19CA" w:rsidP="00CA19CA">
            <w:pPr>
              <w:ind w:right="-728"/>
            </w:pPr>
            <w:r>
              <w:t>Acc = 0.8</w:t>
            </w:r>
            <w:r w:rsidR="00631079">
              <w:t>2</w:t>
            </w:r>
          </w:p>
          <w:p w14:paraId="4AF74910" w14:textId="77777777" w:rsidR="00CA19CA" w:rsidRDefault="00CA19CA" w:rsidP="00CA19CA">
            <w:pPr>
              <w:ind w:right="-728"/>
            </w:pPr>
          </w:p>
          <w:p w14:paraId="0BBACC9A" w14:textId="77777777" w:rsidR="00CA19CA" w:rsidRDefault="00CA19CA" w:rsidP="00CA19CA">
            <w:pPr>
              <w:jc w:val="center"/>
            </w:pPr>
            <w:r>
              <w:t xml:space="preserve">    0       1</w:t>
            </w:r>
          </w:p>
          <w:p w14:paraId="1847D5A3" w14:textId="7994819A" w:rsidR="00CA19CA" w:rsidRDefault="00CA19CA" w:rsidP="00CA19CA">
            <w:r>
              <w:t xml:space="preserve">     0 [ 3</w:t>
            </w:r>
            <w:r w:rsidR="00631079">
              <w:t>33</w:t>
            </w:r>
            <w:r>
              <w:t xml:space="preserve">   </w:t>
            </w:r>
            <w:proofErr w:type="gramStart"/>
            <w:r w:rsidR="00631079">
              <w:t>70</w:t>
            </w:r>
            <w:r>
              <w:t xml:space="preserve"> ]</w:t>
            </w:r>
            <w:proofErr w:type="gramEnd"/>
          </w:p>
          <w:p w14:paraId="4D306099" w14:textId="0A738F2A" w:rsidR="00A55972" w:rsidRDefault="00CA19CA" w:rsidP="00657B60">
            <w:pPr>
              <w:keepNext/>
            </w:pPr>
            <w:r>
              <w:t xml:space="preserve">     1 [ 1</w:t>
            </w:r>
            <w:r w:rsidR="00631079">
              <w:t>0</w:t>
            </w:r>
            <w:r>
              <w:t xml:space="preserve">      </w:t>
            </w:r>
            <w:r w:rsidR="00631079">
              <w:t>37</w:t>
            </w:r>
            <w:r>
              <w:t>]</w:t>
            </w:r>
          </w:p>
        </w:tc>
      </w:tr>
    </w:tbl>
    <w:p w14:paraId="5FCE4E7A" w14:textId="6F1A4303" w:rsidR="00657B60" w:rsidRDefault="00657B60" w:rsidP="00657B60">
      <w:pPr>
        <w:pStyle w:val="Caption"/>
        <w:jc w:val="center"/>
      </w:pPr>
      <w:bookmarkStart w:id="81" w:name="_Toc114419354"/>
      <w:r>
        <w:t xml:space="preserve">Table </w:t>
      </w:r>
      <w:fldSimple w:instr=" SEQ Table \* ARABIC ">
        <w:r w:rsidR="0015188D">
          <w:rPr>
            <w:noProof/>
          </w:rPr>
          <w:t>11</w:t>
        </w:r>
      </w:fldSimple>
      <w:r>
        <w:t xml:space="preserve"> </w:t>
      </w:r>
      <w:r w:rsidRPr="00B736C7">
        <w:t>Confusion Matrix Naïve Bayes (Thick Flat Line)</w:t>
      </w:r>
      <w:bookmarkEnd w:id="81"/>
    </w:p>
    <w:p w14:paraId="22716662" w14:textId="24D39AF8" w:rsidR="004F426F" w:rsidRDefault="0077588B" w:rsidP="00DE0783">
      <w:r>
        <w:t>Recall Score:</w:t>
      </w:r>
      <w:r w:rsidR="00C9001C">
        <w:t xml:space="preserve"> </w:t>
      </w:r>
    </w:p>
    <w:tbl>
      <w:tblPr>
        <w:tblStyle w:val="TableGrid"/>
        <w:tblW w:w="9360" w:type="dxa"/>
        <w:tblLook w:val="04A0" w:firstRow="1" w:lastRow="0" w:firstColumn="1" w:lastColumn="0" w:noHBand="0" w:noVBand="1"/>
      </w:tblPr>
      <w:tblGrid>
        <w:gridCol w:w="1982"/>
        <w:gridCol w:w="1844"/>
        <w:gridCol w:w="1843"/>
        <w:gridCol w:w="1844"/>
        <w:gridCol w:w="1847"/>
      </w:tblGrid>
      <w:tr w:rsidR="004F426F" w:rsidRPr="00727F41" w14:paraId="7ADD5723" w14:textId="77777777" w:rsidTr="00930BD9">
        <w:trPr>
          <w:trHeight w:val="432"/>
        </w:trPr>
        <w:tc>
          <w:tcPr>
            <w:tcW w:w="1982" w:type="dxa"/>
            <w:vMerge w:val="restart"/>
          </w:tcPr>
          <w:p w14:paraId="3A30A740" w14:textId="77777777" w:rsidR="004F426F" w:rsidRPr="00727F41" w:rsidRDefault="004F426F" w:rsidP="00452180">
            <w:pPr>
              <w:jc w:val="center"/>
              <w:rPr>
                <w:b/>
                <w:bCs/>
              </w:rPr>
            </w:pPr>
            <w:r w:rsidRPr="00727F41">
              <w:rPr>
                <w:b/>
                <w:bCs/>
              </w:rPr>
              <w:t>Overlapping Techniques</w:t>
            </w:r>
          </w:p>
        </w:tc>
        <w:tc>
          <w:tcPr>
            <w:tcW w:w="7378" w:type="dxa"/>
            <w:gridSpan w:val="4"/>
          </w:tcPr>
          <w:p w14:paraId="778D17F7" w14:textId="77777777" w:rsidR="004F426F" w:rsidRPr="00727F41" w:rsidRDefault="004F426F" w:rsidP="00452180">
            <w:pPr>
              <w:jc w:val="center"/>
              <w:rPr>
                <w:b/>
                <w:bCs/>
              </w:rPr>
            </w:pPr>
            <w:r w:rsidRPr="00727F41">
              <w:rPr>
                <w:b/>
                <w:bCs/>
              </w:rPr>
              <w:t>Degrees of Overlap Percentage</w:t>
            </w:r>
          </w:p>
        </w:tc>
      </w:tr>
      <w:tr w:rsidR="004F426F" w:rsidRPr="00727F41" w14:paraId="79E45BBA" w14:textId="77777777" w:rsidTr="00930BD9">
        <w:trPr>
          <w:trHeight w:val="453"/>
        </w:trPr>
        <w:tc>
          <w:tcPr>
            <w:tcW w:w="1982" w:type="dxa"/>
            <w:vMerge/>
          </w:tcPr>
          <w:p w14:paraId="1864D606" w14:textId="77777777" w:rsidR="004F426F" w:rsidRPr="00727F41" w:rsidRDefault="004F426F" w:rsidP="00452180">
            <w:pPr>
              <w:rPr>
                <w:b/>
                <w:bCs/>
              </w:rPr>
            </w:pPr>
          </w:p>
        </w:tc>
        <w:tc>
          <w:tcPr>
            <w:tcW w:w="1844" w:type="dxa"/>
          </w:tcPr>
          <w:p w14:paraId="6F7364D7" w14:textId="77777777" w:rsidR="004F426F" w:rsidRPr="00727F41" w:rsidRDefault="004F426F" w:rsidP="00452180">
            <w:pPr>
              <w:jc w:val="center"/>
              <w:rPr>
                <w:b/>
                <w:bCs/>
              </w:rPr>
            </w:pPr>
            <w:r w:rsidRPr="00727F41">
              <w:rPr>
                <w:b/>
                <w:bCs/>
              </w:rPr>
              <w:t>10%</w:t>
            </w:r>
          </w:p>
        </w:tc>
        <w:tc>
          <w:tcPr>
            <w:tcW w:w="1843" w:type="dxa"/>
          </w:tcPr>
          <w:p w14:paraId="38F082F1" w14:textId="77777777" w:rsidR="004F426F" w:rsidRPr="00727F41" w:rsidRDefault="004F426F" w:rsidP="00452180">
            <w:pPr>
              <w:jc w:val="center"/>
              <w:rPr>
                <w:b/>
                <w:bCs/>
              </w:rPr>
            </w:pPr>
            <w:r w:rsidRPr="00727F41">
              <w:rPr>
                <w:b/>
                <w:bCs/>
              </w:rPr>
              <w:t>30%</w:t>
            </w:r>
          </w:p>
        </w:tc>
        <w:tc>
          <w:tcPr>
            <w:tcW w:w="1844" w:type="dxa"/>
          </w:tcPr>
          <w:p w14:paraId="7DDC34AF" w14:textId="77777777" w:rsidR="004F426F" w:rsidRPr="00727F41" w:rsidRDefault="004F426F" w:rsidP="00452180">
            <w:pPr>
              <w:jc w:val="center"/>
              <w:rPr>
                <w:b/>
                <w:bCs/>
              </w:rPr>
            </w:pPr>
            <w:r w:rsidRPr="00727F41">
              <w:rPr>
                <w:b/>
                <w:bCs/>
              </w:rPr>
              <w:t>50%</w:t>
            </w:r>
          </w:p>
        </w:tc>
        <w:tc>
          <w:tcPr>
            <w:tcW w:w="1844" w:type="dxa"/>
          </w:tcPr>
          <w:p w14:paraId="03DE1550" w14:textId="77777777" w:rsidR="004F426F" w:rsidRPr="00727F41" w:rsidRDefault="004F426F" w:rsidP="00452180">
            <w:pPr>
              <w:jc w:val="center"/>
              <w:rPr>
                <w:b/>
                <w:bCs/>
              </w:rPr>
            </w:pPr>
            <w:r w:rsidRPr="00727F41">
              <w:rPr>
                <w:b/>
                <w:bCs/>
              </w:rPr>
              <w:t>70%</w:t>
            </w:r>
          </w:p>
        </w:tc>
      </w:tr>
      <w:tr w:rsidR="004F426F" w:rsidRPr="00727F41" w14:paraId="5A58E277" w14:textId="77777777" w:rsidTr="00930BD9">
        <w:trPr>
          <w:trHeight w:val="432"/>
        </w:trPr>
        <w:tc>
          <w:tcPr>
            <w:tcW w:w="1982" w:type="dxa"/>
          </w:tcPr>
          <w:p w14:paraId="489FDB37" w14:textId="77777777" w:rsidR="004F426F" w:rsidRPr="00727F41" w:rsidRDefault="004F426F" w:rsidP="00452180">
            <w:pPr>
              <w:jc w:val="center"/>
              <w:rPr>
                <w:b/>
                <w:bCs/>
              </w:rPr>
            </w:pPr>
            <w:r>
              <w:rPr>
                <w:b/>
                <w:bCs/>
              </w:rPr>
              <w:t>SMOTE</w:t>
            </w:r>
          </w:p>
        </w:tc>
        <w:tc>
          <w:tcPr>
            <w:tcW w:w="1844" w:type="dxa"/>
          </w:tcPr>
          <w:p w14:paraId="37A9B582" w14:textId="3178C54F" w:rsidR="004F426F" w:rsidRPr="00047DF3" w:rsidRDefault="00107EE3" w:rsidP="00452180">
            <w:pPr>
              <w:jc w:val="center"/>
              <w:rPr>
                <w:b/>
                <w:bCs/>
              </w:rPr>
            </w:pPr>
            <w:r w:rsidRPr="00047DF3">
              <w:rPr>
                <w:b/>
                <w:bCs/>
              </w:rPr>
              <w:t>0.98</w:t>
            </w:r>
          </w:p>
        </w:tc>
        <w:tc>
          <w:tcPr>
            <w:tcW w:w="1843" w:type="dxa"/>
          </w:tcPr>
          <w:p w14:paraId="04A4FE9E" w14:textId="506BDEBD" w:rsidR="004F426F" w:rsidRPr="00B47345" w:rsidRDefault="00DC4339" w:rsidP="00452180">
            <w:pPr>
              <w:jc w:val="center"/>
            </w:pPr>
            <w:r>
              <w:t>0.94</w:t>
            </w:r>
          </w:p>
        </w:tc>
        <w:tc>
          <w:tcPr>
            <w:tcW w:w="1844" w:type="dxa"/>
          </w:tcPr>
          <w:p w14:paraId="48C8A454" w14:textId="6D4570C8" w:rsidR="004F426F" w:rsidRPr="00B47345" w:rsidRDefault="00953F6A" w:rsidP="00452180">
            <w:pPr>
              <w:jc w:val="center"/>
              <w:rPr>
                <w:b/>
                <w:bCs/>
              </w:rPr>
            </w:pPr>
            <w:r>
              <w:rPr>
                <w:b/>
                <w:bCs/>
              </w:rPr>
              <w:t>0.88</w:t>
            </w:r>
          </w:p>
        </w:tc>
        <w:tc>
          <w:tcPr>
            <w:tcW w:w="1844" w:type="dxa"/>
          </w:tcPr>
          <w:p w14:paraId="5454F571" w14:textId="05576EDF" w:rsidR="004F426F" w:rsidRPr="00B47345" w:rsidRDefault="00672957" w:rsidP="00452180">
            <w:pPr>
              <w:jc w:val="center"/>
            </w:pPr>
            <w:r>
              <w:t>0.80</w:t>
            </w:r>
          </w:p>
        </w:tc>
      </w:tr>
      <w:tr w:rsidR="004F426F" w:rsidRPr="00727F41" w14:paraId="6892322C" w14:textId="77777777" w:rsidTr="00930BD9">
        <w:trPr>
          <w:trHeight w:val="432"/>
        </w:trPr>
        <w:tc>
          <w:tcPr>
            <w:tcW w:w="1982" w:type="dxa"/>
          </w:tcPr>
          <w:p w14:paraId="1EF4D715" w14:textId="77777777" w:rsidR="004F426F" w:rsidRPr="00727F41" w:rsidRDefault="004F426F" w:rsidP="00452180">
            <w:pPr>
              <w:jc w:val="center"/>
              <w:rPr>
                <w:b/>
                <w:bCs/>
              </w:rPr>
            </w:pPr>
            <w:r>
              <w:rPr>
                <w:b/>
                <w:bCs/>
              </w:rPr>
              <w:t>ADASYN</w:t>
            </w:r>
          </w:p>
        </w:tc>
        <w:tc>
          <w:tcPr>
            <w:tcW w:w="1844" w:type="dxa"/>
          </w:tcPr>
          <w:p w14:paraId="31EC1107" w14:textId="6AB0A090" w:rsidR="004F426F" w:rsidRPr="00B47345" w:rsidRDefault="00AF78AF" w:rsidP="00452180">
            <w:pPr>
              <w:jc w:val="center"/>
            </w:pPr>
            <w:r>
              <w:t>0.87</w:t>
            </w:r>
          </w:p>
        </w:tc>
        <w:tc>
          <w:tcPr>
            <w:tcW w:w="1843" w:type="dxa"/>
          </w:tcPr>
          <w:p w14:paraId="48560F8F" w14:textId="73F7451D" w:rsidR="004F426F" w:rsidRPr="00047DF3" w:rsidRDefault="00004A2F" w:rsidP="00452180">
            <w:pPr>
              <w:jc w:val="center"/>
              <w:rPr>
                <w:b/>
                <w:bCs/>
              </w:rPr>
            </w:pPr>
            <w:r w:rsidRPr="00047DF3">
              <w:rPr>
                <w:b/>
                <w:bCs/>
              </w:rPr>
              <w:t>0.95</w:t>
            </w:r>
          </w:p>
        </w:tc>
        <w:tc>
          <w:tcPr>
            <w:tcW w:w="1844" w:type="dxa"/>
          </w:tcPr>
          <w:p w14:paraId="289FCEDF" w14:textId="540E00E8" w:rsidR="004F426F" w:rsidRPr="00047DF3" w:rsidRDefault="004B4BA4" w:rsidP="00452180">
            <w:pPr>
              <w:jc w:val="center"/>
              <w:rPr>
                <w:b/>
                <w:bCs/>
              </w:rPr>
            </w:pPr>
            <w:r w:rsidRPr="00047DF3">
              <w:rPr>
                <w:b/>
                <w:bCs/>
              </w:rPr>
              <w:t>0.88</w:t>
            </w:r>
          </w:p>
        </w:tc>
        <w:tc>
          <w:tcPr>
            <w:tcW w:w="1844" w:type="dxa"/>
          </w:tcPr>
          <w:p w14:paraId="15D00666" w14:textId="68DD0B76" w:rsidR="004F426F" w:rsidRPr="00B47345" w:rsidRDefault="00CD2322" w:rsidP="00452180">
            <w:pPr>
              <w:jc w:val="center"/>
            </w:pPr>
            <w:r>
              <w:t>0.80</w:t>
            </w:r>
          </w:p>
        </w:tc>
      </w:tr>
      <w:tr w:rsidR="004F426F" w:rsidRPr="00727F41" w14:paraId="27943F49" w14:textId="77777777" w:rsidTr="00930BD9">
        <w:trPr>
          <w:trHeight w:val="412"/>
        </w:trPr>
        <w:tc>
          <w:tcPr>
            <w:tcW w:w="1982" w:type="dxa"/>
          </w:tcPr>
          <w:p w14:paraId="4B9BA7E3" w14:textId="77777777" w:rsidR="004F426F" w:rsidRPr="00727F41" w:rsidRDefault="004F426F" w:rsidP="00452180">
            <w:pPr>
              <w:jc w:val="center"/>
              <w:rPr>
                <w:b/>
                <w:bCs/>
              </w:rPr>
            </w:pPr>
            <w:r>
              <w:rPr>
                <w:b/>
                <w:bCs/>
              </w:rPr>
              <w:t>SVM Based</w:t>
            </w:r>
          </w:p>
        </w:tc>
        <w:tc>
          <w:tcPr>
            <w:tcW w:w="1844" w:type="dxa"/>
          </w:tcPr>
          <w:p w14:paraId="2D848A81" w14:textId="761ACCAA" w:rsidR="004F426F" w:rsidRPr="00B47345" w:rsidRDefault="005B250B" w:rsidP="00452180">
            <w:pPr>
              <w:jc w:val="center"/>
              <w:rPr>
                <w:b/>
                <w:bCs/>
              </w:rPr>
            </w:pPr>
            <w:r>
              <w:rPr>
                <w:b/>
                <w:bCs/>
              </w:rPr>
              <w:t>0.98</w:t>
            </w:r>
          </w:p>
        </w:tc>
        <w:tc>
          <w:tcPr>
            <w:tcW w:w="1843" w:type="dxa"/>
          </w:tcPr>
          <w:p w14:paraId="50C244F0" w14:textId="18D4C798" w:rsidR="004F426F" w:rsidRPr="00B47345" w:rsidRDefault="00CA19CA" w:rsidP="00452180">
            <w:pPr>
              <w:jc w:val="center"/>
              <w:rPr>
                <w:b/>
                <w:bCs/>
              </w:rPr>
            </w:pPr>
            <w:r>
              <w:rPr>
                <w:b/>
                <w:bCs/>
              </w:rPr>
              <w:t>0.95</w:t>
            </w:r>
          </w:p>
        </w:tc>
        <w:tc>
          <w:tcPr>
            <w:tcW w:w="1844" w:type="dxa"/>
          </w:tcPr>
          <w:p w14:paraId="47DB8F5E" w14:textId="4AD21939" w:rsidR="004F426F" w:rsidRPr="00047DF3" w:rsidRDefault="00E85CCE" w:rsidP="00452180">
            <w:pPr>
              <w:jc w:val="center"/>
              <w:rPr>
                <w:b/>
                <w:bCs/>
              </w:rPr>
            </w:pPr>
            <w:r w:rsidRPr="00047DF3">
              <w:rPr>
                <w:b/>
                <w:bCs/>
              </w:rPr>
              <w:t>0.88</w:t>
            </w:r>
          </w:p>
        </w:tc>
        <w:tc>
          <w:tcPr>
            <w:tcW w:w="1844" w:type="dxa"/>
          </w:tcPr>
          <w:p w14:paraId="4D17DD5E" w14:textId="51782891" w:rsidR="004F426F" w:rsidRPr="00B47345" w:rsidRDefault="00BC3D95" w:rsidP="00E25AAF">
            <w:pPr>
              <w:keepNext/>
              <w:jc w:val="center"/>
              <w:rPr>
                <w:b/>
                <w:bCs/>
              </w:rPr>
            </w:pPr>
            <w:r>
              <w:rPr>
                <w:b/>
                <w:bCs/>
              </w:rPr>
              <w:t>0.81</w:t>
            </w:r>
          </w:p>
        </w:tc>
      </w:tr>
    </w:tbl>
    <w:p w14:paraId="3F9EB840" w14:textId="73A1D661" w:rsidR="00E25AAF" w:rsidRDefault="00E25AAF" w:rsidP="00E25AAF">
      <w:pPr>
        <w:pStyle w:val="Caption"/>
        <w:jc w:val="center"/>
      </w:pPr>
      <w:bookmarkStart w:id="82" w:name="_Toc114419355"/>
      <w:r>
        <w:t xml:space="preserve">Table </w:t>
      </w:r>
      <w:fldSimple w:instr=" SEQ Table \* ARABIC ">
        <w:r w:rsidR="0015188D">
          <w:rPr>
            <w:noProof/>
          </w:rPr>
          <w:t>12</w:t>
        </w:r>
      </w:fldSimple>
      <w:r>
        <w:t xml:space="preserve"> </w:t>
      </w:r>
      <w:r w:rsidRPr="006B6D99">
        <w:t>Recall Scores Naïve Bayes (Thick Flat Line)</w:t>
      </w:r>
      <w:bookmarkEnd w:id="82"/>
    </w:p>
    <w:p w14:paraId="4A03FC9F" w14:textId="149FB3FA" w:rsidR="0077588B" w:rsidRDefault="0077588B" w:rsidP="00DE0783">
      <w:r>
        <w:t>F1 Score:</w:t>
      </w:r>
    </w:p>
    <w:tbl>
      <w:tblPr>
        <w:tblStyle w:val="TableGrid"/>
        <w:tblW w:w="9370" w:type="dxa"/>
        <w:tblLook w:val="04A0" w:firstRow="1" w:lastRow="0" w:firstColumn="1" w:lastColumn="0" w:noHBand="0" w:noVBand="1"/>
      </w:tblPr>
      <w:tblGrid>
        <w:gridCol w:w="1984"/>
        <w:gridCol w:w="1846"/>
        <w:gridCol w:w="1845"/>
        <w:gridCol w:w="1846"/>
        <w:gridCol w:w="1849"/>
      </w:tblGrid>
      <w:tr w:rsidR="00F4529C" w:rsidRPr="00727F41" w14:paraId="489E077C" w14:textId="77777777" w:rsidTr="00930BD9">
        <w:trPr>
          <w:trHeight w:val="408"/>
        </w:trPr>
        <w:tc>
          <w:tcPr>
            <w:tcW w:w="1984" w:type="dxa"/>
            <w:vMerge w:val="restart"/>
          </w:tcPr>
          <w:p w14:paraId="4A44BA32" w14:textId="77777777" w:rsidR="00F4529C" w:rsidRPr="00727F41" w:rsidRDefault="00F4529C" w:rsidP="00452180">
            <w:pPr>
              <w:jc w:val="center"/>
              <w:rPr>
                <w:b/>
                <w:bCs/>
              </w:rPr>
            </w:pPr>
            <w:r w:rsidRPr="00727F41">
              <w:rPr>
                <w:b/>
                <w:bCs/>
              </w:rPr>
              <w:t>Overlapping Techniques</w:t>
            </w:r>
          </w:p>
        </w:tc>
        <w:tc>
          <w:tcPr>
            <w:tcW w:w="7386" w:type="dxa"/>
            <w:gridSpan w:val="4"/>
          </w:tcPr>
          <w:p w14:paraId="49A7E236" w14:textId="77777777" w:rsidR="00F4529C" w:rsidRPr="00727F41" w:rsidRDefault="00F4529C" w:rsidP="00452180">
            <w:pPr>
              <w:jc w:val="center"/>
              <w:rPr>
                <w:b/>
                <w:bCs/>
              </w:rPr>
            </w:pPr>
            <w:r w:rsidRPr="00727F41">
              <w:rPr>
                <w:b/>
                <w:bCs/>
              </w:rPr>
              <w:t>Degrees of Overlap Percentage</w:t>
            </w:r>
          </w:p>
        </w:tc>
      </w:tr>
      <w:tr w:rsidR="00F4529C" w:rsidRPr="00727F41" w14:paraId="61142E3A" w14:textId="77777777" w:rsidTr="00930BD9">
        <w:trPr>
          <w:trHeight w:val="428"/>
        </w:trPr>
        <w:tc>
          <w:tcPr>
            <w:tcW w:w="1984" w:type="dxa"/>
            <w:vMerge/>
          </w:tcPr>
          <w:p w14:paraId="71920007" w14:textId="77777777" w:rsidR="00F4529C" w:rsidRPr="00727F41" w:rsidRDefault="00F4529C" w:rsidP="00452180">
            <w:pPr>
              <w:rPr>
                <w:b/>
                <w:bCs/>
              </w:rPr>
            </w:pPr>
          </w:p>
        </w:tc>
        <w:tc>
          <w:tcPr>
            <w:tcW w:w="1846" w:type="dxa"/>
          </w:tcPr>
          <w:p w14:paraId="09180089" w14:textId="77777777" w:rsidR="00F4529C" w:rsidRPr="00727F41" w:rsidRDefault="00F4529C" w:rsidP="00452180">
            <w:pPr>
              <w:jc w:val="center"/>
              <w:rPr>
                <w:b/>
                <w:bCs/>
              </w:rPr>
            </w:pPr>
            <w:r w:rsidRPr="00727F41">
              <w:rPr>
                <w:b/>
                <w:bCs/>
              </w:rPr>
              <w:t>10%</w:t>
            </w:r>
          </w:p>
        </w:tc>
        <w:tc>
          <w:tcPr>
            <w:tcW w:w="1845" w:type="dxa"/>
          </w:tcPr>
          <w:p w14:paraId="78D94223" w14:textId="77777777" w:rsidR="00F4529C" w:rsidRPr="00727F41" w:rsidRDefault="00F4529C" w:rsidP="00452180">
            <w:pPr>
              <w:jc w:val="center"/>
              <w:rPr>
                <w:b/>
                <w:bCs/>
              </w:rPr>
            </w:pPr>
            <w:r w:rsidRPr="00727F41">
              <w:rPr>
                <w:b/>
                <w:bCs/>
              </w:rPr>
              <w:t>30%</w:t>
            </w:r>
          </w:p>
        </w:tc>
        <w:tc>
          <w:tcPr>
            <w:tcW w:w="1846" w:type="dxa"/>
          </w:tcPr>
          <w:p w14:paraId="41CB25A9" w14:textId="77777777" w:rsidR="00F4529C" w:rsidRPr="00727F41" w:rsidRDefault="00F4529C" w:rsidP="00452180">
            <w:pPr>
              <w:jc w:val="center"/>
              <w:rPr>
                <w:b/>
                <w:bCs/>
              </w:rPr>
            </w:pPr>
            <w:r w:rsidRPr="00727F41">
              <w:rPr>
                <w:b/>
                <w:bCs/>
              </w:rPr>
              <w:t>50%</w:t>
            </w:r>
          </w:p>
        </w:tc>
        <w:tc>
          <w:tcPr>
            <w:tcW w:w="1846" w:type="dxa"/>
          </w:tcPr>
          <w:p w14:paraId="2970A26E" w14:textId="77777777" w:rsidR="00F4529C" w:rsidRPr="00727F41" w:rsidRDefault="00F4529C" w:rsidP="00452180">
            <w:pPr>
              <w:jc w:val="center"/>
              <w:rPr>
                <w:b/>
                <w:bCs/>
              </w:rPr>
            </w:pPr>
            <w:r w:rsidRPr="00727F41">
              <w:rPr>
                <w:b/>
                <w:bCs/>
              </w:rPr>
              <w:t>70%</w:t>
            </w:r>
          </w:p>
        </w:tc>
      </w:tr>
      <w:tr w:rsidR="00F4529C" w:rsidRPr="00727F41" w14:paraId="266F8006" w14:textId="77777777" w:rsidTr="00930BD9">
        <w:trPr>
          <w:trHeight w:val="408"/>
        </w:trPr>
        <w:tc>
          <w:tcPr>
            <w:tcW w:w="1984" w:type="dxa"/>
          </w:tcPr>
          <w:p w14:paraId="5E3E3FDC" w14:textId="77777777" w:rsidR="00F4529C" w:rsidRPr="00727F41" w:rsidRDefault="00F4529C" w:rsidP="00452180">
            <w:pPr>
              <w:jc w:val="center"/>
              <w:rPr>
                <w:b/>
                <w:bCs/>
              </w:rPr>
            </w:pPr>
            <w:r>
              <w:rPr>
                <w:b/>
                <w:bCs/>
              </w:rPr>
              <w:t>SMOTE</w:t>
            </w:r>
          </w:p>
        </w:tc>
        <w:tc>
          <w:tcPr>
            <w:tcW w:w="1846" w:type="dxa"/>
          </w:tcPr>
          <w:p w14:paraId="1524BE21" w14:textId="05B3EC7F" w:rsidR="00F4529C" w:rsidRPr="00B47345" w:rsidRDefault="00107EE3" w:rsidP="00452180">
            <w:pPr>
              <w:jc w:val="center"/>
            </w:pPr>
            <w:r>
              <w:t>0.92</w:t>
            </w:r>
          </w:p>
        </w:tc>
        <w:tc>
          <w:tcPr>
            <w:tcW w:w="1845" w:type="dxa"/>
          </w:tcPr>
          <w:p w14:paraId="3D9EBE59" w14:textId="1B1751B0" w:rsidR="00F4529C" w:rsidRPr="00047DF3" w:rsidRDefault="00DC4339" w:rsidP="00452180">
            <w:pPr>
              <w:jc w:val="center"/>
              <w:rPr>
                <w:b/>
                <w:bCs/>
              </w:rPr>
            </w:pPr>
            <w:r w:rsidRPr="00047DF3">
              <w:rPr>
                <w:b/>
                <w:bCs/>
              </w:rPr>
              <w:t>0.87</w:t>
            </w:r>
          </w:p>
        </w:tc>
        <w:tc>
          <w:tcPr>
            <w:tcW w:w="1846" w:type="dxa"/>
          </w:tcPr>
          <w:p w14:paraId="0DF92551" w14:textId="3E9CAFB0" w:rsidR="00F4529C" w:rsidRPr="00B47345" w:rsidRDefault="00953F6A" w:rsidP="00452180">
            <w:pPr>
              <w:jc w:val="center"/>
              <w:rPr>
                <w:b/>
                <w:bCs/>
              </w:rPr>
            </w:pPr>
            <w:r>
              <w:rPr>
                <w:b/>
                <w:bCs/>
              </w:rPr>
              <w:t>0.80</w:t>
            </w:r>
          </w:p>
        </w:tc>
        <w:tc>
          <w:tcPr>
            <w:tcW w:w="1846" w:type="dxa"/>
          </w:tcPr>
          <w:p w14:paraId="2A1944C2" w14:textId="765E9E51" w:rsidR="00F4529C" w:rsidRPr="00047DF3" w:rsidRDefault="00672957" w:rsidP="00452180">
            <w:pPr>
              <w:jc w:val="center"/>
              <w:rPr>
                <w:b/>
                <w:bCs/>
              </w:rPr>
            </w:pPr>
            <w:r w:rsidRPr="00047DF3">
              <w:rPr>
                <w:b/>
                <w:bCs/>
              </w:rPr>
              <w:t>0.71</w:t>
            </w:r>
          </w:p>
        </w:tc>
      </w:tr>
      <w:tr w:rsidR="00F4529C" w:rsidRPr="00727F41" w14:paraId="2B67677A" w14:textId="77777777" w:rsidTr="00930BD9">
        <w:trPr>
          <w:trHeight w:val="408"/>
        </w:trPr>
        <w:tc>
          <w:tcPr>
            <w:tcW w:w="1984" w:type="dxa"/>
          </w:tcPr>
          <w:p w14:paraId="1E8F2CD7" w14:textId="77777777" w:rsidR="00F4529C" w:rsidRPr="00727F41" w:rsidRDefault="00F4529C" w:rsidP="00452180">
            <w:pPr>
              <w:jc w:val="center"/>
              <w:rPr>
                <w:b/>
                <w:bCs/>
              </w:rPr>
            </w:pPr>
            <w:r>
              <w:rPr>
                <w:b/>
                <w:bCs/>
              </w:rPr>
              <w:t>ADASYN</w:t>
            </w:r>
          </w:p>
        </w:tc>
        <w:tc>
          <w:tcPr>
            <w:tcW w:w="1846" w:type="dxa"/>
          </w:tcPr>
          <w:p w14:paraId="75B7F298" w14:textId="2CCF2BD2" w:rsidR="00F4529C" w:rsidRPr="00B47345" w:rsidRDefault="00AF78AF" w:rsidP="00452180">
            <w:pPr>
              <w:jc w:val="center"/>
            </w:pPr>
            <w:r>
              <w:t>0.88</w:t>
            </w:r>
          </w:p>
        </w:tc>
        <w:tc>
          <w:tcPr>
            <w:tcW w:w="1845" w:type="dxa"/>
          </w:tcPr>
          <w:p w14:paraId="2CE29DCB" w14:textId="116C7522" w:rsidR="00F4529C" w:rsidRPr="00B47345" w:rsidRDefault="00004A2F" w:rsidP="00452180">
            <w:pPr>
              <w:jc w:val="center"/>
            </w:pPr>
            <w:r>
              <w:t>0.83</w:t>
            </w:r>
          </w:p>
        </w:tc>
        <w:tc>
          <w:tcPr>
            <w:tcW w:w="1846" w:type="dxa"/>
          </w:tcPr>
          <w:p w14:paraId="0CCC2FDE" w14:textId="56C79E6D" w:rsidR="00F4529C" w:rsidRPr="00B47345" w:rsidRDefault="004B4BA4" w:rsidP="00452180">
            <w:pPr>
              <w:jc w:val="center"/>
            </w:pPr>
            <w:r>
              <w:t>0.72</w:t>
            </w:r>
          </w:p>
        </w:tc>
        <w:tc>
          <w:tcPr>
            <w:tcW w:w="1846" w:type="dxa"/>
          </w:tcPr>
          <w:p w14:paraId="10551731" w14:textId="30E08DCE" w:rsidR="00F4529C" w:rsidRPr="00B47345" w:rsidRDefault="00CD2322" w:rsidP="00452180">
            <w:pPr>
              <w:jc w:val="center"/>
            </w:pPr>
            <w:r>
              <w:t>0.62</w:t>
            </w:r>
          </w:p>
        </w:tc>
      </w:tr>
      <w:tr w:rsidR="00F4529C" w:rsidRPr="00727F41" w14:paraId="5434B7A6" w14:textId="77777777" w:rsidTr="00930BD9">
        <w:trPr>
          <w:trHeight w:val="389"/>
        </w:trPr>
        <w:tc>
          <w:tcPr>
            <w:tcW w:w="1984" w:type="dxa"/>
          </w:tcPr>
          <w:p w14:paraId="38F98165" w14:textId="77777777" w:rsidR="00F4529C" w:rsidRPr="00727F41" w:rsidRDefault="00F4529C" w:rsidP="00452180">
            <w:pPr>
              <w:jc w:val="center"/>
              <w:rPr>
                <w:b/>
                <w:bCs/>
              </w:rPr>
            </w:pPr>
            <w:r>
              <w:rPr>
                <w:b/>
                <w:bCs/>
              </w:rPr>
              <w:t>SVM Based</w:t>
            </w:r>
          </w:p>
        </w:tc>
        <w:tc>
          <w:tcPr>
            <w:tcW w:w="1846" w:type="dxa"/>
          </w:tcPr>
          <w:p w14:paraId="56E5E3DF" w14:textId="1AB92E42" w:rsidR="00F4529C" w:rsidRPr="00B47345" w:rsidRDefault="005B250B" w:rsidP="00452180">
            <w:pPr>
              <w:jc w:val="center"/>
              <w:rPr>
                <w:b/>
                <w:bCs/>
              </w:rPr>
            </w:pPr>
            <w:r>
              <w:rPr>
                <w:b/>
                <w:bCs/>
              </w:rPr>
              <w:t>0.93</w:t>
            </w:r>
          </w:p>
        </w:tc>
        <w:tc>
          <w:tcPr>
            <w:tcW w:w="1845" w:type="dxa"/>
          </w:tcPr>
          <w:p w14:paraId="4C63B63B" w14:textId="4D8B0FC8" w:rsidR="00F4529C" w:rsidRPr="00B47345" w:rsidRDefault="00CA19CA" w:rsidP="00452180">
            <w:pPr>
              <w:jc w:val="center"/>
              <w:rPr>
                <w:b/>
                <w:bCs/>
              </w:rPr>
            </w:pPr>
            <w:r>
              <w:rPr>
                <w:b/>
                <w:bCs/>
              </w:rPr>
              <w:t>0.87</w:t>
            </w:r>
          </w:p>
        </w:tc>
        <w:tc>
          <w:tcPr>
            <w:tcW w:w="1846" w:type="dxa"/>
          </w:tcPr>
          <w:p w14:paraId="2852D592" w14:textId="2BE971A4" w:rsidR="00F4529C" w:rsidRPr="00B47345" w:rsidRDefault="00E85CCE" w:rsidP="00452180">
            <w:pPr>
              <w:jc w:val="center"/>
            </w:pPr>
            <w:r>
              <w:t>0.78</w:t>
            </w:r>
          </w:p>
        </w:tc>
        <w:tc>
          <w:tcPr>
            <w:tcW w:w="1846" w:type="dxa"/>
          </w:tcPr>
          <w:p w14:paraId="0CD7F73E" w14:textId="72C14B6E" w:rsidR="00F4529C" w:rsidRPr="00047DF3" w:rsidRDefault="00BC3D95" w:rsidP="00DF21A5">
            <w:pPr>
              <w:keepNext/>
              <w:jc w:val="center"/>
            </w:pPr>
            <w:r w:rsidRPr="00047DF3">
              <w:t>0.69</w:t>
            </w:r>
          </w:p>
        </w:tc>
      </w:tr>
    </w:tbl>
    <w:p w14:paraId="3329FC1E" w14:textId="1D352A2F" w:rsidR="00930BD9" w:rsidRDefault="00DF21A5" w:rsidP="00DF21A5">
      <w:pPr>
        <w:pStyle w:val="Caption"/>
        <w:jc w:val="center"/>
      </w:pPr>
      <w:bookmarkStart w:id="83" w:name="_Toc114419356"/>
      <w:r>
        <w:t xml:space="preserve">Table </w:t>
      </w:r>
      <w:fldSimple w:instr=" SEQ Table \* ARABIC ">
        <w:r w:rsidR="0015188D">
          <w:rPr>
            <w:noProof/>
          </w:rPr>
          <w:t>13</w:t>
        </w:r>
      </w:fldSimple>
      <w:r>
        <w:t xml:space="preserve"> </w:t>
      </w:r>
      <w:r w:rsidRPr="00285A67">
        <w:t>F1 Scores Naïve Bayes (Thick Flat Line)</w:t>
      </w:r>
      <w:bookmarkEnd w:id="83"/>
    </w:p>
    <w:p w14:paraId="04A95442" w14:textId="162BC5A4" w:rsidR="00746129" w:rsidRDefault="00746129" w:rsidP="00746129">
      <w:pPr>
        <w:pStyle w:val="Heading6"/>
      </w:pPr>
      <w:r>
        <w:lastRenderedPageBreak/>
        <w:t>5.1.2.2 Support Vector Machine (SVM):</w:t>
      </w:r>
    </w:p>
    <w:tbl>
      <w:tblPr>
        <w:tblStyle w:val="TableGrid"/>
        <w:tblW w:w="9351" w:type="dxa"/>
        <w:tblLook w:val="04A0" w:firstRow="1" w:lastRow="0" w:firstColumn="1" w:lastColumn="0" w:noHBand="0" w:noVBand="1"/>
      </w:tblPr>
      <w:tblGrid>
        <w:gridCol w:w="1980"/>
        <w:gridCol w:w="1843"/>
        <w:gridCol w:w="1842"/>
        <w:gridCol w:w="1843"/>
        <w:gridCol w:w="1843"/>
      </w:tblGrid>
      <w:tr w:rsidR="00746129" w14:paraId="03E51810" w14:textId="77777777" w:rsidTr="00452180">
        <w:tc>
          <w:tcPr>
            <w:tcW w:w="1980" w:type="dxa"/>
            <w:vMerge w:val="restart"/>
          </w:tcPr>
          <w:p w14:paraId="5EF4713C" w14:textId="77777777" w:rsidR="00746129" w:rsidRPr="00727F41" w:rsidRDefault="00746129" w:rsidP="00452180">
            <w:pPr>
              <w:jc w:val="center"/>
              <w:rPr>
                <w:b/>
                <w:bCs/>
              </w:rPr>
            </w:pPr>
            <w:r w:rsidRPr="00727F41">
              <w:rPr>
                <w:b/>
                <w:bCs/>
              </w:rPr>
              <w:t>Overlapping Techniques</w:t>
            </w:r>
          </w:p>
        </w:tc>
        <w:tc>
          <w:tcPr>
            <w:tcW w:w="7371" w:type="dxa"/>
            <w:gridSpan w:val="4"/>
          </w:tcPr>
          <w:p w14:paraId="62A8E1A3" w14:textId="77777777" w:rsidR="00746129" w:rsidRPr="00727F41" w:rsidRDefault="00746129" w:rsidP="00452180">
            <w:pPr>
              <w:jc w:val="center"/>
              <w:rPr>
                <w:b/>
                <w:bCs/>
              </w:rPr>
            </w:pPr>
            <w:r w:rsidRPr="00727F41">
              <w:rPr>
                <w:b/>
                <w:bCs/>
              </w:rPr>
              <w:t>Degrees of Overlap Percentage</w:t>
            </w:r>
          </w:p>
        </w:tc>
      </w:tr>
      <w:tr w:rsidR="00746129" w14:paraId="426636DA" w14:textId="77777777" w:rsidTr="00452180">
        <w:tc>
          <w:tcPr>
            <w:tcW w:w="1980" w:type="dxa"/>
            <w:vMerge/>
          </w:tcPr>
          <w:p w14:paraId="06D8DC3B" w14:textId="77777777" w:rsidR="00746129" w:rsidRPr="00727F41" w:rsidRDefault="00746129" w:rsidP="00452180">
            <w:pPr>
              <w:rPr>
                <w:b/>
                <w:bCs/>
              </w:rPr>
            </w:pPr>
          </w:p>
        </w:tc>
        <w:tc>
          <w:tcPr>
            <w:tcW w:w="1843" w:type="dxa"/>
          </w:tcPr>
          <w:p w14:paraId="488582AC" w14:textId="77777777" w:rsidR="00746129" w:rsidRPr="00727F41" w:rsidRDefault="00746129" w:rsidP="00452180">
            <w:pPr>
              <w:jc w:val="center"/>
              <w:rPr>
                <w:b/>
                <w:bCs/>
              </w:rPr>
            </w:pPr>
            <w:r w:rsidRPr="00727F41">
              <w:rPr>
                <w:b/>
                <w:bCs/>
              </w:rPr>
              <w:t>10%</w:t>
            </w:r>
          </w:p>
        </w:tc>
        <w:tc>
          <w:tcPr>
            <w:tcW w:w="1842" w:type="dxa"/>
          </w:tcPr>
          <w:p w14:paraId="44F2E603" w14:textId="77777777" w:rsidR="00746129" w:rsidRPr="00727F41" w:rsidRDefault="00746129" w:rsidP="00452180">
            <w:pPr>
              <w:jc w:val="center"/>
              <w:rPr>
                <w:b/>
                <w:bCs/>
              </w:rPr>
            </w:pPr>
            <w:r w:rsidRPr="00727F41">
              <w:rPr>
                <w:b/>
                <w:bCs/>
              </w:rPr>
              <w:t>30%</w:t>
            </w:r>
          </w:p>
        </w:tc>
        <w:tc>
          <w:tcPr>
            <w:tcW w:w="1843" w:type="dxa"/>
          </w:tcPr>
          <w:p w14:paraId="356EDFA6" w14:textId="77777777" w:rsidR="00746129" w:rsidRPr="00727F41" w:rsidRDefault="00746129" w:rsidP="00452180">
            <w:pPr>
              <w:jc w:val="center"/>
              <w:rPr>
                <w:b/>
                <w:bCs/>
              </w:rPr>
            </w:pPr>
            <w:r w:rsidRPr="00727F41">
              <w:rPr>
                <w:b/>
                <w:bCs/>
              </w:rPr>
              <w:t>50%</w:t>
            </w:r>
          </w:p>
        </w:tc>
        <w:tc>
          <w:tcPr>
            <w:tcW w:w="1843" w:type="dxa"/>
          </w:tcPr>
          <w:p w14:paraId="7986C5FB" w14:textId="77777777" w:rsidR="00746129" w:rsidRPr="00727F41" w:rsidRDefault="00746129" w:rsidP="00452180">
            <w:pPr>
              <w:jc w:val="center"/>
              <w:rPr>
                <w:b/>
                <w:bCs/>
              </w:rPr>
            </w:pPr>
            <w:r w:rsidRPr="00727F41">
              <w:rPr>
                <w:b/>
                <w:bCs/>
              </w:rPr>
              <w:t>70%</w:t>
            </w:r>
          </w:p>
        </w:tc>
      </w:tr>
      <w:tr w:rsidR="00746129" w14:paraId="45E3A7A8" w14:textId="77777777" w:rsidTr="00452180">
        <w:trPr>
          <w:trHeight w:val="1717"/>
        </w:trPr>
        <w:tc>
          <w:tcPr>
            <w:tcW w:w="1980" w:type="dxa"/>
          </w:tcPr>
          <w:p w14:paraId="66532F05" w14:textId="77777777" w:rsidR="00746129" w:rsidRDefault="00746129" w:rsidP="00452180">
            <w:pPr>
              <w:jc w:val="center"/>
            </w:pPr>
          </w:p>
          <w:p w14:paraId="203FCD40" w14:textId="77777777" w:rsidR="00746129" w:rsidRDefault="00746129" w:rsidP="00452180">
            <w:pPr>
              <w:jc w:val="center"/>
            </w:pPr>
          </w:p>
          <w:p w14:paraId="4AB1E272" w14:textId="77777777" w:rsidR="00746129" w:rsidRDefault="00746129" w:rsidP="00452180">
            <w:pPr>
              <w:jc w:val="center"/>
            </w:pPr>
            <w:r>
              <w:t>SMOTE</w:t>
            </w:r>
          </w:p>
        </w:tc>
        <w:tc>
          <w:tcPr>
            <w:tcW w:w="1843" w:type="dxa"/>
          </w:tcPr>
          <w:p w14:paraId="4EE1ADD5" w14:textId="2435F473" w:rsidR="00746129" w:rsidRDefault="00450738" w:rsidP="00452180">
            <w:pPr>
              <w:jc w:val="center"/>
            </w:pPr>
            <w:r>
              <w:t>Acc = 0.98</w:t>
            </w:r>
          </w:p>
          <w:p w14:paraId="44EF9859" w14:textId="77777777" w:rsidR="00450738" w:rsidRDefault="00450738" w:rsidP="00452180">
            <w:pPr>
              <w:jc w:val="center"/>
            </w:pPr>
          </w:p>
          <w:p w14:paraId="42D6A303" w14:textId="77777777" w:rsidR="00450738" w:rsidRDefault="00450738" w:rsidP="00450738">
            <w:pPr>
              <w:jc w:val="center"/>
            </w:pPr>
            <w:r>
              <w:t xml:space="preserve">    0       1</w:t>
            </w:r>
          </w:p>
          <w:p w14:paraId="3F3893BD" w14:textId="4FFAEE41" w:rsidR="00450738" w:rsidRDefault="00450738" w:rsidP="00450738">
            <w:r>
              <w:t xml:space="preserve">     0 [ 397</w:t>
            </w:r>
            <w:r w:rsidR="000D2C32">
              <w:t xml:space="preserve">  </w:t>
            </w:r>
            <w:r>
              <w:t xml:space="preserve">  </w:t>
            </w:r>
            <w:proofErr w:type="gramStart"/>
            <w:r>
              <w:t>6 ]</w:t>
            </w:r>
            <w:proofErr w:type="gramEnd"/>
          </w:p>
          <w:p w14:paraId="25491338" w14:textId="6B4A1A64" w:rsidR="00450738" w:rsidRDefault="00450738" w:rsidP="00450738">
            <w:pPr>
              <w:jc w:val="center"/>
            </w:pPr>
            <w:r>
              <w:t xml:space="preserve"> 1 </w:t>
            </w:r>
            <w:proofErr w:type="gramStart"/>
            <w:r>
              <w:t>[  1</w:t>
            </w:r>
            <w:proofErr w:type="gramEnd"/>
            <w:r>
              <w:t xml:space="preserve">      46]</w:t>
            </w:r>
          </w:p>
        </w:tc>
        <w:tc>
          <w:tcPr>
            <w:tcW w:w="1842" w:type="dxa"/>
          </w:tcPr>
          <w:p w14:paraId="049CC348" w14:textId="77777777" w:rsidR="00746129" w:rsidRDefault="00AB030F" w:rsidP="00452180">
            <w:pPr>
              <w:jc w:val="center"/>
            </w:pPr>
            <w:r>
              <w:t>Acc = 0.96</w:t>
            </w:r>
          </w:p>
          <w:p w14:paraId="485B901C" w14:textId="77777777" w:rsidR="00AB030F" w:rsidRDefault="00AB030F" w:rsidP="00452180">
            <w:pPr>
              <w:jc w:val="center"/>
            </w:pPr>
          </w:p>
          <w:p w14:paraId="7BB44F92" w14:textId="77777777" w:rsidR="00AB030F" w:rsidRDefault="00AB030F" w:rsidP="00AB030F">
            <w:pPr>
              <w:jc w:val="center"/>
            </w:pPr>
            <w:r>
              <w:t xml:space="preserve">    0       1</w:t>
            </w:r>
          </w:p>
          <w:p w14:paraId="4F5D863B" w14:textId="2D4FBAC5" w:rsidR="00AB030F" w:rsidRDefault="00AB030F" w:rsidP="00AB030F">
            <w:r>
              <w:t xml:space="preserve">     0 [ 387   </w:t>
            </w:r>
            <w:proofErr w:type="gramStart"/>
            <w:r>
              <w:t>16 ]</w:t>
            </w:r>
            <w:proofErr w:type="gramEnd"/>
          </w:p>
          <w:p w14:paraId="7F732315" w14:textId="70D66D07" w:rsidR="00AB030F" w:rsidRDefault="00AB030F" w:rsidP="00AB030F">
            <w:pPr>
              <w:jc w:val="center"/>
            </w:pPr>
            <w:r>
              <w:t xml:space="preserve"> 1 </w:t>
            </w:r>
            <w:proofErr w:type="gramStart"/>
            <w:r>
              <w:t>[  3</w:t>
            </w:r>
            <w:proofErr w:type="gramEnd"/>
            <w:r>
              <w:t xml:space="preserve">      44 ]</w:t>
            </w:r>
          </w:p>
        </w:tc>
        <w:tc>
          <w:tcPr>
            <w:tcW w:w="1843" w:type="dxa"/>
          </w:tcPr>
          <w:p w14:paraId="40007F1F" w14:textId="77777777" w:rsidR="00746129" w:rsidRDefault="00953F6A" w:rsidP="00452180">
            <w:pPr>
              <w:jc w:val="center"/>
            </w:pPr>
            <w:r>
              <w:t>Acc = 0.90</w:t>
            </w:r>
          </w:p>
          <w:p w14:paraId="68F981C8" w14:textId="77777777" w:rsidR="00953F6A" w:rsidRDefault="00953F6A" w:rsidP="00452180">
            <w:pPr>
              <w:jc w:val="center"/>
            </w:pPr>
          </w:p>
          <w:p w14:paraId="46F4C261" w14:textId="77777777" w:rsidR="00953F6A" w:rsidRDefault="00953F6A" w:rsidP="00953F6A">
            <w:pPr>
              <w:jc w:val="center"/>
            </w:pPr>
            <w:r>
              <w:t xml:space="preserve">    0       1</w:t>
            </w:r>
          </w:p>
          <w:p w14:paraId="36D1CC38" w14:textId="4C887079" w:rsidR="00953F6A" w:rsidRDefault="00953F6A" w:rsidP="00953F6A">
            <w:r>
              <w:t xml:space="preserve">     0 [ 363   </w:t>
            </w:r>
            <w:proofErr w:type="gramStart"/>
            <w:r>
              <w:t>40 ]</w:t>
            </w:r>
            <w:proofErr w:type="gramEnd"/>
          </w:p>
          <w:p w14:paraId="7F15D15D" w14:textId="37613608" w:rsidR="00953F6A" w:rsidRDefault="00953F6A" w:rsidP="00953F6A">
            <w:pPr>
              <w:jc w:val="center"/>
            </w:pPr>
            <w:r>
              <w:t xml:space="preserve"> 1 </w:t>
            </w:r>
            <w:proofErr w:type="gramStart"/>
            <w:r>
              <w:t>[  5</w:t>
            </w:r>
            <w:proofErr w:type="gramEnd"/>
            <w:r>
              <w:t xml:space="preserve">      4</w:t>
            </w:r>
            <w:r w:rsidR="00C478C2">
              <w:t>2</w:t>
            </w:r>
            <w:r>
              <w:t xml:space="preserve"> ]</w:t>
            </w:r>
          </w:p>
        </w:tc>
        <w:tc>
          <w:tcPr>
            <w:tcW w:w="1843" w:type="dxa"/>
          </w:tcPr>
          <w:p w14:paraId="099418F6" w14:textId="77777777" w:rsidR="00746129" w:rsidRDefault="00E939D8" w:rsidP="00452180">
            <w:pPr>
              <w:ind w:right="-728"/>
            </w:pPr>
            <w:r>
              <w:t>Acc = 0.82</w:t>
            </w:r>
          </w:p>
          <w:p w14:paraId="095EAFF4" w14:textId="77777777" w:rsidR="00E939D8" w:rsidRDefault="00E939D8" w:rsidP="00E939D8">
            <w:pPr>
              <w:ind w:right="-728"/>
            </w:pPr>
          </w:p>
          <w:p w14:paraId="1090CC08" w14:textId="77777777" w:rsidR="00E939D8" w:rsidRDefault="00E939D8" w:rsidP="00E939D8">
            <w:pPr>
              <w:jc w:val="center"/>
            </w:pPr>
            <w:r>
              <w:t xml:space="preserve">    0       1</w:t>
            </w:r>
          </w:p>
          <w:p w14:paraId="1DEFFEB7" w14:textId="265D8B3C" w:rsidR="00E939D8" w:rsidRDefault="00E939D8" w:rsidP="00E939D8">
            <w:r>
              <w:t xml:space="preserve">     0 [ 327   </w:t>
            </w:r>
            <w:proofErr w:type="gramStart"/>
            <w:r>
              <w:t>76 ]</w:t>
            </w:r>
            <w:proofErr w:type="gramEnd"/>
          </w:p>
          <w:p w14:paraId="030DDCFE" w14:textId="7A7550B6" w:rsidR="00E939D8" w:rsidRDefault="00E939D8" w:rsidP="00E939D8">
            <w:pPr>
              <w:ind w:right="-728"/>
            </w:pPr>
            <w:r>
              <w:t xml:space="preserve">     1 [ 7      </w:t>
            </w:r>
            <w:proofErr w:type="gramStart"/>
            <w:r>
              <w:t>40 ]</w:t>
            </w:r>
            <w:proofErr w:type="gramEnd"/>
          </w:p>
        </w:tc>
      </w:tr>
      <w:tr w:rsidR="00746129" w14:paraId="2AF7C96E" w14:textId="77777777" w:rsidTr="00452180">
        <w:trPr>
          <w:trHeight w:val="1684"/>
        </w:trPr>
        <w:tc>
          <w:tcPr>
            <w:tcW w:w="1980" w:type="dxa"/>
          </w:tcPr>
          <w:p w14:paraId="49A3B864" w14:textId="77777777" w:rsidR="00746129" w:rsidRDefault="00746129" w:rsidP="00452180">
            <w:pPr>
              <w:jc w:val="center"/>
            </w:pPr>
          </w:p>
          <w:p w14:paraId="28E5B570" w14:textId="77777777" w:rsidR="00746129" w:rsidRDefault="00746129" w:rsidP="00452180">
            <w:pPr>
              <w:jc w:val="center"/>
            </w:pPr>
          </w:p>
          <w:p w14:paraId="0F6E4CC0" w14:textId="77777777" w:rsidR="00746129" w:rsidRDefault="00746129" w:rsidP="00452180">
            <w:pPr>
              <w:jc w:val="center"/>
            </w:pPr>
            <w:r>
              <w:t>ADASYN</w:t>
            </w:r>
          </w:p>
        </w:tc>
        <w:tc>
          <w:tcPr>
            <w:tcW w:w="1843" w:type="dxa"/>
          </w:tcPr>
          <w:p w14:paraId="29E72F89" w14:textId="3F7B50D7" w:rsidR="007A0AA6" w:rsidRDefault="007A0AA6" w:rsidP="007A0AA6">
            <w:pPr>
              <w:ind w:right="-728"/>
            </w:pPr>
            <w:r>
              <w:t xml:space="preserve">      Acc = 0.</w:t>
            </w:r>
            <w:r w:rsidR="002A133C">
              <w:t>98</w:t>
            </w:r>
          </w:p>
          <w:p w14:paraId="25176540" w14:textId="77777777" w:rsidR="007A0AA6" w:rsidRDefault="007A0AA6" w:rsidP="007A0AA6">
            <w:pPr>
              <w:ind w:right="-728"/>
            </w:pPr>
          </w:p>
          <w:p w14:paraId="0D9410DC" w14:textId="77777777" w:rsidR="007A0AA6" w:rsidRDefault="007A0AA6" w:rsidP="007A0AA6">
            <w:pPr>
              <w:jc w:val="center"/>
            </w:pPr>
            <w:r>
              <w:t xml:space="preserve">    0       1</w:t>
            </w:r>
          </w:p>
          <w:p w14:paraId="04577BC7" w14:textId="48387B23" w:rsidR="007A0AA6" w:rsidRDefault="007A0AA6" w:rsidP="007A0AA6">
            <w:r>
              <w:t xml:space="preserve">     0 [ 3</w:t>
            </w:r>
            <w:r w:rsidR="002A133C">
              <w:t>91</w:t>
            </w:r>
            <w:r>
              <w:t xml:space="preserve">   </w:t>
            </w:r>
            <w:proofErr w:type="gramStart"/>
            <w:r w:rsidR="002A133C">
              <w:t>11</w:t>
            </w:r>
            <w:r>
              <w:t xml:space="preserve"> ]</w:t>
            </w:r>
            <w:proofErr w:type="gramEnd"/>
          </w:p>
          <w:p w14:paraId="15832B08" w14:textId="4879D50D" w:rsidR="00746129" w:rsidRDefault="007A0AA6" w:rsidP="007A0AA6">
            <w:r>
              <w:t xml:space="preserve">     1 [ </w:t>
            </w:r>
            <w:r w:rsidR="002A133C">
              <w:t>0</w:t>
            </w:r>
            <w:r>
              <w:t xml:space="preserve">      </w:t>
            </w:r>
            <w:proofErr w:type="gramStart"/>
            <w:r w:rsidR="002A133C">
              <w:t>47</w:t>
            </w:r>
            <w:r>
              <w:t xml:space="preserve"> ]</w:t>
            </w:r>
            <w:proofErr w:type="gramEnd"/>
          </w:p>
        </w:tc>
        <w:tc>
          <w:tcPr>
            <w:tcW w:w="1842" w:type="dxa"/>
          </w:tcPr>
          <w:p w14:paraId="77B2FC2B" w14:textId="165A8EA8" w:rsidR="001E440D" w:rsidRDefault="001E440D" w:rsidP="001E440D">
            <w:pPr>
              <w:ind w:right="-728"/>
            </w:pPr>
            <w:r>
              <w:t xml:space="preserve">        Acc = 0.94</w:t>
            </w:r>
          </w:p>
          <w:p w14:paraId="288105FE" w14:textId="77777777" w:rsidR="001E440D" w:rsidRDefault="001E440D" w:rsidP="001E440D">
            <w:pPr>
              <w:ind w:right="-728"/>
            </w:pPr>
          </w:p>
          <w:p w14:paraId="78CFAB39" w14:textId="77777777" w:rsidR="001E440D" w:rsidRDefault="001E440D" w:rsidP="001E440D">
            <w:pPr>
              <w:jc w:val="center"/>
            </w:pPr>
            <w:r>
              <w:t xml:space="preserve">    0       1</w:t>
            </w:r>
          </w:p>
          <w:p w14:paraId="51E8B4A0" w14:textId="3985E50A" w:rsidR="001E440D" w:rsidRDefault="001E440D" w:rsidP="001E440D">
            <w:r>
              <w:t xml:space="preserve">     0 [ 376   </w:t>
            </w:r>
            <w:proofErr w:type="gramStart"/>
            <w:r>
              <w:t>27 ]</w:t>
            </w:r>
            <w:proofErr w:type="gramEnd"/>
          </w:p>
          <w:p w14:paraId="64169E1B" w14:textId="69F5EAA1" w:rsidR="00746129" w:rsidRDefault="001E440D" w:rsidP="001E440D">
            <w:r>
              <w:t xml:space="preserve">     1 [ 1       </w:t>
            </w:r>
            <w:proofErr w:type="gramStart"/>
            <w:r>
              <w:t>46 ]</w:t>
            </w:r>
            <w:proofErr w:type="gramEnd"/>
          </w:p>
        </w:tc>
        <w:tc>
          <w:tcPr>
            <w:tcW w:w="1843" w:type="dxa"/>
          </w:tcPr>
          <w:p w14:paraId="1B34372B" w14:textId="47B04404" w:rsidR="00FE7995" w:rsidRDefault="00FE7995" w:rsidP="00FE7995">
            <w:pPr>
              <w:ind w:right="-728"/>
            </w:pPr>
            <w:r>
              <w:t xml:space="preserve">       Acc = 0.8</w:t>
            </w:r>
            <w:r w:rsidR="0052438E">
              <w:t>6</w:t>
            </w:r>
          </w:p>
          <w:p w14:paraId="3D351F0C" w14:textId="3F835F89" w:rsidR="00FE7995" w:rsidRDefault="00FE7995" w:rsidP="00FE7995">
            <w:pPr>
              <w:ind w:right="-728"/>
            </w:pPr>
            <w:r>
              <w:t xml:space="preserve">  </w:t>
            </w:r>
          </w:p>
          <w:p w14:paraId="39F4F291" w14:textId="77777777" w:rsidR="00FE7995" w:rsidRDefault="00FE7995" w:rsidP="00FE7995">
            <w:pPr>
              <w:jc w:val="center"/>
            </w:pPr>
            <w:r>
              <w:t xml:space="preserve">    0       1</w:t>
            </w:r>
          </w:p>
          <w:p w14:paraId="050A6B0A" w14:textId="78894F56" w:rsidR="00FE7995" w:rsidRDefault="00FE7995" w:rsidP="00FE7995">
            <w:r>
              <w:t xml:space="preserve">     0 [ 3</w:t>
            </w:r>
            <w:r w:rsidR="0052438E">
              <w:t>45</w:t>
            </w:r>
            <w:r>
              <w:t xml:space="preserve">   </w:t>
            </w:r>
            <w:proofErr w:type="gramStart"/>
            <w:r>
              <w:t>5</w:t>
            </w:r>
            <w:r w:rsidR="0052438E">
              <w:t>8</w:t>
            </w:r>
            <w:r>
              <w:t xml:space="preserve"> ]</w:t>
            </w:r>
            <w:proofErr w:type="gramEnd"/>
          </w:p>
          <w:p w14:paraId="52BC6798" w14:textId="316A03A7" w:rsidR="00746129" w:rsidRDefault="00FE7995" w:rsidP="00FE7995">
            <w:r>
              <w:t xml:space="preserve">     1 [ 3  </w:t>
            </w:r>
            <w:r w:rsidR="0052438E">
              <w:t xml:space="preserve"> </w:t>
            </w:r>
            <w:r>
              <w:t xml:space="preserve">    </w:t>
            </w:r>
            <w:proofErr w:type="gramStart"/>
            <w:r w:rsidR="0052438E">
              <w:t>4</w:t>
            </w:r>
            <w:r>
              <w:t>4 ]</w:t>
            </w:r>
            <w:proofErr w:type="gramEnd"/>
          </w:p>
        </w:tc>
        <w:tc>
          <w:tcPr>
            <w:tcW w:w="1843" w:type="dxa"/>
          </w:tcPr>
          <w:p w14:paraId="2C774792" w14:textId="139F5B04" w:rsidR="007E4B3A" w:rsidRDefault="007E4B3A" w:rsidP="007E4B3A">
            <w:pPr>
              <w:ind w:right="-728"/>
            </w:pPr>
            <w:r>
              <w:t>Acc = 0.75</w:t>
            </w:r>
          </w:p>
          <w:p w14:paraId="770168CE" w14:textId="77777777" w:rsidR="007E4B3A" w:rsidRDefault="007E4B3A" w:rsidP="007E4B3A">
            <w:pPr>
              <w:ind w:right="-728"/>
            </w:pPr>
          </w:p>
          <w:p w14:paraId="0C1E8C98" w14:textId="77777777" w:rsidR="007E4B3A" w:rsidRDefault="007E4B3A" w:rsidP="007E4B3A">
            <w:pPr>
              <w:jc w:val="center"/>
            </w:pPr>
            <w:r>
              <w:t xml:space="preserve">    0       1</w:t>
            </w:r>
          </w:p>
          <w:p w14:paraId="0B044A1C" w14:textId="3F60CB07" w:rsidR="007E4B3A" w:rsidRDefault="007E4B3A" w:rsidP="007E4B3A">
            <w:r>
              <w:t xml:space="preserve">     0 [ 292    </w:t>
            </w:r>
            <w:proofErr w:type="gramStart"/>
            <w:r>
              <w:t>111 ]</w:t>
            </w:r>
            <w:proofErr w:type="gramEnd"/>
          </w:p>
          <w:p w14:paraId="20DF20BD" w14:textId="30F2B1CD" w:rsidR="00746129" w:rsidRDefault="007E4B3A" w:rsidP="007E4B3A">
            <w:r>
              <w:t xml:space="preserve">     1 [ 5         </w:t>
            </w:r>
            <w:proofErr w:type="gramStart"/>
            <w:r>
              <w:t>42 ]</w:t>
            </w:r>
            <w:proofErr w:type="gramEnd"/>
          </w:p>
        </w:tc>
      </w:tr>
      <w:tr w:rsidR="00746129" w14:paraId="40AE6A95" w14:textId="77777777" w:rsidTr="00452180">
        <w:trPr>
          <w:trHeight w:val="1694"/>
        </w:trPr>
        <w:tc>
          <w:tcPr>
            <w:tcW w:w="1980" w:type="dxa"/>
          </w:tcPr>
          <w:p w14:paraId="7EF74178" w14:textId="77777777" w:rsidR="00746129" w:rsidRDefault="00746129" w:rsidP="00452180">
            <w:pPr>
              <w:jc w:val="center"/>
            </w:pPr>
          </w:p>
          <w:p w14:paraId="6E97A7DB" w14:textId="77777777" w:rsidR="00746129" w:rsidRDefault="00746129" w:rsidP="00452180">
            <w:pPr>
              <w:jc w:val="center"/>
            </w:pPr>
          </w:p>
          <w:p w14:paraId="4B0F61C9" w14:textId="77777777" w:rsidR="00746129" w:rsidRDefault="00746129" w:rsidP="00452180">
            <w:pPr>
              <w:jc w:val="center"/>
            </w:pPr>
            <w:r>
              <w:t>Proposed Algo</w:t>
            </w:r>
            <w:r>
              <w:br/>
              <w:t>(SVM Based)</w:t>
            </w:r>
          </w:p>
        </w:tc>
        <w:tc>
          <w:tcPr>
            <w:tcW w:w="1843" w:type="dxa"/>
          </w:tcPr>
          <w:p w14:paraId="33B655EC" w14:textId="170E2D47" w:rsidR="001B28AD" w:rsidRDefault="001B28AD" w:rsidP="001B28AD">
            <w:pPr>
              <w:ind w:right="-728"/>
            </w:pPr>
            <w:r>
              <w:t xml:space="preserve">       Acc = 0.98</w:t>
            </w:r>
          </w:p>
          <w:p w14:paraId="750B1BCB" w14:textId="77777777" w:rsidR="001B28AD" w:rsidRDefault="001B28AD" w:rsidP="001B28AD">
            <w:pPr>
              <w:ind w:right="-728"/>
            </w:pPr>
          </w:p>
          <w:p w14:paraId="46362B83" w14:textId="77777777" w:rsidR="001B28AD" w:rsidRDefault="001B28AD" w:rsidP="001B28AD">
            <w:pPr>
              <w:jc w:val="center"/>
            </w:pPr>
            <w:r>
              <w:t xml:space="preserve">    0       1</w:t>
            </w:r>
          </w:p>
          <w:p w14:paraId="273028AB" w14:textId="42256C06" w:rsidR="001B28AD" w:rsidRDefault="001B28AD" w:rsidP="001B28AD">
            <w:r>
              <w:t xml:space="preserve">     0 [ 394   </w:t>
            </w:r>
            <w:proofErr w:type="gramStart"/>
            <w:r>
              <w:t>9 ]</w:t>
            </w:r>
            <w:proofErr w:type="gramEnd"/>
          </w:p>
          <w:p w14:paraId="28274525" w14:textId="2E4CD3F9" w:rsidR="00746129" w:rsidRDefault="001B28AD" w:rsidP="001B28AD">
            <w:r>
              <w:t xml:space="preserve">     1 [ 1      </w:t>
            </w:r>
            <w:proofErr w:type="gramStart"/>
            <w:r>
              <w:t>46 ]</w:t>
            </w:r>
            <w:proofErr w:type="gramEnd"/>
          </w:p>
        </w:tc>
        <w:tc>
          <w:tcPr>
            <w:tcW w:w="1842" w:type="dxa"/>
          </w:tcPr>
          <w:p w14:paraId="3AEF77E9" w14:textId="63F19858" w:rsidR="00CE0789" w:rsidRDefault="00CE0789" w:rsidP="00CE0789">
            <w:pPr>
              <w:ind w:right="-728"/>
            </w:pPr>
            <w:r>
              <w:t xml:space="preserve">        Acc = 0.96</w:t>
            </w:r>
          </w:p>
          <w:p w14:paraId="0FD80362" w14:textId="77777777" w:rsidR="00CE0789" w:rsidRDefault="00CE0789" w:rsidP="00CE0789">
            <w:pPr>
              <w:ind w:right="-728"/>
            </w:pPr>
          </w:p>
          <w:p w14:paraId="6D0682FE" w14:textId="77777777" w:rsidR="00CE0789" w:rsidRDefault="00CE0789" w:rsidP="00CE0789">
            <w:pPr>
              <w:jc w:val="center"/>
            </w:pPr>
            <w:r>
              <w:t xml:space="preserve">    0       1</w:t>
            </w:r>
          </w:p>
          <w:p w14:paraId="2DDC338D" w14:textId="5A098D01" w:rsidR="00CE0789" w:rsidRDefault="00CE0789" w:rsidP="00CE0789">
            <w:r>
              <w:t xml:space="preserve">     0 [ 388   </w:t>
            </w:r>
            <w:proofErr w:type="gramStart"/>
            <w:r>
              <w:t>15 ]</w:t>
            </w:r>
            <w:proofErr w:type="gramEnd"/>
          </w:p>
          <w:p w14:paraId="05947037" w14:textId="14594EF8" w:rsidR="00746129" w:rsidRDefault="00CE0789" w:rsidP="00CE0789">
            <w:r>
              <w:t xml:space="preserve">     1 [ 3      </w:t>
            </w:r>
            <w:proofErr w:type="gramStart"/>
            <w:r>
              <w:t>44 ]</w:t>
            </w:r>
            <w:proofErr w:type="gramEnd"/>
          </w:p>
        </w:tc>
        <w:tc>
          <w:tcPr>
            <w:tcW w:w="1843" w:type="dxa"/>
          </w:tcPr>
          <w:p w14:paraId="6274A8E4" w14:textId="330EF2BE" w:rsidR="002E7B1D" w:rsidRDefault="002E7B1D" w:rsidP="002E7B1D">
            <w:pPr>
              <w:ind w:right="-728"/>
            </w:pPr>
            <w:r>
              <w:t xml:space="preserve">        Acc = 0.92</w:t>
            </w:r>
          </w:p>
          <w:p w14:paraId="30801390" w14:textId="77777777" w:rsidR="002E7B1D" w:rsidRDefault="002E7B1D" w:rsidP="002E7B1D">
            <w:pPr>
              <w:ind w:right="-728"/>
            </w:pPr>
          </w:p>
          <w:p w14:paraId="3C7B41E5" w14:textId="77777777" w:rsidR="002E7B1D" w:rsidRDefault="002E7B1D" w:rsidP="002E7B1D">
            <w:pPr>
              <w:jc w:val="center"/>
            </w:pPr>
            <w:r>
              <w:t xml:space="preserve">    0       1</w:t>
            </w:r>
          </w:p>
          <w:p w14:paraId="5F9BCC13" w14:textId="071B07C3" w:rsidR="002E7B1D" w:rsidRDefault="002E7B1D" w:rsidP="002E7B1D">
            <w:r>
              <w:t xml:space="preserve">     0 [ 374   </w:t>
            </w:r>
            <w:proofErr w:type="gramStart"/>
            <w:r>
              <w:t>29 ]</w:t>
            </w:r>
            <w:proofErr w:type="gramEnd"/>
          </w:p>
          <w:p w14:paraId="2AA1A44E" w14:textId="6CA8016B" w:rsidR="00746129" w:rsidRDefault="002E7B1D" w:rsidP="002E7B1D">
            <w:r>
              <w:t xml:space="preserve">     1 </w:t>
            </w:r>
            <w:proofErr w:type="gramStart"/>
            <w:r>
              <w:t>[  7</w:t>
            </w:r>
            <w:proofErr w:type="gramEnd"/>
            <w:r>
              <w:t xml:space="preserve">      40 ]</w:t>
            </w:r>
          </w:p>
        </w:tc>
        <w:tc>
          <w:tcPr>
            <w:tcW w:w="1843" w:type="dxa"/>
          </w:tcPr>
          <w:p w14:paraId="4C080563" w14:textId="6A79E672" w:rsidR="00000A50" w:rsidRDefault="00000A50" w:rsidP="00000A50">
            <w:pPr>
              <w:ind w:right="-728"/>
            </w:pPr>
            <w:r>
              <w:t>Acc = 0.86</w:t>
            </w:r>
          </w:p>
          <w:p w14:paraId="6AC38FA3" w14:textId="77777777" w:rsidR="00000A50" w:rsidRDefault="00000A50" w:rsidP="00000A50">
            <w:pPr>
              <w:ind w:right="-728"/>
            </w:pPr>
          </w:p>
          <w:p w14:paraId="6B6A56E6" w14:textId="77777777" w:rsidR="00000A50" w:rsidRDefault="00000A50" w:rsidP="00000A50">
            <w:pPr>
              <w:jc w:val="center"/>
            </w:pPr>
            <w:r>
              <w:t xml:space="preserve">    0       1</w:t>
            </w:r>
          </w:p>
          <w:p w14:paraId="6994AAF7" w14:textId="7CBD6084" w:rsidR="00000A50" w:rsidRDefault="00000A50" w:rsidP="00000A50">
            <w:r>
              <w:t xml:space="preserve">     0 [ 351   </w:t>
            </w:r>
            <w:proofErr w:type="gramStart"/>
            <w:r>
              <w:t>52 ]</w:t>
            </w:r>
            <w:proofErr w:type="gramEnd"/>
          </w:p>
          <w:p w14:paraId="16291244" w14:textId="5AF32FDB" w:rsidR="00746129" w:rsidRDefault="00000A50" w:rsidP="00363280">
            <w:pPr>
              <w:keepNext/>
            </w:pPr>
            <w:r>
              <w:t xml:space="preserve">     1 [ 10      </w:t>
            </w:r>
            <w:proofErr w:type="gramStart"/>
            <w:r>
              <w:t>37 ]</w:t>
            </w:r>
            <w:proofErr w:type="gramEnd"/>
          </w:p>
        </w:tc>
      </w:tr>
    </w:tbl>
    <w:p w14:paraId="2F6EAC7C" w14:textId="39F64A0F" w:rsidR="00363280" w:rsidRDefault="00363280" w:rsidP="00363280">
      <w:pPr>
        <w:pStyle w:val="Caption"/>
        <w:jc w:val="center"/>
      </w:pPr>
      <w:bookmarkStart w:id="84" w:name="_Toc114419357"/>
      <w:r>
        <w:t xml:space="preserve">Table </w:t>
      </w:r>
      <w:fldSimple w:instr=" SEQ Table \* ARABIC ">
        <w:r w:rsidR="0015188D">
          <w:rPr>
            <w:noProof/>
          </w:rPr>
          <w:t>14</w:t>
        </w:r>
      </w:fldSimple>
      <w:r>
        <w:t xml:space="preserve"> </w:t>
      </w:r>
      <w:r w:rsidRPr="00530B01">
        <w:t>Confusion Matrix SVM (Thick Flat Line)</w:t>
      </w:r>
      <w:bookmarkEnd w:id="84"/>
    </w:p>
    <w:p w14:paraId="533F2A3D" w14:textId="0FE4D2F1" w:rsidR="00746129" w:rsidRDefault="005054F9" w:rsidP="00746129">
      <w:r>
        <w:t>Recall Scores:</w:t>
      </w:r>
    </w:p>
    <w:tbl>
      <w:tblPr>
        <w:tblStyle w:val="TableGrid"/>
        <w:tblW w:w="9351" w:type="dxa"/>
        <w:tblLook w:val="04A0" w:firstRow="1" w:lastRow="0" w:firstColumn="1" w:lastColumn="0" w:noHBand="0" w:noVBand="1"/>
      </w:tblPr>
      <w:tblGrid>
        <w:gridCol w:w="1980"/>
        <w:gridCol w:w="1843"/>
        <w:gridCol w:w="1842"/>
        <w:gridCol w:w="1843"/>
        <w:gridCol w:w="1843"/>
      </w:tblGrid>
      <w:tr w:rsidR="00746129" w:rsidRPr="00727F41" w14:paraId="441F9BF9" w14:textId="77777777" w:rsidTr="00452180">
        <w:trPr>
          <w:trHeight w:val="450"/>
        </w:trPr>
        <w:tc>
          <w:tcPr>
            <w:tcW w:w="1980" w:type="dxa"/>
            <w:vMerge w:val="restart"/>
          </w:tcPr>
          <w:p w14:paraId="394448D7" w14:textId="77777777" w:rsidR="00746129" w:rsidRPr="00727F41" w:rsidRDefault="00746129" w:rsidP="00452180">
            <w:pPr>
              <w:jc w:val="center"/>
              <w:rPr>
                <w:b/>
                <w:bCs/>
              </w:rPr>
            </w:pPr>
            <w:r w:rsidRPr="00727F41">
              <w:rPr>
                <w:b/>
                <w:bCs/>
              </w:rPr>
              <w:t>Overlapping Techniques</w:t>
            </w:r>
          </w:p>
        </w:tc>
        <w:tc>
          <w:tcPr>
            <w:tcW w:w="7371" w:type="dxa"/>
            <w:gridSpan w:val="4"/>
          </w:tcPr>
          <w:p w14:paraId="0BAB426A" w14:textId="77777777" w:rsidR="00746129" w:rsidRPr="00727F41" w:rsidRDefault="00746129" w:rsidP="00452180">
            <w:pPr>
              <w:jc w:val="center"/>
              <w:rPr>
                <w:b/>
                <w:bCs/>
              </w:rPr>
            </w:pPr>
            <w:r w:rsidRPr="00727F41">
              <w:rPr>
                <w:b/>
                <w:bCs/>
              </w:rPr>
              <w:t>Degrees of Overlap Percentage</w:t>
            </w:r>
          </w:p>
        </w:tc>
      </w:tr>
      <w:tr w:rsidR="00746129" w:rsidRPr="00727F41" w14:paraId="02C8F092" w14:textId="77777777" w:rsidTr="00452180">
        <w:trPr>
          <w:trHeight w:val="472"/>
        </w:trPr>
        <w:tc>
          <w:tcPr>
            <w:tcW w:w="1980" w:type="dxa"/>
            <w:vMerge/>
          </w:tcPr>
          <w:p w14:paraId="0BAF7388" w14:textId="77777777" w:rsidR="00746129" w:rsidRPr="00727F41" w:rsidRDefault="00746129" w:rsidP="00452180">
            <w:pPr>
              <w:rPr>
                <w:b/>
                <w:bCs/>
              </w:rPr>
            </w:pPr>
          </w:p>
        </w:tc>
        <w:tc>
          <w:tcPr>
            <w:tcW w:w="1843" w:type="dxa"/>
          </w:tcPr>
          <w:p w14:paraId="64EFD43D" w14:textId="77777777" w:rsidR="00746129" w:rsidRPr="00727F41" w:rsidRDefault="00746129" w:rsidP="00452180">
            <w:pPr>
              <w:jc w:val="center"/>
              <w:rPr>
                <w:b/>
                <w:bCs/>
              </w:rPr>
            </w:pPr>
            <w:r w:rsidRPr="00727F41">
              <w:rPr>
                <w:b/>
                <w:bCs/>
              </w:rPr>
              <w:t>10%</w:t>
            </w:r>
          </w:p>
        </w:tc>
        <w:tc>
          <w:tcPr>
            <w:tcW w:w="1842" w:type="dxa"/>
          </w:tcPr>
          <w:p w14:paraId="5FAE0BF7" w14:textId="77777777" w:rsidR="00746129" w:rsidRPr="00727F41" w:rsidRDefault="00746129" w:rsidP="00452180">
            <w:pPr>
              <w:jc w:val="center"/>
              <w:rPr>
                <w:b/>
                <w:bCs/>
              </w:rPr>
            </w:pPr>
            <w:r w:rsidRPr="00727F41">
              <w:rPr>
                <w:b/>
                <w:bCs/>
              </w:rPr>
              <w:t>30%</w:t>
            </w:r>
          </w:p>
        </w:tc>
        <w:tc>
          <w:tcPr>
            <w:tcW w:w="1843" w:type="dxa"/>
          </w:tcPr>
          <w:p w14:paraId="330DDA79" w14:textId="77777777" w:rsidR="00746129" w:rsidRPr="00727F41" w:rsidRDefault="00746129" w:rsidP="00452180">
            <w:pPr>
              <w:jc w:val="center"/>
              <w:rPr>
                <w:b/>
                <w:bCs/>
              </w:rPr>
            </w:pPr>
            <w:r w:rsidRPr="00727F41">
              <w:rPr>
                <w:b/>
                <w:bCs/>
              </w:rPr>
              <w:t>50%</w:t>
            </w:r>
          </w:p>
        </w:tc>
        <w:tc>
          <w:tcPr>
            <w:tcW w:w="1843" w:type="dxa"/>
          </w:tcPr>
          <w:p w14:paraId="35832255" w14:textId="77777777" w:rsidR="00746129" w:rsidRPr="00727F41" w:rsidRDefault="00746129" w:rsidP="00452180">
            <w:pPr>
              <w:jc w:val="center"/>
              <w:rPr>
                <w:b/>
                <w:bCs/>
              </w:rPr>
            </w:pPr>
            <w:r w:rsidRPr="00727F41">
              <w:rPr>
                <w:b/>
                <w:bCs/>
              </w:rPr>
              <w:t>70%</w:t>
            </w:r>
          </w:p>
        </w:tc>
      </w:tr>
      <w:tr w:rsidR="00746129" w:rsidRPr="00727F41" w14:paraId="62FAB827" w14:textId="77777777" w:rsidTr="00452180">
        <w:trPr>
          <w:trHeight w:val="450"/>
        </w:trPr>
        <w:tc>
          <w:tcPr>
            <w:tcW w:w="1980" w:type="dxa"/>
          </w:tcPr>
          <w:p w14:paraId="71C1D4C6" w14:textId="77777777" w:rsidR="00746129" w:rsidRPr="00727F41" w:rsidRDefault="00746129" w:rsidP="00452180">
            <w:pPr>
              <w:jc w:val="center"/>
              <w:rPr>
                <w:b/>
                <w:bCs/>
              </w:rPr>
            </w:pPr>
            <w:r>
              <w:rPr>
                <w:b/>
                <w:bCs/>
              </w:rPr>
              <w:t>SMOTE</w:t>
            </w:r>
          </w:p>
        </w:tc>
        <w:tc>
          <w:tcPr>
            <w:tcW w:w="1843" w:type="dxa"/>
          </w:tcPr>
          <w:p w14:paraId="340C9191" w14:textId="385FFC71" w:rsidR="00746129" w:rsidRPr="00B47345" w:rsidRDefault="00F66C20" w:rsidP="00452180">
            <w:pPr>
              <w:jc w:val="center"/>
            </w:pPr>
            <w:r>
              <w:t>0.98</w:t>
            </w:r>
          </w:p>
        </w:tc>
        <w:tc>
          <w:tcPr>
            <w:tcW w:w="1842" w:type="dxa"/>
          </w:tcPr>
          <w:p w14:paraId="613925CA" w14:textId="3AE0123E" w:rsidR="00746129" w:rsidRPr="00B47345" w:rsidRDefault="00EB7D8C" w:rsidP="00452180">
            <w:pPr>
              <w:jc w:val="center"/>
            </w:pPr>
            <w:r>
              <w:t>0.95</w:t>
            </w:r>
          </w:p>
        </w:tc>
        <w:tc>
          <w:tcPr>
            <w:tcW w:w="1843" w:type="dxa"/>
          </w:tcPr>
          <w:p w14:paraId="686BA679" w14:textId="551B927B" w:rsidR="00746129" w:rsidRPr="00B47345" w:rsidRDefault="00CA368B" w:rsidP="00452180">
            <w:pPr>
              <w:jc w:val="center"/>
              <w:rPr>
                <w:b/>
                <w:bCs/>
              </w:rPr>
            </w:pPr>
            <w:r>
              <w:rPr>
                <w:b/>
                <w:bCs/>
              </w:rPr>
              <w:t>0.90</w:t>
            </w:r>
          </w:p>
        </w:tc>
        <w:tc>
          <w:tcPr>
            <w:tcW w:w="1843" w:type="dxa"/>
          </w:tcPr>
          <w:p w14:paraId="04DE65F9" w14:textId="7E9C565B" w:rsidR="00746129" w:rsidRPr="00047DF3" w:rsidRDefault="008A009E" w:rsidP="00452180">
            <w:pPr>
              <w:jc w:val="center"/>
              <w:rPr>
                <w:b/>
                <w:bCs/>
              </w:rPr>
            </w:pPr>
            <w:r w:rsidRPr="00047DF3">
              <w:rPr>
                <w:b/>
                <w:bCs/>
              </w:rPr>
              <w:t>0.83</w:t>
            </w:r>
          </w:p>
        </w:tc>
      </w:tr>
      <w:tr w:rsidR="00746129" w:rsidRPr="00727F41" w14:paraId="29F82A3B" w14:textId="77777777" w:rsidTr="00452180">
        <w:trPr>
          <w:trHeight w:val="450"/>
        </w:trPr>
        <w:tc>
          <w:tcPr>
            <w:tcW w:w="1980" w:type="dxa"/>
          </w:tcPr>
          <w:p w14:paraId="4777A0EF" w14:textId="77777777" w:rsidR="00746129" w:rsidRPr="00727F41" w:rsidRDefault="00746129" w:rsidP="00452180">
            <w:pPr>
              <w:jc w:val="center"/>
              <w:rPr>
                <w:b/>
                <w:bCs/>
              </w:rPr>
            </w:pPr>
            <w:r>
              <w:rPr>
                <w:b/>
                <w:bCs/>
              </w:rPr>
              <w:t>ADASYN</w:t>
            </w:r>
          </w:p>
        </w:tc>
        <w:tc>
          <w:tcPr>
            <w:tcW w:w="1843" w:type="dxa"/>
          </w:tcPr>
          <w:p w14:paraId="5365D8D3" w14:textId="6EF30924" w:rsidR="00746129" w:rsidRPr="00047DF3" w:rsidRDefault="00190C4A" w:rsidP="00452180">
            <w:pPr>
              <w:jc w:val="center"/>
              <w:rPr>
                <w:b/>
                <w:bCs/>
              </w:rPr>
            </w:pPr>
            <w:r w:rsidRPr="00047DF3">
              <w:rPr>
                <w:b/>
                <w:bCs/>
              </w:rPr>
              <w:t>0.99</w:t>
            </w:r>
          </w:p>
        </w:tc>
        <w:tc>
          <w:tcPr>
            <w:tcW w:w="1842" w:type="dxa"/>
          </w:tcPr>
          <w:p w14:paraId="053BF4FE" w14:textId="268144A7" w:rsidR="00746129" w:rsidRPr="00047DF3" w:rsidRDefault="00971CE7" w:rsidP="00452180">
            <w:pPr>
              <w:jc w:val="center"/>
              <w:rPr>
                <w:b/>
                <w:bCs/>
              </w:rPr>
            </w:pPr>
            <w:r w:rsidRPr="00047DF3">
              <w:rPr>
                <w:b/>
                <w:bCs/>
              </w:rPr>
              <w:t>0.96</w:t>
            </w:r>
          </w:p>
        </w:tc>
        <w:tc>
          <w:tcPr>
            <w:tcW w:w="1843" w:type="dxa"/>
          </w:tcPr>
          <w:p w14:paraId="68325BAF" w14:textId="5DC9BF95" w:rsidR="00746129" w:rsidRPr="00047DF3" w:rsidRDefault="00392A32" w:rsidP="00452180">
            <w:pPr>
              <w:jc w:val="center"/>
              <w:rPr>
                <w:b/>
                <w:bCs/>
              </w:rPr>
            </w:pPr>
            <w:r w:rsidRPr="00047DF3">
              <w:rPr>
                <w:b/>
                <w:bCs/>
              </w:rPr>
              <w:t>0.90</w:t>
            </w:r>
          </w:p>
        </w:tc>
        <w:tc>
          <w:tcPr>
            <w:tcW w:w="1843" w:type="dxa"/>
          </w:tcPr>
          <w:p w14:paraId="6EF4373E" w14:textId="153F66BF" w:rsidR="00746129" w:rsidRPr="00B47345" w:rsidRDefault="007B505E" w:rsidP="00452180">
            <w:pPr>
              <w:jc w:val="center"/>
            </w:pPr>
            <w:r>
              <w:t>0.81</w:t>
            </w:r>
          </w:p>
        </w:tc>
      </w:tr>
      <w:tr w:rsidR="00746129" w:rsidRPr="00727F41" w14:paraId="7C9B7EB8" w14:textId="77777777" w:rsidTr="00452180">
        <w:trPr>
          <w:trHeight w:val="429"/>
        </w:trPr>
        <w:tc>
          <w:tcPr>
            <w:tcW w:w="1980" w:type="dxa"/>
          </w:tcPr>
          <w:p w14:paraId="3078D1B5" w14:textId="77777777" w:rsidR="00746129" w:rsidRPr="00727F41" w:rsidRDefault="00746129" w:rsidP="00452180">
            <w:pPr>
              <w:jc w:val="center"/>
              <w:rPr>
                <w:b/>
                <w:bCs/>
              </w:rPr>
            </w:pPr>
            <w:r>
              <w:rPr>
                <w:b/>
                <w:bCs/>
              </w:rPr>
              <w:t>SVM Based</w:t>
            </w:r>
          </w:p>
        </w:tc>
        <w:tc>
          <w:tcPr>
            <w:tcW w:w="1843" w:type="dxa"/>
          </w:tcPr>
          <w:p w14:paraId="2611D00B" w14:textId="73103D65" w:rsidR="00746129" w:rsidRPr="00047DF3" w:rsidRDefault="00F66ED6" w:rsidP="00452180">
            <w:pPr>
              <w:jc w:val="center"/>
            </w:pPr>
            <w:r w:rsidRPr="00047DF3">
              <w:t>0.98</w:t>
            </w:r>
          </w:p>
        </w:tc>
        <w:tc>
          <w:tcPr>
            <w:tcW w:w="1842" w:type="dxa"/>
          </w:tcPr>
          <w:p w14:paraId="1466EDD2" w14:textId="530AEDDD" w:rsidR="00746129" w:rsidRPr="00047DF3" w:rsidRDefault="002D56BC" w:rsidP="00452180">
            <w:pPr>
              <w:jc w:val="center"/>
            </w:pPr>
            <w:r w:rsidRPr="00047DF3">
              <w:t>0.95</w:t>
            </w:r>
          </w:p>
        </w:tc>
        <w:tc>
          <w:tcPr>
            <w:tcW w:w="1843" w:type="dxa"/>
          </w:tcPr>
          <w:p w14:paraId="4BBE5121" w14:textId="7B7EA933" w:rsidR="00746129" w:rsidRPr="00B47345" w:rsidRDefault="00C6711E" w:rsidP="00452180">
            <w:pPr>
              <w:jc w:val="center"/>
            </w:pPr>
            <w:r>
              <w:t>0.89</w:t>
            </w:r>
          </w:p>
        </w:tc>
        <w:tc>
          <w:tcPr>
            <w:tcW w:w="1843" w:type="dxa"/>
          </w:tcPr>
          <w:p w14:paraId="5F3B2F89" w14:textId="4A23C738" w:rsidR="00746129" w:rsidRPr="00B47345" w:rsidRDefault="001A69E3" w:rsidP="002C7F2D">
            <w:pPr>
              <w:keepNext/>
              <w:jc w:val="center"/>
              <w:rPr>
                <w:b/>
                <w:bCs/>
              </w:rPr>
            </w:pPr>
            <w:r>
              <w:rPr>
                <w:b/>
                <w:bCs/>
              </w:rPr>
              <w:t>0.83</w:t>
            </w:r>
          </w:p>
        </w:tc>
      </w:tr>
    </w:tbl>
    <w:p w14:paraId="5D145D71" w14:textId="1E58FB5E" w:rsidR="002C7F2D" w:rsidRDefault="002C7F2D" w:rsidP="002C7F2D">
      <w:pPr>
        <w:pStyle w:val="Caption"/>
        <w:jc w:val="center"/>
      </w:pPr>
      <w:bookmarkStart w:id="85" w:name="_Toc114419358"/>
      <w:r>
        <w:t xml:space="preserve">Table </w:t>
      </w:r>
      <w:fldSimple w:instr=" SEQ Table \* ARABIC ">
        <w:r w:rsidR="0015188D">
          <w:rPr>
            <w:noProof/>
          </w:rPr>
          <w:t>15</w:t>
        </w:r>
      </w:fldSimple>
      <w:r>
        <w:t xml:space="preserve"> </w:t>
      </w:r>
      <w:r w:rsidRPr="002934F1">
        <w:t>Recall Scores SVM (Thick Flat Line)</w:t>
      </w:r>
      <w:bookmarkEnd w:id="85"/>
    </w:p>
    <w:p w14:paraId="745964E2" w14:textId="7DF3C1BB" w:rsidR="00746129" w:rsidRDefault="005054F9" w:rsidP="00746129">
      <w:r>
        <w:t>F1 Scores:</w:t>
      </w:r>
    </w:p>
    <w:tbl>
      <w:tblPr>
        <w:tblStyle w:val="TableGrid"/>
        <w:tblW w:w="9351" w:type="dxa"/>
        <w:tblLook w:val="04A0" w:firstRow="1" w:lastRow="0" w:firstColumn="1" w:lastColumn="0" w:noHBand="0" w:noVBand="1"/>
      </w:tblPr>
      <w:tblGrid>
        <w:gridCol w:w="1980"/>
        <w:gridCol w:w="1843"/>
        <w:gridCol w:w="1842"/>
        <w:gridCol w:w="1843"/>
        <w:gridCol w:w="1843"/>
      </w:tblGrid>
      <w:tr w:rsidR="00746129" w:rsidRPr="00727F41" w14:paraId="55C422A2" w14:textId="77777777" w:rsidTr="00452180">
        <w:trPr>
          <w:trHeight w:val="450"/>
        </w:trPr>
        <w:tc>
          <w:tcPr>
            <w:tcW w:w="1980" w:type="dxa"/>
            <w:vMerge w:val="restart"/>
          </w:tcPr>
          <w:p w14:paraId="24801EAD" w14:textId="77777777" w:rsidR="00746129" w:rsidRPr="00727F41" w:rsidRDefault="00746129" w:rsidP="00452180">
            <w:pPr>
              <w:jc w:val="center"/>
              <w:rPr>
                <w:b/>
                <w:bCs/>
              </w:rPr>
            </w:pPr>
            <w:r w:rsidRPr="00727F41">
              <w:rPr>
                <w:b/>
                <w:bCs/>
              </w:rPr>
              <w:t>Overlapping Techniques</w:t>
            </w:r>
          </w:p>
        </w:tc>
        <w:tc>
          <w:tcPr>
            <w:tcW w:w="7371" w:type="dxa"/>
            <w:gridSpan w:val="4"/>
          </w:tcPr>
          <w:p w14:paraId="62258DF7" w14:textId="77777777" w:rsidR="00746129" w:rsidRPr="00727F41" w:rsidRDefault="00746129" w:rsidP="00452180">
            <w:pPr>
              <w:jc w:val="center"/>
              <w:rPr>
                <w:b/>
                <w:bCs/>
              </w:rPr>
            </w:pPr>
            <w:r w:rsidRPr="00727F41">
              <w:rPr>
                <w:b/>
                <w:bCs/>
              </w:rPr>
              <w:t>Degrees of Overlap Percentage</w:t>
            </w:r>
          </w:p>
        </w:tc>
      </w:tr>
      <w:tr w:rsidR="00746129" w:rsidRPr="00727F41" w14:paraId="467D1F43" w14:textId="77777777" w:rsidTr="00452180">
        <w:trPr>
          <w:trHeight w:val="472"/>
        </w:trPr>
        <w:tc>
          <w:tcPr>
            <w:tcW w:w="1980" w:type="dxa"/>
            <w:vMerge/>
          </w:tcPr>
          <w:p w14:paraId="60717BE3" w14:textId="77777777" w:rsidR="00746129" w:rsidRPr="00727F41" w:rsidRDefault="00746129" w:rsidP="00452180">
            <w:pPr>
              <w:rPr>
                <w:b/>
                <w:bCs/>
              </w:rPr>
            </w:pPr>
          </w:p>
        </w:tc>
        <w:tc>
          <w:tcPr>
            <w:tcW w:w="1843" w:type="dxa"/>
          </w:tcPr>
          <w:p w14:paraId="7CAAA7E6" w14:textId="77777777" w:rsidR="00746129" w:rsidRPr="00727F41" w:rsidRDefault="00746129" w:rsidP="00452180">
            <w:pPr>
              <w:jc w:val="center"/>
              <w:rPr>
                <w:b/>
                <w:bCs/>
              </w:rPr>
            </w:pPr>
            <w:r w:rsidRPr="00727F41">
              <w:rPr>
                <w:b/>
                <w:bCs/>
              </w:rPr>
              <w:t>10%</w:t>
            </w:r>
          </w:p>
        </w:tc>
        <w:tc>
          <w:tcPr>
            <w:tcW w:w="1842" w:type="dxa"/>
          </w:tcPr>
          <w:p w14:paraId="39F82D19" w14:textId="77777777" w:rsidR="00746129" w:rsidRPr="00727F41" w:rsidRDefault="00746129" w:rsidP="00452180">
            <w:pPr>
              <w:jc w:val="center"/>
              <w:rPr>
                <w:b/>
                <w:bCs/>
              </w:rPr>
            </w:pPr>
            <w:r w:rsidRPr="00727F41">
              <w:rPr>
                <w:b/>
                <w:bCs/>
              </w:rPr>
              <w:t>30%</w:t>
            </w:r>
          </w:p>
        </w:tc>
        <w:tc>
          <w:tcPr>
            <w:tcW w:w="1843" w:type="dxa"/>
          </w:tcPr>
          <w:p w14:paraId="00E6EC61" w14:textId="77777777" w:rsidR="00746129" w:rsidRPr="00727F41" w:rsidRDefault="00746129" w:rsidP="00452180">
            <w:pPr>
              <w:jc w:val="center"/>
              <w:rPr>
                <w:b/>
                <w:bCs/>
              </w:rPr>
            </w:pPr>
            <w:r w:rsidRPr="00727F41">
              <w:rPr>
                <w:b/>
                <w:bCs/>
              </w:rPr>
              <w:t>50%</w:t>
            </w:r>
          </w:p>
        </w:tc>
        <w:tc>
          <w:tcPr>
            <w:tcW w:w="1843" w:type="dxa"/>
          </w:tcPr>
          <w:p w14:paraId="360705FA" w14:textId="77777777" w:rsidR="00746129" w:rsidRPr="00727F41" w:rsidRDefault="00746129" w:rsidP="00452180">
            <w:pPr>
              <w:jc w:val="center"/>
              <w:rPr>
                <w:b/>
                <w:bCs/>
              </w:rPr>
            </w:pPr>
            <w:r w:rsidRPr="00727F41">
              <w:rPr>
                <w:b/>
                <w:bCs/>
              </w:rPr>
              <w:t>70%</w:t>
            </w:r>
          </w:p>
        </w:tc>
      </w:tr>
      <w:tr w:rsidR="00746129" w:rsidRPr="00727F41" w14:paraId="44B7997E" w14:textId="77777777" w:rsidTr="00452180">
        <w:trPr>
          <w:trHeight w:val="450"/>
        </w:trPr>
        <w:tc>
          <w:tcPr>
            <w:tcW w:w="1980" w:type="dxa"/>
          </w:tcPr>
          <w:p w14:paraId="492531AB" w14:textId="77777777" w:rsidR="00746129" w:rsidRPr="00727F41" w:rsidRDefault="00746129" w:rsidP="00452180">
            <w:pPr>
              <w:jc w:val="center"/>
              <w:rPr>
                <w:b/>
                <w:bCs/>
              </w:rPr>
            </w:pPr>
            <w:r>
              <w:rPr>
                <w:b/>
                <w:bCs/>
              </w:rPr>
              <w:t>SMOTE</w:t>
            </w:r>
          </w:p>
        </w:tc>
        <w:tc>
          <w:tcPr>
            <w:tcW w:w="1843" w:type="dxa"/>
          </w:tcPr>
          <w:p w14:paraId="32EF4F47" w14:textId="3BC47FF2" w:rsidR="00746129" w:rsidRPr="00067195" w:rsidRDefault="00F66C20" w:rsidP="00452180">
            <w:pPr>
              <w:jc w:val="center"/>
              <w:rPr>
                <w:b/>
                <w:bCs/>
              </w:rPr>
            </w:pPr>
            <w:r w:rsidRPr="00067195">
              <w:rPr>
                <w:b/>
                <w:bCs/>
              </w:rPr>
              <w:t>0.96</w:t>
            </w:r>
          </w:p>
        </w:tc>
        <w:tc>
          <w:tcPr>
            <w:tcW w:w="1842" w:type="dxa"/>
          </w:tcPr>
          <w:p w14:paraId="21C12EB0" w14:textId="46A00831" w:rsidR="00746129" w:rsidRPr="00067195" w:rsidRDefault="00EB7D8C" w:rsidP="00452180">
            <w:pPr>
              <w:jc w:val="center"/>
              <w:rPr>
                <w:b/>
                <w:bCs/>
              </w:rPr>
            </w:pPr>
            <w:r w:rsidRPr="00067195">
              <w:rPr>
                <w:b/>
                <w:bCs/>
              </w:rPr>
              <w:t>0.90</w:t>
            </w:r>
          </w:p>
        </w:tc>
        <w:tc>
          <w:tcPr>
            <w:tcW w:w="1843" w:type="dxa"/>
          </w:tcPr>
          <w:p w14:paraId="0B28CBE4" w14:textId="5C450AAB" w:rsidR="00746129" w:rsidRPr="00067195" w:rsidRDefault="00CA368B" w:rsidP="00452180">
            <w:pPr>
              <w:jc w:val="center"/>
            </w:pPr>
            <w:r w:rsidRPr="00067195">
              <w:t>0.80</w:t>
            </w:r>
          </w:p>
        </w:tc>
        <w:tc>
          <w:tcPr>
            <w:tcW w:w="1843" w:type="dxa"/>
          </w:tcPr>
          <w:p w14:paraId="372294EA" w14:textId="72A44994" w:rsidR="00746129" w:rsidRPr="00B47345" w:rsidRDefault="008A009E" w:rsidP="00452180">
            <w:pPr>
              <w:jc w:val="center"/>
            </w:pPr>
            <w:r>
              <w:t>0.69</w:t>
            </w:r>
          </w:p>
        </w:tc>
      </w:tr>
      <w:tr w:rsidR="00746129" w:rsidRPr="00727F41" w14:paraId="5C767F6A" w14:textId="77777777" w:rsidTr="00452180">
        <w:trPr>
          <w:trHeight w:val="450"/>
        </w:trPr>
        <w:tc>
          <w:tcPr>
            <w:tcW w:w="1980" w:type="dxa"/>
          </w:tcPr>
          <w:p w14:paraId="5288515C" w14:textId="77777777" w:rsidR="00746129" w:rsidRPr="00727F41" w:rsidRDefault="00746129" w:rsidP="00452180">
            <w:pPr>
              <w:jc w:val="center"/>
              <w:rPr>
                <w:b/>
                <w:bCs/>
              </w:rPr>
            </w:pPr>
            <w:r>
              <w:rPr>
                <w:b/>
                <w:bCs/>
              </w:rPr>
              <w:t>ADASYN</w:t>
            </w:r>
          </w:p>
        </w:tc>
        <w:tc>
          <w:tcPr>
            <w:tcW w:w="1843" w:type="dxa"/>
          </w:tcPr>
          <w:p w14:paraId="52A6276A" w14:textId="53422229" w:rsidR="00746129" w:rsidRPr="00B47345" w:rsidRDefault="00190C4A" w:rsidP="00452180">
            <w:pPr>
              <w:jc w:val="center"/>
            </w:pPr>
            <w:r>
              <w:t>0.94</w:t>
            </w:r>
          </w:p>
        </w:tc>
        <w:tc>
          <w:tcPr>
            <w:tcW w:w="1842" w:type="dxa"/>
          </w:tcPr>
          <w:p w14:paraId="4B42E40D" w14:textId="72FABA36" w:rsidR="00746129" w:rsidRPr="00B47345" w:rsidRDefault="00971CE7" w:rsidP="00452180">
            <w:pPr>
              <w:jc w:val="center"/>
            </w:pPr>
            <w:r>
              <w:t>0.87</w:t>
            </w:r>
          </w:p>
        </w:tc>
        <w:tc>
          <w:tcPr>
            <w:tcW w:w="1843" w:type="dxa"/>
          </w:tcPr>
          <w:p w14:paraId="603398B1" w14:textId="2611E254" w:rsidR="00746129" w:rsidRPr="00B47345" w:rsidRDefault="00392A32" w:rsidP="00452180">
            <w:pPr>
              <w:jc w:val="center"/>
            </w:pPr>
            <w:r>
              <w:t>0.75</w:t>
            </w:r>
          </w:p>
        </w:tc>
        <w:tc>
          <w:tcPr>
            <w:tcW w:w="1843" w:type="dxa"/>
          </w:tcPr>
          <w:p w14:paraId="3675B391" w14:textId="36C76C66" w:rsidR="00746129" w:rsidRPr="00B47345" w:rsidRDefault="007B505E" w:rsidP="00452180">
            <w:pPr>
              <w:jc w:val="center"/>
            </w:pPr>
            <w:r>
              <w:t>0.63</w:t>
            </w:r>
          </w:p>
        </w:tc>
      </w:tr>
      <w:tr w:rsidR="00746129" w:rsidRPr="00727F41" w14:paraId="41F1FE37" w14:textId="77777777" w:rsidTr="00452180">
        <w:trPr>
          <w:trHeight w:val="429"/>
        </w:trPr>
        <w:tc>
          <w:tcPr>
            <w:tcW w:w="1980" w:type="dxa"/>
          </w:tcPr>
          <w:p w14:paraId="4902F91F" w14:textId="77777777" w:rsidR="00746129" w:rsidRPr="00727F41" w:rsidRDefault="00746129" w:rsidP="00452180">
            <w:pPr>
              <w:jc w:val="center"/>
              <w:rPr>
                <w:b/>
                <w:bCs/>
              </w:rPr>
            </w:pPr>
            <w:r>
              <w:rPr>
                <w:b/>
                <w:bCs/>
              </w:rPr>
              <w:t>SVM Based</w:t>
            </w:r>
          </w:p>
        </w:tc>
        <w:tc>
          <w:tcPr>
            <w:tcW w:w="1843" w:type="dxa"/>
          </w:tcPr>
          <w:p w14:paraId="121BFE85" w14:textId="3C683E75" w:rsidR="00746129" w:rsidRPr="00067195" w:rsidRDefault="00F66ED6" w:rsidP="00452180">
            <w:pPr>
              <w:jc w:val="center"/>
            </w:pPr>
            <w:r w:rsidRPr="00067195">
              <w:t>0.94</w:t>
            </w:r>
          </w:p>
        </w:tc>
        <w:tc>
          <w:tcPr>
            <w:tcW w:w="1842" w:type="dxa"/>
          </w:tcPr>
          <w:p w14:paraId="56FFE924" w14:textId="4A184971" w:rsidR="00746129" w:rsidRPr="00B47345" w:rsidRDefault="002D56BC" w:rsidP="00452180">
            <w:pPr>
              <w:jc w:val="center"/>
              <w:rPr>
                <w:b/>
                <w:bCs/>
              </w:rPr>
            </w:pPr>
            <w:r>
              <w:rPr>
                <w:b/>
                <w:bCs/>
              </w:rPr>
              <w:t>0.90</w:t>
            </w:r>
          </w:p>
        </w:tc>
        <w:tc>
          <w:tcPr>
            <w:tcW w:w="1843" w:type="dxa"/>
          </w:tcPr>
          <w:p w14:paraId="329FE617" w14:textId="268E9B74" w:rsidR="00746129" w:rsidRPr="00067195" w:rsidRDefault="00C6711E" w:rsidP="00452180">
            <w:pPr>
              <w:jc w:val="center"/>
              <w:rPr>
                <w:b/>
                <w:bCs/>
              </w:rPr>
            </w:pPr>
            <w:r w:rsidRPr="00067195">
              <w:rPr>
                <w:b/>
                <w:bCs/>
              </w:rPr>
              <w:t>0.82</w:t>
            </w:r>
          </w:p>
        </w:tc>
        <w:tc>
          <w:tcPr>
            <w:tcW w:w="1843" w:type="dxa"/>
          </w:tcPr>
          <w:p w14:paraId="3B4ADC4B" w14:textId="0F82449F" w:rsidR="00746129" w:rsidRPr="00B47345" w:rsidRDefault="001A69E3" w:rsidP="00CC5C28">
            <w:pPr>
              <w:keepNext/>
              <w:jc w:val="center"/>
              <w:rPr>
                <w:b/>
                <w:bCs/>
              </w:rPr>
            </w:pPr>
            <w:r>
              <w:rPr>
                <w:b/>
                <w:bCs/>
              </w:rPr>
              <w:t>0.73</w:t>
            </w:r>
          </w:p>
        </w:tc>
      </w:tr>
    </w:tbl>
    <w:p w14:paraId="5F0D88B9" w14:textId="6E5A4EA1" w:rsidR="0064706A" w:rsidRDefault="00CC5C28" w:rsidP="00CC5C28">
      <w:pPr>
        <w:pStyle w:val="Caption"/>
        <w:jc w:val="center"/>
      </w:pPr>
      <w:bookmarkStart w:id="86" w:name="_Toc114419359"/>
      <w:r>
        <w:t xml:space="preserve">Table </w:t>
      </w:r>
      <w:fldSimple w:instr=" SEQ Table \* ARABIC ">
        <w:r w:rsidR="0015188D">
          <w:rPr>
            <w:noProof/>
          </w:rPr>
          <w:t>16</w:t>
        </w:r>
      </w:fldSimple>
      <w:r>
        <w:t xml:space="preserve"> </w:t>
      </w:r>
      <w:r w:rsidRPr="003F45C7">
        <w:t>F1 Scores SVM (Thick Flat Line)</w:t>
      </w:r>
      <w:bookmarkEnd w:id="86"/>
    </w:p>
    <w:p w14:paraId="1ABBF273" w14:textId="3750E5C4" w:rsidR="0064706A" w:rsidRDefault="0064706A" w:rsidP="00DE0783"/>
    <w:p w14:paraId="57D793BB" w14:textId="044B5264" w:rsidR="0064706A" w:rsidRDefault="0064706A" w:rsidP="00DE0783"/>
    <w:p w14:paraId="2792E576" w14:textId="477DC5F3" w:rsidR="0064706A" w:rsidRDefault="0064706A" w:rsidP="0064706A">
      <w:pPr>
        <w:pStyle w:val="Heading6"/>
      </w:pPr>
      <w:r>
        <w:lastRenderedPageBreak/>
        <w:t xml:space="preserve">5.1.2.3 </w:t>
      </w:r>
      <w:proofErr w:type="gramStart"/>
      <w:r>
        <w:t>Multi-layer</w:t>
      </w:r>
      <w:proofErr w:type="gramEnd"/>
      <w:r>
        <w:t xml:space="preserve"> perceptron:</w:t>
      </w:r>
    </w:p>
    <w:tbl>
      <w:tblPr>
        <w:tblStyle w:val="TableGrid"/>
        <w:tblW w:w="9349" w:type="dxa"/>
        <w:tblLook w:val="04A0" w:firstRow="1" w:lastRow="0" w:firstColumn="1" w:lastColumn="0" w:noHBand="0" w:noVBand="1"/>
      </w:tblPr>
      <w:tblGrid>
        <w:gridCol w:w="1979"/>
        <w:gridCol w:w="1842"/>
        <w:gridCol w:w="1841"/>
        <w:gridCol w:w="1842"/>
        <w:gridCol w:w="1845"/>
      </w:tblGrid>
      <w:tr w:rsidR="0064706A" w14:paraId="531C2986" w14:textId="77777777" w:rsidTr="00E647BE">
        <w:trPr>
          <w:trHeight w:val="212"/>
        </w:trPr>
        <w:tc>
          <w:tcPr>
            <w:tcW w:w="1979" w:type="dxa"/>
            <w:vMerge w:val="restart"/>
          </w:tcPr>
          <w:p w14:paraId="3A65268B" w14:textId="77777777" w:rsidR="0064706A" w:rsidRPr="00727F41" w:rsidRDefault="0064706A" w:rsidP="00452180">
            <w:pPr>
              <w:jc w:val="center"/>
              <w:rPr>
                <w:b/>
                <w:bCs/>
              </w:rPr>
            </w:pPr>
            <w:r w:rsidRPr="00727F41">
              <w:rPr>
                <w:b/>
                <w:bCs/>
              </w:rPr>
              <w:t>Overlapping Techniques</w:t>
            </w:r>
          </w:p>
        </w:tc>
        <w:tc>
          <w:tcPr>
            <w:tcW w:w="7370" w:type="dxa"/>
            <w:gridSpan w:val="4"/>
          </w:tcPr>
          <w:p w14:paraId="558464CF" w14:textId="77777777" w:rsidR="0064706A" w:rsidRPr="00727F41" w:rsidRDefault="0064706A" w:rsidP="00452180">
            <w:pPr>
              <w:jc w:val="center"/>
              <w:rPr>
                <w:b/>
                <w:bCs/>
              </w:rPr>
            </w:pPr>
            <w:r w:rsidRPr="00727F41">
              <w:rPr>
                <w:b/>
                <w:bCs/>
              </w:rPr>
              <w:t>Degrees of Overlap Percentage</w:t>
            </w:r>
          </w:p>
        </w:tc>
      </w:tr>
      <w:tr w:rsidR="0064706A" w14:paraId="14D1DAE8" w14:textId="77777777" w:rsidTr="00E647BE">
        <w:trPr>
          <w:trHeight w:val="229"/>
        </w:trPr>
        <w:tc>
          <w:tcPr>
            <w:tcW w:w="1979" w:type="dxa"/>
            <w:vMerge/>
          </w:tcPr>
          <w:p w14:paraId="7A71C8BA" w14:textId="77777777" w:rsidR="0064706A" w:rsidRPr="00727F41" w:rsidRDefault="0064706A" w:rsidP="00452180">
            <w:pPr>
              <w:rPr>
                <w:b/>
                <w:bCs/>
              </w:rPr>
            </w:pPr>
          </w:p>
        </w:tc>
        <w:tc>
          <w:tcPr>
            <w:tcW w:w="1842" w:type="dxa"/>
          </w:tcPr>
          <w:p w14:paraId="7A2E799C" w14:textId="77777777" w:rsidR="0064706A" w:rsidRPr="00727F41" w:rsidRDefault="0064706A" w:rsidP="00452180">
            <w:pPr>
              <w:jc w:val="center"/>
              <w:rPr>
                <w:b/>
                <w:bCs/>
              </w:rPr>
            </w:pPr>
            <w:r w:rsidRPr="00727F41">
              <w:rPr>
                <w:b/>
                <w:bCs/>
              </w:rPr>
              <w:t>10%</w:t>
            </w:r>
          </w:p>
        </w:tc>
        <w:tc>
          <w:tcPr>
            <w:tcW w:w="1841" w:type="dxa"/>
          </w:tcPr>
          <w:p w14:paraId="63FC4131" w14:textId="77777777" w:rsidR="0064706A" w:rsidRPr="00727F41" w:rsidRDefault="0064706A" w:rsidP="00452180">
            <w:pPr>
              <w:jc w:val="center"/>
              <w:rPr>
                <w:b/>
                <w:bCs/>
              </w:rPr>
            </w:pPr>
            <w:r w:rsidRPr="00727F41">
              <w:rPr>
                <w:b/>
                <w:bCs/>
              </w:rPr>
              <w:t>30%</w:t>
            </w:r>
          </w:p>
        </w:tc>
        <w:tc>
          <w:tcPr>
            <w:tcW w:w="1842" w:type="dxa"/>
          </w:tcPr>
          <w:p w14:paraId="5F5DE7D0" w14:textId="77777777" w:rsidR="0064706A" w:rsidRPr="00727F41" w:rsidRDefault="0064706A" w:rsidP="00452180">
            <w:pPr>
              <w:jc w:val="center"/>
              <w:rPr>
                <w:b/>
                <w:bCs/>
              </w:rPr>
            </w:pPr>
            <w:r w:rsidRPr="00727F41">
              <w:rPr>
                <w:b/>
                <w:bCs/>
              </w:rPr>
              <w:t>50%</w:t>
            </w:r>
          </w:p>
        </w:tc>
        <w:tc>
          <w:tcPr>
            <w:tcW w:w="1845" w:type="dxa"/>
          </w:tcPr>
          <w:p w14:paraId="30930FCC" w14:textId="77777777" w:rsidR="0064706A" w:rsidRPr="00727F41" w:rsidRDefault="0064706A" w:rsidP="00452180">
            <w:pPr>
              <w:jc w:val="center"/>
              <w:rPr>
                <w:b/>
                <w:bCs/>
              </w:rPr>
            </w:pPr>
            <w:r w:rsidRPr="00727F41">
              <w:rPr>
                <w:b/>
                <w:bCs/>
              </w:rPr>
              <w:t>70%</w:t>
            </w:r>
          </w:p>
        </w:tc>
      </w:tr>
      <w:tr w:rsidR="0064706A" w14:paraId="734938E7" w14:textId="77777777" w:rsidTr="00E647BE">
        <w:trPr>
          <w:trHeight w:val="1462"/>
        </w:trPr>
        <w:tc>
          <w:tcPr>
            <w:tcW w:w="1979" w:type="dxa"/>
          </w:tcPr>
          <w:p w14:paraId="51C7A8EF" w14:textId="77777777" w:rsidR="0064706A" w:rsidRDefault="0064706A" w:rsidP="00452180">
            <w:pPr>
              <w:jc w:val="center"/>
            </w:pPr>
          </w:p>
          <w:p w14:paraId="73A8AA91" w14:textId="77777777" w:rsidR="0064706A" w:rsidRDefault="0064706A" w:rsidP="00452180">
            <w:pPr>
              <w:jc w:val="center"/>
            </w:pPr>
          </w:p>
          <w:p w14:paraId="28A48366" w14:textId="77777777" w:rsidR="0064706A" w:rsidRDefault="0064706A" w:rsidP="00452180">
            <w:pPr>
              <w:jc w:val="center"/>
            </w:pPr>
            <w:r>
              <w:t>SMOTE</w:t>
            </w:r>
          </w:p>
        </w:tc>
        <w:tc>
          <w:tcPr>
            <w:tcW w:w="1842" w:type="dxa"/>
          </w:tcPr>
          <w:p w14:paraId="21D1059A" w14:textId="77777777" w:rsidR="0064706A" w:rsidRDefault="00860D8D" w:rsidP="00452180">
            <w:pPr>
              <w:jc w:val="center"/>
            </w:pPr>
            <w:r>
              <w:t>Acc = 0.98</w:t>
            </w:r>
          </w:p>
          <w:p w14:paraId="63C9C6FC" w14:textId="77777777" w:rsidR="00860D8D" w:rsidRDefault="00860D8D" w:rsidP="00452180">
            <w:pPr>
              <w:jc w:val="center"/>
            </w:pPr>
          </w:p>
          <w:p w14:paraId="4EE39F77" w14:textId="77777777" w:rsidR="00860D8D" w:rsidRDefault="00860D8D" w:rsidP="00860D8D">
            <w:pPr>
              <w:jc w:val="center"/>
            </w:pPr>
            <w:r>
              <w:t xml:space="preserve">    0       1</w:t>
            </w:r>
          </w:p>
          <w:p w14:paraId="0D6983FB" w14:textId="54114BD3" w:rsidR="00860D8D" w:rsidRDefault="00860D8D" w:rsidP="00860D8D">
            <w:r>
              <w:t xml:space="preserve">     0 [ 397    </w:t>
            </w:r>
            <w:proofErr w:type="gramStart"/>
            <w:r>
              <w:t>6 ]</w:t>
            </w:r>
            <w:proofErr w:type="gramEnd"/>
          </w:p>
          <w:p w14:paraId="4A51AA4F" w14:textId="3B339EB2" w:rsidR="00860D8D" w:rsidRDefault="00860D8D" w:rsidP="00860D8D">
            <w:pPr>
              <w:jc w:val="center"/>
            </w:pPr>
            <w:r>
              <w:t xml:space="preserve"> 1 </w:t>
            </w:r>
            <w:proofErr w:type="gramStart"/>
            <w:r>
              <w:t>[  3</w:t>
            </w:r>
            <w:proofErr w:type="gramEnd"/>
            <w:r>
              <w:t xml:space="preserve">      44]</w:t>
            </w:r>
          </w:p>
        </w:tc>
        <w:tc>
          <w:tcPr>
            <w:tcW w:w="1841" w:type="dxa"/>
          </w:tcPr>
          <w:p w14:paraId="772BB39D" w14:textId="77777777" w:rsidR="0064706A" w:rsidRDefault="00305456" w:rsidP="00452180">
            <w:pPr>
              <w:jc w:val="center"/>
            </w:pPr>
            <w:r>
              <w:t>Acc = 0.96</w:t>
            </w:r>
          </w:p>
          <w:p w14:paraId="46319C98" w14:textId="77777777" w:rsidR="00305456" w:rsidRDefault="00305456" w:rsidP="00452180">
            <w:pPr>
              <w:jc w:val="center"/>
            </w:pPr>
          </w:p>
          <w:p w14:paraId="78513C7F" w14:textId="77777777" w:rsidR="00305456" w:rsidRDefault="00305456" w:rsidP="00305456">
            <w:pPr>
              <w:jc w:val="center"/>
            </w:pPr>
            <w:r>
              <w:t xml:space="preserve">    0       1</w:t>
            </w:r>
          </w:p>
          <w:p w14:paraId="5F8AC6B3" w14:textId="404A41B1" w:rsidR="00305456" w:rsidRDefault="00305456" w:rsidP="00305456">
            <w:r>
              <w:t xml:space="preserve">     0 [ 390   </w:t>
            </w:r>
            <w:proofErr w:type="gramStart"/>
            <w:r>
              <w:t>13 ]</w:t>
            </w:r>
            <w:proofErr w:type="gramEnd"/>
          </w:p>
          <w:p w14:paraId="39FF72C4" w14:textId="29EAAB01" w:rsidR="00305456" w:rsidRDefault="00305456" w:rsidP="00305456">
            <w:pPr>
              <w:jc w:val="center"/>
            </w:pPr>
            <w:r>
              <w:t xml:space="preserve"> 1 </w:t>
            </w:r>
            <w:proofErr w:type="gramStart"/>
            <w:r>
              <w:t xml:space="preserve">[  </w:t>
            </w:r>
            <w:r w:rsidR="00723005">
              <w:t>4</w:t>
            </w:r>
            <w:proofErr w:type="gramEnd"/>
            <w:r>
              <w:t xml:space="preserve">      4</w:t>
            </w:r>
            <w:r w:rsidR="00723005">
              <w:t>3</w:t>
            </w:r>
            <w:r>
              <w:t xml:space="preserve"> ]</w:t>
            </w:r>
          </w:p>
        </w:tc>
        <w:tc>
          <w:tcPr>
            <w:tcW w:w="1842" w:type="dxa"/>
          </w:tcPr>
          <w:p w14:paraId="34ABDE4C" w14:textId="77777777" w:rsidR="0064706A" w:rsidRDefault="00CA368B" w:rsidP="00452180">
            <w:pPr>
              <w:jc w:val="center"/>
            </w:pPr>
            <w:r>
              <w:t>Acc = 0.90</w:t>
            </w:r>
          </w:p>
          <w:p w14:paraId="6B55EA02" w14:textId="77777777" w:rsidR="00CA368B" w:rsidRDefault="00CA368B" w:rsidP="00452180">
            <w:pPr>
              <w:jc w:val="center"/>
            </w:pPr>
          </w:p>
          <w:p w14:paraId="59FF3FDE" w14:textId="77777777" w:rsidR="00CA368B" w:rsidRDefault="00CA368B" w:rsidP="00CA368B">
            <w:pPr>
              <w:jc w:val="center"/>
            </w:pPr>
            <w:r>
              <w:t xml:space="preserve">    0       1</w:t>
            </w:r>
          </w:p>
          <w:p w14:paraId="30420C47" w14:textId="0AA4C56C" w:rsidR="00CA368B" w:rsidRDefault="00CA368B" w:rsidP="00CA368B">
            <w:r>
              <w:t xml:space="preserve">     0 [ 364   </w:t>
            </w:r>
            <w:proofErr w:type="gramStart"/>
            <w:r>
              <w:t>39 ]</w:t>
            </w:r>
            <w:proofErr w:type="gramEnd"/>
          </w:p>
          <w:p w14:paraId="17E2896B" w14:textId="64C39D6A" w:rsidR="00CA368B" w:rsidRDefault="00CA368B" w:rsidP="00CA368B">
            <w:pPr>
              <w:jc w:val="center"/>
            </w:pPr>
            <w:r>
              <w:t xml:space="preserve"> 1 </w:t>
            </w:r>
            <w:proofErr w:type="gramStart"/>
            <w:r>
              <w:t>[  5</w:t>
            </w:r>
            <w:proofErr w:type="gramEnd"/>
            <w:r>
              <w:t xml:space="preserve">      42 ]</w:t>
            </w:r>
          </w:p>
        </w:tc>
        <w:tc>
          <w:tcPr>
            <w:tcW w:w="1845" w:type="dxa"/>
          </w:tcPr>
          <w:p w14:paraId="33109F59" w14:textId="0B294AE0" w:rsidR="00B51ABB" w:rsidRDefault="00B51ABB" w:rsidP="00B51ABB">
            <w:pPr>
              <w:ind w:right="-728"/>
            </w:pPr>
            <w:r>
              <w:t>Acc = 0.84</w:t>
            </w:r>
          </w:p>
          <w:p w14:paraId="1FBDEA42" w14:textId="77777777" w:rsidR="00B51ABB" w:rsidRDefault="00B51ABB" w:rsidP="00B51ABB">
            <w:pPr>
              <w:ind w:right="-728"/>
            </w:pPr>
          </w:p>
          <w:p w14:paraId="53D0A00C" w14:textId="77777777" w:rsidR="00B51ABB" w:rsidRDefault="00B51ABB" w:rsidP="00B51ABB">
            <w:pPr>
              <w:jc w:val="center"/>
            </w:pPr>
            <w:r>
              <w:t xml:space="preserve">    0       1</w:t>
            </w:r>
          </w:p>
          <w:p w14:paraId="0598BD70" w14:textId="6E4474C9" w:rsidR="00B51ABB" w:rsidRDefault="00B51ABB" w:rsidP="00B51ABB">
            <w:r>
              <w:t xml:space="preserve">     0 [ 340   </w:t>
            </w:r>
            <w:proofErr w:type="gramStart"/>
            <w:r>
              <w:t>63 ]</w:t>
            </w:r>
            <w:proofErr w:type="gramEnd"/>
          </w:p>
          <w:p w14:paraId="68BE9AE5" w14:textId="026ABE6B" w:rsidR="007A4045" w:rsidRDefault="00B51ABB" w:rsidP="00B51ABB">
            <w:pPr>
              <w:ind w:right="-728"/>
            </w:pPr>
            <w:r>
              <w:t xml:space="preserve">     1 [ 10      </w:t>
            </w:r>
            <w:proofErr w:type="gramStart"/>
            <w:r>
              <w:t>37 ]</w:t>
            </w:r>
            <w:proofErr w:type="gramEnd"/>
          </w:p>
        </w:tc>
      </w:tr>
      <w:tr w:rsidR="0064706A" w14:paraId="0C74338F" w14:textId="77777777" w:rsidTr="00E647BE">
        <w:trPr>
          <w:trHeight w:val="1433"/>
        </w:trPr>
        <w:tc>
          <w:tcPr>
            <w:tcW w:w="1979" w:type="dxa"/>
          </w:tcPr>
          <w:p w14:paraId="5B18DD78" w14:textId="77777777" w:rsidR="0064706A" w:rsidRDefault="0064706A" w:rsidP="00452180">
            <w:pPr>
              <w:jc w:val="center"/>
            </w:pPr>
          </w:p>
          <w:p w14:paraId="63F51FA1" w14:textId="77777777" w:rsidR="0064706A" w:rsidRDefault="0064706A" w:rsidP="00452180">
            <w:pPr>
              <w:jc w:val="center"/>
            </w:pPr>
          </w:p>
          <w:p w14:paraId="4DCB57ED" w14:textId="77777777" w:rsidR="0064706A" w:rsidRDefault="0064706A" w:rsidP="00452180">
            <w:pPr>
              <w:jc w:val="center"/>
            </w:pPr>
            <w:r>
              <w:t>ADASYN</w:t>
            </w:r>
          </w:p>
        </w:tc>
        <w:tc>
          <w:tcPr>
            <w:tcW w:w="1842" w:type="dxa"/>
          </w:tcPr>
          <w:p w14:paraId="03FB18FD" w14:textId="413DD524" w:rsidR="00B924F5" w:rsidRDefault="00B924F5" w:rsidP="00B924F5">
            <w:pPr>
              <w:ind w:right="-728"/>
            </w:pPr>
            <w:r>
              <w:t xml:space="preserve">       Acc = 0.95</w:t>
            </w:r>
          </w:p>
          <w:p w14:paraId="52FA5828" w14:textId="77777777" w:rsidR="00B924F5" w:rsidRDefault="00B924F5" w:rsidP="00B924F5">
            <w:pPr>
              <w:ind w:right="-728"/>
            </w:pPr>
          </w:p>
          <w:p w14:paraId="6914E3D9" w14:textId="77777777" w:rsidR="00B924F5" w:rsidRDefault="00B924F5" w:rsidP="00B924F5">
            <w:pPr>
              <w:jc w:val="center"/>
            </w:pPr>
            <w:r>
              <w:t xml:space="preserve">    0       1</w:t>
            </w:r>
          </w:p>
          <w:p w14:paraId="6175FC8F" w14:textId="3BB256A5" w:rsidR="00B924F5" w:rsidRDefault="00B924F5" w:rsidP="00B924F5">
            <w:r>
              <w:t xml:space="preserve">     0 [ 392   </w:t>
            </w:r>
            <w:proofErr w:type="gramStart"/>
            <w:r>
              <w:t>11 ]</w:t>
            </w:r>
            <w:proofErr w:type="gramEnd"/>
          </w:p>
          <w:p w14:paraId="0CF90348" w14:textId="6E8C8546" w:rsidR="0064706A" w:rsidRDefault="00B924F5" w:rsidP="00B924F5">
            <w:r>
              <w:t xml:space="preserve">     1 [ 0       </w:t>
            </w:r>
            <w:proofErr w:type="gramStart"/>
            <w:r>
              <w:t>47 ]</w:t>
            </w:r>
            <w:proofErr w:type="gramEnd"/>
          </w:p>
        </w:tc>
        <w:tc>
          <w:tcPr>
            <w:tcW w:w="1841" w:type="dxa"/>
          </w:tcPr>
          <w:p w14:paraId="6FEB52B0" w14:textId="5953E315" w:rsidR="00CC0E1C" w:rsidRDefault="00CC0E1C" w:rsidP="00CC0E1C">
            <w:pPr>
              <w:ind w:right="-728"/>
            </w:pPr>
            <w:r>
              <w:t xml:space="preserve">        Acc = 0.95</w:t>
            </w:r>
          </w:p>
          <w:p w14:paraId="31D01217" w14:textId="77777777" w:rsidR="00CC0E1C" w:rsidRDefault="00CC0E1C" w:rsidP="00CC0E1C">
            <w:pPr>
              <w:ind w:right="-728"/>
            </w:pPr>
          </w:p>
          <w:p w14:paraId="1652C26B" w14:textId="77777777" w:rsidR="00CC0E1C" w:rsidRDefault="00CC0E1C" w:rsidP="00CC0E1C">
            <w:pPr>
              <w:jc w:val="center"/>
            </w:pPr>
            <w:r>
              <w:t xml:space="preserve">    0       1</w:t>
            </w:r>
          </w:p>
          <w:p w14:paraId="7FF92FF9" w14:textId="07AABCC4" w:rsidR="00CC0E1C" w:rsidRDefault="00CC0E1C" w:rsidP="00CC0E1C">
            <w:r>
              <w:t xml:space="preserve">     0 [ 383   </w:t>
            </w:r>
            <w:proofErr w:type="gramStart"/>
            <w:r>
              <w:t>20 ]</w:t>
            </w:r>
            <w:proofErr w:type="gramEnd"/>
          </w:p>
          <w:p w14:paraId="47FF8F03" w14:textId="0934E24C" w:rsidR="0064706A" w:rsidRDefault="00CC0E1C" w:rsidP="00CC0E1C">
            <w:r>
              <w:t xml:space="preserve">     1 [ 1      </w:t>
            </w:r>
            <w:proofErr w:type="gramStart"/>
            <w:r>
              <w:t>46 ]</w:t>
            </w:r>
            <w:proofErr w:type="gramEnd"/>
          </w:p>
        </w:tc>
        <w:tc>
          <w:tcPr>
            <w:tcW w:w="1842" w:type="dxa"/>
          </w:tcPr>
          <w:p w14:paraId="172465F1" w14:textId="7EB7E121" w:rsidR="00392A32" w:rsidRDefault="00392A32" w:rsidP="00392A32">
            <w:pPr>
              <w:ind w:right="-728"/>
            </w:pPr>
            <w:r>
              <w:t xml:space="preserve">        Acc = 0.88</w:t>
            </w:r>
          </w:p>
          <w:p w14:paraId="6A679595" w14:textId="77777777" w:rsidR="00392A32" w:rsidRDefault="00392A32" w:rsidP="00392A32">
            <w:pPr>
              <w:ind w:right="-728"/>
            </w:pPr>
          </w:p>
          <w:p w14:paraId="22E25676" w14:textId="77777777" w:rsidR="00392A32" w:rsidRDefault="00392A32" w:rsidP="00392A32">
            <w:pPr>
              <w:jc w:val="center"/>
            </w:pPr>
            <w:r>
              <w:t xml:space="preserve">    0       1</w:t>
            </w:r>
          </w:p>
          <w:p w14:paraId="601BC4D5" w14:textId="2E1B88FC" w:rsidR="00392A32" w:rsidRDefault="00392A32" w:rsidP="00392A32">
            <w:r>
              <w:t xml:space="preserve">     0 [ 351   </w:t>
            </w:r>
            <w:proofErr w:type="gramStart"/>
            <w:r>
              <w:t>5</w:t>
            </w:r>
            <w:r w:rsidR="006038EB">
              <w:t>1</w:t>
            </w:r>
            <w:r>
              <w:t xml:space="preserve"> ]</w:t>
            </w:r>
            <w:proofErr w:type="gramEnd"/>
          </w:p>
          <w:p w14:paraId="321E4639" w14:textId="13C00EE7" w:rsidR="0064706A" w:rsidRDefault="00392A32" w:rsidP="00392A32">
            <w:r>
              <w:t xml:space="preserve">     1 [ </w:t>
            </w:r>
            <w:r w:rsidR="006038EB">
              <w:t>4</w:t>
            </w:r>
            <w:r>
              <w:t xml:space="preserve">   </w:t>
            </w:r>
            <w:r w:rsidR="006038EB">
              <w:t xml:space="preserve"> </w:t>
            </w:r>
            <w:r>
              <w:t xml:space="preserve">   </w:t>
            </w:r>
            <w:proofErr w:type="gramStart"/>
            <w:r w:rsidR="006038EB">
              <w:t>43</w:t>
            </w:r>
            <w:r>
              <w:t xml:space="preserve"> ]</w:t>
            </w:r>
            <w:proofErr w:type="gramEnd"/>
          </w:p>
        </w:tc>
        <w:tc>
          <w:tcPr>
            <w:tcW w:w="1845" w:type="dxa"/>
          </w:tcPr>
          <w:p w14:paraId="1B964665" w14:textId="359B5385" w:rsidR="007B505E" w:rsidRDefault="007B505E" w:rsidP="007B505E">
            <w:pPr>
              <w:ind w:right="-728"/>
            </w:pPr>
            <w:r>
              <w:t>Acc = 0.77</w:t>
            </w:r>
          </w:p>
          <w:p w14:paraId="6F175326" w14:textId="77777777" w:rsidR="007B505E" w:rsidRDefault="007B505E" w:rsidP="007B505E">
            <w:pPr>
              <w:ind w:right="-728"/>
            </w:pPr>
          </w:p>
          <w:p w14:paraId="6CDDDD6D" w14:textId="77777777" w:rsidR="007B505E" w:rsidRDefault="007B505E" w:rsidP="007B505E">
            <w:pPr>
              <w:jc w:val="center"/>
            </w:pPr>
            <w:r>
              <w:t xml:space="preserve">    0       1</w:t>
            </w:r>
          </w:p>
          <w:p w14:paraId="16848BEC" w14:textId="655548A2" w:rsidR="007B505E" w:rsidRDefault="007B505E" w:rsidP="007B505E">
            <w:r>
              <w:t xml:space="preserve">     0 [ 306   </w:t>
            </w:r>
            <w:proofErr w:type="gramStart"/>
            <w:r>
              <w:t>97 ]</w:t>
            </w:r>
            <w:proofErr w:type="gramEnd"/>
          </w:p>
          <w:p w14:paraId="4E78D445" w14:textId="73A80FA3" w:rsidR="0064706A" w:rsidRDefault="007B505E" w:rsidP="007B505E">
            <w:r>
              <w:t xml:space="preserve">     1 [ </w:t>
            </w:r>
            <w:r w:rsidR="00247F53">
              <w:t xml:space="preserve">5 </w:t>
            </w:r>
            <w:r>
              <w:t xml:space="preserve">      </w:t>
            </w:r>
            <w:proofErr w:type="gramStart"/>
            <w:r w:rsidR="00247F53">
              <w:t>42</w:t>
            </w:r>
            <w:r>
              <w:t xml:space="preserve"> ]</w:t>
            </w:r>
            <w:proofErr w:type="gramEnd"/>
          </w:p>
        </w:tc>
      </w:tr>
      <w:tr w:rsidR="0064706A" w14:paraId="15E3B8F9" w14:textId="77777777" w:rsidTr="00E647BE">
        <w:trPr>
          <w:trHeight w:val="1442"/>
        </w:trPr>
        <w:tc>
          <w:tcPr>
            <w:tcW w:w="1979" w:type="dxa"/>
          </w:tcPr>
          <w:p w14:paraId="60EABC47" w14:textId="77777777" w:rsidR="0064706A" w:rsidRDefault="0064706A" w:rsidP="00452180">
            <w:pPr>
              <w:jc w:val="center"/>
            </w:pPr>
          </w:p>
          <w:p w14:paraId="2845ED00" w14:textId="77777777" w:rsidR="0064706A" w:rsidRDefault="0064706A" w:rsidP="00452180">
            <w:pPr>
              <w:jc w:val="center"/>
            </w:pPr>
          </w:p>
          <w:p w14:paraId="1DA1E07C" w14:textId="77777777" w:rsidR="0064706A" w:rsidRDefault="0064706A" w:rsidP="00452180">
            <w:pPr>
              <w:jc w:val="center"/>
            </w:pPr>
            <w:r>
              <w:t>Proposed Algo</w:t>
            </w:r>
            <w:r>
              <w:br/>
              <w:t>(SVM Based)</w:t>
            </w:r>
          </w:p>
        </w:tc>
        <w:tc>
          <w:tcPr>
            <w:tcW w:w="1842" w:type="dxa"/>
          </w:tcPr>
          <w:p w14:paraId="139DA617" w14:textId="3D2C07F0" w:rsidR="008C09AE" w:rsidRDefault="008C09AE" w:rsidP="008C09AE">
            <w:pPr>
              <w:ind w:right="-728"/>
            </w:pPr>
            <w:r>
              <w:t xml:space="preserve">      Acc = 0.98</w:t>
            </w:r>
          </w:p>
          <w:p w14:paraId="21F98CC9" w14:textId="77777777" w:rsidR="008C09AE" w:rsidRDefault="008C09AE" w:rsidP="008C09AE">
            <w:pPr>
              <w:ind w:right="-728"/>
            </w:pPr>
          </w:p>
          <w:p w14:paraId="7D9AB8FB" w14:textId="77777777" w:rsidR="008C09AE" w:rsidRDefault="008C09AE" w:rsidP="008C09AE">
            <w:pPr>
              <w:jc w:val="center"/>
            </w:pPr>
            <w:r>
              <w:t xml:space="preserve">    0       1</w:t>
            </w:r>
          </w:p>
          <w:p w14:paraId="33B77DB4" w14:textId="01FA571C" w:rsidR="008C09AE" w:rsidRDefault="008C09AE" w:rsidP="008C09AE">
            <w:r>
              <w:t xml:space="preserve">     0 [ 396   </w:t>
            </w:r>
            <w:proofErr w:type="gramStart"/>
            <w:r>
              <w:t>7 ]</w:t>
            </w:r>
            <w:proofErr w:type="gramEnd"/>
          </w:p>
          <w:p w14:paraId="662DB376" w14:textId="16E058F1" w:rsidR="0064706A" w:rsidRDefault="008C09AE" w:rsidP="008C09AE">
            <w:r>
              <w:t xml:space="preserve">     1 [ 1      </w:t>
            </w:r>
            <w:proofErr w:type="gramStart"/>
            <w:r>
              <w:t>46 ]</w:t>
            </w:r>
            <w:proofErr w:type="gramEnd"/>
          </w:p>
        </w:tc>
        <w:tc>
          <w:tcPr>
            <w:tcW w:w="1841" w:type="dxa"/>
          </w:tcPr>
          <w:p w14:paraId="68373294" w14:textId="00A3C87E" w:rsidR="00457A2A" w:rsidRDefault="00457A2A" w:rsidP="00457A2A">
            <w:pPr>
              <w:ind w:right="-728"/>
            </w:pPr>
            <w:r>
              <w:t xml:space="preserve">       Acc = 0.96</w:t>
            </w:r>
          </w:p>
          <w:p w14:paraId="289C4A7C" w14:textId="77777777" w:rsidR="00457A2A" w:rsidRDefault="00457A2A" w:rsidP="00457A2A">
            <w:pPr>
              <w:ind w:right="-728"/>
            </w:pPr>
          </w:p>
          <w:p w14:paraId="0EE22E0C" w14:textId="77777777" w:rsidR="00457A2A" w:rsidRDefault="00457A2A" w:rsidP="00457A2A">
            <w:pPr>
              <w:jc w:val="center"/>
            </w:pPr>
            <w:r>
              <w:t xml:space="preserve">    0       1</w:t>
            </w:r>
          </w:p>
          <w:p w14:paraId="160D4247" w14:textId="753301CC" w:rsidR="00457A2A" w:rsidRDefault="00457A2A" w:rsidP="00457A2A">
            <w:r>
              <w:t xml:space="preserve">     0 [ 389   </w:t>
            </w:r>
            <w:proofErr w:type="gramStart"/>
            <w:r>
              <w:t>14 ]</w:t>
            </w:r>
            <w:proofErr w:type="gramEnd"/>
          </w:p>
          <w:p w14:paraId="024A9B79" w14:textId="73EDC280" w:rsidR="0064706A" w:rsidRDefault="00457A2A" w:rsidP="00457A2A">
            <w:r>
              <w:t xml:space="preserve">     1 [ </w:t>
            </w:r>
            <w:r w:rsidR="0005458C">
              <w:t>4</w:t>
            </w:r>
            <w:r>
              <w:t xml:space="preserve">      </w:t>
            </w:r>
            <w:proofErr w:type="gramStart"/>
            <w:r>
              <w:t>4</w:t>
            </w:r>
            <w:r w:rsidR="0005458C">
              <w:t>3</w:t>
            </w:r>
            <w:r>
              <w:t xml:space="preserve"> ]</w:t>
            </w:r>
            <w:proofErr w:type="gramEnd"/>
          </w:p>
        </w:tc>
        <w:tc>
          <w:tcPr>
            <w:tcW w:w="1842" w:type="dxa"/>
          </w:tcPr>
          <w:p w14:paraId="2986DF6F" w14:textId="6A15A19D" w:rsidR="004E26A4" w:rsidRDefault="004E26A4" w:rsidP="004E26A4">
            <w:pPr>
              <w:ind w:right="-728"/>
            </w:pPr>
            <w:r>
              <w:t xml:space="preserve">         Acc = 0.92</w:t>
            </w:r>
          </w:p>
          <w:p w14:paraId="36365E0C" w14:textId="77777777" w:rsidR="004E26A4" w:rsidRDefault="004E26A4" w:rsidP="004E26A4">
            <w:pPr>
              <w:ind w:right="-728"/>
            </w:pPr>
          </w:p>
          <w:p w14:paraId="5EC2B917" w14:textId="77777777" w:rsidR="004E26A4" w:rsidRDefault="004E26A4" w:rsidP="004E26A4">
            <w:pPr>
              <w:jc w:val="center"/>
            </w:pPr>
            <w:r>
              <w:t xml:space="preserve">    0       1</w:t>
            </w:r>
          </w:p>
          <w:p w14:paraId="6F43932D" w14:textId="60630D17" w:rsidR="004E26A4" w:rsidRDefault="004E26A4" w:rsidP="004E26A4">
            <w:r>
              <w:t xml:space="preserve">     0 [ 376   </w:t>
            </w:r>
            <w:proofErr w:type="gramStart"/>
            <w:r>
              <w:t>27 ]</w:t>
            </w:r>
            <w:proofErr w:type="gramEnd"/>
          </w:p>
          <w:p w14:paraId="033B3020" w14:textId="59DA5DFC" w:rsidR="0064706A" w:rsidRDefault="004E26A4" w:rsidP="004E26A4">
            <w:r>
              <w:t xml:space="preserve">     1 [ 7      </w:t>
            </w:r>
            <w:proofErr w:type="gramStart"/>
            <w:r>
              <w:t>40 ]</w:t>
            </w:r>
            <w:proofErr w:type="gramEnd"/>
          </w:p>
        </w:tc>
        <w:tc>
          <w:tcPr>
            <w:tcW w:w="1845" w:type="dxa"/>
          </w:tcPr>
          <w:p w14:paraId="0B1A32CD" w14:textId="77777777" w:rsidR="00671C04" w:rsidRDefault="00671C04" w:rsidP="00671C04">
            <w:pPr>
              <w:ind w:right="-728"/>
            </w:pPr>
            <w:r>
              <w:t>Acc = 0.85</w:t>
            </w:r>
          </w:p>
          <w:p w14:paraId="071B8AA3" w14:textId="77777777" w:rsidR="00671C04" w:rsidRDefault="00671C04" w:rsidP="00671C04">
            <w:pPr>
              <w:ind w:right="-728"/>
            </w:pPr>
          </w:p>
          <w:p w14:paraId="46A2507A" w14:textId="77777777" w:rsidR="00671C04" w:rsidRDefault="00671C04" w:rsidP="00671C04">
            <w:pPr>
              <w:jc w:val="center"/>
            </w:pPr>
            <w:r>
              <w:t xml:space="preserve">    0       1</w:t>
            </w:r>
          </w:p>
          <w:p w14:paraId="5BF63A2D" w14:textId="63AA388A" w:rsidR="00671C04" w:rsidRDefault="00671C04" w:rsidP="00671C04">
            <w:r>
              <w:t xml:space="preserve">     0 [ 346   </w:t>
            </w:r>
            <w:proofErr w:type="gramStart"/>
            <w:r>
              <w:t>57 ]</w:t>
            </w:r>
            <w:proofErr w:type="gramEnd"/>
          </w:p>
          <w:p w14:paraId="10B1F3D4" w14:textId="314A25B0" w:rsidR="0064706A" w:rsidRDefault="00671C04" w:rsidP="0014284C">
            <w:pPr>
              <w:keepNext/>
            </w:pPr>
            <w:r>
              <w:t xml:space="preserve">     1 [ 10      </w:t>
            </w:r>
            <w:proofErr w:type="gramStart"/>
            <w:r>
              <w:t>37 ]</w:t>
            </w:r>
            <w:proofErr w:type="gramEnd"/>
          </w:p>
        </w:tc>
      </w:tr>
    </w:tbl>
    <w:p w14:paraId="197A099F" w14:textId="00091E78" w:rsidR="0014284C" w:rsidRDefault="0014284C" w:rsidP="0014284C">
      <w:pPr>
        <w:pStyle w:val="Caption"/>
        <w:jc w:val="center"/>
      </w:pPr>
      <w:bookmarkStart w:id="87" w:name="_Toc114419360"/>
      <w:r>
        <w:t xml:space="preserve">Table </w:t>
      </w:r>
      <w:fldSimple w:instr=" SEQ Table \* ARABIC ">
        <w:r w:rsidR="0015188D">
          <w:rPr>
            <w:noProof/>
          </w:rPr>
          <w:t>17</w:t>
        </w:r>
      </w:fldSimple>
      <w:r>
        <w:t xml:space="preserve"> </w:t>
      </w:r>
      <w:r w:rsidRPr="004E2049">
        <w:t>Confusion Matrix MLP (Thick Flat Line)</w:t>
      </w:r>
      <w:bookmarkEnd w:id="87"/>
    </w:p>
    <w:p w14:paraId="7E35B7B0" w14:textId="21E29DCC" w:rsidR="0064706A" w:rsidRDefault="000A2AD3" w:rsidP="0064706A">
      <w:r>
        <w:t>Recall Scores:</w:t>
      </w:r>
    </w:p>
    <w:tbl>
      <w:tblPr>
        <w:tblStyle w:val="TableGrid"/>
        <w:tblW w:w="9351" w:type="dxa"/>
        <w:tblLook w:val="04A0" w:firstRow="1" w:lastRow="0" w:firstColumn="1" w:lastColumn="0" w:noHBand="0" w:noVBand="1"/>
      </w:tblPr>
      <w:tblGrid>
        <w:gridCol w:w="1980"/>
        <w:gridCol w:w="1843"/>
        <w:gridCol w:w="1842"/>
        <w:gridCol w:w="1843"/>
        <w:gridCol w:w="1843"/>
      </w:tblGrid>
      <w:tr w:rsidR="0064706A" w:rsidRPr="00727F41" w14:paraId="2D0CF68C" w14:textId="77777777" w:rsidTr="00511776">
        <w:trPr>
          <w:trHeight w:val="418"/>
        </w:trPr>
        <w:tc>
          <w:tcPr>
            <w:tcW w:w="1980" w:type="dxa"/>
            <w:vMerge w:val="restart"/>
          </w:tcPr>
          <w:p w14:paraId="6DD4C901" w14:textId="77777777" w:rsidR="0064706A" w:rsidRPr="00727F41" w:rsidRDefault="0064706A" w:rsidP="00452180">
            <w:pPr>
              <w:jc w:val="center"/>
              <w:rPr>
                <w:b/>
                <w:bCs/>
              </w:rPr>
            </w:pPr>
            <w:r w:rsidRPr="00727F41">
              <w:rPr>
                <w:b/>
                <w:bCs/>
              </w:rPr>
              <w:t>Overlapping Techniques</w:t>
            </w:r>
          </w:p>
        </w:tc>
        <w:tc>
          <w:tcPr>
            <w:tcW w:w="7371" w:type="dxa"/>
            <w:gridSpan w:val="4"/>
          </w:tcPr>
          <w:p w14:paraId="17302520" w14:textId="77777777" w:rsidR="0064706A" w:rsidRPr="00727F41" w:rsidRDefault="0064706A" w:rsidP="00452180">
            <w:pPr>
              <w:jc w:val="center"/>
              <w:rPr>
                <w:b/>
                <w:bCs/>
              </w:rPr>
            </w:pPr>
            <w:r w:rsidRPr="00727F41">
              <w:rPr>
                <w:b/>
                <w:bCs/>
              </w:rPr>
              <w:t>Degrees of Overlap Percentage</w:t>
            </w:r>
          </w:p>
        </w:tc>
      </w:tr>
      <w:tr w:rsidR="0064706A" w:rsidRPr="00727F41" w14:paraId="4032FBD9" w14:textId="77777777" w:rsidTr="00511776">
        <w:trPr>
          <w:trHeight w:val="439"/>
        </w:trPr>
        <w:tc>
          <w:tcPr>
            <w:tcW w:w="1980" w:type="dxa"/>
            <w:vMerge/>
          </w:tcPr>
          <w:p w14:paraId="655B1BFE" w14:textId="77777777" w:rsidR="0064706A" w:rsidRPr="00727F41" w:rsidRDefault="0064706A" w:rsidP="00452180">
            <w:pPr>
              <w:rPr>
                <w:b/>
                <w:bCs/>
              </w:rPr>
            </w:pPr>
          </w:p>
        </w:tc>
        <w:tc>
          <w:tcPr>
            <w:tcW w:w="1843" w:type="dxa"/>
          </w:tcPr>
          <w:p w14:paraId="734DD5E2" w14:textId="77777777" w:rsidR="0064706A" w:rsidRPr="00727F41" w:rsidRDefault="0064706A" w:rsidP="00452180">
            <w:pPr>
              <w:jc w:val="center"/>
              <w:rPr>
                <w:b/>
                <w:bCs/>
              </w:rPr>
            </w:pPr>
            <w:r w:rsidRPr="00727F41">
              <w:rPr>
                <w:b/>
                <w:bCs/>
              </w:rPr>
              <w:t>10%</w:t>
            </w:r>
          </w:p>
        </w:tc>
        <w:tc>
          <w:tcPr>
            <w:tcW w:w="1842" w:type="dxa"/>
          </w:tcPr>
          <w:p w14:paraId="0C132D8D" w14:textId="77777777" w:rsidR="0064706A" w:rsidRPr="00727F41" w:rsidRDefault="0064706A" w:rsidP="00452180">
            <w:pPr>
              <w:jc w:val="center"/>
              <w:rPr>
                <w:b/>
                <w:bCs/>
              </w:rPr>
            </w:pPr>
            <w:r w:rsidRPr="00727F41">
              <w:rPr>
                <w:b/>
                <w:bCs/>
              </w:rPr>
              <w:t>30%</w:t>
            </w:r>
          </w:p>
        </w:tc>
        <w:tc>
          <w:tcPr>
            <w:tcW w:w="1843" w:type="dxa"/>
          </w:tcPr>
          <w:p w14:paraId="56C723CF" w14:textId="77777777" w:rsidR="0064706A" w:rsidRPr="00727F41" w:rsidRDefault="0064706A" w:rsidP="00452180">
            <w:pPr>
              <w:jc w:val="center"/>
              <w:rPr>
                <w:b/>
                <w:bCs/>
              </w:rPr>
            </w:pPr>
            <w:r w:rsidRPr="00727F41">
              <w:rPr>
                <w:b/>
                <w:bCs/>
              </w:rPr>
              <w:t>50%</w:t>
            </w:r>
          </w:p>
        </w:tc>
        <w:tc>
          <w:tcPr>
            <w:tcW w:w="1843" w:type="dxa"/>
          </w:tcPr>
          <w:p w14:paraId="30B58EC5" w14:textId="77777777" w:rsidR="0064706A" w:rsidRPr="00727F41" w:rsidRDefault="0064706A" w:rsidP="00452180">
            <w:pPr>
              <w:jc w:val="center"/>
              <w:rPr>
                <w:b/>
                <w:bCs/>
              </w:rPr>
            </w:pPr>
            <w:r w:rsidRPr="00727F41">
              <w:rPr>
                <w:b/>
                <w:bCs/>
              </w:rPr>
              <w:t>70%</w:t>
            </w:r>
          </w:p>
        </w:tc>
      </w:tr>
      <w:tr w:rsidR="0064706A" w:rsidRPr="00727F41" w14:paraId="137E5CE4" w14:textId="77777777" w:rsidTr="00511776">
        <w:trPr>
          <w:trHeight w:val="418"/>
        </w:trPr>
        <w:tc>
          <w:tcPr>
            <w:tcW w:w="1980" w:type="dxa"/>
          </w:tcPr>
          <w:p w14:paraId="7EF49D54" w14:textId="77777777" w:rsidR="0064706A" w:rsidRPr="00727F41" w:rsidRDefault="0064706A" w:rsidP="00452180">
            <w:pPr>
              <w:jc w:val="center"/>
              <w:rPr>
                <w:b/>
                <w:bCs/>
              </w:rPr>
            </w:pPr>
            <w:r>
              <w:rPr>
                <w:b/>
                <w:bCs/>
              </w:rPr>
              <w:t>SMOTE</w:t>
            </w:r>
          </w:p>
        </w:tc>
        <w:tc>
          <w:tcPr>
            <w:tcW w:w="1843" w:type="dxa"/>
          </w:tcPr>
          <w:p w14:paraId="09449621" w14:textId="6A57BF2B" w:rsidR="0064706A" w:rsidRPr="00B47345" w:rsidRDefault="00470D7B" w:rsidP="00452180">
            <w:pPr>
              <w:jc w:val="center"/>
            </w:pPr>
            <w:r>
              <w:t>0.96</w:t>
            </w:r>
          </w:p>
        </w:tc>
        <w:tc>
          <w:tcPr>
            <w:tcW w:w="1842" w:type="dxa"/>
          </w:tcPr>
          <w:p w14:paraId="27403825" w14:textId="1B3A6E4D" w:rsidR="0064706A" w:rsidRPr="00B47345" w:rsidRDefault="00F763F6" w:rsidP="00452180">
            <w:pPr>
              <w:jc w:val="center"/>
            </w:pPr>
            <w:r>
              <w:t>0.94</w:t>
            </w:r>
          </w:p>
        </w:tc>
        <w:tc>
          <w:tcPr>
            <w:tcW w:w="1843" w:type="dxa"/>
          </w:tcPr>
          <w:p w14:paraId="65B6BA35" w14:textId="2DFBC467" w:rsidR="0064706A" w:rsidRPr="00B47345" w:rsidRDefault="00CA368B" w:rsidP="00452180">
            <w:pPr>
              <w:jc w:val="center"/>
              <w:rPr>
                <w:b/>
                <w:bCs/>
              </w:rPr>
            </w:pPr>
            <w:r>
              <w:rPr>
                <w:b/>
                <w:bCs/>
              </w:rPr>
              <w:t>0.90</w:t>
            </w:r>
          </w:p>
        </w:tc>
        <w:tc>
          <w:tcPr>
            <w:tcW w:w="1843" w:type="dxa"/>
          </w:tcPr>
          <w:p w14:paraId="2E126A22" w14:textId="3A4F343A" w:rsidR="0064706A" w:rsidRPr="00B47345" w:rsidRDefault="00B51ABB" w:rsidP="00452180">
            <w:pPr>
              <w:jc w:val="center"/>
            </w:pPr>
            <w:r>
              <w:t>0.82</w:t>
            </w:r>
          </w:p>
        </w:tc>
      </w:tr>
      <w:tr w:rsidR="0064706A" w:rsidRPr="00727F41" w14:paraId="3B6C6167" w14:textId="77777777" w:rsidTr="00511776">
        <w:trPr>
          <w:trHeight w:val="418"/>
        </w:trPr>
        <w:tc>
          <w:tcPr>
            <w:tcW w:w="1980" w:type="dxa"/>
          </w:tcPr>
          <w:p w14:paraId="71BE55B1" w14:textId="77777777" w:rsidR="0064706A" w:rsidRPr="00727F41" w:rsidRDefault="0064706A" w:rsidP="00452180">
            <w:pPr>
              <w:jc w:val="center"/>
              <w:rPr>
                <w:b/>
                <w:bCs/>
              </w:rPr>
            </w:pPr>
            <w:r>
              <w:rPr>
                <w:b/>
                <w:bCs/>
              </w:rPr>
              <w:t>ADASYN</w:t>
            </w:r>
          </w:p>
        </w:tc>
        <w:tc>
          <w:tcPr>
            <w:tcW w:w="1843" w:type="dxa"/>
          </w:tcPr>
          <w:p w14:paraId="2DEA505A" w14:textId="311AA9BB" w:rsidR="0064706A" w:rsidRPr="00F515B7" w:rsidRDefault="00F9478B" w:rsidP="00452180">
            <w:pPr>
              <w:jc w:val="center"/>
              <w:rPr>
                <w:b/>
                <w:bCs/>
              </w:rPr>
            </w:pPr>
            <w:r w:rsidRPr="00F515B7">
              <w:rPr>
                <w:b/>
                <w:bCs/>
              </w:rPr>
              <w:t>0.99</w:t>
            </w:r>
          </w:p>
        </w:tc>
        <w:tc>
          <w:tcPr>
            <w:tcW w:w="1842" w:type="dxa"/>
          </w:tcPr>
          <w:p w14:paraId="111959A6" w14:textId="765E0B25" w:rsidR="0064706A" w:rsidRPr="00F515B7" w:rsidRDefault="003C4E4B" w:rsidP="00452180">
            <w:pPr>
              <w:jc w:val="center"/>
              <w:rPr>
                <w:b/>
                <w:bCs/>
              </w:rPr>
            </w:pPr>
            <w:r w:rsidRPr="00F515B7">
              <w:rPr>
                <w:b/>
                <w:bCs/>
              </w:rPr>
              <w:t>0.96</w:t>
            </w:r>
          </w:p>
        </w:tc>
        <w:tc>
          <w:tcPr>
            <w:tcW w:w="1843" w:type="dxa"/>
          </w:tcPr>
          <w:p w14:paraId="1490FDB0" w14:textId="49489796" w:rsidR="0064706A" w:rsidRPr="00B47345" w:rsidRDefault="00A16DB7" w:rsidP="00452180">
            <w:pPr>
              <w:jc w:val="center"/>
            </w:pPr>
            <w:r>
              <w:t>0.89</w:t>
            </w:r>
          </w:p>
        </w:tc>
        <w:tc>
          <w:tcPr>
            <w:tcW w:w="1843" w:type="dxa"/>
          </w:tcPr>
          <w:p w14:paraId="19610E40" w14:textId="2B4EC091" w:rsidR="0064706A" w:rsidRPr="00F515B7" w:rsidRDefault="00AE5DDB" w:rsidP="00452180">
            <w:pPr>
              <w:jc w:val="center"/>
              <w:rPr>
                <w:b/>
                <w:bCs/>
              </w:rPr>
            </w:pPr>
            <w:r w:rsidRPr="00F515B7">
              <w:rPr>
                <w:b/>
                <w:bCs/>
              </w:rPr>
              <w:t>0.83</w:t>
            </w:r>
          </w:p>
        </w:tc>
      </w:tr>
      <w:tr w:rsidR="0064706A" w:rsidRPr="00727F41" w14:paraId="545C5BCD" w14:textId="77777777" w:rsidTr="00511776">
        <w:trPr>
          <w:trHeight w:val="399"/>
        </w:trPr>
        <w:tc>
          <w:tcPr>
            <w:tcW w:w="1980" w:type="dxa"/>
          </w:tcPr>
          <w:p w14:paraId="47E17014" w14:textId="77777777" w:rsidR="0064706A" w:rsidRPr="00727F41" w:rsidRDefault="0064706A" w:rsidP="00452180">
            <w:pPr>
              <w:jc w:val="center"/>
              <w:rPr>
                <w:b/>
                <w:bCs/>
              </w:rPr>
            </w:pPr>
            <w:r>
              <w:rPr>
                <w:b/>
                <w:bCs/>
              </w:rPr>
              <w:t>SVM Based</w:t>
            </w:r>
          </w:p>
        </w:tc>
        <w:tc>
          <w:tcPr>
            <w:tcW w:w="1843" w:type="dxa"/>
          </w:tcPr>
          <w:p w14:paraId="2E9589EE" w14:textId="7E31236D" w:rsidR="0064706A" w:rsidRPr="00F515B7" w:rsidRDefault="0073039B" w:rsidP="00452180">
            <w:pPr>
              <w:jc w:val="center"/>
            </w:pPr>
            <w:r w:rsidRPr="00F515B7">
              <w:t>0.98</w:t>
            </w:r>
          </w:p>
        </w:tc>
        <w:tc>
          <w:tcPr>
            <w:tcW w:w="1842" w:type="dxa"/>
          </w:tcPr>
          <w:p w14:paraId="39D9410F" w14:textId="1BB47BF7" w:rsidR="0064706A" w:rsidRPr="00F515B7" w:rsidRDefault="003C3C10" w:rsidP="00452180">
            <w:pPr>
              <w:jc w:val="center"/>
            </w:pPr>
            <w:r w:rsidRPr="00F515B7">
              <w:t>0.94</w:t>
            </w:r>
          </w:p>
        </w:tc>
        <w:tc>
          <w:tcPr>
            <w:tcW w:w="1843" w:type="dxa"/>
          </w:tcPr>
          <w:p w14:paraId="5EA1AEDE" w14:textId="4A3903A8" w:rsidR="0064706A" w:rsidRPr="00B47345" w:rsidRDefault="005316F0" w:rsidP="00452180">
            <w:pPr>
              <w:jc w:val="center"/>
            </w:pPr>
            <w:r>
              <w:t>0.89</w:t>
            </w:r>
          </w:p>
        </w:tc>
        <w:tc>
          <w:tcPr>
            <w:tcW w:w="1843" w:type="dxa"/>
          </w:tcPr>
          <w:p w14:paraId="7BBE735B" w14:textId="34305920" w:rsidR="0064706A" w:rsidRPr="00F515B7" w:rsidRDefault="00736EFA" w:rsidP="00C124EB">
            <w:pPr>
              <w:keepNext/>
              <w:jc w:val="center"/>
            </w:pPr>
            <w:r w:rsidRPr="00F515B7">
              <w:t>0.82</w:t>
            </w:r>
          </w:p>
        </w:tc>
      </w:tr>
    </w:tbl>
    <w:p w14:paraId="3E7297D8" w14:textId="614DFD3A" w:rsidR="00C124EB" w:rsidRDefault="00C124EB" w:rsidP="00C124EB">
      <w:pPr>
        <w:pStyle w:val="Caption"/>
        <w:jc w:val="center"/>
      </w:pPr>
      <w:bookmarkStart w:id="88" w:name="_Toc114419361"/>
      <w:r>
        <w:t xml:space="preserve">Table </w:t>
      </w:r>
      <w:fldSimple w:instr=" SEQ Table \* ARABIC ">
        <w:r w:rsidR="0015188D">
          <w:rPr>
            <w:noProof/>
          </w:rPr>
          <w:t>18</w:t>
        </w:r>
      </w:fldSimple>
      <w:r>
        <w:t xml:space="preserve"> </w:t>
      </w:r>
      <w:r w:rsidRPr="00454E7F">
        <w:t>Recall Scores MLP (Thick Flat Line)</w:t>
      </w:r>
      <w:bookmarkEnd w:id="88"/>
    </w:p>
    <w:p w14:paraId="763A971E" w14:textId="75D6885F" w:rsidR="0064706A" w:rsidRDefault="000A2AD3" w:rsidP="0064706A">
      <w:r>
        <w:t>F1Scores:</w:t>
      </w:r>
    </w:p>
    <w:tbl>
      <w:tblPr>
        <w:tblStyle w:val="TableGrid"/>
        <w:tblW w:w="9409" w:type="dxa"/>
        <w:tblLook w:val="04A0" w:firstRow="1" w:lastRow="0" w:firstColumn="1" w:lastColumn="0" w:noHBand="0" w:noVBand="1"/>
      </w:tblPr>
      <w:tblGrid>
        <w:gridCol w:w="1992"/>
        <w:gridCol w:w="1853"/>
        <w:gridCol w:w="1852"/>
        <w:gridCol w:w="1853"/>
        <w:gridCol w:w="1859"/>
      </w:tblGrid>
      <w:tr w:rsidR="0064706A" w:rsidRPr="00727F41" w14:paraId="67C40653" w14:textId="77777777" w:rsidTr="00E647BE">
        <w:trPr>
          <w:trHeight w:val="394"/>
        </w:trPr>
        <w:tc>
          <w:tcPr>
            <w:tcW w:w="1992" w:type="dxa"/>
            <w:vMerge w:val="restart"/>
          </w:tcPr>
          <w:p w14:paraId="40C45D53" w14:textId="77777777" w:rsidR="0064706A" w:rsidRPr="00727F41" w:rsidRDefault="0064706A" w:rsidP="00452180">
            <w:pPr>
              <w:jc w:val="center"/>
              <w:rPr>
                <w:b/>
                <w:bCs/>
              </w:rPr>
            </w:pPr>
            <w:r w:rsidRPr="00727F41">
              <w:rPr>
                <w:b/>
                <w:bCs/>
              </w:rPr>
              <w:t>Overlapping Techniques</w:t>
            </w:r>
          </w:p>
        </w:tc>
        <w:tc>
          <w:tcPr>
            <w:tcW w:w="7417" w:type="dxa"/>
            <w:gridSpan w:val="4"/>
          </w:tcPr>
          <w:p w14:paraId="483D03B5" w14:textId="77777777" w:rsidR="0064706A" w:rsidRPr="00727F41" w:rsidRDefault="0064706A" w:rsidP="00452180">
            <w:pPr>
              <w:jc w:val="center"/>
              <w:rPr>
                <w:b/>
                <w:bCs/>
              </w:rPr>
            </w:pPr>
            <w:r w:rsidRPr="00727F41">
              <w:rPr>
                <w:b/>
                <w:bCs/>
              </w:rPr>
              <w:t>Degrees of Overlap Percentage</w:t>
            </w:r>
          </w:p>
        </w:tc>
      </w:tr>
      <w:tr w:rsidR="0064706A" w:rsidRPr="00727F41" w14:paraId="7C5151ED" w14:textId="77777777" w:rsidTr="00E647BE">
        <w:trPr>
          <w:trHeight w:val="414"/>
        </w:trPr>
        <w:tc>
          <w:tcPr>
            <w:tcW w:w="1992" w:type="dxa"/>
            <w:vMerge/>
          </w:tcPr>
          <w:p w14:paraId="66339A9B" w14:textId="77777777" w:rsidR="0064706A" w:rsidRPr="00727F41" w:rsidRDefault="0064706A" w:rsidP="00452180">
            <w:pPr>
              <w:rPr>
                <w:b/>
                <w:bCs/>
              </w:rPr>
            </w:pPr>
          </w:p>
        </w:tc>
        <w:tc>
          <w:tcPr>
            <w:tcW w:w="1853" w:type="dxa"/>
          </w:tcPr>
          <w:p w14:paraId="64BF2132" w14:textId="77777777" w:rsidR="0064706A" w:rsidRPr="00727F41" w:rsidRDefault="0064706A" w:rsidP="00452180">
            <w:pPr>
              <w:jc w:val="center"/>
              <w:rPr>
                <w:b/>
                <w:bCs/>
              </w:rPr>
            </w:pPr>
            <w:r w:rsidRPr="00727F41">
              <w:rPr>
                <w:b/>
                <w:bCs/>
              </w:rPr>
              <w:t>10%</w:t>
            </w:r>
          </w:p>
        </w:tc>
        <w:tc>
          <w:tcPr>
            <w:tcW w:w="1852" w:type="dxa"/>
          </w:tcPr>
          <w:p w14:paraId="136962CB" w14:textId="77777777" w:rsidR="0064706A" w:rsidRPr="00727F41" w:rsidRDefault="0064706A" w:rsidP="00452180">
            <w:pPr>
              <w:jc w:val="center"/>
              <w:rPr>
                <w:b/>
                <w:bCs/>
              </w:rPr>
            </w:pPr>
            <w:r w:rsidRPr="00727F41">
              <w:rPr>
                <w:b/>
                <w:bCs/>
              </w:rPr>
              <w:t>30%</w:t>
            </w:r>
          </w:p>
        </w:tc>
        <w:tc>
          <w:tcPr>
            <w:tcW w:w="1853" w:type="dxa"/>
          </w:tcPr>
          <w:p w14:paraId="4CFFC13D" w14:textId="77777777" w:rsidR="0064706A" w:rsidRPr="00727F41" w:rsidRDefault="0064706A" w:rsidP="00452180">
            <w:pPr>
              <w:jc w:val="center"/>
              <w:rPr>
                <w:b/>
                <w:bCs/>
              </w:rPr>
            </w:pPr>
            <w:r w:rsidRPr="00727F41">
              <w:rPr>
                <w:b/>
                <w:bCs/>
              </w:rPr>
              <w:t>50%</w:t>
            </w:r>
          </w:p>
        </w:tc>
        <w:tc>
          <w:tcPr>
            <w:tcW w:w="1856" w:type="dxa"/>
          </w:tcPr>
          <w:p w14:paraId="0AA5238B" w14:textId="77777777" w:rsidR="0064706A" w:rsidRPr="00727F41" w:rsidRDefault="0064706A" w:rsidP="00452180">
            <w:pPr>
              <w:jc w:val="center"/>
              <w:rPr>
                <w:b/>
                <w:bCs/>
              </w:rPr>
            </w:pPr>
            <w:r w:rsidRPr="00727F41">
              <w:rPr>
                <w:b/>
                <w:bCs/>
              </w:rPr>
              <w:t>70%</w:t>
            </w:r>
          </w:p>
        </w:tc>
      </w:tr>
      <w:tr w:rsidR="0064706A" w:rsidRPr="00727F41" w14:paraId="206C3D03" w14:textId="77777777" w:rsidTr="00E647BE">
        <w:trPr>
          <w:trHeight w:val="394"/>
        </w:trPr>
        <w:tc>
          <w:tcPr>
            <w:tcW w:w="1992" w:type="dxa"/>
          </w:tcPr>
          <w:p w14:paraId="56C0E769" w14:textId="77777777" w:rsidR="0064706A" w:rsidRPr="00727F41" w:rsidRDefault="0064706A" w:rsidP="00452180">
            <w:pPr>
              <w:jc w:val="center"/>
              <w:rPr>
                <w:b/>
                <w:bCs/>
              </w:rPr>
            </w:pPr>
            <w:r>
              <w:rPr>
                <w:b/>
                <w:bCs/>
              </w:rPr>
              <w:t>SMOTE</w:t>
            </w:r>
          </w:p>
        </w:tc>
        <w:tc>
          <w:tcPr>
            <w:tcW w:w="1853" w:type="dxa"/>
          </w:tcPr>
          <w:p w14:paraId="417A79CA" w14:textId="314D738E" w:rsidR="0064706A" w:rsidRPr="00F515B7" w:rsidRDefault="00470D7B" w:rsidP="00452180">
            <w:pPr>
              <w:jc w:val="center"/>
              <w:rPr>
                <w:b/>
                <w:bCs/>
              </w:rPr>
            </w:pPr>
            <w:r w:rsidRPr="00F515B7">
              <w:rPr>
                <w:b/>
                <w:bCs/>
              </w:rPr>
              <w:t>0.95</w:t>
            </w:r>
          </w:p>
        </w:tc>
        <w:tc>
          <w:tcPr>
            <w:tcW w:w="1852" w:type="dxa"/>
          </w:tcPr>
          <w:p w14:paraId="129F21A3" w14:textId="4A2BB2E9" w:rsidR="0064706A" w:rsidRPr="00F515B7" w:rsidRDefault="00F763F6" w:rsidP="00452180">
            <w:pPr>
              <w:jc w:val="center"/>
              <w:rPr>
                <w:b/>
                <w:bCs/>
              </w:rPr>
            </w:pPr>
            <w:r w:rsidRPr="00F515B7">
              <w:rPr>
                <w:b/>
                <w:bCs/>
              </w:rPr>
              <w:t>0.91</w:t>
            </w:r>
          </w:p>
        </w:tc>
        <w:tc>
          <w:tcPr>
            <w:tcW w:w="1853" w:type="dxa"/>
          </w:tcPr>
          <w:p w14:paraId="7DDA293A" w14:textId="07A44ACC" w:rsidR="0064706A" w:rsidRPr="00F515B7" w:rsidRDefault="00CA368B" w:rsidP="00452180">
            <w:pPr>
              <w:jc w:val="center"/>
            </w:pPr>
            <w:r w:rsidRPr="00F515B7">
              <w:t>0.80</w:t>
            </w:r>
          </w:p>
        </w:tc>
        <w:tc>
          <w:tcPr>
            <w:tcW w:w="1856" w:type="dxa"/>
          </w:tcPr>
          <w:p w14:paraId="356C8D0F" w14:textId="2CA11025" w:rsidR="0064706A" w:rsidRPr="00B47345" w:rsidRDefault="00B51ABB" w:rsidP="00452180">
            <w:pPr>
              <w:jc w:val="center"/>
            </w:pPr>
            <w:r>
              <w:t>0.70</w:t>
            </w:r>
          </w:p>
        </w:tc>
      </w:tr>
      <w:tr w:rsidR="0064706A" w:rsidRPr="00727F41" w14:paraId="09FC55D0" w14:textId="77777777" w:rsidTr="00E647BE">
        <w:trPr>
          <w:trHeight w:val="394"/>
        </w:trPr>
        <w:tc>
          <w:tcPr>
            <w:tcW w:w="1992" w:type="dxa"/>
          </w:tcPr>
          <w:p w14:paraId="736D5748" w14:textId="77777777" w:rsidR="0064706A" w:rsidRPr="00727F41" w:rsidRDefault="0064706A" w:rsidP="00452180">
            <w:pPr>
              <w:jc w:val="center"/>
              <w:rPr>
                <w:b/>
                <w:bCs/>
              </w:rPr>
            </w:pPr>
            <w:r>
              <w:rPr>
                <w:b/>
                <w:bCs/>
              </w:rPr>
              <w:t>ADASYN</w:t>
            </w:r>
          </w:p>
        </w:tc>
        <w:tc>
          <w:tcPr>
            <w:tcW w:w="1853" w:type="dxa"/>
          </w:tcPr>
          <w:p w14:paraId="44BA5207" w14:textId="60B6F26F" w:rsidR="0064706A" w:rsidRPr="00B47345" w:rsidRDefault="00F9478B" w:rsidP="00452180">
            <w:pPr>
              <w:jc w:val="center"/>
            </w:pPr>
            <w:r>
              <w:t>0.94</w:t>
            </w:r>
          </w:p>
        </w:tc>
        <w:tc>
          <w:tcPr>
            <w:tcW w:w="1852" w:type="dxa"/>
          </w:tcPr>
          <w:p w14:paraId="3AE9AD89" w14:textId="55F17D4D" w:rsidR="0064706A" w:rsidRPr="00B47345" w:rsidRDefault="003C4E4B" w:rsidP="00452180">
            <w:pPr>
              <w:jc w:val="center"/>
            </w:pPr>
            <w:r>
              <w:t>0.89</w:t>
            </w:r>
          </w:p>
        </w:tc>
        <w:tc>
          <w:tcPr>
            <w:tcW w:w="1853" w:type="dxa"/>
          </w:tcPr>
          <w:p w14:paraId="31B33630" w14:textId="282DF0D5" w:rsidR="0064706A" w:rsidRPr="00B47345" w:rsidRDefault="00A16DB7" w:rsidP="00452180">
            <w:pPr>
              <w:jc w:val="center"/>
            </w:pPr>
            <w:r>
              <w:t>0.77</w:t>
            </w:r>
          </w:p>
        </w:tc>
        <w:tc>
          <w:tcPr>
            <w:tcW w:w="1856" w:type="dxa"/>
          </w:tcPr>
          <w:p w14:paraId="4332ABF9" w14:textId="55CB2F99" w:rsidR="0064706A" w:rsidRPr="00B47345" w:rsidRDefault="00AE5DDB" w:rsidP="00452180">
            <w:pPr>
              <w:jc w:val="center"/>
            </w:pPr>
            <w:r>
              <w:t>0.65</w:t>
            </w:r>
          </w:p>
        </w:tc>
      </w:tr>
      <w:tr w:rsidR="0064706A" w:rsidRPr="00727F41" w14:paraId="10094A77" w14:textId="77777777" w:rsidTr="00E647BE">
        <w:trPr>
          <w:trHeight w:val="376"/>
        </w:trPr>
        <w:tc>
          <w:tcPr>
            <w:tcW w:w="1992" w:type="dxa"/>
          </w:tcPr>
          <w:p w14:paraId="3074C4AF" w14:textId="77777777" w:rsidR="0064706A" w:rsidRPr="00727F41" w:rsidRDefault="0064706A" w:rsidP="00452180">
            <w:pPr>
              <w:jc w:val="center"/>
              <w:rPr>
                <w:b/>
                <w:bCs/>
              </w:rPr>
            </w:pPr>
            <w:r>
              <w:rPr>
                <w:b/>
                <w:bCs/>
              </w:rPr>
              <w:t>SVM Based</w:t>
            </w:r>
          </w:p>
        </w:tc>
        <w:tc>
          <w:tcPr>
            <w:tcW w:w="1853" w:type="dxa"/>
          </w:tcPr>
          <w:p w14:paraId="0AAA494A" w14:textId="0E791267" w:rsidR="0064706A" w:rsidRPr="00B47345" w:rsidRDefault="0073039B" w:rsidP="00452180">
            <w:pPr>
              <w:jc w:val="center"/>
              <w:rPr>
                <w:b/>
                <w:bCs/>
              </w:rPr>
            </w:pPr>
            <w:r>
              <w:rPr>
                <w:b/>
                <w:bCs/>
              </w:rPr>
              <w:t>0.95</w:t>
            </w:r>
          </w:p>
        </w:tc>
        <w:tc>
          <w:tcPr>
            <w:tcW w:w="1852" w:type="dxa"/>
          </w:tcPr>
          <w:p w14:paraId="41CA5BF2" w14:textId="582B523A" w:rsidR="0064706A" w:rsidRPr="00F515B7" w:rsidRDefault="003C3C10" w:rsidP="00452180">
            <w:pPr>
              <w:jc w:val="center"/>
            </w:pPr>
            <w:r w:rsidRPr="00F515B7">
              <w:t>0.90</w:t>
            </w:r>
          </w:p>
        </w:tc>
        <w:tc>
          <w:tcPr>
            <w:tcW w:w="1853" w:type="dxa"/>
          </w:tcPr>
          <w:p w14:paraId="0B36385F" w14:textId="730EB717" w:rsidR="0064706A" w:rsidRPr="00F515B7" w:rsidRDefault="005316F0" w:rsidP="00452180">
            <w:pPr>
              <w:jc w:val="center"/>
              <w:rPr>
                <w:b/>
                <w:bCs/>
              </w:rPr>
            </w:pPr>
            <w:r w:rsidRPr="00F515B7">
              <w:rPr>
                <w:b/>
                <w:bCs/>
              </w:rPr>
              <w:t>0.83</w:t>
            </w:r>
          </w:p>
        </w:tc>
        <w:tc>
          <w:tcPr>
            <w:tcW w:w="1856" w:type="dxa"/>
          </w:tcPr>
          <w:p w14:paraId="3A1D45BE" w14:textId="008C5315" w:rsidR="0064706A" w:rsidRPr="00B47345" w:rsidRDefault="00736EFA" w:rsidP="00614B51">
            <w:pPr>
              <w:keepNext/>
              <w:jc w:val="center"/>
              <w:rPr>
                <w:b/>
                <w:bCs/>
              </w:rPr>
            </w:pPr>
            <w:r>
              <w:rPr>
                <w:b/>
                <w:bCs/>
              </w:rPr>
              <w:t>0.72</w:t>
            </w:r>
          </w:p>
        </w:tc>
      </w:tr>
    </w:tbl>
    <w:p w14:paraId="08A9B1F2" w14:textId="1D8EAF6C" w:rsidR="00614B51" w:rsidRDefault="00614B51" w:rsidP="00614B51">
      <w:pPr>
        <w:pStyle w:val="Caption"/>
        <w:jc w:val="center"/>
      </w:pPr>
      <w:bookmarkStart w:id="89" w:name="_Toc114419362"/>
      <w:r>
        <w:t xml:space="preserve">Table </w:t>
      </w:r>
      <w:fldSimple w:instr=" SEQ Table \* ARABIC ">
        <w:r w:rsidR="0015188D">
          <w:rPr>
            <w:noProof/>
          </w:rPr>
          <w:t>19</w:t>
        </w:r>
      </w:fldSimple>
      <w:r>
        <w:t xml:space="preserve"> </w:t>
      </w:r>
      <w:r w:rsidRPr="006E12F6">
        <w:t>F1 Scores MLP (Thick Flat Line)</w:t>
      </w:r>
      <w:bookmarkEnd w:id="89"/>
    </w:p>
    <w:p w14:paraId="1AA68D81" w14:textId="591F84A9" w:rsidR="00BC3B8A" w:rsidRPr="00C71CC7" w:rsidRDefault="00A442CF" w:rsidP="00A442CF">
      <w:pPr>
        <w:rPr>
          <w:rFonts w:ascii="TimesNewRomanPSMT" w:eastAsiaTheme="minorHAnsi" w:hAnsi="TimesNewRomanPSMT" w:cs="TimesNewRomanPSMT"/>
          <w:lang w:val="en-IN"/>
        </w:rPr>
      </w:pPr>
      <w:r>
        <w:rPr>
          <w:rFonts w:ascii="TimesNewRomanPSMT" w:eastAsiaTheme="minorHAnsi" w:hAnsi="TimesNewRomanPSMT" w:cs="TimesNewRomanPSMT"/>
          <w:lang w:val="en-IN"/>
        </w:rPr>
        <w:t xml:space="preserve">In a nutshell, </w:t>
      </w:r>
      <w:r w:rsidR="00D35892">
        <w:rPr>
          <w:rFonts w:ascii="TimesNewRomanPSMT" w:eastAsiaTheme="minorHAnsi" w:hAnsi="TimesNewRomanPSMT" w:cs="TimesNewRomanPSMT"/>
          <w:lang w:val="en-IN"/>
        </w:rPr>
        <w:t>the</w:t>
      </w:r>
      <w:r>
        <w:rPr>
          <w:rFonts w:ascii="TimesNewRomanPSMT" w:eastAsiaTheme="minorHAnsi" w:hAnsi="TimesNewRomanPSMT" w:cs="TimesNewRomanPSMT"/>
          <w:lang w:val="en-IN"/>
        </w:rPr>
        <w:t xml:space="preserve"> proposed algorithm (SVM oversampling) works well with increasing complexity due to </w:t>
      </w:r>
      <w:r w:rsidR="00871468">
        <w:rPr>
          <w:rFonts w:ascii="TimesNewRomanPSMT" w:eastAsiaTheme="minorHAnsi" w:hAnsi="TimesNewRomanPSMT" w:cs="TimesNewRomanPSMT"/>
          <w:lang w:val="en-IN"/>
        </w:rPr>
        <w:t xml:space="preserve">an </w:t>
      </w:r>
      <w:r>
        <w:rPr>
          <w:rFonts w:ascii="TimesNewRomanPSMT" w:eastAsiaTheme="minorHAnsi" w:hAnsi="TimesNewRomanPSMT" w:cs="TimesNewRomanPSMT"/>
          <w:lang w:val="en-IN"/>
        </w:rPr>
        <w:t xml:space="preserve">increase in overlapping for all the classification models </w:t>
      </w:r>
      <w:proofErr w:type="gramStart"/>
      <w:r>
        <w:rPr>
          <w:rFonts w:ascii="TimesNewRomanPSMT" w:eastAsiaTheme="minorHAnsi" w:hAnsi="TimesNewRomanPSMT" w:cs="TimesNewRomanPSMT"/>
          <w:lang w:val="en-IN"/>
        </w:rPr>
        <w:t>i.e.</w:t>
      </w:r>
      <w:proofErr w:type="gramEnd"/>
      <w:r>
        <w:rPr>
          <w:rFonts w:ascii="TimesNewRomanPSMT" w:eastAsiaTheme="minorHAnsi" w:hAnsi="TimesNewRomanPSMT" w:cs="TimesNewRomanPSMT"/>
          <w:lang w:val="en-IN"/>
        </w:rPr>
        <w:t xml:space="preserve"> Naïve Bayes, Support Vector </w:t>
      </w:r>
      <w:r w:rsidR="00871468">
        <w:rPr>
          <w:rFonts w:ascii="TimesNewRomanPSMT" w:eastAsiaTheme="minorHAnsi" w:hAnsi="TimesNewRomanPSMT" w:cs="TimesNewRomanPSMT"/>
          <w:lang w:val="en-IN"/>
        </w:rPr>
        <w:t>M</w:t>
      </w:r>
      <w:r>
        <w:rPr>
          <w:rFonts w:ascii="TimesNewRomanPSMT" w:eastAsiaTheme="minorHAnsi" w:hAnsi="TimesNewRomanPSMT" w:cs="TimesNewRomanPSMT"/>
          <w:lang w:val="en-IN"/>
        </w:rPr>
        <w:t>achine</w:t>
      </w:r>
      <w:r w:rsidR="00871468">
        <w:rPr>
          <w:rFonts w:ascii="TimesNewRomanPSMT" w:eastAsiaTheme="minorHAnsi" w:hAnsi="TimesNewRomanPSMT" w:cs="TimesNewRomanPSMT"/>
          <w:lang w:val="en-IN"/>
        </w:rPr>
        <w:t>,</w:t>
      </w:r>
      <w:r>
        <w:rPr>
          <w:rFonts w:ascii="TimesNewRomanPSMT" w:eastAsiaTheme="minorHAnsi" w:hAnsi="TimesNewRomanPSMT" w:cs="TimesNewRomanPSMT"/>
          <w:lang w:val="en-IN"/>
        </w:rPr>
        <w:t xml:space="preserve"> and Multi-layer perceptron.</w:t>
      </w:r>
      <w:r w:rsidR="0073644D">
        <w:rPr>
          <w:rFonts w:ascii="TimesNewRomanPSMT" w:eastAsiaTheme="minorHAnsi" w:hAnsi="TimesNewRomanPSMT" w:cs="TimesNewRomanPSMT"/>
          <w:lang w:val="en-IN"/>
        </w:rPr>
        <w:t xml:space="preserve"> Moreover, ADASYN provided the best results for Minority prediction while compromising the results on the majority side.</w:t>
      </w:r>
      <w:r>
        <w:rPr>
          <w:rFonts w:ascii="TimesNewRomanPSMT" w:eastAsiaTheme="minorHAnsi" w:hAnsi="TimesNewRomanPSMT" w:cs="TimesNewRomanPSMT"/>
          <w:lang w:val="en-IN"/>
        </w:rPr>
        <w:t xml:space="preserve"> </w:t>
      </w:r>
      <w:r w:rsidR="0073644D">
        <w:rPr>
          <w:rFonts w:ascii="TimesNewRomanPSMT" w:eastAsiaTheme="minorHAnsi" w:hAnsi="TimesNewRomanPSMT" w:cs="TimesNewRomanPSMT"/>
          <w:lang w:val="en-IN"/>
        </w:rPr>
        <w:t xml:space="preserve">However, </w:t>
      </w:r>
      <w:r w:rsidR="00F07185">
        <w:rPr>
          <w:rFonts w:ascii="TimesNewRomanPSMT" w:eastAsiaTheme="minorHAnsi" w:hAnsi="TimesNewRomanPSMT" w:cs="TimesNewRomanPSMT"/>
          <w:lang w:val="en-IN"/>
        </w:rPr>
        <w:t>in</w:t>
      </w:r>
      <w:r>
        <w:rPr>
          <w:rFonts w:ascii="TimesNewRomanPSMT" w:eastAsiaTheme="minorHAnsi" w:hAnsi="TimesNewRomanPSMT" w:cs="TimesNewRomanPSMT"/>
          <w:lang w:val="en-IN"/>
        </w:rPr>
        <w:t xml:space="preserve"> most cases</w:t>
      </w:r>
      <w:r w:rsidR="00871468">
        <w:rPr>
          <w:rFonts w:ascii="TimesNewRomanPSMT" w:eastAsiaTheme="minorHAnsi" w:hAnsi="TimesNewRomanPSMT" w:cs="TimesNewRomanPSMT"/>
          <w:lang w:val="en-IN"/>
        </w:rPr>
        <w:t>,</w:t>
      </w:r>
      <w:r>
        <w:rPr>
          <w:rFonts w:ascii="TimesNewRomanPSMT" w:eastAsiaTheme="minorHAnsi" w:hAnsi="TimesNewRomanPSMT" w:cs="TimesNewRomanPSMT"/>
          <w:lang w:val="en-IN"/>
        </w:rPr>
        <w:t xml:space="preserve"> the proposed algorithm sits right in the middle of SMOTE and ADASYN by providing a balanced performance between the minority and majority prediction</w:t>
      </w:r>
      <w:r w:rsidR="0073644D">
        <w:rPr>
          <w:rFonts w:ascii="TimesNewRomanPSMT" w:eastAsiaTheme="minorHAnsi" w:hAnsi="TimesNewRomanPSMT" w:cs="TimesNewRomanPSMT"/>
          <w:lang w:val="en-IN"/>
        </w:rPr>
        <w:t>. Furthermore, the proposed model provides better Recall and F1 score</w:t>
      </w:r>
      <w:r w:rsidR="00871468">
        <w:rPr>
          <w:rFonts w:ascii="TimesNewRomanPSMT" w:eastAsiaTheme="minorHAnsi" w:hAnsi="TimesNewRomanPSMT" w:cs="TimesNewRomanPSMT"/>
          <w:lang w:val="en-IN"/>
        </w:rPr>
        <w:t>s</w:t>
      </w:r>
      <w:r w:rsidR="0073644D">
        <w:rPr>
          <w:rFonts w:ascii="TimesNewRomanPSMT" w:eastAsiaTheme="minorHAnsi" w:hAnsi="TimesNewRomanPSMT" w:cs="TimesNewRomanPSMT"/>
          <w:lang w:val="en-IN"/>
        </w:rPr>
        <w:t xml:space="preserve"> in several cases when compared to SMOTE and ADASYN.</w:t>
      </w:r>
    </w:p>
    <w:p w14:paraId="27475845" w14:textId="7297A160" w:rsidR="00160D1B" w:rsidRDefault="003948FE" w:rsidP="003948FE">
      <w:pPr>
        <w:pStyle w:val="Heading2"/>
        <w:rPr>
          <w:rFonts w:cs="Times New Roman"/>
        </w:rPr>
      </w:pPr>
      <w:bookmarkStart w:id="90" w:name="_Toc114419483"/>
      <w:r>
        <w:rPr>
          <w:rFonts w:cs="Times New Roman"/>
        </w:rPr>
        <w:lastRenderedPageBreak/>
        <w:t>5.2</w:t>
      </w:r>
      <w:r w:rsidR="007412FA">
        <w:rPr>
          <w:rFonts w:cs="Times New Roman"/>
        </w:rPr>
        <w:t xml:space="preserve"> </w:t>
      </w:r>
      <w:r w:rsidR="00160D1B" w:rsidRPr="00160D1B">
        <w:rPr>
          <w:rFonts w:cs="Times New Roman"/>
        </w:rPr>
        <w:t>Phase I</w:t>
      </w:r>
      <w:r w:rsidR="00231C86">
        <w:rPr>
          <w:rFonts w:cs="Times New Roman"/>
        </w:rPr>
        <w:t>I</w:t>
      </w:r>
      <w:r w:rsidR="00160D1B" w:rsidRPr="00160D1B">
        <w:rPr>
          <w:rFonts w:cs="Times New Roman"/>
        </w:rPr>
        <w:t xml:space="preserve"> </w:t>
      </w:r>
      <w:r w:rsidR="00160D1B">
        <w:rPr>
          <w:rFonts w:cs="Times New Roman"/>
        </w:rPr>
        <w:t>–</w:t>
      </w:r>
      <w:r w:rsidR="00160D1B" w:rsidRPr="00160D1B">
        <w:rPr>
          <w:rFonts w:cs="Times New Roman"/>
        </w:rPr>
        <w:t xml:space="preserve"> </w:t>
      </w:r>
      <w:r w:rsidR="00160D1B">
        <w:rPr>
          <w:rFonts w:cs="Times New Roman"/>
        </w:rPr>
        <w:t>Modifying Gamma:</w:t>
      </w:r>
      <w:bookmarkEnd w:id="90"/>
    </w:p>
    <w:p w14:paraId="50AD0B88" w14:textId="7B44DD30" w:rsidR="00BC3B8A" w:rsidRDefault="00BC3B8A" w:rsidP="00BC3B8A"/>
    <w:p w14:paraId="6DBF2AF8" w14:textId="19AAA5C5" w:rsidR="008410E1" w:rsidRPr="00197657" w:rsidRDefault="008410E1" w:rsidP="008410E1">
      <w:pPr>
        <w:rPr>
          <w:sz w:val="24"/>
          <w:szCs w:val="24"/>
        </w:rPr>
      </w:pPr>
      <w:r w:rsidRPr="00197657">
        <w:rPr>
          <w:sz w:val="24"/>
          <w:szCs w:val="24"/>
        </w:rPr>
        <w:t>Th</w:t>
      </w:r>
      <w:r w:rsidR="00103D1C">
        <w:rPr>
          <w:sz w:val="24"/>
          <w:szCs w:val="24"/>
        </w:rPr>
        <w:t xml:space="preserve">e </w:t>
      </w:r>
      <w:r w:rsidR="00FB5D2C">
        <w:rPr>
          <w:sz w:val="24"/>
          <w:szCs w:val="24"/>
        </w:rPr>
        <w:t>goal</w:t>
      </w:r>
      <w:r w:rsidR="00103D1C">
        <w:rPr>
          <w:sz w:val="24"/>
          <w:szCs w:val="24"/>
        </w:rPr>
        <w:t xml:space="preserve"> of this</w:t>
      </w:r>
      <w:r w:rsidRPr="00197657">
        <w:rPr>
          <w:sz w:val="24"/>
          <w:szCs w:val="24"/>
        </w:rPr>
        <w:t xml:space="preserve"> experiment </w:t>
      </w:r>
      <w:r w:rsidR="00103D1C">
        <w:rPr>
          <w:sz w:val="24"/>
          <w:szCs w:val="24"/>
        </w:rPr>
        <w:t>is</w:t>
      </w:r>
      <w:r w:rsidRPr="00197657">
        <w:rPr>
          <w:sz w:val="24"/>
          <w:szCs w:val="24"/>
        </w:rPr>
        <w:t xml:space="preserve"> to compare the performance of oversampling techniques on different imbalance data</w:t>
      </w:r>
      <w:r w:rsidR="00815320">
        <w:rPr>
          <w:sz w:val="24"/>
          <w:szCs w:val="24"/>
        </w:rPr>
        <w:t xml:space="preserve"> points</w:t>
      </w:r>
      <w:r w:rsidRPr="00197657">
        <w:rPr>
          <w:sz w:val="24"/>
          <w:szCs w:val="24"/>
        </w:rPr>
        <w:t xml:space="preserve"> with various overlapping and the effects of gamma value on the accuracy and prediction of the model for this experiment.</w:t>
      </w:r>
    </w:p>
    <w:p w14:paraId="10CCFB30" w14:textId="77777777" w:rsidR="008410E1" w:rsidRPr="00197657" w:rsidRDefault="008410E1" w:rsidP="008410E1">
      <w:pPr>
        <w:rPr>
          <w:sz w:val="24"/>
          <w:szCs w:val="24"/>
        </w:rPr>
      </w:pPr>
    </w:p>
    <w:p w14:paraId="1BE66D4E" w14:textId="047DD18A" w:rsidR="008410E1" w:rsidRPr="00197657" w:rsidRDefault="008410E1" w:rsidP="00BC3B8A">
      <w:pPr>
        <w:rPr>
          <w:sz w:val="24"/>
          <w:szCs w:val="24"/>
        </w:rPr>
      </w:pPr>
      <w:r w:rsidRPr="00197657">
        <w:rPr>
          <w:sz w:val="24"/>
          <w:szCs w:val="24"/>
        </w:rPr>
        <w:t xml:space="preserve">There are two shapes used to test and evaluate the results of different oversampling algorithms with the proposed algorithm. Firstly, a circular shape dataset is used. Secondly, </w:t>
      </w:r>
      <w:r w:rsidR="00BD31F7" w:rsidRPr="00197657">
        <w:rPr>
          <w:sz w:val="24"/>
          <w:szCs w:val="24"/>
        </w:rPr>
        <w:t xml:space="preserve">a </w:t>
      </w:r>
      <w:r w:rsidRPr="00197657">
        <w:rPr>
          <w:sz w:val="24"/>
          <w:szCs w:val="24"/>
        </w:rPr>
        <w:t>45-degree m</w:t>
      </w:r>
      <w:r w:rsidR="00C71CC7" w:rsidRPr="00197657">
        <w:rPr>
          <w:sz w:val="24"/>
          <w:szCs w:val="24"/>
        </w:rPr>
        <w:t>in</w:t>
      </w:r>
      <w:r w:rsidRPr="00197657">
        <w:rPr>
          <w:sz w:val="24"/>
          <w:szCs w:val="24"/>
        </w:rPr>
        <w:t xml:space="preserve">ority and </w:t>
      </w:r>
      <w:r w:rsidR="00BD31F7" w:rsidRPr="00197657">
        <w:rPr>
          <w:sz w:val="24"/>
          <w:szCs w:val="24"/>
        </w:rPr>
        <w:t xml:space="preserve">a </w:t>
      </w:r>
      <w:r w:rsidRPr="00197657">
        <w:rPr>
          <w:sz w:val="24"/>
          <w:szCs w:val="24"/>
        </w:rPr>
        <w:t>horizontal m</w:t>
      </w:r>
      <w:r w:rsidR="00C71CC7" w:rsidRPr="00197657">
        <w:rPr>
          <w:sz w:val="24"/>
          <w:szCs w:val="24"/>
        </w:rPr>
        <w:t>aj</w:t>
      </w:r>
      <w:r w:rsidRPr="00197657">
        <w:rPr>
          <w:sz w:val="24"/>
          <w:szCs w:val="24"/>
        </w:rPr>
        <w:t>ority are used. The artificial dataset contains “2250” whereas the minority cases generated are “250”, furthermore the dataset is split into train and test with a ratio of 4:1 while the majority to minority ratio is “10:</w:t>
      </w:r>
      <w:proofErr w:type="gramStart"/>
      <w:r w:rsidRPr="00197657">
        <w:rPr>
          <w:sz w:val="24"/>
          <w:szCs w:val="24"/>
        </w:rPr>
        <w:t>1 ”</w:t>
      </w:r>
      <w:proofErr w:type="gramEnd"/>
      <w:r w:rsidRPr="00197657">
        <w:rPr>
          <w:sz w:val="24"/>
          <w:szCs w:val="24"/>
        </w:rPr>
        <w:t xml:space="preserve">, Moreover the overlap degree used in this experiment is </w:t>
      </w:r>
      <w:r w:rsidR="00793DAD" w:rsidRPr="00197657">
        <w:rPr>
          <w:sz w:val="24"/>
          <w:szCs w:val="24"/>
        </w:rPr>
        <w:t>50</w:t>
      </w:r>
      <w:r w:rsidRPr="00197657">
        <w:rPr>
          <w:sz w:val="24"/>
          <w:szCs w:val="24"/>
        </w:rPr>
        <w:t xml:space="preserve"> along with the value of gamma used in the experiments are 1,50,100,</w:t>
      </w:r>
      <w:r w:rsidR="00DA1A37" w:rsidRPr="00197657">
        <w:rPr>
          <w:sz w:val="24"/>
          <w:szCs w:val="24"/>
        </w:rPr>
        <w:t xml:space="preserve"> and </w:t>
      </w:r>
      <w:r w:rsidRPr="00197657">
        <w:rPr>
          <w:sz w:val="24"/>
          <w:szCs w:val="24"/>
        </w:rPr>
        <w:t>500</w:t>
      </w:r>
      <w:r w:rsidR="00DA1A37" w:rsidRPr="00197657">
        <w:rPr>
          <w:sz w:val="24"/>
          <w:szCs w:val="24"/>
        </w:rPr>
        <w:t xml:space="preserve"> and the value of the cost remains constant as 1. </w:t>
      </w:r>
    </w:p>
    <w:p w14:paraId="58140884" w14:textId="77777777" w:rsidR="00794A1B" w:rsidRPr="00197657" w:rsidRDefault="00794A1B" w:rsidP="00BC3B8A">
      <w:pPr>
        <w:rPr>
          <w:sz w:val="24"/>
          <w:szCs w:val="24"/>
        </w:rPr>
      </w:pPr>
    </w:p>
    <w:p w14:paraId="3AF321C7" w14:textId="7CAB93FA" w:rsidR="00160D1B" w:rsidRPr="00197657" w:rsidRDefault="00D261FF" w:rsidP="00160D1B">
      <w:pPr>
        <w:rPr>
          <w:sz w:val="24"/>
          <w:szCs w:val="24"/>
        </w:rPr>
      </w:pPr>
      <w:r w:rsidRPr="00197657">
        <w:rPr>
          <w:sz w:val="24"/>
          <w:szCs w:val="24"/>
        </w:rPr>
        <w:t xml:space="preserve">The value of Gamma and cost are directly passed into the grid search function manually. </w:t>
      </w:r>
    </w:p>
    <w:p w14:paraId="5D58CF86" w14:textId="56524ABF" w:rsidR="00252491" w:rsidRDefault="00C71CC7" w:rsidP="00C71CC7">
      <w:pPr>
        <w:pStyle w:val="Heading5"/>
      </w:pPr>
      <w:r>
        <w:t xml:space="preserve">5.2.1 </w:t>
      </w:r>
      <w:r w:rsidR="00162B21">
        <w:t>Circular</w:t>
      </w:r>
      <w:r>
        <w:t xml:space="preserve"> Dataset:</w:t>
      </w:r>
    </w:p>
    <w:p w14:paraId="75EDC43B" w14:textId="3524349E" w:rsidR="00160D1B" w:rsidRDefault="005322DF" w:rsidP="00C71CC7">
      <w:pPr>
        <w:pStyle w:val="Heading6"/>
      </w:pPr>
      <w:r>
        <w:t xml:space="preserve">5.2.1.1 </w:t>
      </w:r>
      <w:r w:rsidR="00160D1B" w:rsidRPr="00160D1B">
        <w:t>Decision Boundaries:</w:t>
      </w:r>
    </w:p>
    <w:p w14:paraId="7CDC1CF1" w14:textId="5EAB908E" w:rsidR="00DE2B48" w:rsidRPr="002047C0" w:rsidRDefault="00DE2B48" w:rsidP="00160D1B">
      <w:pPr>
        <w:rPr>
          <w:b/>
          <w:bCs/>
        </w:rPr>
      </w:pPr>
    </w:p>
    <w:p w14:paraId="506758EB" w14:textId="1A862975" w:rsidR="002047C0" w:rsidRPr="00FD5109" w:rsidRDefault="00DE2B48" w:rsidP="00160D1B">
      <w:pPr>
        <w:rPr>
          <w:b/>
          <w:bCs/>
        </w:rPr>
      </w:pPr>
      <w:r w:rsidRPr="002047C0">
        <w:rPr>
          <w:b/>
          <w:bCs/>
        </w:rPr>
        <w:t>Overlapping = 50</w:t>
      </w:r>
    </w:p>
    <w:tbl>
      <w:tblPr>
        <w:tblStyle w:val="TableGrid"/>
        <w:tblW w:w="0" w:type="auto"/>
        <w:tblLook w:val="04A0" w:firstRow="1" w:lastRow="0" w:firstColumn="1" w:lastColumn="0" w:noHBand="0" w:noVBand="1"/>
      </w:tblPr>
      <w:tblGrid>
        <w:gridCol w:w="4699"/>
        <w:gridCol w:w="4651"/>
      </w:tblGrid>
      <w:tr w:rsidR="00ED416B" w14:paraId="5030C41C" w14:textId="77777777" w:rsidTr="00DE2B48">
        <w:tc>
          <w:tcPr>
            <w:tcW w:w="4675" w:type="dxa"/>
          </w:tcPr>
          <w:p w14:paraId="6E4FEBFE" w14:textId="77777777" w:rsidR="00DE2B48" w:rsidRDefault="00194361" w:rsidP="00160D1B">
            <w:r>
              <w:t>Gamma = 1, C = 1</w:t>
            </w:r>
          </w:p>
          <w:p w14:paraId="69FC2B85" w14:textId="08D6002B" w:rsidR="00194361" w:rsidRDefault="00194361" w:rsidP="00160D1B">
            <w:r>
              <w:rPr>
                <w:noProof/>
              </w:rPr>
              <w:drawing>
                <wp:inline distT="0" distB="0" distL="0" distR="0" wp14:anchorId="5A316DFE" wp14:editId="28D3B4DF">
                  <wp:extent cx="2914604" cy="2025650"/>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29057" cy="2035695"/>
                          </a:xfrm>
                          <a:prstGeom prst="rect">
                            <a:avLst/>
                          </a:prstGeom>
                          <a:noFill/>
                          <a:ln>
                            <a:noFill/>
                          </a:ln>
                        </pic:spPr>
                      </pic:pic>
                    </a:graphicData>
                  </a:graphic>
                </wp:inline>
              </w:drawing>
            </w:r>
          </w:p>
        </w:tc>
        <w:tc>
          <w:tcPr>
            <w:tcW w:w="4675" w:type="dxa"/>
          </w:tcPr>
          <w:p w14:paraId="762CF783" w14:textId="77777777" w:rsidR="00DE2B48" w:rsidRDefault="00194361" w:rsidP="00160D1B">
            <w:r>
              <w:t xml:space="preserve">Gamma = 50 C = 1 </w:t>
            </w:r>
          </w:p>
          <w:p w14:paraId="0A1E8714" w14:textId="23AE40A5" w:rsidR="00ED416B" w:rsidRDefault="00ED416B" w:rsidP="00160D1B">
            <w:r>
              <w:rPr>
                <w:noProof/>
              </w:rPr>
              <w:drawing>
                <wp:inline distT="0" distB="0" distL="0" distR="0" wp14:anchorId="081D4423" wp14:editId="548254B3">
                  <wp:extent cx="2896331" cy="20129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0546" cy="2022830"/>
                          </a:xfrm>
                          <a:prstGeom prst="rect">
                            <a:avLst/>
                          </a:prstGeom>
                          <a:noFill/>
                          <a:ln>
                            <a:noFill/>
                          </a:ln>
                        </pic:spPr>
                      </pic:pic>
                    </a:graphicData>
                  </a:graphic>
                </wp:inline>
              </w:drawing>
            </w:r>
          </w:p>
        </w:tc>
      </w:tr>
      <w:tr w:rsidR="00ED416B" w14:paraId="5F4E01B2" w14:textId="77777777" w:rsidTr="00DE2B48">
        <w:tc>
          <w:tcPr>
            <w:tcW w:w="4675" w:type="dxa"/>
          </w:tcPr>
          <w:p w14:paraId="2216F067" w14:textId="77777777" w:rsidR="00DE2B48" w:rsidRDefault="00ED416B" w:rsidP="00160D1B">
            <w:r>
              <w:t xml:space="preserve">Gamma = </w:t>
            </w:r>
            <w:proofErr w:type="gramStart"/>
            <w:r>
              <w:t>100 ,</w:t>
            </w:r>
            <w:proofErr w:type="gramEnd"/>
            <w:r>
              <w:t xml:space="preserve"> C= 1</w:t>
            </w:r>
          </w:p>
          <w:p w14:paraId="79E048B3" w14:textId="2043177C" w:rsidR="00160E1E" w:rsidRDefault="00160E1E" w:rsidP="00160D1B">
            <w:r>
              <w:rPr>
                <w:noProof/>
              </w:rPr>
              <w:drawing>
                <wp:inline distT="0" distB="0" distL="0" distR="0" wp14:anchorId="585C4532" wp14:editId="0DCD9876">
                  <wp:extent cx="2932878" cy="2038350"/>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45535" cy="2047147"/>
                          </a:xfrm>
                          <a:prstGeom prst="rect">
                            <a:avLst/>
                          </a:prstGeom>
                          <a:noFill/>
                          <a:ln>
                            <a:noFill/>
                          </a:ln>
                        </pic:spPr>
                      </pic:pic>
                    </a:graphicData>
                  </a:graphic>
                </wp:inline>
              </w:drawing>
            </w:r>
          </w:p>
        </w:tc>
        <w:tc>
          <w:tcPr>
            <w:tcW w:w="4675" w:type="dxa"/>
          </w:tcPr>
          <w:p w14:paraId="48BBEA28" w14:textId="77777777" w:rsidR="00DE2B48" w:rsidRDefault="00ED416B" w:rsidP="00160D1B">
            <w:r>
              <w:t xml:space="preserve">Gamma </w:t>
            </w:r>
            <w:r w:rsidR="0034394E">
              <w:t>= 500, c = 1</w:t>
            </w:r>
          </w:p>
          <w:p w14:paraId="2C51F5C3" w14:textId="0E34A38E" w:rsidR="00D449FE" w:rsidRDefault="00D449FE" w:rsidP="00793127">
            <w:pPr>
              <w:keepNext/>
            </w:pPr>
            <w:r>
              <w:rPr>
                <w:noProof/>
              </w:rPr>
              <w:drawing>
                <wp:inline distT="0" distB="0" distL="0" distR="0" wp14:anchorId="18914388" wp14:editId="62E97FB6">
                  <wp:extent cx="2901950" cy="2016855"/>
                  <wp:effectExtent l="0" t="0" r="0" b="254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0848" cy="2023039"/>
                          </a:xfrm>
                          <a:prstGeom prst="rect">
                            <a:avLst/>
                          </a:prstGeom>
                          <a:noFill/>
                          <a:ln>
                            <a:noFill/>
                          </a:ln>
                        </pic:spPr>
                      </pic:pic>
                    </a:graphicData>
                  </a:graphic>
                </wp:inline>
              </w:drawing>
            </w:r>
          </w:p>
        </w:tc>
      </w:tr>
    </w:tbl>
    <w:p w14:paraId="67BEF809" w14:textId="647351CC" w:rsidR="00FD5109" w:rsidRPr="00793127" w:rsidRDefault="00793127" w:rsidP="00793127">
      <w:pPr>
        <w:pStyle w:val="Caption"/>
        <w:jc w:val="center"/>
      </w:pPr>
      <w:bookmarkStart w:id="91" w:name="_Toc114419217"/>
      <w:bookmarkStart w:id="92" w:name="_Toc114419514"/>
      <w:r>
        <w:t xml:space="preserve">Figure </w:t>
      </w:r>
      <w:fldSimple w:instr=" SEQ Figure \* ARABIC ">
        <w:r w:rsidR="00E429B0">
          <w:rPr>
            <w:noProof/>
          </w:rPr>
          <w:t>16</w:t>
        </w:r>
      </w:fldSimple>
      <w:r>
        <w:t xml:space="preserve"> </w:t>
      </w:r>
      <w:r w:rsidRPr="00B77460">
        <w:t>Decision Boundary (Circular)</w:t>
      </w:r>
      <w:bookmarkEnd w:id="91"/>
      <w:bookmarkEnd w:id="92"/>
    </w:p>
    <w:p w14:paraId="1F3CF727" w14:textId="1E06FEB0" w:rsidR="00160D1B" w:rsidRDefault="00276E48" w:rsidP="00276E48">
      <w:pPr>
        <w:pStyle w:val="Heading6"/>
      </w:pPr>
      <w:r>
        <w:lastRenderedPageBreak/>
        <w:t xml:space="preserve">5.2.1.2 </w:t>
      </w:r>
      <w:r w:rsidR="00160D1B" w:rsidRPr="00160D1B">
        <w:t>Oversampling Scatter Plot:</w:t>
      </w:r>
    </w:p>
    <w:p w14:paraId="169928E3" w14:textId="0CC24929" w:rsidR="00EF11A8" w:rsidRPr="00197657" w:rsidRDefault="00EF11A8" w:rsidP="00EF11A8">
      <w:pPr>
        <w:rPr>
          <w:sz w:val="24"/>
          <w:szCs w:val="24"/>
        </w:rPr>
      </w:pPr>
    </w:p>
    <w:p w14:paraId="734C8EF2" w14:textId="46BB8562" w:rsidR="00160D1B" w:rsidRPr="00197657" w:rsidRDefault="00197657" w:rsidP="00160D1B">
      <w:pPr>
        <w:rPr>
          <w:sz w:val="24"/>
          <w:szCs w:val="24"/>
        </w:rPr>
      </w:pPr>
      <w:r w:rsidRPr="00197657">
        <w:rPr>
          <w:sz w:val="24"/>
          <w:szCs w:val="24"/>
        </w:rPr>
        <w:t>B</w:t>
      </w:r>
      <w:r w:rsidR="00D261FF" w:rsidRPr="00197657">
        <w:rPr>
          <w:sz w:val="24"/>
          <w:szCs w:val="24"/>
        </w:rPr>
        <w:t xml:space="preserve">elow </w:t>
      </w:r>
      <w:proofErr w:type="gramStart"/>
      <w:r w:rsidR="00D261FF" w:rsidRPr="00197657">
        <w:rPr>
          <w:sz w:val="24"/>
          <w:szCs w:val="24"/>
        </w:rPr>
        <w:t>are</w:t>
      </w:r>
      <w:proofErr w:type="gramEnd"/>
      <w:r w:rsidR="00D261FF" w:rsidRPr="00197657">
        <w:rPr>
          <w:sz w:val="24"/>
          <w:szCs w:val="24"/>
        </w:rPr>
        <w:t xml:space="preserve"> the scatter plot of the SVM based </w:t>
      </w:r>
      <w:r w:rsidRPr="00197657">
        <w:rPr>
          <w:sz w:val="24"/>
          <w:szCs w:val="24"/>
        </w:rPr>
        <w:t>on</w:t>
      </w:r>
      <w:r w:rsidR="00D261FF" w:rsidRPr="00197657">
        <w:rPr>
          <w:sz w:val="24"/>
          <w:szCs w:val="24"/>
        </w:rPr>
        <w:t xml:space="preserve"> different Gamma value for the same datasets.</w:t>
      </w:r>
    </w:p>
    <w:p w14:paraId="4C9CF483" w14:textId="02399582" w:rsidR="00194361" w:rsidRPr="001D36E2" w:rsidRDefault="00194361" w:rsidP="00160D1B">
      <w:pPr>
        <w:rPr>
          <w:b/>
          <w:bCs/>
        </w:rPr>
      </w:pPr>
      <w:r w:rsidRPr="001D36E2">
        <w:rPr>
          <w:b/>
          <w:bCs/>
        </w:rPr>
        <w:t>Overlapping 50:</w:t>
      </w:r>
    </w:p>
    <w:tbl>
      <w:tblPr>
        <w:tblStyle w:val="TableGrid"/>
        <w:tblW w:w="0" w:type="auto"/>
        <w:tblLook w:val="04A0" w:firstRow="1" w:lastRow="0" w:firstColumn="1" w:lastColumn="0" w:noHBand="0" w:noVBand="1"/>
      </w:tblPr>
      <w:tblGrid>
        <w:gridCol w:w="4675"/>
        <w:gridCol w:w="4675"/>
      </w:tblGrid>
      <w:tr w:rsidR="00EF11A8" w14:paraId="78BB5179" w14:textId="77777777" w:rsidTr="00194361">
        <w:tc>
          <w:tcPr>
            <w:tcW w:w="4675" w:type="dxa"/>
          </w:tcPr>
          <w:p w14:paraId="722F7D33" w14:textId="0FC0D93A" w:rsidR="00EF11A8" w:rsidRDefault="00EF11A8" w:rsidP="00160D1B">
            <w:pPr>
              <w:rPr>
                <w:noProof/>
              </w:rPr>
            </w:pPr>
            <w:r>
              <w:rPr>
                <w:noProof/>
              </w:rPr>
              <w:t>Gamma = 1 , C  =1</w:t>
            </w:r>
          </w:p>
        </w:tc>
        <w:tc>
          <w:tcPr>
            <w:tcW w:w="4675" w:type="dxa"/>
          </w:tcPr>
          <w:p w14:paraId="22E2FAC6" w14:textId="5B95E383" w:rsidR="00EF11A8" w:rsidRDefault="00EF11A8" w:rsidP="00160D1B">
            <w:pPr>
              <w:rPr>
                <w:noProof/>
              </w:rPr>
            </w:pPr>
            <w:r>
              <w:rPr>
                <w:noProof/>
              </w:rPr>
              <w:t>Gamma = 50, C =1</w:t>
            </w:r>
          </w:p>
        </w:tc>
      </w:tr>
      <w:tr w:rsidR="00ED416B" w14:paraId="1399787E" w14:textId="77777777" w:rsidTr="00194361">
        <w:tc>
          <w:tcPr>
            <w:tcW w:w="4675" w:type="dxa"/>
          </w:tcPr>
          <w:p w14:paraId="792C6AE8" w14:textId="45A87839" w:rsidR="00194361" w:rsidRDefault="00194361" w:rsidP="00160D1B">
            <w:r>
              <w:rPr>
                <w:noProof/>
              </w:rPr>
              <w:drawing>
                <wp:inline distT="0" distB="0" distL="0" distR="0" wp14:anchorId="080EF09C" wp14:editId="0087BF78">
                  <wp:extent cx="2849770" cy="1981200"/>
                  <wp:effectExtent l="0" t="0" r="825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60931" cy="1988959"/>
                          </a:xfrm>
                          <a:prstGeom prst="rect">
                            <a:avLst/>
                          </a:prstGeom>
                          <a:noFill/>
                          <a:ln>
                            <a:noFill/>
                          </a:ln>
                        </pic:spPr>
                      </pic:pic>
                    </a:graphicData>
                  </a:graphic>
                </wp:inline>
              </w:drawing>
            </w:r>
          </w:p>
        </w:tc>
        <w:tc>
          <w:tcPr>
            <w:tcW w:w="4675" w:type="dxa"/>
          </w:tcPr>
          <w:p w14:paraId="380E31CE" w14:textId="106782D1" w:rsidR="00194361" w:rsidRDefault="00ED416B" w:rsidP="00160D1B">
            <w:r>
              <w:rPr>
                <w:noProof/>
              </w:rPr>
              <w:drawing>
                <wp:inline distT="0" distB="0" distL="0" distR="0" wp14:anchorId="5BFDACE7" wp14:editId="3E640AC4">
                  <wp:extent cx="2840636" cy="1974850"/>
                  <wp:effectExtent l="0" t="0" r="0"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51587" cy="1982463"/>
                          </a:xfrm>
                          <a:prstGeom prst="rect">
                            <a:avLst/>
                          </a:prstGeom>
                          <a:noFill/>
                          <a:ln>
                            <a:noFill/>
                          </a:ln>
                        </pic:spPr>
                      </pic:pic>
                    </a:graphicData>
                  </a:graphic>
                </wp:inline>
              </w:drawing>
            </w:r>
          </w:p>
        </w:tc>
      </w:tr>
      <w:tr w:rsidR="00EF11A8" w14:paraId="2EAC16D6" w14:textId="77777777" w:rsidTr="00194361">
        <w:tc>
          <w:tcPr>
            <w:tcW w:w="4675" w:type="dxa"/>
          </w:tcPr>
          <w:p w14:paraId="12E03984" w14:textId="1D1C215E" w:rsidR="00EF11A8" w:rsidRDefault="00EF11A8" w:rsidP="00160D1B">
            <w:pPr>
              <w:rPr>
                <w:noProof/>
              </w:rPr>
            </w:pPr>
            <w:r>
              <w:rPr>
                <w:noProof/>
              </w:rPr>
              <w:t>Gamma = 100 , C = 1</w:t>
            </w:r>
          </w:p>
        </w:tc>
        <w:tc>
          <w:tcPr>
            <w:tcW w:w="4675" w:type="dxa"/>
          </w:tcPr>
          <w:p w14:paraId="3F0B46E8" w14:textId="2D13D2DF" w:rsidR="00EF11A8" w:rsidRDefault="00EF11A8" w:rsidP="00160D1B">
            <w:pPr>
              <w:rPr>
                <w:noProof/>
              </w:rPr>
            </w:pPr>
            <w:r>
              <w:rPr>
                <w:noProof/>
              </w:rPr>
              <w:t>Gamma = 500 , C = 1</w:t>
            </w:r>
          </w:p>
        </w:tc>
      </w:tr>
      <w:tr w:rsidR="00ED416B" w14:paraId="2DBBDC4C" w14:textId="77777777" w:rsidTr="00194361">
        <w:tc>
          <w:tcPr>
            <w:tcW w:w="4675" w:type="dxa"/>
          </w:tcPr>
          <w:p w14:paraId="01B02649" w14:textId="3D129082" w:rsidR="00194361" w:rsidRDefault="009435CC" w:rsidP="00160D1B">
            <w:r>
              <w:rPr>
                <w:noProof/>
              </w:rPr>
              <w:drawing>
                <wp:inline distT="0" distB="0" distL="0" distR="0" wp14:anchorId="32872E2B" wp14:editId="535BD94F">
                  <wp:extent cx="2913707" cy="2025650"/>
                  <wp:effectExtent l="0" t="0" r="127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20226" cy="2030182"/>
                          </a:xfrm>
                          <a:prstGeom prst="rect">
                            <a:avLst/>
                          </a:prstGeom>
                          <a:noFill/>
                          <a:ln>
                            <a:noFill/>
                          </a:ln>
                        </pic:spPr>
                      </pic:pic>
                    </a:graphicData>
                  </a:graphic>
                </wp:inline>
              </w:drawing>
            </w:r>
          </w:p>
        </w:tc>
        <w:tc>
          <w:tcPr>
            <w:tcW w:w="4675" w:type="dxa"/>
          </w:tcPr>
          <w:p w14:paraId="5DB96DF3" w14:textId="00890981" w:rsidR="00194361" w:rsidRDefault="00A442CF" w:rsidP="007D14B5">
            <w:pPr>
              <w:keepNext/>
            </w:pPr>
            <w:r>
              <w:rPr>
                <w:noProof/>
              </w:rPr>
              <w:drawing>
                <wp:inline distT="0" distB="0" distL="0" distR="0" wp14:anchorId="71B48BFD" wp14:editId="19D8513E">
                  <wp:extent cx="2913708" cy="2025650"/>
                  <wp:effectExtent l="0" t="0" r="127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9567" cy="2029723"/>
                          </a:xfrm>
                          <a:prstGeom prst="rect">
                            <a:avLst/>
                          </a:prstGeom>
                          <a:noFill/>
                          <a:ln>
                            <a:noFill/>
                          </a:ln>
                        </pic:spPr>
                      </pic:pic>
                    </a:graphicData>
                  </a:graphic>
                </wp:inline>
              </w:drawing>
            </w:r>
          </w:p>
        </w:tc>
      </w:tr>
    </w:tbl>
    <w:p w14:paraId="07407678" w14:textId="49C3D1F8" w:rsidR="001B7652" w:rsidRPr="00160D1B" w:rsidRDefault="007D14B5" w:rsidP="007D14B5">
      <w:pPr>
        <w:pStyle w:val="Caption"/>
        <w:jc w:val="center"/>
      </w:pPr>
      <w:bookmarkStart w:id="93" w:name="_Toc114419218"/>
      <w:bookmarkStart w:id="94" w:name="_Toc114419515"/>
      <w:r>
        <w:t xml:space="preserve">Figure </w:t>
      </w:r>
      <w:fldSimple w:instr=" SEQ Figure \* ARABIC ">
        <w:r w:rsidR="00E429B0">
          <w:rPr>
            <w:noProof/>
          </w:rPr>
          <w:t>17</w:t>
        </w:r>
      </w:fldSimple>
      <w:r>
        <w:t xml:space="preserve"> Modified Gamma Scatter Plot (Circular)</w:t>
      </w:r>
      <w:bookmarkEnd w:id="93"/>
      <w:bookmarkEnd w:id="94"/>
    </w:p>
    <w:p w14:paraId="5C1BE852" w14:textId="275EFA9E" w:rsidR="00160D1B" w:rsidRPr="00160D1B" w:rsidRDefault="00AD5C73" w:rsidP="00AD5C73">
      <w:pPr>
        <w:pStyle w:val="Heading6"/>
      </w:pPr>
      <w:r>
        <w:t xml:space="preserve">5.1.2.3 </w:t>
      </w:r>
      <w:r w:rsidR="00160D1B" w:rsidRPr="00160D1B">
        <w:t>Confusion matrix and Accuracies:</w:t>
      </w:r>
    </w:p>
    <w:p w14:paraId="49682993" w14:textId="0AE00768" w:rsidR="00160D1B" w:rsidRDefault="00160D1B" w:rsidP="00160D1B"/>
    <w:p w14:paraId="0E80C5B0" w14:textId="16946E69" w:rsidR="00160D1B" w:rsidRDefault="00194361" w:rsidP="00194361">
      <w:r>
        <w:t>Overlapping = 50</w:t>
      </w:r>
    </w:p>
    <w:tbl>
      <w:tblPr>
        <w:tblStyle w:val="TableGrid"/>
        <w:tblW w:w="0" w:type="auto"/>
        <w:tblLook w:val="04A0" w:firstRow="1" w:lastRow="0" w:firstColumn="1" w:lastColumn="0" w:noHBand="0" w:noVBand="1"/>
      </w:tblPr>
      <w:tblGrid>
        <w:gridCol w:w="3074"/>
        <w:gridCol w:w="3074"/>
        <w:gridCol w:w="3202"/>
      </w:tblGrid>
      <w:tr w:rsidR="00AD6F68" w14:paraId="18B0935D" w14:textId="77777777" w:rsidTr="00194361">
        <w:tc>
          <w:tcPr>
            <w:tcW w:w="3116" w:type="dxa"/>
          </w:tcPr>
          <w:p w14:paraId="4CD7E247" w14:textId="6604DC34" w:rsidR="00194361" w:rsidRDefault="00194361" w:rsidP="00A17048">
            <w:r>
              <w:t>Naïve Bayes</w:t>
            </w:r>
          </w:p>
        </w:tc>
        <w:tc>
          <w:tcPr>
            <w:tcW w:w="3117" w:type="dxa"/>
          </w:tcPr>
          <w:p w14:paraId="11108C79" w14:textId="18302883" w:rsidR="00194361" w:rsidRDefault="00194361" w:rsidP="00A17048">
            <w:r>
              <w:t>SVM</w:t>
            </w:r>
          </w:p>
        </w:tc>
        <w:tc>
          <w:tcPr>
            <w:tcW w:w="3117" w:type="dxa"/>
          </w:tcPr>
          <w:p w14:paraId="42E9A6CB" w14:textId="5BFDC828" w:rsidR="00194361" w:rsidRDefault="00194361" w:rsidP="00A17048">
            <w:r>
              <w:t>MLP</w:t>
            </w:r>
          </w:p>
        </w:tc>
      </w:tr>
      <w:tr w:rsidR="00AD6F68" w14:paraId="0DBBA00E" w14:textId="77777777" w:rsidTr="00194361">
        <w:tc>
          <w:tcPr>
            <w:tcW w:w="3116" w:type="dxa"/>
          </w:tcPr>
          <w:p w14:paraId="24D18F48" w14:textId="77777777" w:rsidR="00194361" w:rsidRDefault="0074554B" w:rsidP="00A17048">
            <w:r>
              <w:t>SMOTE</w:t>
            </w:r>
          </w:p>
          <w:p w14:paraId="4912138D" w14:textId="0D4326FE" w:rsidR="00BF14B2" w:rsidRDefault="00BF14B2" w:rsidP="00A17048">
            <w:r>
              <w:rPr>
                <w:noProof/>
              </w:rPr>
              <w:drawing>
                <wp:inline distT="0" distB="0" distL="0" distR="0" wp14:anchorId="02BA53B1" wp14:editId="2C42ECF5">
                  <wp:extent cx="2068113" cy="1682750"/>
                  <wp:effectExtent l="0" t="0" r="889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82227" cy="1694234"/>
                          </a:xfrm>
                          <a:prstGeom prst="rect">
                            <a:avLst/>
                          </a:prstGeom>
                          <a:noFill/>
                          <a:ln>
                            <a:noFill/>
                          </a:ln>
                        </pic:spPr>
                      </pic:pic>
                    </a:graphicData>
                  </a:graphic>
                </wp:inline>
              </w:drawing>
            </w:r>
          </w:p>
        </w:tc>
        <w:tc>
          <w:tcPr>
            <w:tcW w:w="3117" w:type="dxa"/>
          </w:tcPr>
          <w:p w14:paraId="415491A2" w14:textId="77777777" w:rsidR="00194361" w:rsidRDefault="0074554B" w:rsidP="00A17048">
            <w:r>
              <w:t>SMOTE</w:t>
            </w:r>
          </w:p>
          <w:p w14:paraId="5584EDF9" w14:textId="73BC81F0" w:rsidR="00BF14B2" w:rsidRDefault="00BF14B2" w:rsidP="00A17048">
            <w:r>
              <w:rPr>
                <w:noProof/>
              </w:rPr>
              <w:drawing>
                <wp:inline distT="0" distB="0" distL="0" distR="0" wp14:anchorId="1DBB83C0" wp14:editId="4F55045C">
                  <wp:extent cx="2005679" cy="1631950"/>
                  <wp:effectExtent l="0" t="0" r="0"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21676" cy="1644966"/>
                          </a:xfrm>
                          <a:prstGeom prst="rect">
                            <a:avLst/>
                          </a:prstGeom>
                          <a:noFill/>
                          <a:ln>
                            <a:noFill/>
                          </a:ln>
                        </pic:spPr>
                      </pic:pic>
                    </a:graphicData>
                  </a:graphic>
                </wp:inline>
              </w:drawing>
            </w:r>
          </w:p>
        </w:tc>
        <w:tc>
          <w:tcPr>
            <w:tcW w:w="3117" w:type="dxa"/>
          </w:tcPr>
          <w:p w14:paraId="63B172A7" w14:textId="77777777" w:rsidR="00194361" w:rsidRDefault="0074554B" w:rsidP="00A17048">
            <w:r>
              <w:t>SMOTE</w:t>
            </w:r>
          </w:p>
          <w:p w14:paraId="67AA5CEB" w14:textId="77D766AB" w:rsidR="00BF14B2" w:rsidRDefault="00BF14B2" w:rsidP="00A17048">
            <w:r>
              <w:rPr>
                <w:noProof/>
              </w:rPr>
              <w:drawing>
                <wp:inline distT="0" distB="0" distL="0" distR="0" wp14:anchorId="346E28A9" wp14:editId="0620D0ED">
                  <wp:extent cx="2114938" cy="17208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122730" cy="1727190"/>
                          </a:xfrm>
                          <a:prstGeom prst="rect">
                            <a:avLst/>
                          </a:prstGeom>
                          <a:noFill/>
                          <a:ln>
                            <a:noFill/>
                          </a:ln>
                        </pic:spPr>
                      </pic:pic>
                    </a:graphicData>
                  </a:graphic>
                </wp:inline>
              </w:drawing>
            </w:r>
          </w:p>
        </w:tc>
      </w:tr>
      <w:tr w:rsidR="00AD6F68" w14:paraId="21B3341C" w14:textId="77777777" w:rsidTr="00194361">
        <w:tc>
          <w:tcPr>
            <w:tcW w:w="3116" w:type="dxa"/>
          </w:tcPr>
          <w:p w14:paraId="5CB06DD3" w14:textId="77777777" w:rsidR="00194361" w:rsidRDefault="0074554B" w:rsidP="00A17048">
            <w:r>
              <w:t>ADASYN</w:t>
            </w:r>
          </w:p>
          <w:p w14:paraId="71F7F626" w14:textId="25039F00" w:rsidR="00BF14B2" w:rsidRDefault="00BF14B2" w:rsidP="00A17048">
            <w:r>
              <w:rPr>
                <w:noProof/>
              </w:rPr>
              <w:lastRenderedPageBreak/>
              <w:drawing>
                <wp:inline distT="0" distB="0" distL="0" distR="0" wp14:anchorId="361062EF" wp14:editId="045E8C06">
                  <wp:extent cx="2037676" cy="1657985"/>
                  <wp:effectExtent l="0" t="0" r="127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49615" cy="1667700"/>
                          </a:xfrm>
                          <a:prstGeom prst="rect">
                            <a:avLst/>
                          </a:prstGeom>
                          <a:noFill/>
                          <a:ln>
                            <a:noFill/>
                          </a:ln>
                        </pic:spPr>
                      </pic:pic>
                    </a:graphicData>
                  </a:graphic>
                </wp:inline>
              </w:drawing>
            </w:r>
          </w:p>
        </w:tc>
        <w:tc>
          <w:tcPr>
            <w:tcW w:w="3117" w:type="dxa"/>
          </w:tcPr>
          <w:p w14:paraId="750A82B9" w14:textId="77777777" w:rsidR="00194361" w:rsidRDefault="0074554B" w:rsidP="00A17048">
            <w:r>
              <w:lastRenderedPageBreak/>
              <w:t>ADASYN</w:t>
            </w:r>
          </w:p>
          <w:p w14:paraId="50AB116E" w14:textId="6AD33CEE" w:rsidR="00BF14B2" w:rsidRDefault="00BF14B2" w:rsidP="00A17048">
            <w:r>
              <w:rPr>
                <w:noProof/>
              </w:rPr>
              <w:lastRenderedPageBreak/>
              <w:drawing>
                <wp:inline distT="0" distB="0" distL="0" distR="0" wp14:anchorId="4A0BB58F" wp14:editId="7E9EED49">
                  <wp:extent cx="2038350" cy="1658533"/>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49975" cy="1667992"/>
                          </a:xfrm>
                          <a:prstGeom prst="rect">
                            <a:avLst/>
                          </a:prstGeom>
                          <a:noFill/>
                          <a:ln>
                            <a:noFill/>
                          </a:ln>
                        </pic:spPr>
                      </pic:pic>
                    </a:graphicData>
                  </a:graphic>
                </wp:inline>
              </w:drawing>
            </w:r>
          </w:p>
        </w:tc>
        <w:tc>
          <w:tcPr>
            <w:tcW w:w="3117" w:type="dxa"/>
          </w:tcPr>
          <w:p w14:paraId="732F01E9" w14:textId="77777777" w:rsidR="00194361" w:rsidRDefault="0074554B" w:rsidP="00A17048">
            <w:r>
              <w:lastRenderedPageBreak/>
              <w:t>ADASYN</w:t>
            </w:r>
          </w:p>
          <w:p w14:paraId="4DC88C17" w14:textId="586D40B7" w:rsidR="00BF14B2" w:rsidRDefault="00BF14B2" w:rsidP="00A17048">
            <w:r>
              <w:rPr>
                <w:noProof/>
              </w:rPr>
              <w:lastRenderedPageBreak/>
              <w:drawing>
                <wp:inline distT="0" distB="0" distL="0" distR="0" wp14:anchorId="58A293A2" wp14:editId="56BB4444">
                  <wp:extent cx="2082800" cy="170116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90860" cy="1707752"/>
                          </a:xfrm>
                          <a:prstGeom prst="rect">
                            <a:avLst/>
                          </a:prstGeom>
                          <a:noFill/>
                          <a:ln>
                            <a:noFill/>
                          </a:ln>
                        </pic:spPr>
                      </pic:pic>
                    </a:graphicData>
                  </a:graphic>
                </wp:inline>
              </w:drawing>
            </w:r>
          </w:p>
        </w:tc>
      </w:tr>
      <w:tr w:rsidR="00AD6F68" w14:paraId="25EA0131" w14:textId="77777777" w:rsidTr="00194361">
        <w:tc>
          <w:tcPr>
            <w:tcW w:w="3116" w:type="dxa"/>
          </w:tcPr>
          <w:p w14:paraId="40808559" w14:textId="77777777" w:rsidR="00194361" w:rsidRDefault="00194361" w:rsidP="00A17048">
            <w:r>
              <w:lastRenderedPageBreak/>
              <w:t xml:space="preserve">Gamma = 1, C = 1 </w:t>
            </w:r>
          </w:p>
          <w:p w14:paraId="72E2E345" w14:textId="35FC038C" w:rsidR="00194361" w:rsidRDefault="00194361" w:rsidP="00A17048">
            <w:r>
              <w:rPr>
                <w:noProof/>
              </w:rPr>
              <w:drawing>
                <wp:inline distT="0" distB="0" distL="0" distR="0" wp14:anchorId="565B5724" wp14:editId="775241DF">
                  <wp:extent cx="2012950" cy="1637866"/>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022898" cy="1645960"/>
                          </a:xfrm>
                          <a:prstGeom prst="rect">
                            <a:avLst/>
                          </a:prstGeom>
                          <a:noFill/>
                          <a:ln>
                            <a:noFill/>
                          </a:ln>
                        </pic:spPr>
                      </pic:pic>
                    </a:graphicData>
                  </a:graphic>
                </wp:inline>
              </w:drawing>
            </w:r>
          </w:p>
        </w:tc>
        <w:tc>
          <w:tcPr>
            <w:tcW w:w="3117" w:type="dxa"/>
          </w:tcPr>
          <w:p w14:paraId="655983A5" w14:textId="77777777" w:rsidR="00194361" w:rsidRDefault="00194361" w:rsidP="00A17048">
            <w:r>
              <w:t>Gamma = 1 C =1</w:t>
            </w:r>
          </w:p>
          <w:p w14:paraId="0535CAC0" w14:textId="4B0ECDE3" w:rsidR="00194361" w:rsidRDefault="00194361" w:rsidP="00A17048">
            <w:r>
              <w:rPr>
                <w:noProof/>
              </w:rPr>
              <w:drawing>
                <wp:inline distT="0" distB="0" distL="0" distR="0" wp14:anchorId="4F71AFC9" wp14:editId="6AD8CC9E">
                  <wp:extent cx="2036896" cy="1657350"/>
                  <wp:effectExtent l="0" t="0" r="190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047686" cy="1666130"/>
                          </a:xfrm>
                          <a:prstGeom prst="rect">
                            <a:avLst/>
                          </a:prstGeom>
                          <a:noFill/>
                          <a:ln>
                            <a:noFill/>
                          </a:ln>
                        </pic:spPr>
                      </pic:pic>
                    </a:graphicData>
                  </a:graphic>
                </wp:inline>
              </w:drawing>
            </w:r>
          </w:p>
        </w:tc>
        <w:tc>
          <w:tcPr>
            <w:tcW w:w="3117" w:type="dxa"/>
          </w:tcPr>
          <w:p w14:paraId="0D7227DE" w14:textId="77777777" w:rsidR="00194361" w:rsidRDefault="00194361" w:rsidP="00A17048">
            <w:r>
              <w:t>Gamma = 1 C = 1</w:t>
            </w:r>
          </w:p>
          <w:p w14:paraId="7BAFE4D0" w14:textId="2C0821D7" w:rsidR="00194361" w:rsidRDefault="00194361" w:rsidP="00A17048">
            <w:r>
              <w:rPr>
                <w:noProof/>
              </w:rPr>
              <w:drawing>
                <wp:inline distT="0" distB="0" distL="0" distR="0" wp14:anchorId="5E2BA8B0" wp14:editId="481F2F5B">
                  <wp:extent cx="2089150" cy="1699867"/>
                  <wp:effectExtent l="0" t="0" r="635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096848" cy="1706130"/>
                          </a:xfrm>
                          <a:prstGeom prst="rect">
                            <a:avLst/>
                          </a:prstGeom>
                          <a:noFill/>
                          <a:ln>
                            <a:noFill/>
                          </a:ln>
                        </pic:spPr>
                      </pic:pic>
                    </a:graphicData>
                  </a:graphic>
                </wp:inline>
              </w:drawing>
            </w:r>
          </w:p>
        </w:tc>
      </w:tr>
      <w:tr w:rsidR="00AD6F68" w14:paraId="13C24587" w14:textId="77777777" w:rsidTr="00194361">
        <w:tc>
          <w:tcPr>
            <w:tcW w:w="3116" w:type="dxa"/>
          </w:tcPr>
          <w:p w14:paraId="69D0E006" w14:textId="77777777" w:rsidR="00ED416B" w:rsidRDefault="00ED416B" w:rsidP="00A17048">
            <w:r>
              <w:t xml:space="preserve">Gamma = </w:t>
            </w:r>
            <w:proofErr w:type="gramStart"/>
            <w:r>
              <w:t>50 ,</w:t>
            </w:r>
            <w:proofErr w:type="gramEnd"/>
            <w:r>
              <w:t xml:space="preserve"> C = 1</w:t>
            </w:r>
          </w:p>
          <w:p w14:paraId="0CE9ADAF" w14:textId="7D2E15AA" w:rsidR="00ED416B" w:rsidRDefault="00ED416B" w:rsidP="00A17048">
            <w:r>
              <w:rPr>
                <w:noProof/>
              </w:rPr>
              <w:drawing>
                <wp:inline distT="0" distB="0" distL="0" distR="0" wp14:anchorId="28B0DD57" wp14:editId="414057D4">
                  <wp:extent cx="2107134" cy="1714500"/>
                  <wp:effectExtent l="0" t="0" r="762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14117" cy="1720182"/>
                          </a:xfrm>
                          <a:prstGeom prst="rect">
                            <a:avLst/>
                          </a:prstGeom>
                          <a:noFill/>
                          <a:ln>
                            <a:noFill/>
                          </a:ln>
                        </pic:spPr>
                      </pic:pic>
                    </a:graphicData>
                  </a:graphic>
                </wp:inline>
              </w:drawing>
            </w:r>
          </w:p>
        </w:tc>
        <w:tc>
          <w:tcPr>
            <w:tcW w:w="3117" w:type="dxa"/>
          </w:tcPr>
          <w:p w14:paraId="3BC1F8D2" w14:textId="77777777" w:rsidR="00ED416B" w:rsidRDefault="00ED416B" w:rsidP="00A17048">
            <w:r>
              <w:t xml:space="preserve">Gamma = 50 C = 1 </w:t>
            </w:r>
          </w:p>
          <w:p w14:paraId="7BB8D58F" w14:textId="01DCF761" w:rsidR="00ED416B" w:rsidRDefault="00ED416B" w:rsidP="00A17048">
            <w:r>
              <w:rPr>
                <w:noProof/>
              </w:rPr>
              <w:drawing>
                <wp:inline distT="0" distB="0" distL="0" distR="0" wp14:anchorId="4BC4BEB2" wp14:editId="2DD556C8">
                  <wp:extent cx="2091525" cy="1701800"/>
                  <wp:effectExtent l="0" t="0" r="444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100879" cy="1709411"/>
                          </a:xfrm>
                          <a:prstGeom prst="rect">
                            <a:avLst/>
                          </a:prstGeom>
                          <a:noFill/>
                          <a:ln>
                            <a:noFill/>
                          </a:ln>
                        </pic:spPr>
                      </pic:pic>
                    </a:graphicData>
                  </a:graphic>
                </wp:inline>
              </w:drawing>
            </w:r>
          </w:p>
        </w:tc>
        <w:tc>
          <w:tcPr>
            <w:tcW w:w="3117" w:type="dxa"/>
          </w:tcPr>
          <w:p w14:paraId="78F5EB0B" w14:textId="77777777" w:rsidR="00ED416B" w:rsidRDefault="00ED416B" w:rsidP="00A17048">
            <w:r>
              <w:t>Gamma = 50, C = 1</w:t>
            </w:r>
          </w:p>
          <w:p w14:paraId="7CE5B79F" w14:textId="0B81D621" w:rsidR="00ED416B" w:rsidRDefault="00ED416B" w:rsidP="00A17048">
            <w:r>
              <w:rPr>
                <w:noProof/>
              </w:rPr>
              <w:drawing>
                <wp:inline distT="0" distB="0" distL="0" distR="0" wp14:anchorId="3455F196" wp14:editId="4C53033F">
                  <wp:extent cx="2099329" cy="170815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12295" cy="1718700"/>
                          </a:xfrm>
                          <a:prstGeom prst="rect">
                            <a:avLst/>
                          </a:prstGeom>
                          <a:noFill/>
                          <a:ln>
                            <a:noFill/>
                          </a:ln>
                        </pic:spPr>
                      </pic:pic>
                    </a:graphicData>
                  </a:graphic>
                </wp:inline>
              </w:drawing>
            </w:r>
          </w:p>
        </w:tc>
      </w:tr>
      <w:tr w:rsidR="00AD6F68" w14:paraId="2238BCA7" w14:textId="77777777" w:rsidTr="00194361">
        <w:tc>
          <w:tcPr>
            <w:tcW w:w="3116" w:type="dxa"/>
          </w:tcPr>
          <w:p w14:paraId="22094CBD" w14:textId="77777777" w:rsidR="00433613" w:rsidRDefault="00433613" w:rsidP="00A17048">
            <w:r>
              <w:t xml:space="preserve">Gamma = </w:t>
            </w:r>
            <w:proofErr w:type="gramStart"/>
            <w:r>
              <w:t>100 ,</w:t>
            </w:r>
            <w:proofErr w:type="gramEnd"/>
            <w:r>
              <w:t xml:space="preserve"> C = 1 </w:t>
            </w:r>
          </w:p>
          <w:p w14:paraId="449E8098" w14:textId="0BA79CC9" w:rsidR="006A29CE" w:rsidRDefault="006A29CE" w:rsidP="00A17048">
            <w:r>
              <w:rPr>
                <w:noProof/>
              </w:rPr>
              <w:drawing>
                <wp:inline distT="0" distB="0" distL="0" distR="0" wp14:anchorId="64875397" wp14:editId="1E08638F">
                  <wp:extent cx="2114938" cy="17208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30850" cy="1733797"/>
                          </a:xfrm>
                          <a:prstGeom prst="rect">
                            <a:avLst/>
                          </a:prstGeom>
                          <a:noFill/>
                          <a:ln>
                            <a:noFill/>
                          </a:ln>
                        </pic:spPr>
                      </pic:pic>
                    </a:graphicData>
                  </a:graphic>
                </wp:inline>
              </w:drawing>
            </w:r>
          </w:p>
        </w:tc>
        <w:tc>
          <w:tcPr>
            <w:tcW w:w="3117" w:type="dxa"/>
          </w:tcPr>
          <w:p w14:paraId="49CAE178" w14:textId="77777777" w:rsidR="00E60CA1" w:rsidRDefault="00433613" w:rsidP="00A17048">
            <w:r>
              <w:t>Gamma = 100, C = 1</w:t>
            </w:r>
          </w:p>
          <w:p w14:paraId="0FB822A3" w14:textId="42FF9525" w:rsidR="00433613" w:rsidRDefault="00E60CA1" w:rsidP="00A17048">
            <w:r>
              <w:rPr>
                <w:noProof/>
              </w:rPr>
              <w:drawing>
                <wp:inline distT="0" distB="0" distL="0" distR="0" wp14:anchorId="500040E4" wp14:editId="6550A046">
                  <wp:extent cx="2106195" cy="1739900"/>
                  <wp:effectExtent l="0" t="0" r="889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115693" cy="1747747"/>
                          </a:xfrm>
                          <a:prstGeom prst="rect">
                            <a:avLst/>
                          </a:prstGeom>
                          <a:noFill/>
                          <a:ln>
                            <a:noFill/>
                          </a:ln>
                        </pic:spPr>
                      </pic:pic>
                    </a:graphicData>
                  </a:graphic>
                </wp:inline>
              </w:drawing>
            </w:r>
            <w:r w:rsidR="00433613">
              <w:t xml:space="preserve"> </w:t>
            </w:r>
          </w:p>
        </w:tc>
        <w:tc>
          <w:tcPr>
            <w:tcW w:w="3117" w:type="dxa"/>
          </w:tcPr>
          <w:p w14:paraId="5C4B1F57" w14:textId="77777777" w:rsidR="00433613" w:rsidRDefault="00433613" w:rsidP="00A17048">
            <w:r>
              <w:t>Gamma = 100, C=1</w:t>
            </w:r>
          </w:p>
          <w:p w14:paraId="26158269" w14:textId="282E8B40" w:rsidR="00E60CA1" w:rsidRDefault="00E60CA1" w:rsidP="00A17048">
            <w:r>
              <w:rPr>
                <w:noProof/>
              </w:rPr>
              <w:drawing>
                <wp:inline distT="0" distB="0" distL="0" distR="0" wp14:anchorId="2E2EB188" wp14:editId="63D5DADE">
                  <wp:extent cx="2200784" cy="1790700"/>
                  <wp:effectExtent l="0" t="0" r="952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06572" cy="1795410"/>
                          </a:xfrm>
                          <a:prstGeom prst="rect">
                            <a:avLst/>
                          </a:prstGeom>
                          <a:noFill/>
                          <a:ln>
                            <a:noFill/>
                          </a:ln>
                        </pic:spPr>
                      </pic:pic>
                    </a:graphicData>
                  </a:graphic>
                </wp:inline>
              </w:drawing>
            </w:r>
          </w:p>
        </w:tc>
      </w:tr>
      <w:tr w:rsidR="00AD6F68" w14:paraId="331BFF7E" w14:textId="77777777" w:rsidTr="00194361">
        <w:tc>
          <w:tcPr>
            <w:tcW w:w="3116" w:type="dxa"/>
          </w:tcPr>
          <w:p w14:paraId="54B78966" w14:textId="77777777" w:rsidR="00EF11A8" w:rsidRDefault="00EF11A8" w:rsidP="00A17048">
            <w:r>
              <w:t xml:space="preserve">Gamma = </w:t>
            </w:r>
            <w:proofErr w:type="gramStart"/>
            <w:r>
              <w:t>500 ,</w:t>
            </w:r>
            <w:proofErr w:type="gramEnd"/>
            <w:r>
              <w:t xml:space="preserve"> C= 1</w:t>
            </w:r>
          </w:p>
          <w:p w14:paraId="5CDF8C58" w14:textId="10E87185" w:rsidR="00AD6F68" w:rsidRDefault="00AD6F68" w:rsidP="00A17048">
            <w:r>
              <w:rPr>
                <w:noProof/>
              </w:rPr>
              <w:lastRenderedPageBreak/>
              <w:drawing>
                <wp:inline distT="0" distB="0" distL="0" distR="0" wp14:anchorId="6898F00A" wp14:editId="458B2595">
                  <wp:extent cx="2070100" cy="1684367"/>
                  <wp:effectExtent l="0" t="0" r="635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073704" cy="1687300"/>
                          </a:xfrm>
                          <a:prstGeom prst="rect">
                            <a:avLst/>
                          </a:prstGeom>
                          <a:noFill/>
                          <a:ln>
                            <a:noFill/>
                          </a:ln>
                        </pic:spPr>
                      </pic:pic>
                    </a:graphicData>
                  </a:graphic>
                </wp:inline>
              </w:drawing>
            </w:r>
          </w:p>
        </w:tc>
        <w:tc>
          <w:tcPr>
            <w:tcW w:w="3117" w:type="dxa"/>
          </w:tcPr>
          <w:p w14:paraId="1E8349EA" w14:textId="77777777" w:rsidR="00EF11A8" w:rsidRDefault="00EF11A8" w:rsidP="00A17048">
            <w:r>
              <w:lastRenderedPageBreak/>
              <w:t xml:space="preserve">Gamma = </w:t>
            </w:r>
            <w:proofErr w:type="gramStart"/>
            <w:r>
              <w:t>500 ,</w:t>
            </w:r>
            <w:proofErr w:type="gramEnd"/>
            <w:r>
              <w:t xml:space="preserve"> C = 1</w:t>
            </w:r>
          </w:p>
          <w:p w14:paraId="0717F925" w14:textId="30D7FA59" w:rsidR="00AD6F68" w:rsidRDefault="00AD6F68" w:rsidP="00A17048">
            <w:r>
              <w:rPr>
                <w:noProof/>
              </w:rPr>
              <w:lastRenderedPageBreak/>
              <w:drawing>
                <wp:inline distT="0" distB="0" distL="0" distR="0" wp14:anchorId="3FA53206" wp14:editId="7CD0390E">
                  <wp:extent cx="2053995" cy="1684020"/>
                  <wp:effectExtent l="0" t="0" r="381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65891" cy="1693774"/>
                          </a:xfrm>
                          <a:prstGeom prst="rect">
                            <a:avLst/>
                          </a:prstGeom>
                          <a:noFill/>
                          <a:ln>
                            <a:noFill/>
                          </a:ln>
                        </pic:spPr>
                      </pic:pic>
                    </a:graphicData>
                  </a:graphic>
                </wp:inline>
              </w:drawing>
            </w:r>
          </w:p>
        </w:tc>
        <w:tc>
          <w:tcPr>
            <w:tcW w:w="3117" w:type="dxa"/>
          </w:tcPr>
          <w:p w14:paraId="5AE8A327" w14:textId="77777777" w:rsidR="00EF11A8" w:rsidRDefault="00EF11A8" w:rsidP="00A17048">
            <w:r>
              <w:lastRenderedPageBreak/>
              <w:t>Gamma = 500, C = 1</w:t>
            </w:r>
          </w:p>
          <w:p w14:paraId="3DBDBD82" w14:textId="15D1E06A" w:rsidR="004363BB" w:rsidRDefault="004363BB" w:rsidP="001027BE">
            <w:pPr>
              <w:keepNext/>
            </w:pPr>
            <w:r>
              <w:rPr>
                <w:noProof/>
              </w:rPr>
              <w:lastRenderedPageBreak/>
              <w:drawing>
                <wp:inline distT="0" distB="0" distL="0" distR="0" wp14:anchorId="1F190C43" wp14:editId="09D9077D">
                  <wp:extent cx="2044700" cy="1689100"/>
                  <wp:effectExtent l="0" t="0" r="0" b="635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049143" cy="1692770"/>
                          </a:xfrm>
                          <a:prstGeom prst="rect">
                            <a:avLst/>
                          </a:prstGeom>
                          <a:noFill/>
                          <a:ln>
                            <a:noFill/>
                          </a:ln>
                        </pic:spPr>
                      </pic:pic>
                    </a:graphicData>
                  </a:graphic>
                </wp:inline>
              </w:drawing>
            </w:r>
          </w:p>
        </w:tc>
      </w:tr>
    </w:tbl>
    <w:p w14:paraId="674E6FBD" w14:textId="355FA72E" w:rsidR="00A23447" w:rsidRDefault="001027BE" w:rsidP="001027BE">
      <w:pPr>
        <w:pStyle w:val="Caption"/>
        <w:jc w:val="center"/>
      </w:pPr>
      <w:bookmarkStart w:id="95" w:name="_Toc114419363"/>
      <w:r>
        <w:lastRenderedPageBreak/>
        <w:t xml:space="preserve">Table </w:t>
      </w:r>
      <w:fldSimple w:instr=" SEQ Table \* ARABIC ">
        <w:r w:rsidR="0015188D">
          <w:rPr>
            <w:noProof/>
          </w:rPr>
          <w:t>20</w:t>
        </w:r>
      </w:fldSimple>
      <w:r>
        <w:t xml:space="preserve"> Modified Gamma Scatter Plot</w:t>
      </w:r>
      <w:bookmarkEnd w:id="95"/>
    </w:p>
    <w:p w14:paraId="7C7FFF0D" w14:textId="55687E66" w:rsidR="00F1771A" w:rsidRDefault="00F1771A" w:rsidP="00A17048"/>
    <w:p w14:paraId="24C5DF74" w14:textId="3A53F4C2" w:rsidR="00F1771A" w:rsidRDefault="006C61CD" w:rsidP="006C61CD">
      <w:pPr>
        <w:pStyle w:val="Heading5"/>
      </w:pPr>
      <w:r>
        <w:t xml:space="preserve">5.2.2 </w:t>
      </w:r>
      <w:r w:rsidR="00A55441">
        <w:t>Thick Flat Line:</w:t>
      </w:r>
    </w:p>
    <w:p w14:paraId="41E18D18" w14:textId="1D05B41D" w:rsidR="006C61CD" w:rsidRPr="006C61CD" w:rsidRDefault="006C61CD" w:rsidP="006C61CD">
      <w:pPr>
        <w:pStyle w:val="Heading6"/>
      </w:pPr>
      <w:r>
        <w:t>5.2.2.1 Decision Boundary:</w:t>
      </w:r>
    </w:p>
    <w:p w14:paraId="41F54E95" w14:textId="77777777" w:rsidR="00EF3156" w:rsidRPr="00EF3156" w:rsidRDefault="00EF3156" w:rsidP="00EF3156"/>
    <w:tbl>
      <w:tblPr>
        <w:tblStyle w:val="TableGrid"/>
        <w:tblW w:w="0" w:type="auto"/>
        <w:tblLook w:val="04A0" w:firstRow="1" w:lastRow="0" w:firstColumn="1" w:lastColumn="0" w:noHBand="0" w:noVBand="1"/>
      </w:tblPr>
      <w:tblGrid>
        <w:gridCol w:w="4417"/>
        <w:gridCol w:w="4658"/>
      </w:tblGrid>
      <w:tr w:rsidR="0015188D" w14:paraId="035DFE65" w14:textId="77777777" w:rsidTr="00266E2F">
        <w:tc>
          <w:tcPr>
            <w:tcW w:w="4388" w:type="dxa"/>
          </w:tcPr>
          <w:p w14:paraId="0F5E23D4" w14:textId="325E8B6C" w:rsidR="0015188D" w:rsidRDefault="0015188D" w:rsidP="00266E2F">
            <w:r>
              <w:t>Gamma = 1</w:t>
            </w:r>
            <w:r w:rsidR="009950C4">
              <w:t>,</w:t>
            </w:r>
            <w:r>
              <w:t xml:space="preserve"> </w:t>
            </w:r>
            <w:proofErr w:type="gramStart"/>
            <w:r>
              <w:t>C  =</w:t>
            </w:r>
            <w:proofErr w:type="gramEnd"/>
            <w:r>
              <w:t xml:space="preserve"> 1 </w:t>
            </w:r>
          </w:p>
          <w:p w14:paraId="29914333" w14:textId="77777777" w:rsidR="0015188D" w:rsidRDefault="0015188D" w:rsidP="00266E2F">
            <w:r>
              <w:rPr>
                <w:noProof/>
              </w:rPr>
              <w:drawing>
                <wp:inline distT="0" distB="0" distL="0" distR="0" wp14:anchorId="43D4D022" wp14:editId="56417501">
                  <wp:extent cx="2629475" cy="1905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40913" cy="1913286"/>
                          </a:xfrm>
                          <a:prstGeom prst="rect">
                            <a:avLst/>
                          </a:prstGeom>
                          <a:noFill/>
                          <a:ln>
                            <a:noFill/>
                          </a:ln>
                        </pic:spPr>
                      </pic:pic>
                    </a:graphicData>
                  </a:graphic>
                </wp:inline>
              </w:drawing>
            </w:r>
          </w:p>
        </w:tc>
        <w:tc>
          <w:tcPr>
            <w:tcW w:w="4628" w:type="dxa"/>
          </w:tcPr>
          <w:p w14:paraId="44CBC46F" w14:textId="52954985" w:rsidR="0015188D" w:rsidRDefault="0015188D" w:rsidP="00266E2F">
            <w:r>
              <w:t xml:space="preserve">Gamma = </w:t>
            </w:r>
            <w:r w:rsidR="009950C4">
              <w:t>50,</w:t>
            </w:r>
            <w:r>
              <w:t xml:space="preserve"> C = 1</w:t>
            </w:r>
          </w:p>
          <w:p w14:paraId="583BA60C" w14:textId="77777777" w:rsidR="0015188D" w:rsidRDefault="0015188D" w:rsidP="00266E2F">
            <w:r>
              <w:rPr>
                <w:noProof/>
              </w:rPr>
              <w:drawing>
                <wp:inline distT="0" distB="0" distL="0" distR="0" wp14:anchorId="28327A3C" wp14:editId="33882597">
                  <wp:extent cx="2757054" cy="1997428"/>
                  <wp:effectExtent l="0" t="0" r="571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70575" cy="2007223"/>
                          </a:xfrm>
                          <a:prstGeom prst="rect">
                            <a:avLst/>
                          </a:prstGeom>
                          <a:noFill/>
                          <a:ln>
                            <a:noFill/>
                          </a:ln>
                        </pic:spPr>
                      </pic:pic>
                    </a:graphicData>
                  </a:graphic>
                </wp:inline>
              </w:drawing>
            </w:r>
          </w:p>
        </w:tc>
      </w:tr>
      <w:tr w:rsidR="0015188D" w14:paraId="385E742C" w14:textId="77777777" w:rsidTr="00266E2F">
        <w:tc>
          <w:tcPr>
            <w:tcW w:w="4388" w:type="dxa"/>
          </w:tcPr>
          <w:p w14:paraId="47F5089C" w14:textId="5B78AA2A" w:rsidR="0015188D" w:rsidRDefault="0015188D" w:rsidP="00266E2F">
            <w:r>
              <w:t xml:space="preserve">Gamma = </w:t>
            </w:r>
            <w:r w:rsidR="009950C4">
              <w:t>100,</w:t>
            </w:r>
            <w:r>
              <w:t xml:space="preserve"> C=1</w:t>
            </w:r>
          </w:p>
        </w:tc>
        <w:tc>
          <w:tcPr>
            <w:tcW w:w="4628" w:type="dxa"/>
          </w:tcPr>
          <w:p w14:paraId="1E58310D" w14:textId="06F32E0D" w:rsidR="0015188D" w:rsidRDefault="0015188D" w:rsidP="00266E2F">
            <w:r>
              <w:t xml:space="preserve">Gamma = </w:t>
            </w:r>
            <w:r w:rsidR="009950C4">
              <w:t>500,</w:t>
            </w:r>
            <w:r>
              <w:t xml:space="preserve"> C = 1</w:t>
            </w:r>
          </w:p>
        </w:tc>
      </w:tr>
      <w:tr w:rsidR="0015188D" w14:paraId="3BEE663C" w14:textId="77777777" w:rsidTr="00266E2F">
        <w:tc>
          <w:tcPr>
            <w:tcW w:w="4388" w:type="dxa"/>
          </w:tcPr>
          <w:p w14:paraId="1A9B9B85" w14:textId="77777777" w:rsidR="0015188D" w:rsidRDefault="0015188D" w:rsidP="00266E2F">
            <w:r>
              <w:rPr>
                <w:noProof/>
              </w:rPr>
              <w:drawing>
                <wp:inline distT="0" distB="0" distL="0" distR="0" wp14:anchorId="0916EAE0" wp14:editId="4F3D3EC2">
                  <wp:extent cx="2667722" cy="193270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691962" cy="1950271"/>
                          </a:xfrm>
                          <a:prstGeom prst="rect">
                            <a:avLst/>
                          </a:prstGeom>
                          <a:noFill/>
                          <a:ln>
                            <a:noFill/>
                          </a:ln>
                        </pic:spPr>
                      </pic:pic>
                    </a:graphicData>
                  </a:graphic>
                </wp:inline>
              </w:drawing>
            </w:r>
          </w:p>
        </w:tc>
        <w:tc>
          <w:tcPr>
            <w:tcW w:w="4628" w:type="dxa"/>
          </w:tcPr>
          <w:p w14:paraId="5EAA077E" w14:textId="77777777" w:rsidR="0015188D" w:rsidRDefault="0015188D" w:rsidP="0015188D">
            <w:pPr>
              <w:keepNext/>
            </w:pPr>
            <w:r>
              <w:rPr>
                <w:noProof/>
              </w:rPr>
              <w:drawing>
                <wp:inline distT="0" distB="0" distL="0" distR="0" wp14:anchorId="7B9D78D5" wp14:editId="633173D8">
                  <wp:extent cx="2820711" cy="204354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30630" cy="2050732"/>
                          </a:xfrm>
                          <a:prstGeom prst="rect">
                            <a:avLst/>
                          </a:prstGeom>
                          <a:noFill/>
                          <a:ln>
                            <a:noFill/>
                          </a:ln>
                        </pic:spPr>
                      </pic:pic>
                    </a:graphicData>
                  </a:graphic>
                </wp:inline>
              </w:drawing>
            </w:r>
          </w:p>
        </w:tc>
      </w:tr>
    </w:tbl>
    <w:p w14:paraId="42933DEB" w14:textId="2C0758B9" w:rsidR="00A55441" w:rsidRPr="00A55441" w:rsidRDefault="0015188D" w:rsidP="0015188D">
      <w:pPr>
        <w:pStyle w:val="Caption"/>
        <w:jc w:val="center"/>
      </w:pPr>
      <w:bookmarkStart w:id="96" w:name="_Toc114419364"/>
      <w:r>
        <w:t xml:space="preserve">Table </w:t>
      </w:r>
      <w:fldSimple w:instr=" SEQ Table \* ARABIC ">
        <w:r>
          <w:rPr>
            <w:noProof/>
          </w:rPr>
          <w:t>21</w:t>
        </w:r>
      </w:fldSimple>
      <w:r>
        <w:t xml:space="preserve"> Decision Boundary (Thick Flat Line)</w:t>
      </w:r>
      <w:bookmarkEnd w:id="96"/>
    </w:p>
    <w:p w14:paraId="1D8A9ECB" w14:textId="69FAA510" w:rsidR="001D36E2" w:rsidRDefault="001D36E2" w:rsidP="00A17048"/>
    <w:p w14:paraId="13D283E4" w14:textId="22F8E1C9" w:rsidR="001D36E2" w:rsidRDefault="001D36E2" w:rsidP="00A17048"/>
    <w:p w14:paraId="40FAA60D" w14:textId="6AC105E1" w:rsidR="00197657" w:rsidRDefault="00197657" w:rsidP="00A17048"/>
    <w:p w14:paraId="0A0B7BAF" w14:textId="77777777" w:rsidR="00197657" w:rsidRDefault="00197657" w:rsidP="00A17048"/>
    <w:p w14:paraId="2BA23A03" w14:textId="5D6CB025" w:rsidR="001D36E2" w:rsidRDefault="006C61CD" w:rsidP="006C61CD">
      <w:pPr>
        <w:pStyle w:val="Heading6"/>
      </w:pPr>
      <w:r>
        <w:lastRenderedPageBreak/>
        <w:t>5.2.2.</w:t>
      </w:r>
      <w:r w:rsidR="008A3841">
        <w:t>2</w:t>
      </w:r>
      <w:r>
        <w:t xml:space="preserve"> Oversampling Scatter Plot</w:t>
      </w:r>
      <w:r w:rsidR="00EC1A76">
        <w:t>:</w:t>
      </w:r>
    </w:p>
    <w:p w14:paraId="42761586" w14:textId="77777777" w:rsidR="00EC1A76" w:rsidRPr="00EC1A76" w:rsidRDefault="00EC1A76" w:rsidP="00EC1A76"/>
    <w:p w14:paraId="4872A5AD" w14:textId="11432A25" w:rsidR="00EC1A76" w:rsidRPr="00197657" w:rsidRDefault="00197657" w:rsidP="00EC1A76">
      <w:pPr>
        <w:rPr>
          <w:sz w:val="24"/>
          <w:szCs w:val="24"/>
        </w:rPr>
      </w:pPr>
      <w:r>
        <w:rPr>
          <w:sz w:val="24"/>
          <w:szCs w:val="24"/>
        </w:rPr>
        <w:t>B</w:t>
      </w:r>
      <w:r w:rsidR="00EC1A76" w:rsidRPr="00197657">
        <w:rPr>
          <w:sz w:val="24"/>
          <w:szCs w:val="24"/>
        </w:rPr>
        <w:t xml:space="preserve">elow </w:t>
      </w:r>
      <w:proofErr w:type="gramStart"/>
      <w:r w:rsidR="00EC1A76" w:rsidRPr="00197657">
        <w:rPr>
          <w:sz w:val="24"/>
          <w:szCs w:val="24"/>
        </w:rPr>
        <w:t>are</w:t>
      </w:r>
      <w:proofErr w:type="gramEnd"/>
      <w:r w:rsidR="00EC1A76" w:rsidRPr="00197657">
        <w:rPr>
          <w:sz w:val="24"/>
          <w:szCs w:val="24"/>
        </w:rPr>
        <w:t xml:space="preserve"> the scatter plot of the SVM based </w:t>
      </w:r>
      <w:r>
        <w:rPr>
          <w:sz w:val="24"/>
          <w:szCs w:val="24"/>
        </w:rPr>
        <w:t>on</w:t>
      </w:r>
      <w:r w:rsidR="00EC1A76" w:rsidRPr="00197657">
        <w:rPr>
          <w:sz w:val="24"/>
          <w:szCs w:val="24"/>
        </w:rPr>
        <w:t xml:space="preserve"> different Gamma value for the same datasets.</w:t>
      </w:r>
    </w:p>
    <w:p w14:paraId="351FC667" w14:textId="1F0B255A" w:rsidR="001D36E2" w:rsidRDefault="001D36E2" w:rsidP="00A17048"/>
    <w:p w14:paraId="2DE1FBC5" w14:textId="77777777" w:rsidR="00E429B0" w:rsidRDefault="0015188D" w:rsidP="00E429B0">
      <w:pPr>
        <w:keepNext/>
      </w:pPr>
      <w:r w:rsidRPr="0015188D">
        <w:rPr>
          <w:noProof/>
        </w:rPr>
        <w:drawing>
          <wp:inline distT="0" distB="0" distL="0" distR="0" wp14:anchorId="28CD3011" wp14:editId="22B00B4D">
            <wp:extent cx="5943600" cy="4295140"/>
            <wp:effectExtent l="0" t="0" r="0" b="0"/>
            <wp:docPr id="14" name="Picture 14"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chart, scatter chart&#10;&#10;Description automatically generated"/>
                    <pic:cNvPicPr/>
                  </pic:nvPicPr>
                  <pic:blipFill>
                    <a:blip r:embed="rId72"/>
                    <a:stretch>
                      <a:fillRect/>
                    </a:stretch>
                  </pic:blipFill>
                  <pic:spPr>
                    <a:xfrm>
                      <a:off x="0" y="0"/>
                      <a:ext cx="5943600" cy="4295140"/>
                    </a:xfrm>
                    <a:prstGeom prst="rect">
                      <a:avLst/>
                    </a:prstGeom>
                  </pic:spPr>
                </pic:pic>
              </a:graphicData>
            </a:graphic>
          </wp:inline>
        </w:drawing>
      </w:r>
    </w:p>
    <w:p w14:paraId="6D3B2F6A" w14:textId="12A16A45" w:rsidR="00EF3156" w:rsidRDefault="00E429B0" w:rsidP="00BD31F7">
      <w:pPr>
        <w:pStyle w:val="Caption"/>
        <w:jc w:val="center"/>
      </w:pPr>
      <w:bookmarkStart w:id="97" w:name="_Toc114419219"/>
      <w:bookmarkStart w:id="98" w:name="_Toc114419516"/>
      <w:r>
        <w:t xml:space="preserve">Figure </w:t>
      </w:r>
      <w:fldSimple w:instr=" SEQ Figure \* ARABIC ">
        <w:r>
          <w:rPr>
            <w:noProof/>
          </w:rPr>
          <w:t>18</w:t>
        </w:r>
      </w:fldSimple>
      <w:r>
        <w:t xml:space="preserve"> Modified Gamma Scatter Plot (Thick Flat Line)</w:t>
      </w:r>
      <w:bookmarkEnd w:id="97"/>
      <w:bookmarkEnd w:id="98"/>
    </w:p>
    <w:p w14:paraId="3BB6BF05" w14:textId="18548B6E" w:rsidR="00EF3156" w:rsidRDefault="006C61CD" w:rsidP="00BD31F7">
      <w:pPr>
        <w:pStyle w:val="Heading6"/>
      </w:pPr>
      <w:r>
        <w:t>5.2.2.</w:t>
      </w:r>
      <w:r w:rsidR="008A3841">
        <w:t>3</w:t>
      </w:r>
      <w:r>
        <w:t xml:space="preserve"> Confusion Matrix:</w:t>
      </w:r>
    </w:p>
    <w:tbl>
      <w:tblPr>
        <w:tblStyle w:val="TableGrid"/>
        <w:tblW w:w="0" w:type="auto"/>
        <w:tblLook w:val="04A0" w:firstRow="1" w:lastRow="0" w:firstColumn="1" w:lastColumn="0" w:noHBand="0" w:noVBand="1"/>
      </w:tblPr>
      <w:tblGrid>
        <w:gridCol w:w="3040"/>
        <w:gridCol w:w="3147"/>
        <w:gridCol w:w="3163"/>
      </w:tblGrid>
      <w:tr w:rsidR="00AB7B97" w14:paraId="15091B6D" w14:textId="77777777" w:rsidTr="00266E2F">
        <w:tc>
          <w:tcPr>
            <w:tcW w:w="3005" w:type="dxa"/>
          </w:tcPr>
          <w:p w14:paraId="230AEF2B" w14:textId="7E88842B" w:rsidR="00146DDB" w:rsidRDefault="000363B5" w:rsidP="00266E2F">
            <w:r>
              <w:t>Naïve Bayes</w:t>
            </w:r>
          </w:p>
        </w:tc>
        <w:tc>
          <w:tcPr>
            <w:tcW w:w="3005" w:type="dxa"/>
          </w:tcPr>
          <w:p w14:paraId="75861BD6" w14:textId="276AC4CF" w:rsidR="00146DDB" w:rsidRDefault="00146DDB" w:rsidP="00266E2F">
            <w:r>
              <w:t>S</w:t>
            </w:r>
            <w:r w:rsidR="000363B5">
              <w:t>upport Vector Machines</w:t>
            </w:r>
          </w:p>
        </w:tc>
        <w:tc>
          <w:tcPr>
            <w:tcW w:w="3006" w:type="dxa"/>
          </w:tcPr>
          <w:p w14:paraId="34E6CB11" w14:textId="6C95AADA" w:rsidR="00146DDB" w:rsidRDefault="000363B5" w:rsidP="00266E2F">
            <w:r>
              <w:t>Multi-layer Perceptron</w:t>
            </w:r>
          </w:p>
        </w:tc>
      </w:tr>
      <w:tr w:rsidR="00AB7B97" w14:paraId="021A19EF" w14:textId="77777777" w:rsidTr="00266E2F">
        <w:tc>
          <w:tcPr>
            <w:tcW w:w="3005" w:type="dxa"/>
          </w:tcPr>
          <w:p w14:paraId="47DFFBAB" w14:textId="6CE1698D" w:rsidR="000363B5" w:rsidRDefault="00911685" w:rsidP="00266E2F">
            <w:r>
              <w:t>SMOTE</w:t>
            </w:r>
            <w:r w:rsidR="00AB7B97">
              <w:t xml:space="preserve"> </w:t>
            </w:r>
            <w:r w:rsidR="00AB7B97">
              <w:rPr>
                <w:noProof/>
              </w:rPr>
              <w:drawing>
                <wp:inline distT="0" distB="0" distL="0" distR="0" wp14:anchorId="07AD75AD" wp14:editId="776E1553">
                  <wp:extent cx="2200784" cy="179070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208807" cy="1797228"/>
                          </a:xfrm>
                          <a:prstGeom prst="rect">
                            <a:avLst/>
                          </a:prstGeom>
                          <a:noFill/>
                          <a:ln>
                            <a:noFill/>
                          </a:ln>
                        </pic:spPr>
                      </pic:pic>
                    </a:graphicData>
                  </a:graphic>
                </wp:inline>
              </w:drawing>
            </w:r>
          </w:p>
        </w:tc>
        <w:tc>
          <w:tcPr>
            <w:tcW w:w="3005" w:type="dxa"/>
          </w:tcPr>
          <w:p w14:paraId="76C6BAF1" w14:textId="51CD863C" w:rsidR="000363B5" w:rsidRDefault="00911685" w:rsidP="00266E2F">
            <w:r>
              <w:t>SMOTE</w:t>
            </w:r>
            <w:r w:rsidR="00AB7B97">
              <w:t xml:space="preserve"> </w:t>
            </w:r>
            <w:r w:rsidR="00AB7B97">
              <w:rPr>
                <w:noProof/>
              </w:rPr>
              <w:drawing>
                <wp:inline distT="0" distB="0" distL="0" distR="0" wp14:anchorId="0C9D48DF" wp14:editId="698BE8B5">
                  <wp:extent cx="2161763" cy="17589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174097" cy="1768986"/>
                          </a:xfrm>
                          <a:prstGeom prst="rect">
                            <a:avLst/>
                          </a:prstGeom>
                          <a:noFill/>
                          <a:ln>
                            <a:noFill/>
                          </a:ln>
                        </pic:spPr>
                      </pic:pic>
                    </a:graphicData>
                  </a:graphic>
                </wp:inline>
              </w:drawing>
            </w:r>
          </w:p>
        </w:tc>
        <w:tc>
          <w:tcPr>
            <w:tcW w:w="3006" w:type="dxa"/>
          </w:tcPr>
          <w:p w14:paraId="40FE9800" w14:textId="15B17DF4" w:rsidR="000363B5" w:rsidRDefault="00911685" w:rsidP="00266E2F">
            <w:r>
              <w:t>SMOTE</w:t>
            </w:r>
            <w:r w:rsidR="00AB7B97">
              <w:t xml:space="preserve"> </w:t>
            </w:r>
            <w:r w:rsidR="00AB7B97">
              <w:rPr>
                <w:noProof/>
              </w:rPr>
              <w:drawing>
                <wp:inline distT="0" distB="0" distL="0" distR="0" wp14:anchorId="7D050BCC" wp14:editId="4538CD14">
                  <wp:extent cx="2161764" cy="17589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173050" cy="1768133"/>
                          </a:xfrm>
                          <a:prstGeom prst="rect">
                            <a:avLst/>
                          </a:prstGeom>
                          <a:noFill/>
                          <a:ln>
                            <a:noFill/>
                          </a:ln>
                        </pic:spPr>
                      </pic:pic>
                    </a:graphicData>
                  </a:graphic>
                </wp:inline>
              </w:drawing>
            </w:r>
          </w:p>
        </w:tc>
      </w:tr>
      <w:tr w:rsidR="00AB7B97" w14:paraId="61BB173E" w14:textId="77777777" w:rsidTr="00266E2F">
        <w:tc>
          <w:tcPr>
            <w:tcW w:w="3005" w:type="dxa"/>
          </w:tcPr>
          <w:p w14:paraId="4E9C2465" w14:textId="10BBCDEC" w:rsidR="00911685" w:rsidRDefault="00911685" w:rsidP="00266E2F">
            <w:r>
              <w:t>ADASYN</w:t>
            </w:r>
            <w:r w:rsidR="00AB7B97">
              <w:t xml:space="preserve"> </w:t>
            </w:r>
            <w:r w:rsidR="00AB7B97">
              <w:rPr>
                <w:noProof/>
              </w:rPr>
              <w:lastRenderedPageBreak/>
              <w:drawing>
                <wp:inline distT="0" distB="0" distL="0" distR="0" wp14:anchorId="40AAF960" wp14:editId="69E6CCC3">
                  <wp:extent cx="2177371" cy="17716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187856" cy="1780181"/>
                          </a:xfrm>
                          <a:prstGeom prst="rect">
                            <a:avLst/>
                          </a:prstGeom>
                          <a:noFill/>
                          <a:ln>
                            <a:noFill/>
                          </a:ln>
                        </pic:spPr>
                      </pic:pic>
                    </a:graphicData>
                  </a:graphic>
                </wp:inline>
              </w:drawing>
            </w:r>
          </w:p>
        </w:tc>
        <w:tc>
          <w:tcPr>
            <w:tcW w:w="3005" w:type="dxa"/>
          </w:tcPr>
          <w:p w14:paraId="572D0896" w14:textId="50396093" w:rsidR="00911685" w:rsidRDefault="00911685" w:rsidP="00266E2F">
            <w:r>
              <w:lastRenderedPageBreak/>
              <w:t>ADASYN</w:t>
            </w:r>
            <w:r w:rsidR="00AB7B97">
              <w:t xml:space="preserve"> </w:t>
            </w:r>
            <w:r w:rsidR="00AB7B97">
              <w:rPr>
                <w:noProof/>
              </w:rPr>
              <w:lastRenderedPageBreak/>
              <w:drawing>
                <wp:inline distT="0" distB="0" distL="0" distR="0" wp14:anchorId="12B2099E" wp14:editId="370A75A4">
                  <wp:extent cx="2294434" cy="18669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302275" cy="1873280"/>
                          </a:xfrm>
                          <a:prstGeom prst="rect">
                            <a:avLst/>
                          </a:prstGeom>
                          <a:noFill/>
                          <a:ln>
                            <a:noFill/>
                          </a:ln>
                        </pic:spPr>
                      </pic:pic>
                    </a:graphicData>
                  </a:graphic>
                </wp:inline>
              </w:drawing>
            </w:r>
          </w:p>
        </w:tc>
        <w:tc>
          <w:tcPr>
            <w:tcW w:w="3006" w:type="dxa"/>
          </w:tcPr>
          <w:p w14:paraId="75AF50C9" w14:textId="45AA0190" w:rsidR="00911685" w:rsidRDefault="00911685" w:rsidP="00266E2F">
            <w:r>
              <w:lastRenderedPageBreak/>
              <w:t>ADASYN</w:t>
            </w:r>
            <w:r w:rsidR="00AB7B97">
              <w:t xml:space="preserve"> </w:t>
            </w:r>
            <w:r w:rsidR="00AB7B97">
              <w:rPr>
                <w:noProof/>
              </w:rPr>
              <w:lastRenderedPageBreak/>
              <w:drawing>
                <wp:inline distT="0" distB="0" distL="0" distR="0" wp14:anchorId="6B2E36B7" wp14:editId="478BD2D4">
                  <wp:extent cx="2307039" cy="189865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311404" cy="1902242"/>
                          </a:xfrm>
                          <a:prstGeom prst="rect">
                            <a:avLst/>
                          </a:prstGeom>
                          <a:noFill/>
                          <a:ln>
                            <a:noFill/>
                          </a:ln>
                        </pic:spPr>
                      </pic:pic>
                    </a:graphicData>
                  </a:graphic>
                </wp:inline>
              </w:drawing>
            </w:r>
          </w:p>
        </w:tc>
      </w:tr>
      <w:tr w:rsidR="00AB7B97" w14:paraId="728C6677" w14:textId="77777777" w:rsidTr="00266E2F">
        <w:tc>
          <w:tcPr>
            <w:tcW w:w="3005" w:type="dxa"/>
          </w:tcPr>
          <w:p w14:paraId="196DECAE" w14:textId="77777777" w:rsidR="00146DDB" w:rsidRDefault="00146DDB" w:rsidP="00266E2F">
            <w:pPr>
              <w:rPr>
                <w:noProof/>
              </w:rPr>
            </w:pPr>
            <w:r>
              <w:rPr>
                <w:noProof/>
              </w:rPr>
              <w:lastRenderedPageBreak/>
              <w:t xml:space="preserve">Gamma= 1 </w:t>
            </w:r>
          </w:p>
          <w:p w14:paraId="291D9F03" w14:textId="77777777" w:rsidR="00146DDB" w:rsidRDefault="00146DDB" w:rsidP="00266E2F">
            <w:r>
              <w:rPr>
                <w:noProof/>
              </w:rPr>
              <w:drawing>
                <wp:inline distT="0" distB="0" distL="0" distR="0" wp14:anchorId="349B2D7C" wp14:editId="402CB574">
                  <wp:extent cx="2171296" cy="1766455"/>
                  <wp:effectExtent l="0" t="0" r="63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187150" cy="1779353"/>
                          </a:xfrm>
                          <a:prstGeom prst="rect">
                            <a:avLst/>
                          </a:prstGeom>
                          <a:noFill/>
                          <a:ln>
                            <a:noFill/>
                          </a:ln>
                        </pic:spPr>
                      </pic:pic>
                    </a:graphicData>
                  </a:graphic>
                </wp:inline>
              </w:drawing>
            </w:r>
          </w:p>
        </w:tc>
        <w:tc>
          <w:tcPr>
            <w:tcW w:w="3005" w:type="dxa"/>
          </w:tcPr>
          <w:p w14:paraId="7069FAB9" w14:textId="77777777" w:rsidR="00146DDB" w:rsidRDefault="00146DDB" w:rsidP="00266E2F">
            <w:pPr>
              <w:rPr>
                <w:noProof/>
              </w:rPr>
            </w:pPr>
            <w:r>
              <w:rPr>
                <w:noProof/>
              </w:rPr>
              <w:t>Gamma =1</w:t>
            </w:r>
          </w:p>
          <w:p w14:paraId="2CC473BC" w14:textId="77777777" w:rsidR="00146DDB" w:rsidRDefault="00146DDB" w:rsidP="00266E2F">
            <w:r>
              <w:rPr>
                <w:noProof/>
              </w:rPr>
              <w:drawing>
                <wp:inline distT="0" distB="0" distL="0" distR="0" wp14:anchorId="0E3A00F4" wp14:editId="62435400">
                  <wp:extent cx="2175163" cy="176960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185686" cy="1778162"/>
                          </a:xfrm>
                          <a:prstGeom prst="rect">
                            <a:avLst/>
                          </a:prstGeom>
                          <a:noFill/>
                          <a:ln>
                            <a:noFill/>
                          </a:ln>
                        </pic:spPr>
                      </pic:pic>
                    </a:graphicData>
                  </a:graphic>
                </wp:inline>
              </w:drawing>
            </w:r>
          </w:p>
        </w:tc>
        <w:tc>
          <w:tcPr>
            <w:tcW w:w="3006" w:type="dxa"/>
          </w:tcPr>
          <w:p w14:paraId="0798B5C3" w14:textId="77777777" w:rsidR="00146DDB" w:rsidRDefault="00146DDB" w:rsidP="00266E2F">
            <w:pPr>
              <w:rPr>
                <w:noProof/>
              </w:rPr>
            </w:pPr>
            <w:r>
              <w:rPr>
                <w:noProof/>
              </w:rPr>
              <w:t>Gamma = 1</w:t>
            </w:r>
          </w:p>
          <w:p w14:paraId="0881B1BD" w14:textId="77777777" w:rsidR="00146DDB" w:rsidRDefault="00146DDB" w:rsidP="00266E2F">
            <w:r>
              <w:rPr>
                <w:noProof/>
              </w:rPr>
              <w:drawing>
                <wp:inline distT="0" distB="0" distL="0" distR="0" wp14:anchorId="4BFA6927" wp14:editId="60A0DF3F">
                  <wp:extent cx="2069116" cy="1683327"/>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084689" cy="1695996"/>
                          </a:xfrm>
                          <a:prstGeom prst="rect">
                            <a:avLst/>
                          </a:prstGeom>
                          <a:noFill/>
                          <a:ln>
                            <a:noFill/>
                          </a:ln>
                        </pic:spPr>
                      </pic:pic>
                    </a:graphicData>
                  </a:graphic>
                </wp:inline>
              </w:drawing>
            </w:r>
          </w:p>
        </w:tc>
      </w:tr>
      <w:tr w:rsidR="00AB7B97" w14:paraId="7F2C3E83" w14:textId="77777777" w:rsidTr="00266E2F">
        <w:tc>
          <w:tcPr>
            <w:tcW w:w="3005" w:type="dxa"/>
          </w:tcPr>
          <w:p w14:paraId="0F43D606" w14:textId="77777777" w:rsidR="00146DDB" w:rsidRDefault="00146DDB" w:rsidP="00266E2F">
            <w:r>
              <w:t>Gamma = 50</w:t>
            </w:r>
          </w:p>
          <w:p w14:paraId="38766225" w14:textId="77777777" w:rsidR="00146DDB" w:rsidRDefault="00146DDB" w:rsidP="00266E2F">
            <w:r>
              <w:rPr>
                <w:noProof/>
              </w:rPr>
              <w:drawing>
                <wp:inline distT="0" distB="0" distL="0" distR="0" wp14:anchorId="16A16B2D" wp14:editId="4999576B">
                  <wp:extent cx="2171294" cy="1766454"/>
                  <wp:effectExtent l="0" t="0" r="63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178988" cy="1772714"/>
                          </a:xfrm>
                          <a:prstGeom prst="rect">
                            <a:avLst/>
                          </a:prstGeom>
                          <a:noFill/>
                          <a:ln>
                            <a:noFill/>
                          </a:ln>
                        </pic:spPr>
                      </pic:pic>
                    </a:graphicData>
                  </a:graphic>
                </wp:inline>
              </w:drawing>
            </w:r>
          </w:p>
        </w:tc>
        <w:tc>
          <w:tcPr>
            <w:tcW w:w="3005" w:type="dxa"/>
          </w:tcPr>
          <w:p w14:paraId="30A00799" w14:textId="77777777" w:rsidR="00146DDB" w:rsidRDefault="00146DDB" w:rsidP="00266E2F">
            <w:r>
              <w:t>Gamma = 50</w:t>
            </w:r>
          </w:p>
          <w:p w14:paraId="0650507A" w14:textId="77777777" w:rsidR="00146DDB" w:rsidRDefault="00146DDB" w:rsidP="00266E2F">
            <w:r>
              <w:rPr>
                <w:noProof/>
              </w:rPr>
              <w:drawing>
                <wp:inline distT="0" distB="0" distL="0" distR="0" wp14:anchorId="1ABB74F2" wp14:editId="24822FEC">
                  <wp:extent cx="2170657" cy="1765935"/>
                  <wp:effectExtent l="0" t="0" r="127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189380" cy="1781167"/>
                          </a:xfrm>
                          <a:prstGeom prst="rect">
                            <a:avLst/>
                          </a:prstGeom>
                          <a:noFill/>
                          <a:ln>
                            <a:noFill/>
                          </a:ln>
                        </pic:spPr>
                      </pic:pic>
                    </a:graphicData>
                  </a:graphic>
                </wp:inline>
              </w:drawing>
            </w:r>
          </w:p>
        </w:tc>
        <w:tc>
          <w:tcPr>
            <w:tcW w:w="3006" w:type="dxa"/>
          </w:tcPr>
          <w:p w14:paraId="522C0E45" w14:textId="77777777" w:rsidR="00146DDB" w:rsidRDefault="00146DDB" w:rsidP="00266E2F">
            <w:r>
              <w:t xml:space="preserve">Gamma = 50 </w:t>
            </w:r>
            <w:r>
              <w:rPr>
                <w:noProof/>
              </w:rPr>
              <w:drawing>
                <wp:inline distT="0" distB="0" distL="0" distR="0" wp14:anchorId="31753991" wp14:editId="792E386E">
                  <wp:extent cx="2086147" cy="169718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097109" cy="1706100"/>
                          </a:xfrm>
                          <a:prstGeom prst="rect">
                            <a:avLst/>
                          </a:prstGeom>
                          <a:noFill/>
                          <a:ln>
                            <a:noFill/>
                          </a:ln>
                        </pic:spPr>
                      </pic:pic>
                    </a:graphicData>
                  </a:graphic>
                </wp:inline>
              </w:drawing>
            </w:r>
          </w:p>
        </w:tc>
      </w:tr>
      <w:tr w:rsidR="00AB7B97" w14:paraId="486474DD" w14:textId="77777777" w:rsidTr="00266E2F">
        <w:tc>
          <w:tcPr>
            <w:tcW w:w="3005" w:type="dxa"/>
          </w:tcPr>
          <w:p w14:paraId="5F671270" w14:textId="77777777" w:rsidR="00146DDB" w:rsidRDefault="00146DDB" w:rsidP="00266E2F">
            <w:pPr>
              <w:rPr>
                <w:noProof/>
              </w:rPr>
            </w:pPr>
            <w:r>
              <w:rPr>
                <w:noProof/>
              </w:rPr>
              <w:t>Gamma = 100</w:t>
            </w:r>
          </w:p>
          <w:p w14:paraId="103B2D6E" w14:textId="77777777" w:rsidR="00146DDB" w:rsidRDefault="00146DDB" w:rsidP="00266E2F">
            <w:r>
              <w:rPr>
                <w:noProof/>
              </w:rPr>
              <w:drawing>
                <wp:inline distT="0" distB="0" distL="0" distR="0" wp14:anchorId="7D37BC1C" wp14:editId="5E386A97">
                  <wp:extent cx="2162780" cy="175952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172211" cy="1767200"/>
                          </a:xfrm>
                          <a:prstGeom prst="rect">
                            <a:avLst/>
                          </a:prstGeom>
                          <a:noFill/>
                          <a:ln>
                            <a:noFill/>
                          </a:ln>
                        </pic:spPr>
                      </pic:pic>
                    </a:graphicData>
                  </a:graphic>
                </wp:inline>
              </w:drawing>
            </w:r>
          </w:p>
        </w:tc>
        <w:tc>
          <w:tcPr>
            <w:tcW w:w="3005" w:type="dxa"/>
          </w:tcPr>
          <w:p w14:paraId="494A872A" w14:textId="77777777" w:rsidR="00146DDB" w:rsidRDefault="00146DDB" w:rsidP="00266E2F">
            <w:pPr>
              <w:rPr>
                <w:noProof/>
              </w:rPr>
            </w:pPr>
            <w:r>
              <w:rPr>
                <w:noProof/>
              </w:rPr>
              <w:t>Gamma = 100</w:t>
            </w:r>
          </w:p>
          <w:p w14:paraId="4B30248F" w14:textId="77777777" w:rsidR="00146DDB" w:rsidRDefault="00146DDB" w:rsidP="00266E2F">
            <w:r>
              <w:rPr>
                <w:noProof/>
              </w:rPr>
              <w:drawing>
                <wp:inline distT="0" distB="0" distL="0" distR="0" wp14:anchorId="355E1CC4" wp14:editId="768252FB">
                  <wp:extent cx="2188788" cy="1780686"/>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200372" cy="1790110"/>
                          </a:xfrm>
                          <a:prstGeom prst="rect">
                            <a:avLst/>
                          </a:prstGeom>
                          <a:noFill/>
                          <a:ln>
                            <a:noFill/>
                          </a:ln>
                        </pic:spPr>
                      </pic:pic>
                    </a:graphicData>
                  </a:graphic>
                </wp:inline>
              </w:drawing>
            </w:r>
          </w:p>
        </w:tc>
        <w:tc>
          <w:tcPr>
            <w:tcW w:w="3006" w:type="dxa"/>
          </w:tcPr>
          <w:p w14:paraId="10F754AC" w14:textId="77777777" w:rsidR="00146DDB" w:rsidRDefault="00146DDB" w:rsidP="00266E2F">
            <w:pPr>
              <w:rPr>
                <w:noProof/>
              </w:rPr>
            </w:pPr>
            <w:r>
              <w:rPr>
                <w:noProof/>
              </w:rPr>
              <w:t>Gamma = 100</w:t>
            </w:r>
          </w:p>
          <w:p w14:paraId="7B781256" w14:textId="77777777" w:rsidR="00146DDB" w:rsidRDefault="00146DDB" w:rsidP="00266E2F">
            <w:r>
              <w:rPr>
                <w:noProof/>
              </w:rPr>
              <w:drawing>
                <wp:inline distT="0" distB="0" distL="0" distR="0" wp14:anchorId="00B667D7" wp14:editId="70BA51EF">
                  <wp:extent cx="2119515" cy="172432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136943" cy="1738508"/>
                          </a:xfrm>
                          <a:prstGeom prst="rect">
                            <a:avLst/>
                          </a:prstGeom>
                          <a:noFill/>
                          <a:ln>
                            <a:noFill/>
                          </a:ln>
                        </pic:spPr>
                      </pic:pic>
                    </a:graphicData>
                  </a:graphic>
                </wp:inline>
              </w:drawing>
            </w:r>
          </w:p>
        </w:tc>
      </w:tr>
      <w:tr w:rsidR="00AB7B97" w14:paraId="506670B4" w14:textId="77777777" w:rsidTr="00266E2F">
        <w:tc>
          <w:tcPr>
            <w:tcW w:w="3005" w:type="dxa"/>
          </w:tcPr>
          <w:p w14:paraId="50E4136F" w14:textId="77777777" w:rsidR="00146DDB" w:rsidRDefault="00146DDB" w:rsidP="00266E2F">
            <w:r>
              <w:rPr>
                <w:noProof/>
              </w:rPr>
              <w:lastRenderedPageBreak/>
              <w:drawing>
                <wp:inline distT="0" distB="0" distL="0" distR="0" wp14:anchorId="36E62BD2" wp14:editId="372BEF2E">
                  <wp:extent cx="2135407" cy="1766455"/>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149127" cy="1777804"/>
                          </a:xfrm>
                          <a:prstGeom prst="rect">
                            <a:avLst/>
                          </a:prstGeom>
                          <a:noFill/>
                          <a:ln>
                            <a:noFill/>
                          </a:ln>
                        </pic:spPr>
                      </pic:pic>
                    </a:graphicData>
                  </a:graphic>
                </wp:inline>
              </w:drawing>
            </w:r>
          </w:p>
        </w:tc>
        <w:tc>
          <w:tcPr>
            <w:tcW w:w="3005" w:type="dxa"/>
          </w:tcPr>
          <w:p w14:paraId="58CA584C" w14:textId="77777777" w:rsidR="00146DDB" w:rsidRDefault="00146DDB" w:rsidP="00266E2F">
            <w:r>
              <w:rPr>
                <w:noProof/>
              </w:rPr>
              <w:drawing>
                <wp:inline distT="0" distB="0" distL="0" distR="0" wp14:anchorId="2B839406" wp14:editId="71D27BA0">
                  <wp:extent cx="2170657" cy="1765935"/>
                  <wp:effectExtent l="0" t="0" r="127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179082" cy="1772789"/>
                          </a:xfrm>
                          <a:prstGeom prst="rect">
                            <a:avLst/>
                          </a:prstGeom>
                          <a:noFill/>
                          <a:ln>
                            <a:noFill/>
                          </a:ln>
                        </pic:spPr>
                      </pic:pic>
                    </a:graphicData>
                  </a:graphic>
                </wp:inline>
              </w:drawing>
            </w:r>
          </w:p>
        </w:tc>
        <w:tc>
          <w:tcPr>
            <w:tcW w:w="3006" w:type="dxa"/>
          </w:tcPr>
          <w:p w14:paraId="65AA46AE" w14:textId="77777777" w:rsidR="00146DDB" w:rsidRDefault="00146DDB" w:rsidP="00266E2F">
            <w:r>
              <w:rPr>
                <w:noProof/>
              </w:rPr>
              <w:drawing>
                <wp:inline distT="0" distB="0" distL="0" distR="0" wp14:anchorId="32DD93F9" wp14:editId="79829231">
                  <wp:extent cx="2161079" cy="175814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174360" cy="1768948"/>
                          </a:xfrm>
                          <a:prstGeom prst="rect">
                            <a:avLst/>
                          </a:prstGeom>
                          <a:noFill/>
                          <a:ln>
                            <a:noFill/>
                          </a:ln>
                        </pic:spPr>
                      </pic:pic>
                    </a:graphicData>
                  </a:graphic>
                </wp:inline>
              </w:drawing>
            </w:r>
          </w:p>
        </w:tc>
      </w:tr>
    </w:tbl>
    <w:p w14:paraId="04FE8E06" w14:textId="77777777" w:rsidR="00146DDB" w:rsidRDefault="00146DDB" w:rsidP="00146DDB"/>
    <w:p w14:paraId="43B7FF6E" w14:textId="7D9B7AEE" w:rsidR="001D36E2" w:rsidRPr="00197657" w:rsidRDefault="001D36E2" w:rsidP="00A17048">
      <w:pPr>
        <w:rPr>
          <w:b/>
          <w:bCs/>
          <w:sz w:val="24"/>
          <w:szCs w:val="24"/>
        </w:rPr>
      </w:pPr>
    </w:p>
    <w:p w14:paraId="50C7FB04" w14:textId="1CDBEA35" w:rsidR="00BA44EA" w:rsidRPr="00197657" w:rsidRDefault="00157B97" w:rsidP="00024BD2">
      <w:pPr>
        <w:pStyle w:val="Heading5"/>
      </w:pPr>
      <w:r w:rsidRPr="00197657">
        <w:t>Brief Conclusion:</w:t>
      </w:r>
    </w:p>
    <w:p w14:paraId="3BB4AA67" w14:textId="77777777" w:rsidR="00157B97" w:rsidRPr="00197657" w:rsidRDefault="00157B97" w:rsidP="00A17048">
      <w:pPr>
        <w:rPr>
          <w:b/>
          <w:bCs/>
          <w:sz w:val="24"/>
          <w:szCs w:val="24"/>
        </w:rPr>
      </w:pPr>
    </w:p>
    <w:p w14:paraId="432F36A0" w14:textId="2009F445" w:rsidR="00BA44EA" w:rsidRPr="00197657" w:rsidRDefault="00D6638F" w:rsidP="00A17048">
      <w:pPr>
        <w:rPr>
          <w:sz w:val="24"/>
          <w:szCs w:val="24"/>
        </w:rPr>
      </w:pPr>
      <w:r w:rsidRPr="00197657">
        <w:rPr>
          <w:sz w:val="24"/>
          <w:szCs w:val="24"/>
        </w:rPr>
        <w:t xml:space="preserve">In conclusion, </w:t>
      </w:r>
      <w:r w:rsidR="00691495" w:rsidRPr="00197657">
        <w:rPr>
          <w:sz w:val="24"/>
          <w:szCs w:val="24"/>
        </w:rPr>
        <w:t>it</w:t>
      </w:r>
      <w:r w:rsidRPr="00197657">
        <w:rPr>
          <w:sz w:val="24"/>
          <w:szCs w:val="24"/>
        </w:rPr>
        <w:t xml:space="preserve"> </w:t>
      </w:r>
      <w:r w:rsidR="00691495" w:rsidRPr="00197657">
        <w:rPr>
          <w:sz w:val="24"/>
          <w:szCs w:val="24"/>
        </w:rPr>
        <w:t>is</w:t>
      </w:r>
      <w:r w:rsidRPr="00197657">
        <w:rPr>
          <w:sz w:val="24"/>
          <w:szCs w:val="24"/>
        </w:rPr>
        <w:t xml:space="preserve"> observed</w:t>
      </w:r>
      <w:r w:rsidR="00691495" w:rsidRPr="00197657">
        <w:rPr>
          <w:sz w:val="24"/>
          <w:szCs w:val="24"/>
        </w:rPr>
        <w:t xml:space="preserve"> </w:t>
      </w:r>
      <w:r w:rsidRPr="00197657">
        <w:rPr>
          <w:sz w:val="24"/>
          <w:szCs w:val="24"/>
        </w:rPr>
        <w:t xml:space="preserve">for </w:t>
      </w:r>
      <w:r w:rsidR="00C27B70" w:rsidRPr="00197657">
        <w:rPr>
          <w:sz w:val="24"/>
          <w:szCs w:val="24"/>
        </w:rPr>
        <w:t>the</w:t>
      </w:r>
      <w:r w:rsidRPr="00197657">
        <w:rPr>
          <w:sz w:val="24"/>
          <w:szCs w:val="24"/>
        </w:rPr>
        <w:t xml:space="preserve"> dataset</w:t>
      </w:r>
      <w:r w:rsidR="00C27B70" w:rsidRPr="00197657">
        <w:rPr>
          <w:sz w:val="24"/>
          <w:szCs w:val="24"/>
        </w:rPr>
        <w:t>s</w:t>
      </w:r>
      <w:r w:rsidRPr="00197657">
        <w:rPr>
          <w:sz w:val="24"/>
          <w:szCs w:val="24"/>
        </w:rPr>
        <w:t xml:space="preserve"> that if the value of gamma is low the data produced by the proposed algorithm is </w:t>
      </w:r>
      <w:r w:rsidR="00F249BB" w:rsidRPr="00197657">
        <w:rPr>
          <w:sz w:val="24"/>
          <w:szCs w:val="24"/>
        </w:rPr>
        <w:t>widespread</w:t>
      </w:r>
      <w:r w:rsidRPr="00197657">
        <w:rPr>
          <w:sz w:val="24"/>
          <w:szCs w:val="24"/>
        </w:rPr>
        <w:t xml:space="preserve"> which may lead to confusion </w:t>
      </w:r>
      <w:r w:rsidR="006E408F" w:rsidRPr="00197657">
        <w:rPr>
          <w:sz w:val="24"/>
          <w:szCs w:val="24"/>
        </w:rPr>
        <w:t>in</w:t>
      </w:r>
      <w:r w:rsidRPr="00197657">
        <w:rPr>
          <w:sz w:val="24"/>
          <w:szCs w:val="24"/>
        </w:rPr>
        <w:t xml:space="preserve"> </w:t>
      </w:r>
      <w:r w:rsidR="006E408F" w:rsidRPr="00197657">
        <w:rPr>
          <w:sz w:val="24"/>
          <w:szCs w:val="24"/>
        </w:rPr>
        <w:t xml:space="preserve">the classification </w:t>
      </w:r>
      <w:r w:rsidRPr="00197657">
        <w:rPr>
          <w:sz w:val="24"/>
          <w:szCs w:val="24"/>
        </w:rPr>
        <w:t xml:space="preserve">model. </w:t>
      </w:r>
      <w:r w:rsidR="006E408F" w:rsidRPr="00197657">
        <w:rPr>
          <w:sz w:val="24"/>
          <w:szCs w:val="24"/>
        </w:rPr>
        <w:t>F</w:t>
      </w:r>
      <w:r w:rsidRPr="00197657">
        <w:rPr>
          <w:sz w:val="24"/>
          <w:szCs w:val="24"/>
        </w:rPr>
        <w:t xml:space="preserve">rom the results of </w:t>
      </w:r>
      <w:r w:rsidR="006E408F" w:rsidRPr="00197657">
        <w:rPr>
          <w:sz w:val="24"/>
          <w:szCs w:val="24"/>
        </w:rPr>
        <w:t xml:space="preserve">the </w:t>
      </w:r>
      <w:r w:rsidRPr="00197657">
        <w:rPr>
          <w:sz w:val="24"/>
          <w:szCs w:val="24"/>
        </w:rPr>
        <w:t>confusion matrix</w:t>
      </w:r>
      <w:r w:rsidR="006E408F" w:rsidRPr="00197657">
        <w:rPr>
          <w:sz w:val="24"/>
          <w:szCs w:val="24"/>
        </w:rPr>
        <w:t>,</w:t>
      </w:r>
      <w:r w:rsidRPr="00197657">
        <w:rPr>
          <w:sz w:val="24"/>
          <w:szCs w:val="24"/>
        </w:rPr>
        <w:t xml:space="preserve"> it</w:t>
      </w:r>
      <w:r w:rsidR="00CC3AD8" w:rsidRPr="00197657">
        <w:rPr>
          <w:sz w:val="24"/>
          <w:szCs w:val="24"/>
        </w:rPr>
        <w:t xml:space="preserve"> can be concluded that low gamma leads to low </w:t>
      </w:r>
      <w:r w:rsidR="006E408F" w:rsidRPr="00197657">
        <w:rPr>
          <w:sz w:val="24"/>
          <w:szCs w:val="24"/>
        </w:rPr>
        <w:t>prediction</w:t>
      </w:r>
      <w:r w:rsidR="00CC3AD8" w:rsidRPr="00197657">
        <w:rPr>
          <w:sz w:val="24"/>
          <w:szCs w:val="24"/>
        </w:rPr>
        <w:t xml:space="preserve"> for </w:t>
      </w:r>
      <w:r w:rsidR="006E408F" w:rsidRPr="00197657">
        <w:rPr>
          <w:sz w:val="24"/>
          <w:szCs w:val="24"/>
        </w:rPr>
        <w:t xml:space="preserve">the </w:t>
      </w:r>
      <w:r w:rsidR="00CC3AD8" w:rsidRPr="00197657">
        <w:rPr>
          <w:sz w:val="24"/>
          <w:szCs w:val="24"/>
        </w:rPr>
        <w:t>minority class. On the other hand</w:t>
      </w:r>
      <w:r w:rsidR="006E408F" w:rsidRPr="00197657">
        <w:rPr>
          <w:sz w:val="24"/>
          <w:szCs w:val="24"/>
        </w:rPr>
        <w:t>,</w:t>
      </w:r>
      <w:r w:rsidR="00CC3AD8" w:rsidRPr="00197657">
        <w:rPr>
          <w:sz w:val="24"/>
          <w:szCs w:val="24"/>
        </w:rPr>
        <w:t xml:space="preserve"> the scatter plots</w:t>
      </w:r>
      <w:r w:rsidR="00A52409" w:rsidRPr="00197657">
        <w:rPr>
          <w:sz w:val="24"/>
          <w:szCs w:val="24"/>
        </w:rPr>
        <w:t xml:space="preserve"> with </w:t>
      </w:r>
      <w:r w:rsidR="00CC3AD8" w:rsidRPr="00197657">
        <w:rPr>
          <w:sz w:val="24"/>
          <w:szCs w:val="24"/>
        </w:rPr>
        <w:t xml:space="preserve">higher gamma give us </w:t>
      </w:r>
      <w:r w:rsidR="006E408F" w:rsidRPr="00197657">
        <w:rPr>
          <w:sz w:val="24"/>
          <w:szCs w:val="24"/>
        </w:rPr>
        <w:t xml:space="preserve">more </w:t>
      </w:r>
      <w:r w:rsidR="00A52409" w:rsidRPr="00197657">
        <w:rPr>
          <w:sz w:val="24"/>
          <w:szCs w:val="24"/>
        </w:rPr>
        <w:t>curvy</w:t>
      </w:r>
      <w:r w:rsidR="006E408F" w:rsidRPr="00197657">
        <w:rPr>
          <w:sz w:val="24"/>
          <w:szCs w:val="24"/>
        </w:rPr>
        <w:t xml:space="preserve"> decision boundary</w:t>
      </w:r>
      <w:r w:rsidR="00A52409" w:rsidRPr="00197657">
        <w:rPr>
          <w:sz w:val="24"/>
          <w:szCs w:val="24"/>
        </w:rPr>
        <w:t xml:space="preserve"> data</w:t>
      </w:r>
      <w:r w:rsidR="006E408F" w:rsidRPr="00197657">
        <w:rPr>
          <w:sz w:val="24"/>
          <w:szCs w:val="24"/>
        </w:rPr>
        <w:t xml:space="preserve"> </w:t>
      </w:r>
      <w:r w:rsidR="00A52409" w:rsidRPr="00197657">
        <w:rPr>
          <w:sz w:val="24"/>
          <w:szCs w:val="24"/>
        </w:rPr>
        <w:t xml:space="preserve">points </w:t>
      </w:r>
      <w:r w:rsidR="00691495" w:rsidRPr="00197657">
        <w:rPr>
          <w:sz w:val="24"/>
          <w:szCs w:val="24"/>
        </w:rPr>
        <w:t xml:space="preserve">while creating samples </w:t>
      </w:r>
      <w:r w:rsidR="006E408F" w:rsidRPr="00197657">
        <w:rPr>
          <w:sz w:val="24"/>
          <w:szCs w:val="24"/>
        </w:rPr>
        <w:t>near the minority space. However</w:t>
      </w:r>
      <w:r w:rsidR="00901CEB" w:rsidRPr="00197657">
        <w:rPr>
          <w:sz w:val="24"/>
          <w:szCs w:val="24"/>
        </w:rPr>
        <w:t>,</w:t>
      </w:r>
      <w:r w:rsidR="006E408F" w:rsidRPr="00197657">
        <w:rPr>
          <w:sz w:val="24"/>
          <w:szCs w:val="24"/>
        </w:rPr>
        <w:t xml:space="preserve"> if we keep the value of gamma too high the sample space to create new data points gets too restricted which may have </w:t>
      </w:r>
      <w:r w:rsidR="00901CEB" w:rsidRPr="00197657">
        <w:rPr>
          <w:sz w:val="24"/>
          <w:szCs w:val="24"/>
        </w:rPr>
        <w:t xml:space="preserve">a </w:t>
      </w:r>
      <w:r w:rsidR="006E408F" w:rsidRPr="00197657">
        <w:rPr>
          <w:sz w:val="24"/>
          <w:szCs w:val="24"/>
        </w:rPr>
        <w:t xml:space="preserve">positive impact on the minority class but </w:t>
      </w:r>
      <w:proofErr w:type="gramStart"/>
      <w:r w:rsidR="006E408F" w:rsidRPr="00197657">
        <w:rPr>
          <w:sz w:val="24"/>
          <w:szCs w:val="24"/>
        </w:rPr>
        <w:t>overall</w:t>
      </w:r>
      <w:proofErr w:type="gramEnd"/>
      <w:r w:rsidR="006E408F" w:rsidRPr="00197657">
        <w:rPr>
          <w:sz w:val="24"/>
          <w:szCs w:val="24"/>
        </w:rPr>
        <w:t xml:space="preserve"> the accuracy </w:t>
      </w:r>
      <w:r w:rsidR="00901CEB" w:rsidRPr="00197657">
        <w:rPr>
          <w:sz w:val="24"/>
          <w:szCs w:val="24"/>
        </w:rPr>
        <w:t>is reduced, For the experiment the analyzed sweet spot of gamma is at 50 or 100 that provides a balance between most accuracy for minority class with compromising on the majority accuracy.</w:t>
      </w:r>
    </w:p>
    <w:p w14:paraId="55FBC992" w14:textId="3770CDD1" w:rsidR="00BA44EA" w:rsidRDefault="00BA44EA" w:rsidP="00A17048"/>
    <w:p w14:paraId="7D94945A" w14:textId="480C4132" w:rsidR="00BA44EA" w:rsidRDefault="00BA44EA" w:rsidP="00A17048"/>
    <w:p w14:paraId="192E08C9" w14:textId="1613D6E5" w:rsidR="00BA44EA" w:rsidRDefault="00BA44EA" w:rsidP="00A17048"/>
    <w:p w14:paraId="1227DACC" w14:textId="1E018227" w:rsidR="00BA44EA" w:rsidRDefault="00BA44EA" w:rsidP="00A17048"/>
    <w:p w14:paraId="3AEAD4EE" w14:textId="5DF7823B" w:rsidR="00BA44EA" w:rsidRDefault="00BA44EA" w:rsidP="00A17048"/>
    <w:p w14:paraId="7B4BEE1E" w14:textId="2AFAE930" w:rsidR="00BA44EA" w:rsidRDefault="00BA44EA" w:rsidP="00A17048"/>
    <w:p w14:paraId="76D0ACAD" w14:textId="3E7D6BAC" w:rsidR="00BA44EA" w:rsidRDefault="00BA44EA" w:rsidP="00A17048"/>
    <w:p w14:paraId="6C988504" w14:textId="3233DAFF" w:rsidR="00BA44EA" w:rsidRDefault="00BA44EA" w:rsidP="00A17048"/>
    <w:p w14:paraId="0A653BE3" w14:textId="698CD58F" w:rsidR="00BA44EA" w:rsidRDefault="00BA44EA" w:rsidP="00A17048"/>
    <w:p w14:paraId="5AE9B407" w14:textId="52AC4BA8" w:rsidR="00EE71C5" w:rsidRDefault="00EE71C5" w:rsidP="00A17048"/>
    <w:p w14:paraId="36DF4113" w14:textId="2DD055F6" w:rsidR="00EE71C5" w:rsidRDefault="00EE71C5" w:rsidP="00A17048"/>
    <w:p w14:paraId="2C7E92F6" w14:textId="0ED8C3FB" w:rsidR="00EE71C5" w:rsidRDefault="00EE71C5" w:rsidP="00A17048"/>
    <w:p w14:paraId="2CE33B24" w14:textId="2460AE72" w:rsidR="00EE71C5" w:rsidRDefault="00EE71C5" w:rsidP="00A17048"/>
    <w:p w14:paraId="2C110124" w14:textId="23657E9F" w:rsidR="00EE71C5" w:rsidRDefault="00EE71C5" w:rsidP="00A17048"/>
    <w:p w14:paraId="07B76A9D" w14:textId="2281BC23" w:rsidR="00EE71C5" w:rsidRDefault="00EE71C5" w:rsidP="00A17048"/>
    <w:p w14:paraId="661B5FE8" w14:textId="433B3547" w:rsidR="00EE71C5" w:rsidRDefault="00EE71C5" w:rsidP="00A17048"/>
    <w:p w14:paraId="5177B125" w14:textId="77D3B5CD" w:rsidR="00EE71C5" w:rsidRDefault="00EE71C5" w:rsidP="00A17048"/>
    <w:p w14:paraId="0FF25FC1" w14:textId="60502057" w:rsidR="00EE71C5" w:rsidRDefault="00EE71C5" w:rsidP="00A17048"/>
    <w:p w14:paraId="7CF59067" w14:textId="73B1C7B6" w:rsidR="00EE71C5" w:rsidRDefault="00EE71C5" w:rsidP="00A17048"/>
    <w:p w14:paraId="06477A8C" w14:textId="7F34EFD9" w:rsidR="00EE71C5" w:rsidRDefault="00EE71C5" w:rsidP="00A17048"/>
    <w:p w14:paraId="2CE2515E" w14:textId="01584E9B" w:rsidR="00EE71C5" w:rsidRDefault="00EE71C5" w:rsidP="00A17048"/>
    <w:p w14:paraId="33CC406A" w14:textId="77777777" w:rsidR="00EE71C5" w:rsidRDefault="00EE71C5" w:rsidP="00A17048"/>
    <w:p w14:paraId="10B61E78" w14:textId="77777777" w:rsidR="001D36E2" w:rsidRDefault="001D36E2" w:rsidP="00A17048"/>
    <w:p w14:paraId="470C89C2" w14:textId="77777777" w:rsidR="00AF5BB4" w:rsidRDefault="00AF5BB4" w:rsidP="00A17048"/>
    <w:p w14:paraId="136631B2" w14:textId="29D41549" w:rsidR="00060F61" w:rsidRDefault="00060F61" w:rsidP="00565A17">
      <w:pPr>
        <w:pStyle w:val="Heading2"/>
        <w:numPr>
          <w:ilvl w:val="1"/>
          <w:numId w:val="48"/>
        </w:numPr>
        <w:jc w:val="both"/>
      </w:pPr>
      <w:bookmarkStart w:id="99" w:name="_Toc114419484"/>
      <w:r>
        <w:lastRenderedPageBreak/>
        <w:t xml:space="preserve">Experiment Phase III – </w:t>
      </w:r>
      <w:r w:rsidR="00926872">
        <w:t>Modifying</w:t>
      </w:r>
      <w:r>
        <w:t xml:space="preserve"> Decision Boundary:</w:t>
      </w:r>
      <w:bookmarkEnd w:id="99"/>
    </w:p>
    <w:p w14:paraId="38173BE3" w14:textId="6E61388C" w:rsidR="005966B7" w:rsidRDefault="005966B7" w:rsidP="005966B7"/>
    <w:p w14:paraId="53ED1B3B" w14:textId="5E26F74F" w:rsidR="00EA0B62" w:rsidRPr="00197657" w:rsidRDefault="005966B7" w:rsidP="00EA0B62">
      <w:pPr>
        <w:rPr>
          <w:sz w:val="24"/>
          <w:szCs w:val="24"/>
        </w:rPr>
      </w:pPr>
      <w:r w:rsidRPr="00197657">
        <w:rPr>
          <w:sz w:val="24"/>
          <w:szCs w:val="24"/>
        </w:rPr>
        <w:t xml:space="preserve">In this experiment we </w:t>
      </w:r>
      <w:r w:rsidR="001E4C87" w:rsidRPr="00197657">
        <w:rPr>
          <w:sz w:val="24"/>
          <w:szCs w:val="24"/>
        </w:rPr>
        <w:t xml:space="preserve">aim to </w:t>
      </w:r>
      <w:r w:rsidR="00EA0B62" w:rsidRPr="00197657">
        <w:rPr>
          <w:sz w:val="24"/>
          <w:szCs w:val="24"/>
        </w:rPr>
        <w:t xml:space="preserve">modify the decision boundary </w:t>
      </w:r>
      <w:r w:rsidR="001E4C87" w:rsidRPr="00197657">
        <w:rPr>
          <w:sz w:val="24"/>
          <w:szCs w:val="24"/>
        </w:rPr>
        <w:t xml:space="preserve">value on creating oversampled data </w:t>
      </w:r>
      <w:r w:rsidR="00EA0B62" w:rsidRPr="00197657">
        <w:rPr>
          <w:sz w:val="24"/>
          <w:szCs w:val="24"/>
        </w:rPr>
        <w:t xml:space="preserve">on the proposed algorithm </w:t>
      </w:r>
      <w:r w:rsidR="001E4C87" w:rsidRPr="00197657">
        <w:rPr>
          <w:sz w:val="24"/>
          <w:szCs w:val="24"/>
        </w:rPr>
        <w:t>and compare their performance, the decision boundary value used in this experiment are -2, -1, 0, 1, and 2</w:t>
      </w:r>
      <w:r w:rsidR="00197657">
        <w:rPr>
          <w:sz w:val="24"/>
          <w:szCs w:val="24"/>
        </w:rPr>
        <w:t>,</w:t>
      </w:r>
      <w:r w:rsidR="001E4C87" w:rsidRPr="00197657">
        <w:rPr>
          <w:sz w:val="24"/>
          <w:szCs w:val="24"/>
        </w:rPr>
        <w:t xml:space="preserve"> and train the model using this data. The classification models used in this experiment are Naïve Bayes</w:t>
      </w:r>
      <w:r w:rsidR="009D4D8D">
        <w:rPr>
          <w:sz w:val="24"/>
          <w:szCs w:val="24"/>
        </w:rPr>
        <w:t xml:space="preserve"> (NB)</w:t>
      </w:r>
      <w:r w:rsidR="001E4C87" w:rsidRPr="00197657">
        <w:rPr>
          <w:sz w:val="24"/>
          <w:szCs w:val="24"/>
        </w:rPr>
        <w:t>, Support Vector Machines</w:t>
      </w:r>
      <w:r w:rsidR="009D4D8D">
        <w:rPr>
          <w:sz w:val="24"/>
          <w:szCs w:val="24"/>
        </w:rPr>
        <w:t xml:space="preserve"> (SVM)</w:t>
      </w:r>
      <w:r w:rsidR="00197657">
        <w:rPr>
          <w:sz w:val="24"/>
          <w:szCs w:val="24"/>
        </w:rPr>
        <w:t>,</w:t>
      </w:r>
      <w:r w:rsidR="001E4C87" w:rsidRPr="00197657">
        <w:rPr>
          <w:sz w:val="24"/>
          <w:szCs w:val="24"/>
        </w:rPr>
        <w:t xml:space="preserve"> and Multi-layer </w:t>
      </w:r>
      <w:proofErr w:type="gramStart"/>
      <w:r w:rsidR="001E4C87" w:rsidRPr="00197657">
        <w:rPr>
          <w:sz w:val="24"/>
          <w:szCs w:val="24"/>
        </w:rPr>
        <w:t>perceptron</w:t>
      </w:r>
      <w:r w:rsidR="009D4D8D">
        <w:rPr>
          <w:sz w:val="24"/>
          <w:szCs w:val="24"/>
        </w:rPr>
        <w:t>(</w:t>
      </w:r>
      <w:proofErr w:type="gramEnd"/>
      <w:r w:rsidR="009D4D8D">
        <w:rPr>
          <w:sz w:val="24"/>
          <w:szCs w:val="24"/>
        </w:rPr>
        <w:t>MLP)</w:t>
      </w:r>
      <w:r w:rsidR="001E4C87" w:rsidRPr="00197657">
        <w:rPr>
          <w:sz w:val="24"/>
          <w:szCs w:val="24"/>
        </w:rPr>
        <w:t>.</w:t>
      </w:r>
    </w:p>
    <w:p w14:paraId="026E1AFB" w14:textId="77777777" w:rsidR="00121C33" w:rsidRPr="00121C33" w:rsidRDefault="00121C33" w:rsidP="00EA0B62"/>
    <w:p w14:paraId="5789A218" w14:textId="293138EA" w:rsidR="00FD4493" w:rsidRPr="00252491" w:rsidRDefault="00EA0B62" w:rsidP="00EA0B62">
      <w:pPr>
        <w:rPr>
          <w:sz w:val="24"/>
          <w:szCs w:val="24"/>
        </w:rPr>
      </w:pPr>
      <w:r w:rsidRPr="00F47594">
        <w:rPr>
          <w:sz w:val="24"/>
          <w:szCs w:val="24"/>
        </w:rPr>
        <w:t xml:space="preserve">There are two shapes used to test and evaluate the results of different oversampling algorithms with the proposed algorithm. Firstly, a circular shape dataset is used. Secondly, </w:t>
      </w:r>
      <w:r w:rsidR="00871468">
        <w:rPr>
          <w:sz w:val="24"/>
          <w:szCs w:val="24"/>
        </w:rPr>
        <w:t xml:space="preserve">a </w:t>
      </w:r>
      <w:r w:rsidRPr="00F47594">
        <w:rPr>
          <w:sz w:val="24"/>
          <w:szCs w:val="24"/>
        </w:rPr>
        <w:t>45-degree m</w:t>
      </w:r>
      <w:r>
        <w:rPr>
          <w:sz w:val="24"/>
          <w:szCs w:val="24"/>
        </w:rPr>
        <w:t>in</w:t>
      </w:r>
      <w:r w:rsidRPr="00F47594">
        <w:rPr>
          <w:sz w:val="24"/>
          <w:szCs w:val="24"/>
        </w:rPr>
        <w:t xml:space="preserve">ority and </w:t>
      </w:r>
      <w:r w:rsidR="00197657">
        <w:rPr>
          <w:sz w:val="24"/>
          <w:szCs w:val="24"/>
        </w:rPr>
        <w:t xml:space="preserve">a </w:t>
      </w:r>
      <w:r w:rsidRPr="00F47594">
        <w:rPr>
          <w:sz w:val="24"/>
          <w:szCs w:val="24"/>
        </w:rPr>
        <w:t>horizontal m</w:t>
      </w:r>
      <w:r>
        <w:rPr>
          <w:sz w:val="24"/>
          <w:szCs w:val="24"/>
        </w:rPr>
        <w:t>aj</w:t>
      </w:r>
      <w:r w:rsidRPr="00F47594">
        <w:rPr>
          <w:sz w:val="24"/>
          <w:szCs w:val="24"/>
        </w:rPr>
        <w:t>ority are used. The artificial dataset contains “2</w:t>
      </w:r>
      <w:r>
        <w:rPr>
          <w:sz w:val="24"/>
          <w:szCs w:val="24"/>
        </w:rPr>
        <w:t>25</w:t>
      </w:r>
      <w:r w:rsidRPr="00F47594">
        <w:rPr>
          <w:sz w:val="24"/>
          <w:szCs w:val="24"/>
        </w:rPr>
        <w:t>0” whereas the minority cases generated are “2</w:t>
      </w:r>
      <w:r>
        <w:rPr>
          <w:sz w:val="24"/>
          <w:szCs w:val="24"/>
        </w:rPr>
        <w:t>50</w:t>
      </w:r>
      <w:r w:rsidRPr="00F47594">
        <w:rPr>
          <w:sz w:val="24"/>
          <w:szCs w:val="24"/>
        </w:rPr>
        <w:t>”, furthermore the dataset is split into train and test with a ratio of 4:1 while the majority to minority ratio is “</w:t>
      </w:r>
      <w:r>
        <w:rPr>
          <w:sz w:val="24"/>
          <w:szCs w:val="24"/>
        </w:rPr>
        <w:t>10</w:t>
      </w:r>
      <w:r w:rsidRPr="00F47594">
        <w:rPr>
          <w:sz w:val="24"/>
          <w:szCs w:val="24"/>
        </w:rPr>
        <w:t>:</w:t>
      </w:r>
      <w:proofErr w:type="gramStart"/>
      <w:r>
        <w:rPr>
          <w:sz w:val="24"/>
          <w:szCs w:val="24"/>
        </w:rPr>
        <w:t>1</w:t>
      </w:r>
      <w:r w:rsidRPr="00F47594">
        <w:rPr>
          <w:sz w:val="24"/>
          <w:szCs w:val="24"/>
        </w:rPr>
        <w:t xml:space="preserve"> ”</w:t>
      </w:r>
      <w:proofErr w:type="gramEnd"/>
      <w:r w:rsidRPr="00F47594">
        <w:rPr>
          <w:sz w:val="24"/>
          <w:szCs w:val="24"/>
        </w:rPr>
        <w:t xml:space="preserve">, Moreover the overlap degree used in this experiment </w:t>
      </w:r>
      <w:r>
        <w:rPr>
          <w:sz w:val="24"/>
          <w:szCs w:val="24"/>
        </w:rPr>
        <w:t>is</w:t>
      </w:r>
      <w:r w:rsidRPr="00F47594">
        <w:rPr>
          <w:sz w:val="24"/>
          <w:szCs w:val="24"/>
        </w:rPr>
        <w:t xml:space="preserve"> </w:t>
      </w:r>
      <w:r>
        <w:rPr>
          <w:sz w:val="24"/>
          <w:szCs w:val="24"/>
        </w:rPr>
        <w:t>50</w:t>
      </w:r>
      <w:r w:rsidRPr="00F47594">
        <w:rPr>
          <w:sz w:val="24"/>
          <w:szCs w:val="24"/>
        </w:rPr>
        <w:t xml:space="preserve"> along with the value of gamma used in the experiments are </w:t>
      </w:r>
      <w:r w:rsidR="00121C33">
        <w:rPr>
          <w:sz w:val="24"/>
          <w:szCs w:val="24"/>
        </w:rPr>
        <w:t>50</w:t>
      </w:r>
      <w:r w:rsidRPr="00DA1A37">
        <w:t xml:space="preserve"> </w:t>
      </w:r>
      <w:r w:rsidR="00121C33">
        <w:t xml:space="preserve">while </w:t>
      </w:r>
      <w:r>
        <w:t xml:space="preserve">the value of </w:t>
      </w:r>
      <w:r w:rsidR="00121C33">
        <w:t>is</w:t>
      </w:r>
      <w:r>
        <w:t xml:space="preserve"> 1. </w:t>
      </w:r>
    </w:p>
    <w:p w14:paraId="4A3A963A" w14:textId="3E297566" w:rsidR="00EA0B62" w:rsidRPr="00252491" w:rsidRDefault="00EA0B62" w:rsidP="00EA0B62">
      <w:pPr>
        <w:rPr>
          <w:sz w:val="24"/>
          <w:szCs w:val="24"/>
        </w:rPr>
      </w:pPr>
    </w:p>
    <w:p w14:paraId="44A20936" w14:textId="77777777" w:rsidR="00EA0B62" w:rsidRDefault="00EA0B62" w:rsidP="00EA0B62">
      <w:r>
        <w:t xml:space="preserve">The value of Gamma and cost are directly passed into the grid search function manually. </w:t>
      </w:r>
    </w:p>
    <w:p w14:paraId="1D4CBBED" w14:textId="63C1ED62" w:rsidR="00EA0B62" w:rsidRDefault="00EA0B62" w:rsidP="00EA0B62"/>
    <w:p w14:paraId="21BCB8B2" w14:textId="2A48494C" w:rsidR="002369D8" w:rsidRDefault="002369D8" w:rsidP="002369D8">
      <w:pPr>
        <w:pStyle w:val="Heading5"/>
      </w:pPr>
      <w:r>
        <w:t>5.2.1 Circular Dataset:</w:t>
      </w:r>
    </w:p>
    <w:p w14:paraId="3230A1EE" w14:textId="77777777" w:rsidR="002369D8" w:rsidRPr="002369D8" w:rsidRDefault="002369D8" w:rsidP="002369D8"/>
    <w:p w14:paraId="1BA74BB4" w14:textId="795FB90F" w:rsidR="00060F61" w:rsidRDefault="00060F61" w:rsidP="00385099">
      <w:pPr>
        <w:pStyle w:val="Heading6"/>
      </w:pPr>
      <w:r w:rsidRPr="00060F61">
        <w:t>5.</w:t>
      </w:r>
      <w:r w:rsidR="00FF36FC">
        <w:t>2.1.1</w:t>
      </w:r>
      <w:r w:rsidRPr="00060F61">
        <w:t xml:space="preserve"> Scatter Plot:</w:t>
      </w:r>
    </w:p>
    <w:p w14:paraId="14A519DF" w14:textId="73EB9CCB" w:rsidR="00060F61" w:rsidRDefault="00060F61" w:rsidP="00060F61">
      <w:r w:rsidRPr="00060F61">
        <w:rPr>
          <w:noProof/>
        </w:rPr>
        <w:drawing>
          <wp:inline distT="0" distB="0" distL="0" distR="0" wp14:anchorId="48E666C6" wp14:editId="5062A5AB">
            <wp:extent cx="5943600" cy="4527550"/>
            <wp:effectExtent l="0" t="0" r="0" b="635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4527550"/>
                    </a:xfrm>
                    <a:prstGeom prst="rect">
                      <a:avLst/>
                    </a:prstGeom>
                  </pic:spPr>
                </pic:pic>
              </a:graphicData>
            </a:graphic>
          </wp:inline>
        </w:drawing>
      </w:r>
    </w:p>
    <w:p w14:paraId="30EB14A7" w14:textId="6B9061B8" w:rsidR="00060F61" w:rsidRPr="00060F61" w:rsidRDefault="00060F61" w:rsidP="005879EF">
      <w:pPr>
        <w:jc w:val="center"/>
      </w:pPr>
      <w:r>
        <w:lastRenderedPageBreak/>
        <w:t>Decision Boundary &gt; 2</w:t>
      </w:r>
    </w:p>
    <w:p w14:paraId="1E987964" w14:textId="77777777" w:rsidR="008A52EC" w:rsidRDefault="00060F61" w:rsidP="008A52EC">
      <w:pPr>
        <w:keepNext/>
        <w:jc w:val="center"/>
      </w:pPr>
      <w:r w:rsidRPr="00060F61">
        <w:rPr>
          <w:noProof/>
        </w:rPr>
        <w:drawing>
          <wp:inline distT="0" distB="0" distL="0" distR="0" wp14:anchorId="247B5225" wp14:editId="11794227">
            <wp:extent cx="3048776" cy="19685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051738" cy="1970413"/>
                    </a:xfrm>
                    <a:prstGeom prst="rect">
                      <a:avLst/>
                    </a:prstGeom>
                  </pic:spPr>
                </pic:pic>
              </a:graphicData>
            </a:graphic>
          </wp:inline>
        </w:drawing>
      </w:r>
    </w:p>
    <w:p w14:paraId="11B72430" w14:textId="0EAC82D5" w:rsidR="00884709" w:rsidRDefault="008A52EC" w:rsidP="008A52EC">
      <w:pPr>
        <w:pStyle w:val="Caption"/>
        <w:jc w:val="center"/>
      </w:pPr>
      <w:bookmarkStart w:id="100" w:name="_Toc114419220"/>
      <w:bookmarkStart w:id="101" w:name="_Toc114419517"/>
      <w:r>
        <w:t xml:space="preserve">Figure </w:t>
      </w:r>
      <w:fldSimple w:instr=" SEQ Figure \* ARABIC ">
        <w:r w:rsidR="00E429B0">
          <w:rPr>
            <w:noProof/>
          </w:rPr>
          <w:t>19</w:t>
        </w:r>
      </w:fldSimple>
      <w:r>
        <w:t xml:space="preserve"> </w:t>
      </w:r>
      <w:r w:rsidRPr="002412A0">
        <w:t>Decision Boundary (Circular)</w:t>
      </w:r>
      <w:bookmarkEnd w:id="100"/>
      <w:bookmarkEnd w:id="101"/>
    </w:p>
    <w:p w14:paraId="6E51BBAA" w14:textId="4F60D746" w:rsidR="00534908" w:rsidRPr="00534908" w:rsidRDefault="00165099" w:rsidP="007F68AA">
      <w:pPr>
        <w:pStyle w:val="Heading6"/>
      </w:pPr>
      <w:r>
        <w:t xml:space="preserve">5.2.1.2 </w:t>
      </w:r>
      <w:r w:rsidR="00AF0E42">
        <w:t>Confusion Matrix</w:t>
      </w:r>
      <w:r>
        <w:t>:</w:t>
      </w:r>
    </w:p>
    <w:p w14:paraId="414F2883" w14:textId="2801A7DB" w:rsidR="00AA65EC" w:rsidRPr="00534908" w:rsidRDefault="00AA65EC" w:rsidP="00AA65EC">
      <w:pPr>
        <w:rPr>
          <w:b/>
          <w:bCs/>
        </w:rPr>
      </w:pPr>
    </w:p>
    <w:tbl>
      <w:tblPr>
        <w:tblStyle w:val="TableGrid"/>
        <w:tblW w:w="9795" w:type="dxa"/>
        <w:tblLook w:val="04A0" w:firstRow="1" w:lastRow="0" w:firstColumn="1" w:lastColumn="0" w:noHBand="0" w:noVBand="1"/>
      </w:tblPr>
      <w:tblGrid>
        <w:gridCol w:w="1488"/>
        <w:gridCol w:w="1954"/>
        <w:gridCol w:w="1586"/>
        <w:gridCol w:w="1589"/>
        <w:gridCol w:w="1587"/>
        <w:gridCol w:w="1591"/>
      </w:tblGrid>
      <w:tr w:rsidR="00B97351" w:rsidRPr="00727F41" w14:paraId="4D77205C" w14:textId="77777777" w:rsidTr="00B97351">
        <w:trPr>
          <w:trHeight w:val="348"/>
        </w:trPr>
        <w:tc>
          <w:tcPr>
            <w:tcW w:w="1356" w:type="dxa"/>
            <w:vMerge w:val="restart"/>
          </w:tcPr>
          <w:p w14:paraId="21AC67C4" w14:textId="0B20FDC8" w:rsidR="00B97351" w:rsidRPr="00727F41" w:rsidRDefault="00B97351" w:rsidP="00266E2F">
            <w:pPr>
              <w:jc w:val="center"/>
              <w:rPr>
                <w:b/>
                <w:bCs/>
              </w:rPr>
            </w:pPr>
            <w:r>
              <w:rPr>
                <w:b/>
                <w:bCs/>
              </w:rPr>
              <w:t>Classification Models</w:t>
            </w:r>
          </w:p>
        </w:tc>
        <w:tc>
          <w:tcPr>
            <w:tcW w:w="1988" w:type="dxa"/>
          </w:tcPr>
          <w:p w14:paraId="32594949" w14:textId="77777777" w:rsidR="00B97351" w:rsidRPr="00727F41" w:rsidRDefault="00B97351" w:rsidP="00266E2F">
            <w:pPr>
              <w:jc w:val="center"/>
              <w:rPr>
                <w:b/>
                <w:bCs/>
              </w:rPr>
            </w:pPr>
          </w:p>
        </w:tc>
        <w:tc>
          <w:tcPr>
            <w:tcW w:w="6451" w:type="dxa"/>
            <w:gridSpan w:val="4"/>
          </w:tcPr>
          <w:p w14:paraId="6E15980D" w14:textId="39DEC5DC" w:rsidR="00B97351" w:rsidRPr="00727F41" w:rsidRDefault="00B97351" w:rsidP="00266E2F">
            <w:pPr>
              <w:jc w:val="center"/>
              <w:rPr>
                <w:b/>
                <w:bCs/>
              </w:rPr>
            </w:pPr>
            <w:r w:rsidRPr="00727F41">
              <w:rPr>
                <w:b/>
                <w:bCs/>
              </w:rPr>
              <w:t>D</w:t>
            </w:r>
            <w:r>
              <w:rPr>
                <w:b/>
                <w:bCs/>
              </w:rPr>
              <w:t>ecision Boundary</w:t>
            </w:r>
          </w:p>
        </w:tc>
      </w:tr>
      <w:tr w:rsidR="00B97351" w:rsidRPr="00727F41" w14:paraId="0574D993" w14:textId="77777777" w:rsidTr="00B97351">
        <w:trPr>
          <w:trHeight w:val="365"/>
        </w:trPr>
        <w:tc>
          <w:tcPr>
            <w:tcW w:w="1356" w:type="dxa"/>
            <w:vMerge/>
          </w:tcPr>
          <w:p w14:paraId="6E214A27" w14:textId="77777777" w:rsidR="00B97351" w:rsidRPr="00727F41" w:rsidRDefault="00B97351" w:rsidP="00266E2F">
            <w:pPr>
              <w:rPr>
                <w:b/>
                <w:bCs/>
              </w:rPr>
            </w:pPr>
          </w:p>
        </w:tc>
        <w:tc>
          <w:tcPr>
            <w:tcW w:w="1988" w:type="dxa"/>
          </w:tcPr>
          <w:p w14:paraId="0E26A71E" w14:textId="597B6C09" w:rsidR="00B97351" w:rsidRPr="00727F41" w:rsidRDefault="00B97351" w:rsidP="00266E2F">
            <w:pPr>
              <w:jc w:val="center"/>
              <w:rPr>
                <w:b/>
                <w:bCs/>
              </w:rPr>
            </w:pPr>
            <w:r>
              <w:rPr>
                <w:b/>
                <w:bCs/>
              </w:rPr>
              <w:t>-2</w:t>
            </w:r>
          </w:p>
        </w:tc>
        <w:tc>
          <w:tcPr>
            <w:tcW w:w="1611" w:type="dxa"/>
          </w:tcPr>
          <w:p w14:paraId="7BE5E191" w14:textId="1A79F80D" w:rsidR="00B97351" w:rsidRPr="00727F41" w:rsidRDefault="00B97351" w:rsidP="00266E2F">
            <w:pPr>
              <w:jc w:val="center"/>
              <w:rPr>
                <w:b/>
                <w:bCs/>
              </w:rPr>
            </w:pPr>
            <w:r>
              <w:rPr>
                <w:b/>
                <w:bCs/>
              </w:rPr>
              <w:t>-1</w:t>
            </w:r>
          </w:p>
        </w:tc>
        <w:tc>
          <w:tcPr>
            <w:tcW w:w="1612" w:type="dxa"/>
          </w:tcPr>
          <w:p w14:paraId="64E56C27" w14:textId="59240CCC" w:rsidR="00B97351" w:rsidRDefault="00B97351" w:rsidP="00266E2F">
            <w:pPr>
              <w:jc w:val="center"/>
              <w:rPr>
                <w:b/>
                <w:bCs/>
              </w:rPr>
            </w:pPr>
            <w:r>
              <w:rPr>
                <w:b/>
                <w:bCs/>
              </w:rPr>
              <w:t>0</w:t>
            </w:r>
          </w:p>
        </w:tc>
        <w:tc>
          <w:tcPr>
            <w:tcW w:w="1612" w:type="dxa"/>
          </w:tcPr>
          <w:p w14:paraId="3D0B764E" w14:textId="265D507C" w:rsidR="00B97351" w:rsidRPr="00727F41" w:rsidRDefault="00B97351" w:rsidP="00266E2F">
            <w:pPr>
              <w:jc w:val="center"/>
              <w:rPr>
                <w:b/>
                <w:bCs/>
              </w:rPr>
            </w:pPr>
            <w:r>
              <w:rPr>
                <w:b/>
                <w:bCs/>
              </w:rPr>
              <w:t>1</w:t>
            </w:r>
          </w:p>
        </w:tc>
        <w:tc>
          <w:tcPr>
            <w:tcW w:w="1615" w:type="dxa"/>
          </w:tcPr>
          <w:p w14:paraId="7BC66746" w14:textId="7855D535" w:rsidR="00B97351" w:rsidRPr="00727F41" w:rsidRDefault="00B97351" w:rsidP="00266E2F">
            <w:pPr>
              <w:jc w:val="center"/>
              <w:rPr>
                <w:b/>
                <w:bCs/>
              </w:rPr>
            </w:pPr>
            <w:r>
              <w:rPr>
                <w:b/>
                <w:bCs/>
              </w:rPr>
              <w:t>2</w:t>
            </w:r>
          </w:p>
        </w:tc>
      </w:tr>
      <w:tr w:rsidR="00B97351" w:rsidRPr="00727F41" w14:paraId="74633382" w14:textId="77777777" w:rsidTr="00B97351">
        <w:trPr>
          <w:trHeight w:val="365"/>
        </w:trPr>
        <w:tc>
          <w:tcPr>
            <w:tcW w:w="1356" w:type="dxa"/>
          </w:tcPr>
          <w:p w14:paraId="0F86F39A" w14:textId="1AC2411D" w:rsidR="00B97351" w:rsidRPr="00727F41" w:rsidRDefault="00B97351" w:rsidP="00266E2F">
            <w:pPr>
              <w:rPr>
                <w:b/>
                <w:bCs/>
              </w:rPr>
            </w:pPr>
            <w:r>
              <w:rPr>
                <w:b/>
                <w:bCs/>
              </w:rPr>
              <w:t>Naïve Bayes</w:t>
            </w:r>
          </w:p>
        </w:tc>
        <w:tc>
          <w:tcPr>
            <w:tcW w:w="1988" w:type="dxa"/>
          </w:tcPr>
          <w:p w14:paraId="0F9EEF0D" w14:textId="7C646DAE" w:rsidR="00B97351" w:rsidRDefault="00B97351" w:rsidP="00B97351">
            <w:pPr>
              <w:ind w:right="-728"/>
            </w:pPr>
            <w:r>
              <w:t xml:space="preserve">      Acc = 0.</w:t>
            </w:r>
            <w:r w:rsidR="004F016F">
              <w:t>84</w:t>
            </w:r>
          </w:p>
          <w:p w14:paraId="5F457779" w14:textId="77777777" w:rsidR="00B97351" w:rsidRDefault="00B97351" w:rsidP="00B97351">
            <w:pPr>
              <w:jc w:val="center"/>
            </w:pPr>
            <w:r>
              <w:t xml:space="preserve">    0       1</w:t>
            </w:r>
          </w:p>
          <w:p w14:paraId="07054E2D" w14:textId="2CB61834" w:rsidR="00B97351" w:rsidRDefault="00B97351" w:rsidP="00B97351">
            <w:r>
              <w:t xml:space="preserve">     0 [ </w:t>
            </w:r>
            <w:r w:rsidR="004F016F">
              <w:t>337</w:t>
            </w:r>
            <w:r>
              <w:t xml:space="preserve"> </w:t>
            </w:r>
            <w:r w:rsidR="00876439">
              <w:t xml:space="preserve">  </w:t>
            </w:r>
            <w:r>
              <w:t xml:space="preserve"> </w:t>
            </w:r>
            <w:proofErr w:type="gramStart"/>
            <w:r w:rsidR="004F016F">
              <w:t>66</w:t>
            </w:r>
            <w:r>
              <w:t xml:space="preserve"> ]</w:t>
            </w:r>
            <w:proofErr w:type="gramEnd"/>
          </w:p>
          <w:p w14:paraId="473C0A00" w14:textId="7486258B" w:rsidR="00B97351" w:rsidRDefault="00A3062D" w:rsidP="00A3062D">
            <w:pPr>
              <w:rPr>
                <w:b/>
                <w:bCs/>
              </w:rPr>
            </w:pPr>
            <w:r>
              <w:t xml:space="preserve">   </w:t>
            </w:r>
            <w:r w:rsidR="00B97351">
              <w:t xml:space="preserve"> </w:t>
            </w:r>
            <w:r w:rsidR="004F016F">
              <w:t xml:space="preserve"> </w:t>
            </w:r>
            <w:r w:rsidR="00B97351">
              <w:t xml:space="preserve">1 [ </w:t>
            </w:r>
            <w:r w:rsidR="004F016F">
              <w:t>8</w:t>
            </w:r>
            <w:r w:rsidR="00B97351">
              <w:t xml:space="preserve">   </w:t>
            </w:r>
            <w:r w:rsidR="00876439">
              <w:t xml:space="preserve">  </w:t>
            </w:r>
            <w:r w:rsidR="00B97351">
              <w:t xml:space="preserve">   </w:t>
            </w:r>
            <w:proofErr w:type="gramStart"/>
            <w:r w:rsidR="004F016F">
              <w:t>39</w:t>
            </w:r>
            <w:r w:rsidR="00B97351">
              <w:t xml:space="preserve"> ]</w:t>
            </w:r>
            <w:proofErr w:type="gramEnd"/>
          </w:p>
        </w:tc>
        <w:tc>
          <w:tcPr>
            <w:tcW w:w="1611" w:type="dxa"/>
          </w:tcPr>
          <w:p w14:paraId="4276B3C6" w14:textId="77777777" w:rsidR="00963387" w:rsidRDefault="00963387" w:rsidP="00963387">
            <w:pPr>
              <w:ind w:right="-728"/>
            </w:pPr>
            <w:r>
              <w:t xml:space="preserve">       Acc = 0.84</w:t>
            </w:r>
          </w:p>
          <w:p w14:paraId="5EDB886C" w14:textId="77777777" w:rsidR="00963387" w:rsidRDefault="00963387" w:rsidP="00963387">
            <w:pPr>
              <w:jc w:val="center"/>
            </w:pPr>
            <w:r>
              <w:t xml:space="preserve">    0       1</w:t>
            </w:r>
          </w:p>
          <w:p w14:paraId="270D7ABE" w14:textId="066185B4" w:rsidR="00963387" w:rsidRDefault="00963387" w:rsidP="00963387">
            <w:r>
              <w:t xml:space="preserve">    0 [ 33</w:t>
            </w:r>
            <w:r w:rsidR="006B368C">
              <w:t>9</w:t>
            </w:r>
            <w:r>
              <w:t xml:space="preserve">   </w:t>
            </w:r>
            <w:proofErr w:type="gramStart"/>
            <w:r>
              <w:t>6</w:t>
            </w:r>
            <w:r w:rsidR="006B368C">
              <w:t>4</w:t>
            </w:r>
            <w:r>
              <w:t xml:space="preserve"> ]</w:t>
            </w:r>
            <w:proofErr w:type="gramEnd"/>
          </w:p>
          <w:p w14:paraId="65587E89" w14:textId="177D8F5C" w:rsidR="00B97351" w:rsidRDefault="00963387" w:rsidP="00963387">
            <w:pPr>
              <w:rPr>
                <w:b/>
                <w:bCs/>
              </w:rPr>
            </w:pPr>
            <w:r>
              <w:t xml:space="preserve">    1 [ </w:t>
            </w:r>
            <w:r w:rsidR="006B368C">
              <w:t>9</w:t>
            </w:r>
            <w:r>
              <w:t xml:space="preserve">       </w:t>
            </w:r>
            <w:proofErr w:type="gramStart"/>
            <w:r>
              <w:t>38 ]</w:t>
            </w:r>
            <w:proofErr w:type="gramEnd"/>
          </w:p>
        </w:tc>
        <w:tc>
          <w:tcPr>
            <w:tcW w:w="1612" w:type="dxa"/>
          </w:tcPr>
          <w:p w14:paraId="7011ABB4" w14:textId="7507434B" w:rsidR="00090BC8" w:rsidRPr="00832438" w:rsidRDefault="00090BC8" w:rsidP="00090BC8">
            <w:pPr>
              <w:ind w:right="-728"/>
            </w:pPr>
            <w:r w:rsidRPr="00832438">
              <w:t xml:space="preserve">       </w:t>
            </w:r>
            <w:r w:rsidR="00832438" w:rsidRPr="00832438">
              <w:t>Acc</w:t>
            </w:r>
            <w:r w:rsidRPr="00832438">
              <w:t>= 0.8</w:t>
            </w:r>
            <w:r w:rsidR="00832438">
              <w:t>5</w:t>
            </w:r>
          </w:p>
          <w:p w14:paraId="70F4F90C" w14:textId="77777777" w:rsidR="00090BC8" w:rsidRPr="00832438" w:rsidRDefault="00090BC8" w:rsidP="00090BC8">
            <w:pPr>
              <w:jc w:val="center"/>
            </w:pPr>
            <w:r w:rsidRPr="00832438">
              <w:t xml:space="preserve">    0       1</w:t>
            </w:r>
          </w:p>
          <w:p w14:paraId="0103277E" w14:textId="6736089B" w:rsidR="00090BC8" w:rsidRPr="00832438" w:rsidRDefault="00090BC8" w:rsidP="00090BC8">
            <w:r w:rsidRPr="00832438">
              <w:t xml:space="preserve">    0 [ 3</w:t>
            </w:r>
            <w:r w:rsidR="00832438">
              <w:t>44</w:t>
            </w:r>
            <w:r w:rsidRPr="00832438">
              <w:t xml:space="preserve">   </w:t>
            </w:r>
            <w:proofErr w:type="gramStart"/>
            <w:r w:rsidR="00832438">
              <w:t>59</w:t>
            </w:r>
            <w:r w:rsidRPr="00832438">
              <w:t xml:space="preserve"> ]</w:t>
            </w:r>
            <w:proofErr w:type="gramEnd"/>
          </w:p>
          <w:p w14:paraId="0EFB3420" w14:textId="50E25B1B" w:rsidR="00B97351" w:rsidRPr="00832438" w:rsidRDefault="00090BC8" w:rsidP="00090BC8">
            <w:pPr>
              <w:jc w:val="center"/>
              <w:rPr>
                <w:b/>
                <w:bCs/>
              </w:rPr>
            </w:pPr>
            <w:r w:rsidRPr="00832438">
              <w:t xml:space="preserve">    1 [ </w:t>
            </w:r>
            <w:r w:rsidR="00832438">
              <w:t>10</w:t>
            </w:r>
            <w:r w:rsidRPr="00832438">
              <w:t xml:space="preserve">     </w:t>
            </w:r>
            <w:proofErr w:type="gramStart"/>
            <w:r w:rsidR="00832438">
              <w:t>37</w:t>
            </w:r>
            <w:r w:rsidRPr="00832438">
              <w:t xml:space="preserve"> ]</w:t>
            </w:r>
            <w:proofErr w:type="gramEnd"/>
          </w:p>
        </w:tc>
        <w:tc>
          <w:tcPr>
            <w:tcW w:w="1612" w:type="dxa"/>
          </w:tcPr>
          <w:p w14:paraId="3D31B365" w14:textId="3A3DC09E" w:rsidR="00090BC8" w:rsidRPr="00832438" w:rsidRDefault="00090BC8" w:rsidP="00090BC8">
            <w:pPr>
              <w:ind w:right="-728"/>
            </w:pPr>
            <w:r w:rsidRPr="00832438">
              <w:t xml:space="preserve">       Acc = 0.8</w:t>
            </w:r>
            <w:r w:rsidR="00832438">
              <w:t>0</w:t>
            </w:r>
          </w:p>
          <w:p w14:paraId="36BC08A0" w14:textId="77777777" w:rsidR="00090BC8" w:rsidRPr="00832438" w:rsidRDefault="00090BC8" w:rsidP="00090BC8">
            <w:pPr>
              <w:jc w:val="center"/>
            </w:pPr>
            <w:r w:rsidRPr="00832438">
              <w:t xml:space="preserve">    0       1</w:t>
            </w:r>
          </w:p>
          <w:p w14:paraId="66A3C148" w14:textId="743D7019" w:rsidR="00090BC8" w:rsidRPr="00832438" w:rsidRDefault="00090BC8" w:rsidP="00090BC8">
            <w:r w:rsidRPr="00832438">
              <w:t xml:space="preserve">    0 [ 3</w:t>
            </w:r>
            <w:r w:rsidR="00832438">
              <w:t>21</w:t>
            </w:r>
            <w:r w:rsidRPr="00832438">
              <w:t xml:space="preserve"> </w:t>
            </w:r>
            <w:r w:rsidR="00832438">
              <w:t xml:space="preserve"> </w:t>
            </w:r>
            <w:r w:rsidRPr="00832438">
              <w:t xml:space="preserve"> </w:t>
            </w:r>
            <w:proofErr w:type="gramStart"/>
            <w:r w:rsidR="00832438">
              <w:t>82</w:t>
            </w:r>
            <w:r w:rsidRPr="00832438">
              <w:t xml:space="preserve"> ]</w:t>
            </w:r>
            <w:proofErr w:type="gramEnd"/>
          </w:p>
          <w:p w14:paraId="560B67BF" w14:textId="2D61D3F9" w:rsidR="00B97351" w:rsidRPr="00832438" w:rsidRDefault="00090BC8" w:rsidP="00090BC8">
            <w:pPr>
              <w:jc w:val="center"/>
              <w:rPr>
                <w:b/>
                <w:bCs/>
              </w:rPr>
            </w:pPr>
            <w:r w:rsidRPr="00832438">
              <w:t xml:space="preserve">    1 [ </w:t>
            </w:r>
            <w:r w:rsidR="00832438">
              <w:t>6</w:t>
            </w:r>
            <w:r w:rsidRPr="00832438">
              <w:t xml:space="preserve">       </w:t>
            </w:r>
            <w:proofErr w:type="gramStart"/>
            <w:r w:rsidR="00832438">
              <w:t>41</w:t>
            </w:r>
            <w:r w:rsidRPr="00832438">
              <w:t xml:space="preserve"> ]</w:t>
            </w:r>
            <w:proofErr w:type="gramEnd"/>
          </w:p>
        </w:tc>
        <w:tc>
          <w:tcPr>
            <w:tcW w:w="1615" w:type="dxa"/>
          </w:tcPr>
          <w:p w14:paraId="673147BC" w14:textId="7F921ECD" w:rsidR="00090BC8" w:rsidRPr="00BC2CBC" w:rsidRDefault="00090BC8" w:rsidP="00090BC8">
            <w:pPr>
              <w:ind w:right="-728"/>
            </w:pPr>
            <w:r w:rsidRPr="00BC2CBC">
              <w:t xml:space="preserve">       Acc = 0.</w:t>
            </w:r>
            <w:r w:rsidR="00BC2CBC">
              <w:t>76</w:t>
            </w:r>
          </w:p>
          <w:p w14:paraId="6899DD7F" w14:textId="77777777" w:rsidR="00090BC8" w:rsidRPr="00BC2CBC" w:rsidRDefault="00090BC8" w:rsidP="00090BC8">
            <w:pPr>
              <w:jc w:val="center"/>
            </w:pPr>
            <w:r w:rsidRPr="00BC2CBC">
              <w:t xml:space="preserve">    0       1</w:t>
            </w:r>
          </w:p>
          <w:p w14:paraId="71D3480C" w14:textId="6916B1B0" w:rsidR="00090BC8" w:rsidRPr="00BC2CBC" w:rsidRDefault="00090BC8" w:rsidP="00090BC8">
            <w:r w:rsidRPr="00BC2CBC">
              <w:t xml:space="preserve">    0 [ 3</w:t>
            </w:r>
            <w:r w:rsidR="00BC2CBC">
              <w:t>07</w:t>
            </w:r>
            <w:r w:rsidRPr="00BC2CBC">
              <w:t xml:space="preserve">   </w:t>
            </w:r>
            <w:proofErr w:type="gramStart"/>
            <w:r w:rsidR="00BC2CBC">
              <w:t>96</w:t>
            </w:r>
            <w:r w:rsidRPr="00BC2CBC">
              <w:t xml:space="preserve"> ]</w:t>
            </w:r>
            <w:proofErr w:type="gramEnd"/>
          </w:p>
          <w:p w14:paraId="0E97E61A" w14:textId="7E01012F" w:rsidR="00B97351" w:rsidRPr="00BC2CBC" w:rsidRDefault="00090BC8" w:rsidP="00090BC8">
            <w:pPr>
              <w:jc w:val="center"/>
              <w:rPr>
                <w:b/>
                <w:bCs/>
              </w:rPr>
            </w:pPr>
            <w:r w:rsidRPr="00BC2CBC">
              <w:t xml:space="preserve">    1 [ </w:t>
            </w:r>
            <w:r w:rsidR="00BC2CBC">
              <w:t>11</w:t>
            </w:r>
            <w:r w:rsidRPr="00BC2CBC">
              <w:t xml:space="preserve">     </w:t>
            </w:r>
            <w:proofErr w:type="gramStart"/>
            <w:r w:rsidRPr="00BC2CBC">
              <w:t>3</w:t>
            </w:r>
            <w:r w:rsidR="00BC2CBC">
              <w:t>6</w:t>
            </w:r>
            <w:r w:rsidRPr="00BC2CBC">
              <w:t xml:space="preserve"> ]</w:t>
            </w:r>
            <w:proofErr w:type="gramEnd"/>
          </w:p>
        </w:tc>
      </w:tr>
      <w:tr w:rsidR="00B97351" w:rsidRPr="00727F41" w14:paraId="34CD5230" w14:textId="77777777" w:rsidTr="00B97351">
        <w:trPr>
          <w:trHeight w:val="365"/>
        </w:trPr>
        <w:tc>
          <w:tcPr>
            <w:tcW w:w="1356" w:type="dxa"/>
          </w:tcPr>
          <w:p w14:paraId="1AC3D411" w14:textId="1079093F" w:rsidR="00B97351" w:rsidRPr="00727F41" w:rsidRDefault="00B97351" w:rsidP="00B97351">
            <w:pPr>
              <w:jc w:val="center"/>
              <w:rPr>
                <w:b/>
                <w:bCs/>
              </w:rPr>
            </w:pPr>
            <w:r>
              <w:rPr>
                <w:b/>
                <w:bCs/>
              </w:rPr>
              <w:t>SVM</w:t>
            </w:r>
          </w:p>
        </w:tc>
        <w:tc>
          <w:tcPr>
            <w:tcW w:w="1988" w:type="dxa"/>
          </w:tcPr>
          <w:p w14:paraId="1EC825FC" w14:textId="249C7364" w:rsidR="004F016F" w:rsidRDefault="004F016F" w:rsidP="004F016F">
            <w:pPr>
              <w:ind w:right="-728"/>
            </w:pPr>
            <w:r>
              <w:t xml:space="preserve">        Acc = 0.84</w:t>
            </w:r>
          </w:p>
          <w:p w14:paraId="7F65FA4D" w14:textId="54CC0DE2" w:rsidR="004F016F" w:rsidRDefault="004F016F" w:rsidP="004F016F">
            <w:pPr>
              <w:jc w:val="center"/>
            </w:pPr>
            <w:r>
              <w:t xml:space="preserve">    0       1</w:t>
            </w:r>
          </w:p>
          <w:p w14:paraId="0640604D" w14:textId="4605A75D" w:rsidR="004F016F" w:rsidRDefault="004F016F" w:rsidP="004F016F">
            <w:pPr>
              <w:jc w:val="center"/>
            </w:pPr>
            <w:r>
              <w:t xml:space="preserve">0 [ 341 </w:t>
            </w:r>
            <w:r w:rsidR="00876439">
              <w:t xml:space="preserve">  </w:t>
            </w:r>
            <w:r>
              <w:t xml:space="preserve"> </w:t>
            </w:r>
            <w:proofErr w:type="gramStart"/>
            <w:r>
              <w:t>62 ]</w:t>
            </w:r>
            <w:proofErr w:type="gramEnd"/>
          </w:p>
          <w:p w14:paraId="65AB5BED" w14:textId="29F4D0D0" w:rsidR="00B97351" w:rsidRDefault="004F016F" w:rsidP="004F016F">
            <w:pPr>
              <w:jc w:val="center"/>
              <w:rPr>
                <w:b/>
                <w:bCs/>
              </w:rPr>
            </w:pPr>
            <w:r>
              <w:t xml:space="preserve">1 [ 10      </w:t>
            </w:r>
            <w:proofErr w:type="gramStart"/>
            <w:r>
              <w:t>37 ]</w:t>
            </w:r>
            <w:proofErr w:type="gramEnd"/>
          </w:p>
        </w:tc>
        <w:tc>
          <w:tcPr>
            <w:tcW w:w="1611" w:type="dxa"/>
          </w:tcPr>
          <w:p w14:paraId="150E891D" w14:textId="77777777" w:rsidR="00090BC8" w:rsidRDefault="00090BC8" w:rsidP="00090BC8">
            <w:pPr>
              <w:ind w:right="-728"/>
            </w:pPr>
            <w:r>
              <w:t xml:space="preserve">       Acc = 0.84</w:t>
            </w:r>
          </w:p>
          <w:p w14:paraId="69AEDA73" w14:textId="77777777" w:rsidR="00090BC8" w:rsidRDefault="00090BC8" w:rsidP="00090BC8">
            <w:pPr>
              <w:jc w:val="center"/>
            </w:pPr>
            <w:r>
              <w:t xml:space="preserve">    0       1</w:t>
            </w:r>
          </w:p>
          <w:p w14:paraId="73FF6177" w14:textId="49F30F33" w:rsidR="00090BC8" w:rsidRDefault="00090BC8" w:rsidP="00090BC8">
            <w:r>
              <w:t xml:space="preserve">    0 [ 3</w:t>
            </w:r>
            <w:r w:rsidR="006B368C">
              <w:t>44</w:t>
            </w:r>
            <w:r>
              <w:t xml:space="preserve">   </w:t>
            </w:r>
            <w:proofErr w:type="gramStart"/>
            <w:r w:rsidR="006B368C">
              <w:t>59</w:t>
            </w:r>
            <w:r>
              <w:t xml:space="preserve"> ]</w:t>
            </w:r>
            <w:proofErr w:type="gramEnd"/>
          </w:p>
          <w:p w14:paraId="79F2856F" w14:textId="7D75ABE2" w:rsidR="00B97351" w:rsidRDefault="00090BC8" w:rsidP="00090BC8">
            <w:pPr>
              <w:jc w:val="center"/>
              <w:rPr>
                <w:b/>
                <w:bCs/>
              </w:rPr>
            </w:pPr>
            <w:r>
              <w:t xml:space="preserve">    1 [ </w:t>
            </w:r>
            <w:r w:rsidR="006B368C">
              <w:t>11</w:t>
            </w:r>
            <w:r>
              <w:t xml:space="preserve">     </w:t>
            </w:r>
            <w:proofErr w:type="gramStart"/>
            <w:r w:rsidR="006B368C">
              <w:t>36</w:t>
            </w:r>
            <w:r>
              <w:t xml:space="preserve"> ]</w:t>
            </w:r>
            <w:proofErr w:type="gramEnd"/>
          </w:p>
        </w:tc>
        <w:tc>
          <w:tcPr>
            <w:tcW w:w="1612" w:type="dxa"/>
          </w:tcPr>
          <w:p w14:paraId="5B8544DB" w14:textId="48726E1B" w:rsidR="00090BC8" w:rsidRPr="00832438" w:rsidRDefault="00090BC8" w:rsidP="00090BC8">
            <w:pPr>
              <w:ind w:right="-728"/>
            </w:pPr>
            <w:r w:rsidRPr="00832438">
              <w:t xml:space="preserve">       Acc = 0.8</w:t>
            </w:r>
            <w:r w:rsidR="00832438">
              <w:t>6</w:t>
            </w:r>
          </w:p>
          <w:p w14:paraId="22AF7248" w14:textId="77777777" w:rsidR="00090BC8" w:rsidRPr="00832438" w:rsidRDefault="00090BC8" w:rsidP="00090BC8">
            <w:pPr>
              <w:jc w:val="center"/>
            </w:pPr>
            <w:r w:rsidRPr="00832438">
              <w:t xml:space="preserve">    0       1</w:t>
            </w:r>
          </w:p>
          <w:p w14:paraId="3FBFFD23" w14:textId="48205521" w:rsidR="00090BC8" w:rsidRPr="00832438" w:rsidRDefault="00090BC8" w:rsidP="00090BC8">
            <w:r w:rsidRPr="00832438">
              <w:t xml:space="preserve">    0 [ 3</w:t>
            </w:r>
            <w:r w:rsidR="00832438">
              <w:t>49</w:t>
            </w:r>
            <w:r w:rsidRPr="00832438">
              <w:t xml:space="preserve">   </w:t>
            </w:r>
            <w:proofErr w:type="gramStart"/>
            <w:r w:rsidR="00832438">
              <w:t>54</w:t>
            </w:r>
            <w:r w:rsidRPr="00832438">
              <w:t xml:space="preserve"> ]</w:t>
            </w:r>
            <w:proofErr w:type="gramEnd"/>
          </w:p>
          <w:p w14:paraId="67F5FA91" w14:textId="72AA6E84" w:rsidR="00B97351" w:rsidRPr="00832438" w:rsidRDefault="00090BC8" w:rsidP="00090BC8">
            <w:pPr>
              <w:jc w:val="center"/>
              <w:rPr>
                <w:b/>
                <w:bCs/>
              </w:rPr>
            </w:pPr>
            <w:r w:rsidRPr="00832438">
              <w:t xml:space="preserve">    1 [ </w:t>
            </w:r>
            <w:r w:rsidR="00832438">
              <w:t>10</w:t>
            </w:r>
            <w:r w:rsidRPr="00832438">
              <w:t xml:space="preserve">     </w:t>
            </w:r>
            <w:proofErr w:type="gramStart"/>
            <w:r w:rsidR="00832438">
              <w:t>37</w:t>
            </w:r>
            <w:r w:rsidRPr="00832438">
              <w:t xml:space="preserve"> ]</w:t>
            </w:r>
            <w:proofErr w:type="gramEnd"/>
          </w:p>
        </w:tc>
        <w:tc>
          <w:tcPr>
            <w:tcW w:w="1612" w:type="dxa"/>
          </w:tcPr>
          <w:p w14:paraId="73F8DB0B" w14:textId="17CCADD9" w:rsidR="00090BC8" w:rsidRPr="00832438" w:rsidRDefault="00090BC8" w:rsidP="00090BC8">
            <w:pPr>
              <w:ind w:right="-728"/>
            </w:pPr>
            <w:r w:rsidRPr="00832438">
              <w:t xml:space="preserve">       Acc = 0.8</w:t>
            </w:r>
            <w:r w:rsidR="00832438">
              <w:t>0</w:t>
            </w:r>
          </w:p>
          <w:p w14:paraId="2CF81DD3" w14:textId="77777777" w:rsidR="00090BC8" w:rsidRPr="00832438" w:rsidRDefault="00090BC8" w:rsidP="00090BC8">
            <w:pPr>
              <w:jc w:val="center"/>
            </w:pPr>
            <w:r w:rsidRPr="00832438">
              <w:t xml:space="preserve">    0       1</w:t>
            </w:r>
          </w:p>
          <w:p w14:paraId="459CDFA0" w14:textId="362E2CAD" w:rsidR="00090BC8" w:rsidRPr="00832438" w:rsidRDefault="00090BC8" w:rsidP="00090BC8">
            <w:r w:rsidRPr="00832438">
              <w:t xml:space="preserve">    0 [ </w:t>
            </w:r>
            <w:r w:rsidR="00832438">
              <w:t>319</w:t>
            </w:r>
            <w:r w:rsidRPr="00832438">
              <w:t xml:space="preserve">   </w:t>
            </w:r>
            <w:proofErr w:type="gramStart"/>
            <w:r w:rsidR="00832438">
              <w:t>84</w:t>
            </w:r>
            <w:r w:rsidRPr="00832438">
              <w:t xml:space="preserve"> ]</w:t>
            </w:r>
            <w:proofErr w:type="gramEnd"/>
          </w:p>
          <w:p w14:paraId="629A87A2" w14:textId="32DC0C29" w:rsidR="00B97351" w:rsidRPr="00832438" w:rsidRDefault="00090BC8" w:rsidP="00090BC8">
            <w:pPr>
              <w:jc w:val="center"/>
              <w:rPr>
                <w:b/>
                <w:bCs/>
              </w:rPr>
            </w:pPr>
            <w:r w:rsidRPr="00832438">
              <w:t xml:space="preserve">    1 [ </w:t>
            </w:r>
            <w:r w:rsidR="00832438">
              <w:t>6</w:t>
            </w:r>
            <w:r w:rsidRPr="00832438">
              <w:t xml:space="preserve">       </w:t>
            </w:r>
            <w:proofErr w:type="gramStart"/>
            <w:r w:rsidR="00832438">
              <w:t>41</w:t>
            </w:r>
            <w:r w:rsidRPr="00832438">
              <w:t xml:space="preserve"> ]</w:t>
            </w:r>
            <w:proofErr w:type="gramEnd"/>
          </w:p>
        </w:tc>
        <w:tc>
          <w:tcPr>
            <w:tcW w:w="1615" w:type="dxa"/>
          </w:tcPr>
          <w:p w14:paraId="309A5AE4" w14:textId="24A09CC2" w:rsidR="00090BC8" w:rsidRPr="00BC2CBC" w:rsidRDefault="00090BC8" w:rsidP="00090BC8">
            <w:pPr>
              <w:ind w:right="-728"/>
            </w:pPr>
            <w:r w:rsidRPr="00BC2CBC">
              <w:t xml:space="preserve">       Acc = 0.</w:t>
            </w:r>
            <w:r w:rsidR="009B2AB3">
              <w:t>7</w:t>
            </w:r>
            <w:r w:rsidR="007B3D9A">
              <w:t>9</w:t>
            </w:r>
          </w:p>
          <w:p w14:paraId="2C9DB0E6" w14:textId="77777777" w:rsidR="00090BC8" w:rsidRPr="00BC2CBC" w:rsidRDefault="00090BC8" w:rsidP="00090BC8">
            <w:pPr>
              <w:jc w:val="center"/>
            </w:pPr>
            <w:r w:rsidRPr="00BC2CBC">
              <w:t xml:space="preserve">    0       1</w:t>
            </w:r>
          </w:p>
          <w:p w14:paraId="389839C0" w14:textId="626C9F63" w:rsidR="00090BC8" w:rsidRPr="00BC2CBC" w:rsidRDefault="00090BC8" w:rsidP="00090BC8">
            <w:r w:rsidRPr="00BC2CBC">
              <w:t xml:space="preserve">    0 [ 3</w:t>
            </w:r>
            <w:r w:rsidR="009B2AB3">
              <w:t>14</w:t>
            </w:r>
            <w:r w:rsidRPr="00BC2CBC">
              <w:t xml:space="preserve">   </w:t>
            </w:r>
            <w:proofErr w:type="gramStart"/>
            <w:r w:rsidR="009B2AB3">
              <w:t>89</w:t>
            </w:r>
            <w:r w:rsidRPr="00BC2CBC">
              <w:t xml:space="preserve"> ]</w:t>
            </w:r>
            <w:proofErr w:type="gramEnd"/>
          </w:p>
          <w:p w14:paraId="5D522E76" w14:textId="09FC8189" w:rsidR="00B97351" w:rsidRPr="00BC2CBC" w:rsidRDefault="00090BC8" w:rsidP="00090BC8">
            <w:pPr>
              <w:jc w:val="center"/>
              <w:rPr>
                <w:b/>
                <w:bCs/>
              </w:rPr>
            </w:pPr>
            <w:r w:rsidRPr="00BC2CBC">
              <w:t xml:space="preserve">    1 [ </w:t>
            </w:r>
            <w:r w:rsidR="009B2AB3">
              <w:t>7</w:t>
            </w:r>
            <w:r w:rsidRPr="00BC2CBC">
              <w:t xml:space="preserve">       </w:t>
            </w:r>
            <w:proofErr w:type="gramStart"/>
            <w:r w:rsidR="009B2AB3">
              <w:t>40</w:t>
            </w:r>
            <w:r w:rsidRPr="00BC2CBC">
              <w:t xml:space="preserve"> ]</w:t>
            </w:r>
            <w:proofErr w:type="gramEnd"/>
          </w:p>
        </w:tc>
      </w:tr>
      <w:tr w:rsidR="00B97351" w:rsidRPr="00727F41" w14:paraId="1BB2F56F" w14:textId="77777777" w:rsidTr="00832438">
        <w:trPr>
          <w:trHeight w:val="50"/>
        </w:trPr>
        <w:tc>
          <w:tcPr>
            <w:tcW w:w="1356" w:type="dxa"/>
          </w:tcPr>
          <w:p w14:paraId="188BCD43" w14:textId="749328E1" w:rsidR="00B97351" w:rsidRPr="00727F41" w:rsidRDefault="00B97351" w:rsidP="00B97351">
            <w:pPr>
              <w:jc w:val="center"/>
              <w:rPr>
                <w:b/>
                <w:bCs/>
              </w:rPr>
            </w:pPr>
            <w:r>
              <w:rPr>
                <w:b/>
                <w:bCs/>
              </w:rPr>
              <w:t>MLP</w:t>
            </w:r>
          </w:p>
        </w:tc>
        <w:tc>
          <w:tcPr>
            <w:tcW w:w="1988" w:type="dxa"/>
          </w:tcPr>
          <w:p w14:paraId="5933C67B" w14:textId="6DE55778" w:rsidR="004F016F" w:rsidRDefault="004F016F" w:rsidP="004F016F">
            <w:pPr>
              <w:ind w:right="-728"/>
            </w:pPr>
            <w:r>
              <w:t xml:space="preserve">       Acc = 0.84</w:t>
            </w:r>
          </w:p>
          <w:p w14:paraId="32524D74" w14:textId="77777777" w:rsidR="004F016F" w:rsidRDefault="004F016F" w:rsidP="004F016F">
            <w:pPr>
              <w:jc w:val="center"/>
            </w:pPr>
            <w:r>
              <w:t xml:space="preserve">    0       1</w:t>
            </w:r>
          </w:p>
          <w:p w14:paraId="1A721CC8" w14:textId="34BC63EE" w:rsidR="004F016F" w:rsidRDefault="004F016F" w:rsidP="004F016F">
            <w:r>
              <w:t xml:space="preserve">     0 [ 3</w:t>
            </w:r>
            <w:r w:rsidR="00691C0B">
              <w:t>38</w:t>
            </w:r>
            <w:r w:rsidR="00876439">
              <w:t xml:space="preserve"> </w:t>
            </w:r>
            <w:r>
              <w:t xml:space="preserve"> </w:t>
            </w:r>
            <w:r w:rsidR="00691C0B">
              <w:t xml:space="preserve"> </w:t>
            </w:r>
            <w:proofErr w:type="gramStart"/>
            <w:r>
              <w:t>6</w:t>
            </w:r>
            <w:r w:rsidR="00691C0B">
              <w:t>5</w:t>
            </w:r>
            <w:r>
              <w:t xml:space="preserve"> ]</w:t>
            </w:r>
            <w:proofErr w:type="gramEnd"/>
          </w:p>
          <w:p w14:paraId="464E4FB1" w14:textId="3A527CA6" w:rsidR="00B97351" w:rsidRDefault="004F016F" w:rsidP="004F016F">
            <w:pPr>
              <w:rPr>
                <w:b/>
                <w:bCs/>
              </w:rPr>
            </w:pPr>
            <w:r>
              <w:t xml:space="preserve">     1 [ </w:t>
            </w:r>
            <w:r w:rsidR="00691C0B">
              <w:t>9</w:t>
            </w:r>
            <w:r>
              <w:t xml:space="preserve">     </w:t>
            </w:r>
            <w:r w:rsidR="00876439">
              <w:t xml:space="preserve"> </w:t>
            </w:r>
            <w:r>
              <w:t xml:space="preserve"> </w:t>
            </w:r>
            <w:proofErr w:type="gramStart"/>
            <w:r w:rsidR="00691C0B">
              <w:t>38</w:t>
            </w:r>
            <w:r>
              <w:t xml:space="preserve"> ]</w:t>
            </w:r>
            <w:proofErr w:type="gramEnd"/>
          </w:p>
        </w:tc>
        <w:tc>
          <w:tcPr>
            <w:tcW w:w="1611" w:type="dxa"/>
          </w:tcPr>
          <w:p w14:paraId="02EA2249" w14:textId="77777777" w:rsidR="00090BC8" w:rsidRDefault="00090BC8" w:rsidP="00090BC8">
            <w:pPr>
              <w:ind w:right="-728"/>
            </w:pPr>
            <w:r>
              <w:t xml:space="preserve">       Acc = 0.84</w:t>
            </w:r>
          </w:p>
          <w:p w14:paraId="6B320782" w14:textId="77777777" w:rsidR="00090BC8" w:rsidRDefault="00090BC8" w:rsidP="00090BC8">
            <w:pPr>
              <w:jc w:val="center"/>
            </w:pPr>
            <w:r>
              <w:t xml:space="preserve">    0       1</w:t>
            </w:r>
          </w:p>
          <w:p w14:paraId="795700E2" w14:textId="3698FEFD" w:rsidR="00090BC8" w:rsidRDefault="00090BC8" w:rsidP="00090BC8">
            <w:r>
              <w:t xml:space="preserve">    0 [ 3</w:t>
            </w:r>
            <w:r w:rsidR="006B368C">
              <w:t>40</w:t>
            </w:r>
            <w:r>
              <w:t xml:space="preserve">   </w:t>
            </w:r>
            <w:proofErr w:type="gramStart"/>
            <w:r>
              <w:t>6</w:t>
            </w:r>
            <w:r w:rsidR="006B368C">
              <w:t>4</w:t>
            </w:r>
            <w:r>
              <w:t xml:space="preserve"> ]</w:t>
            </w:r>
            <w:proofErr w:type="gramEnd"/>
          </w:p>
          <w:p w14:paraId="455416A9" w14:textId="2A681B52" w:rsidR="00B97351" w:rsidRDefault="00090BC8" w:rsidP="00090BC8">
            <w:pPr>
              <w:jc w:val="center"/>
              <w:rPr>
                <w:b/>
                <w:bCs/>
              </w:rPr>
            </w:pPr>
            <w:r>
              <w:t xml:space="preserve">    1 [ </w:t>
            </w:r>
            <w:r w:rsidR="006B368C">
              <w:t>8</w:t>
            </w:r>
            <w:r>
              <w:t xml:space="preserve">       </w:t>
            </w:r>
            <w:proofErr w:type="gramStart"/>
            <w:r>
              <w:t>3</w:t>
            </w:r>
            <w:r w:rsidR="006B368C">
              <w:t>9</w:t>
            </w:r>
            <w:r>
              <w:t xml:space="preserve"> ]</w:t>
            </w:r>
            <w:proofErr w:type="gramEnd"/>
          </w:p>
        </w:tc>
        <w:tc>
          <w:tcPr>
            <w:tcW w:w="1612" w:type="dxa"/>
          </w:tcPr>
          <w:p w14:paraId="2E52BBB1" w14:textId="62346606" w:rsidR="00090BC8" w:rsidRPr="00832438" w:rsidRDefault="00090BC8" w:rsidP="00090BC8">
            <w:pPr>
              <w:ind w:right="-728"/>
            </w:pPr>
            <w:r w:rsidRPr="00832438">
              <w:t xml:space="preserve">       Acc = 0.8</w:t>
            </w:r>
            <w:r w:rsidR="00832438">
              <w:t>5</w:t>
            </w:r>
          </w:p>
          <w:p w14:paraId="36F73BF6" w14:textId="77777777" w:rsidR="00090BC8" w:rsidRPr="00832438" w:rsidRDefault="00090BC8" w:rsidP="00090BC8">
            <w:pPr>
              <w:jc w:val="center"/>
            </w:pPr>
            <w:r w:rsidRPr="00832438">
              <w:t xml:space="preserve">    0       1</w:t>
            </w:r>
          </w:p>
          <w:p w14:paraId="45C40ADB" w14:textId="2DDB8638" w:rsidR="00090BC8" w:rsidRPr="00832438" w:rsidRDefault="00090BC8" w:rsidP="00090BC8">
            <w:r w:rsidRPr="00832438">
              <w:t xml:space="preserve">    0 [ 3</w:t>
            </w:r>
            <w:r w:rsidR="00832438">
              <w:t>47</w:t>
            </w:r>
            <w:r w:rsidRPr="00832438">
              <w:t xml:space="preserve">   </w:t>
            </w:r>
            <w:proofErr w:type="gramStart"/>
            <w:r w:rsidR="00832438">
              <w:t>56</w:t>
            </w:r>
            <w:r w:rsidRPr="00832438">
              <w:t xml:space="preserve"> ]</w:t>
            </w:r>
            <w:proofErr w:type="gramEnd"/>
          </w:p>
          <w:p w14:paraId="45F637AC" w14:textId="6A8DBC2B" w:rsidR="00B97351" w:rsidRPr="00832438" w:rsidRDefault="00090BC8" w:rsidP="00090BC8">
            <w:pPr>
              <w:jc w:val="center"/>
              <w:rPr>
                <w:b/>
                <w:bCs/>
              </w:rPr>
            </w:pPr>
            <w:r w:rsidRPr="00832438">
              <w:t xml:space="preserve">    1 [ </w:t>
            </w:r>
            <w:r w:rsidR="00832438">
              <w:t>11</w:t>
            </w:r>
            <w:r w:rsidRPr="00832438">
              <w:t xml:space="preserve">     </w:t>
            </w:r>
            <w:proofErr w:type="gramStart"/>
            <w:r w:rsidRPr="00832438">
              <w:t>3</w:t>
            </w:r>
            <w:r w:rsidR="00832438">
              <w:t>6</w:t>
            </w:r>
            <w:r w:rsidRPr="00832438">
              <w:t xml:space="preserve"> ]</w:t>
            </w:r>
            <w:proofErr w:type="gramEnd"/>
          </w:p>
        </w:tc>
        <w:tc>
          <w:tcPr>
            <w:tcW w:w="1612" w:type="dxa"/>
          </w:tcPr>
          <w:p w14:paraId="46E3C839" w14:textId="3407FD87" w:rsidR="00090BC8" w:rsidRPr="00832438" w:rsidRDefault="00090BC8" w:rsidP="00090BC8">
            <w:pPr>
              <w:ind w:right="-728"/>
            </w:pPr>
            <w:r w:rsidRPr="00832438">
              <w:t xml:space="preserve">       Acc = 0.8</w:t>
            </w:r>
            <w:r w:rsidR="00BC2CBC">
              <w:t>2</w:t>
            </w:r>
          </w:p>
          <w:p w14:paraId="2B85176A" w14:textId="77777777" w:rsidR="00090BC8" w:rsidRPr="00832438" w:rsidRDefault="00090BC8" w:rsidP="00090BC8">
            <w:pPr>
              <w:jc w:val="center"/>
            </w:pPr>
            <w:r w:rsidRPr="00832438">
              <w:t xml:space="preserve">    0       1</w:t>
            </w:r>
          </w:p>
          <w:p w14:paraId="2BDFF5C8" w14:textId="303D4B52" w:rsidR="00090BC8" w:rsidRPr="00832438" w:rsidRDefault="00090BC8" w:rsidP="00090BC8">
            <w:r w:rsidRPr="00832438">
              <w:t xml:space="preserve">    0 [ 3</w:t>
            </w:r>
            <w:r w:rsidR="00BC2CBC">
              <w:t>28</w:t>
            </w:r>
            <w:r w:rsidRPr="00832438">
              <w:t xml:space="preserve">   </w:t>
            </w:r>
            <w:proofErr w:type="gramStart"/>
            <w:r w:rsidR="00BC2CBC">
              <w:t>7</w:t>
            </w:r>
            <w:r w:rsidRPr="00832438">
              <w:t>5 ]</w:t>
            </w:r>
            <w:proofErr w:type="gramEnd"/>
          </w:p>
          <w:p w14:paraId="11C29901" w14:textId="67B3F254" w:rsidR="00B97351" w:rsidRPr="00832438" w:rsidRDefault="00090BC8" w:rsidP="00090BC8">
            <w:pPr>
              <w:jc w:val="center"/>
              <w:rPr>
                <w:b/>
                <w:bCs/>
              </w:rPr>
            </w:pPr>
            <w:r w:rsidRPr="00832438">
              <w:t xml:space="preserve">    1 [ </w:t>
            </w:r>
            <w:r w:rsidR="00BC2CBC">
              <w:t>8</w:t>
            </w:r>
            <w:r w:rsidRPr="00832438">
              <w:t xml:space="preserve">       </w:t>
            </w:r>
            <w:proofErr w:type="gramStart"/>
            <w:r w:rsidRPr="00832438">
              <w:t>3</w:t>
            </w:r>
            <w:r w:rsidR="00BC2CBC">
              <w:t>9</w:t>
            </w:r>
            <w:r w:rsidRPr="00832438">
              <w:t xml:space="preserve"> ]</w:t>
            </w:r>
            <w:proofErr w:type="gramEnd"/>
          </w:p>
        </w:tc>
        <w:tc>
          <w:tcPr>
            <w:tcW w:w="1615" w:type="dxa"/>
          </w:tcPr>
          <w:p w14:paraId="00F44555" w14:textId="21F06592" w:rsidR="00090BC8" w:rsidRPr="00BC2CBC" w:rsidRDefault="00090BC8" w:rsidP="00090BC8">
            <w:pPr>
              <w:ind w:right="-728"/>
            </w:pPr>
            <w:r w:rsidRPr="00BC2CBC">
              <w:t xml:space="preserve">       Acc = 0.</w:t>
            </w:r>
            <w:r w:rsidR="007B3D9A">
              <w:t>81</w:t>
            </w:r>
          </w:p>
          <w:p w14:paraId="361475E4" w14:textId="77777777" w:rsidR="00090BC8" w:rsidRPr="00BC2CBC" w:rsidRDefault="00090BC8" w:rsidP="00090BC8">
            <w:pPr>
              <w:jc w:val="center"/>
            </w:pPr>
            <w:r w:rsidRPr="00BC2CBC">
              <w:t xml:space="preserve">    0       1</w:t>
            </w:r>
          </w:p>
          <w:p w14:paraId="49FB8585" w14:textId="4958A54B" w:rsidR="00090BC8" w:rsidRPr="00BC2CBC" w:rsidRDefault="00090BC8" w:rsidP="00090BC8">
            <w:r w:rsidRPr="00BC2CBC">
              <w:t xml:space="preserve">    0 [ </w:t>
            </w:r>
            <w:r w:rsidR="009B2AB3">
              <w:t>3</w:t>
            </w:r>
            <w:r w:rsidR="007B3D9A">
              <w:t>23</w:t>
            </w:r>
            <w:r w:rsidRPr="00BC2CBC">
              <w:t xml:space="preserve">   </w:t>
            </w:r>
            <w:proofErr w:type="gramStart"/>
            <w:r w:rsidR="009B2AB3">
              <w:t>8</w:t>
            </w:r>
            <w:r w:rsidR="007B3D9A">
              <w:t>0</w:t>
            </w:r>
            <w:r w:rsidRPr="00BC2CBC">
              <w:t xml:space="preserve"> ]</w:t>
            </w:r>
            <w:proofErr w:type="gramEnd"/>
          </w:p>
          <w:p w14:paraId="717474D5" w14:textId="4CE93D82" w:rsidR="00B97351" w:rsidRPr="00BC2CBC" w:rsidRDefault="00090BC8" w:rsidP="003216DB">
            <w:pPr>
              <w:keepNext/>
              <w:jc w:val="center"/>
              <w:rPr>
                <w:b/>
                <w:bCs/>
              </w:rPr>
            </w:pPr>
            <w:r w:rsidRPr="00BC2CBC">
              <w:t xml:space="preserve">    1 [ </w:t>
            </w:r>
            <w:r w:rsidR="009B2AB3">
              <w:t>7</w:t>
            </w:r>
            <w:r w:rsidRPr="00BC2CBC">
              <w:t xml:space="preserve">       </w:t>
            </w:r>
            <w:proofErr w:type="gramStart"/>
            <w:r w:rsidR="009B2AB3">
              <w:t>40</w:t>
            </w:r>
            <w:r w:rsidRPr="00BC2CBC">
              <w:t xml:space="preserve"> ]</w:t>
            </w:r>
            <w:proofErr w:type="gramEnd"/>
          </w:p>
        </w:tc>
      </w:tr>
    </w:tbl>
    <w:p w14:paraId="6AEFA4F1" w14:textId="0A4280F0" w:rsidR="003216DB" w:rsidRDefault="003216DB" w:rsidP="003216DB">
      <w:pPr>
        <w:pStyle w:val="Caption"/>
        <w:jc w:val="center"/>
      </w:pPr>
      <w:bookmarkStart w:id="102" w:name="_Toc114419365"/>
      <w:r>
        <w:t xml:space="preserve">Table </w:t>
      </w:r>
      <w:fldSimple w:instr=" SEQ Table \* ARABIC ">
        <w:r w:rsidR="0015188D">
          <w:rPr>
            <w:noProof/>
          </w:rPr>
          <w:t>22</w:t>
        </w:r>
      </w:fldSimple>
      <w:r>
        <w:t xml:space="preserve"> </w:t>
      </w:r>
      <w:r w:rsidRPr="00611240">
        <w:t>Confusion Matrix Decision Boundary</w:t>
      </w:r>
      <w:bookmarkEnd w:id="102"/>
    </w:p>
    <w:p w14:paraId="3C7069D6" w14:textId="7E824828" w:rsidR="00B97351" w:rsidRPr="00534908" w:rsidRDefault="007F68AA" w:rsidP="00C97704">
      <w:pPr>
        <w:pStyle w:val="Heading6"/>
      </w:pPr>
      <w:r>
        <w:t xml:space="preserve">5.2.1.3 </w:t>
      </w:r>
      <w:r w:rsidR="00064287" w:rsidRPr="00534908">
        <w:t>Recall Scores:</w:t>
      </w:r>
    </w:p>
    <w:tbl>
      <w:tblPr>
        <w:tblStyle w:val="TableGrid"/>
        <w:tblW w:w="9764" w:type="dxa"/>
        <w:tblLook w:val="04A0" w:firstRow="1" w:lastRow="0" w:firstColumn="1" w:lastColumn="0" w:noHBand="0" w:noVBand="1"/>
      </w:tblPr>
      <w:tblGrid>
        <w:gridCol w:w="1489"/>
        <w:gridCol w:w="1948"/>
        <w:gridCol w:w="1580"/>
        <w:gridCol w:w="1581"/>
        <w:gridCol w:w="1581"/>
        <w:gridCol w:w="1585"/>
      </w:tblGrid>
      <w:tr w:rsidR="00C826DF" w:rsidRPr="00727F41" w14:paraId="38AF939D" w14:textId="77777777" w:rsidTr="004153D8">
        <w:trPr>
          <w:trHeight w:val="310"/>
        </w:trPr>
        <w:tc>
          <w:tcPr>
            <w:tcW w:w="1484" w:type="dxa"/>
            <w:vMerge w:val="restart"/>
          </w:tcPr>
          <w:p w14:paraId="75B7A79F" w14:textId="77777777" w:rsidR="00C826DF" w:rsidRPr="00727F41" w:rsidRDefault="00C826DF" w:rsidP="00266E2F">
            <w:pPr>
              <w:jc w:val="center"/>
              <w:rPr>
                <w:b/>
                <w:bCs/>
              </w:rPr>
            </w:pPr>
            <w:r>
              <w:rPr>
                <w:b/>
                <w:bCs/>
              </w:rPr>
              <w:t>Classification Models</w:t>
            </w:r>
          </w:p>
        </w:tc>
        <w:tc>
          <w:tcPr>
            <w:tcW w:w="1949" w:type="dxa"/>
          </w:tcPr>
          <w:p w14:paraId="21A67C45" w14:textId="77777777" w:rsidR="00C826DF" w:rsidRPr="00727F41" w:rsidRDefault="00C826DF" w:rsidP="00266E2F">
            <w:pPr>
              <w:jc w:val="center"/>
              <w:rPr>
                <w:b/>
                <w:bCs/>
              </w:rPr>
            </w:pPr>
          </w:p>
        </w:tc>
        <w:tc>
          <w:tcPr>
            <w:tcW w:w="6331" w:type="dxa"/>
            <w:gridSpan w:val="4"/>
          </w:tcPr>
          <w:p w14:paraId="0AFA2023" w14:textId="77777777" w:rsidR="00C826DF" w:rsidRPr="00727F41" w:rsidRDefault="00C826DF" w:rsidP="00266E2F">
            <w:pPr>
              <w:jc w:val="center"/>
              <w:rPr>
                <w:b/>
                <w:bCs/>
              </w:rPr>
            </w:pPr>
            <w:r w:rsidRPr="00727F41">
              <w:rPr>
                <w:b/>
                <w:bCs/>
              </w:rPr>
              <w:t>D</w:t>
            </w:r>
            <w:r>
              <w:rPr>
                <w:b/>
                <w:bCs/>
              </w:rPr>
              <w:t>ecision Boundary</w:t>
            </w:r>
          </w:p>
        </w:tc>
      </w:tr>
      <w:tr w:rsidR="004153D8" w:rsidRPr="00727F41" w14:paraId="321E2DC1" w14:textId="77777777" w:rsidTr="004153D8">
        <w:trPr>
          <w:trHeight w:val="325"/>
        </w:trPr>
        <w:tc>
          <w:tcPr>
            <w:tcW w:w="1484" w:type="dxa"/>
            <w:vMerge/>
          </w:tcPr>
          <w:p w14:paraId="42BED104" w14:textId="77777777" w:rsidR="00C826DF" w:rsidRPr="00727F41" w:rsidRDefault="00C826DF" w:rsidP="00266E2F">
            <w:pPr>
              <w:rPr>
                <w:b/>
                <w:bCs/>
              </w:rPr>
            </w:pPr>
          </w:p>
        </w:tc>
        <w:tc>
          <w:tcPr>
            <w:tcW w:w="1949" w:type="dxa"/>
          </w:tcPr>
          <w:p w14:paraId="2D655E45" w14:textId="77777777" w:rsidR="00C826DF" w:rsidRPr="00727F41" w:rsidRDefault="00C826DF" w:rsidP="00266E2F">
            <w:pPr>
              <w:jc w:val="center"/>
              <w:rPr>
                <w:b/>
                <w:bCs/>
              </w:rPr>
            </w:pPr>
            <w:r>
              <w:rPr>
                <w:b/>
                <w:bCs/>
              </w:rPr>
              <w:t>-2</w:t>
            </w:r>
          </w:p>
        </w:tc>
        <w:tc>
          <w:tcPr>
            <w:tcW w:w="1581" w:type="dxa"/>
          </w:tcPr>
          <w:p w14:paraId="24DE5269" w14:textId="77777777" w:rsidR="00C826DF" w:rsidRPr="00727F41" w:rsidRDefault="00C826DF" w:rsidP="00266E2F">
            <w:pPr>
              <w:jc w:val="center"/>
              <w:rPr>
                <w:b/>
                <w:bCs/>
              </w:rPr>
            </w:pPr>
            <w:r>
              <w:rPr>
                <w:b/>
                <w:bCs/>
              </w:rPr>
              <w:t>-1</w:t>
            </w:r>
          </w:p>
        </w:tc>
        <w:tc>
          <w:tcPr>
            <w:tcW w:w="1582" w:type="dxa"/>
          </w:tcPr>
          <w:p w14:paraId="000C5BB8" w14:textId="77777777" w:rsidR="00C826DF" w:rsidRDefault="00C826DF" w:rsidP="00266E2F">
            <w:pPr>
              <w:jc w:val="center"/>
              <w:rPr>
                <w:b/>
                <w:bCs/>
              </w:rPr>
            </w:pPr>
            <w:r>
              <w:rPr>
                <w:b/>
                <w:bCs/>
              </w:rPr>
              <w:t>0</w:t>
            </w:r>
          </w:p>
        </w:tc>
        <w:tc>
          <w:tcPr>
            <w:tcW w:w="1582" w:type="dxa"/>
          </w:tcPr>
          <w:p w14:paraId="75273F96" w14:textId="77777777" w:rsidR="00C826DF" w:rsidRPr="00727F41" w:rsidRDefault="00C826DF" w:rsidP="00266E2F">
            <w:pPr>
              <w:jc w:val="center"/>
              <w:rPr>
                <w:b/>
                <w:bCs/>
              </w:rPr>
            </w:pPr>
            <w:r>
              <w:rPr>
                <w:b/>
                <w:bCs/>
              </w:rPr>
              <w:t>1</w:t>
            </w:r>
          </w:p>
        </w:tc>
        <w:tc>
          <w:tcPr>
            <w:tcW w:w="1586" w:type="dxa"/>
          </w:tcPr>
          <w:p w14:paraId="7DBF61F7" w14:textId="77777777" w:rsidR="00C826DF" w:rsidRPr="00727F41" w:rsidRDefault="00C826DF" w:rsidP="00266E2F">
            <w:pPr>
              <w:jc w:val="center"/>
              <w:rPr>
                <w:b/>
                <w:bCs/>
              </w:rPr>
            </w:pPr>
            <w:r>
              <w:rPr>
                <w:b/>
                <w:bCs/>
              </w:rPr>
              <w:t>2</w:t>
            </w:r>
          </w:p>
        </w:tc>
      </w:tr>
      <w:tr w:rsidR="00C826DF" w:rsidRPr="00727F41" w14:paraId="517A9641" w14:textId="77777777" w:rsidTr="004153D8">
        <w:trPr>
          <w:trHeight w:val="325"/>
        </w:trPr>
        <w:tc>
          <w:tcPr>
            <w:tcW w:w="1484" w:type="dxa"/>
          </w:tcPr>
          <w:p w14:paraId="765D1600" w14:textId="2AEE1556" w:rsidR="00C826DF" w:rsidRPr="00727F41" w:rsidRDefault="00064287" w:rsidP="00266E2F">
            <w:pPr>
              <w:rPr>
                <w:b/>
                <w:bCs/>
              </w:rPr>
            </w:pPr>
            <w:r>
              <w:rPr>
                <w:b/>
                <w:bCs/>
              </w:rPr>
              <w:t>Naïve Bayes</w:t>
            </w:r>
          </w:p>
        </w:tc>
        <w:tc>
          <w:tcPr>
            <w:tcW w:w="1949" w:type="dxa"/>
          </w:tcPr>
          <w:p w14:paraId="6C21E327" w14:textId="36E5CE31" w:rsidR="00C826DF" w:rsidRDefault="00870F6E" w:rsidP="00266E2F">
            <w:pPr>
              <w:jc w:val="center"/>
              <w:rPr>
                <w:b/>
                <w:bCs/>
              </w:rPr>
            </w:pPr>
            <w:r>
              <w:rPr>
                <w:b/>
                <w:bCs/>
              </w:rPr>
              <w:t>0.83</w:t>
            </w:r>
          </w:p>
        </w:tc>
        <w:tc>
          <w:tcPr>
            <w:tcW w:w="1581" w:type="dxa"/>
          </w:tcPr>
          <w:p w14:paraId="6B143166" w14:textId="1D9161BE" w:rsidR="00C826DF" w:rsidRDefault="003F2C7A" w:rsidP="00266E2F">
            <w:pPr>
              <w:jc w:val="center"/>
              <w:rPr>
                <w:b/>
                <w:bCs/>
              </w:rPr>
            </w:pPr>
            <w:r>
              <w:rPr>
                <w:b/>
                <w:bCs/>
              </w:rPr>
              <w:t>0.82</w:t>
            </w:r>
          </w:p>
        </w:tc>
        <w:tc>
          <w:tcPr>
            <w:tcW w:w="1582" w:type="dxa"/>
          </w:tcPr>
          <w:p w14:paraId="00B7F4FE" w14:textId="3E814D05" w:rsidR="00C826DF" w:rsidRDefault="003F2C7A" w:rsidP="00266E2F">
            <w:pPr>
              <w:jc w:val="center"/>
              <w:rPr>
                <w:b/>
                <w:bCs/>
              </w:rPr>
            </w:pPr>
            <w:r>
              <w:rPr>
                <w:b/>
                <w:bCs/>
              </w:rPr>
              <w:t>0.82</w:t>
            </w:r>
          </w:p>
        </w:tc>
        <w:tc>
          <w:tcPr>
            <w:tcW w:w="1582" w:type="dxa"/>
          </w:tcPr>
          <w:p w14:paraId="2C3E6D25" w14:textId="3AF89817" w:rsidR="00C826DF" w:rsidRDefault="003F2C7A" w:rsidP="00266E2F">
            <w:pPr>
              <w:jc w:val="center"/>
              <w:rPr>
                <w:b/>
                <w:bCs/>
              </w:rPr>
            </w:pPr>
            <w:r>
              <w:rPr>
                <w:b/>
                <w:bCs/>
              </w:rPr>
              <w:t>0.83</w:t>
            </w:r>
          </w:p>
        </w:tc>
        <w:tc>
          <w:tcPr>
            <w:tcW w:w="1586" w:type="dxa"/>
          </w:tcPr>
          <w:p w14:paraId="71EDF91C" w14:textId="3C8DEDBA" w:rsidR="00C826DF" w:rsidRDefault="003F2C7A" w:rsidP="00266E2F">
            <w:pPr>
              <w:jc w:val="center"/>
              <w:rPr>
                <w:b/>
                <w:bCs/>
              </w:rPr>
            </w:pPr>
            <w:r>
              <w:rPr>
                <w:b/>
                <w:bCs/>
              </w:rPr>
              <w:t>0.76</w:t>
            </w:r>
          </w:p>
        </w:tc>
      </w:tr>
      <w:tr w:rsidR="00C826DF" w:rsidRPr="00727F41" w14:paraId="58980FED" w14:textId="77777777" w:rsidTr="004153D8">
        <w:trPr>
          <w:trHeight w:val="325"/>
        </w:trPr>
        <w:tc>
          <w:tcPr>
            <w:tcW w:w="1484" w:type="dxa"/>
          </w:tcPr>
          <w:p w14:paraId="6BCAAF87" w14:textId="084845F9" w:rsidR="00C826DF" w:rsidRPr="00727F41" w:rsidRDefault="00064287" w:rsidP="00266E2F">
            <w:pPr>
              <w:rPr>
                <w:b/>
                <w:bCs/>
              </w:rPr>
            </w:pPr>
            <w:r>
              <w:rPr>
                <w:b/>
                <w:bCs/>
              </w:rPr>
              <w:t>SVM</w:t>
            </w:r>
          </w:p>
        </w:tc>
        <w:tc>
          <w:tcPr>
            <w:tcW w:w="1949" w:type="dxa"/>
          </w:tcPr>
          <w:p w14:paraId="59BCB824" w14:textId="6AF9A860" w:rsidR="00C826DF" w:rsidRDefault="003F2C7A" w:rsidP="00266E2F">
            <w:pPr>
              <w:jc w:val="center"/>
              <w:rPr>
                <w:b/>
                <w:bCs/>
              </w:rPr>
            </w:pPr>
            <w:r>
              <w:rPr>
                <w:b/>
                <w:bCs/>
              </w:rPr>
              <w:t>0.82</w:t>
            </w:r>
          </w:p>
        </w:tc>
        <w:tc>
          <w:tcPr>
            <w:tcW w:w="1581" w:type="dxa"/>
          </w:tcPr>
          <w:p w14:paraId="37F11EB6" w14:textId="04107657" w:rsidR="00C826DF" w:rsidRDefault="003F2C7A" w:rsidP="00266E2F">
            <w:pPr>
              <w:jc w:val="center"/>
              <w:rPr>
                <w:b/>
                <w:bCs/>
              </w:rPr>
            </w:pPr>
            <w:r>
              <w:rPr>
                <w:b/>
                <w:bCs/>
              </w:rPr>
              <w:t>0.81</w:t>
            </w:r>
          </w:p>
        </w:tc>
        <w:tc>
          <w:tcPr>
            <w:tcW w:w="1582" w:type="dxa"/>
          </w:tcPr>
          <w:p w14:paraId="3833F998" w14:textId="4B05F93D" w:rsidR="00C826DF" w:rsidRDefault="003F2C7A" w:rsidP="00266E2F">
            <w:pPr>
              <w:jc w:val="center"/>
              <w:rPr>
                <w:b/>
                <w:bCs/>
              </w:rPr>
            </w:pPr>
            <w:r>
              <w:rPr>
                <w:b/>
                <w:bCs/>
              </w:rPr>
              <w:t>0.83</w:t>
            </w:r>
          </w:p>
        </w:tc>
        <w:tc>
          <w:tcPr>
            <w:tcW w:w="1582" w:type="dxa"/>
          </w:tcPr>
          <w:p w14:paraId="3CFB0F04" w14:textId="7EADD97E" w:rsidR="00C826DF" w:rsidRDefault="003F2C7A" w:rsidP="00266E2F">
            <w:pPr>
              <w:jc w:val="center"/>
              <w:rPr>
                <w:b/>
                <w:bCs/>
              </w:rPr>
            </w:pPr>
            <w:r>
              <w:rPr>
                <w:b/>
                <w:bCs/>
              </w:rPr>
              <w:t>0.83</w:t>
            </w:r>
          </w:p>
        </w:tc>
        <w:tc>
          <w:tcPr>
            <w:tcW w:w="1586" w:type="dxa"/>
          </w:tcPr>
          <w:p w14:paraId="067BDB48" w14:textId="169D97BD" w:rsidR="00C826DF" w:rsidRDefault="003F2C7A" w:rsidP="00266E2F">
            <w:pPr>
              <w:jc w:val="center"/>
              <w:rPr>
                <w:b/>
                <w:bCs/>
              </w:rPr>
            </w:pPr>
            <w:r>
              <w:rPr>
                <w:b/>
                <w:bCs/>
              </w:rPr>
              <w:t>0.82</w:t>
            </w:r>
          </w:p>
        </w:tc>
      </w:tr>
      <w:tr w:rsidR="00C826DF" w:rsidRPr="00727F41" w14:paraId="3BD2D48A" w14:textId="77777777" w:rsidTr="004153D8">
        <w:trPr>
          <w:trHeight w:val="325"/>
        </w:trPr>
        <w:tc>
          <w:tcPr>
            <w:tcW w:w="1484" w:type="dxa"/>
          </w:tcPr>
          <w:p w14:paraId="22475734" w14:textId="6A72DA88" w:rsidR="00C826DF" w:rsidRPr="00727F41" w:rsidRDefault="00064287" w:rsidP="00266E2F">
            <w:pPr>
              <w:rPr>
                <w:b/>
                <w:bCs/>
              </w:rPr>
            </w:pPr>
            <w:r>
              <w:rPr>
                <w:b/>
                <w:bCs/>
              </w:rPr>
              <w:t>MLP</w:t>
            </w:r>
          </w:p>
        </w:tc>
        <w:tc>
          <w:tcPr>
            <w:tcW w:w="1949" w:type="dxa"/>
          </w:tcPr>
          <w:p w14:paraId="25E9359E" w14:textId="0908F2FE" w:rsidR="00C826DF" w:rsidRDefault="003F2C7A" w:rsidP="00266E2F">
            <w:pPr>
              <w:jc w:val="center"/>
              <w:rPr>
                <w:b/>
                <w:bCs/>
              </w:rPr>
            </w:pPr>
            <w:r>
              <w:rPr>
                <w:b/>
                <w:bCs/>
              </w:rPr>
              <w:t>0.82</w:t>
            </w:r>
          </w:p>
        </w:tc>
        <w:tc>
          <w:tcPr>
            <w:tcW w:w="1581" w:type="dxa"/>
          </w:tcPr>
          <w:p w14:paraId="7EBAAC10" w14:textId="7D7E518C" w:rsidR="00C826DF" w:rsidRDefault="003F2C7A" w:rsidP="00266E2F">
            <w:pPr>
              <w:jc w:val="center"/>
              <w:rPr>
                <w:b/>
                <w:bCs/>
              </w:rPr>
            </w:pPr>
            <w:r>
              <w:rPr>
                <w:b/>
                <w:bCs/>
              </w:rPr>
              <w:t>0.84</w:t>
            </w:r>
          </w:p>
        </w:tc>
        <w:tc>
          <w:tcPr>
            <w:tcW w:w="1582" w:type="dxa"/>
          </w:tcPr>
          <w:p w14:paraId="5A67CE75" w14:textId="34DEA3C1" w:rsidR="00C826DF" w:rsidRDefault="003F2C7A" w:rsidP="00266E2F">
            <w:pPr>
              <w:jc w:val="center"/>
              <w:rPr>
                <w:b/>
                <w:bCs/>
              </w:rPr>
            </w:pPr>
            <w:r>
              <w:rPr>
                <w:b/>
                <w:bCs/>
              </w:rPr>
              <w:t>0.81</w:t>
            </w:r>
          </w:p>
        </w:tc>
        <w:tc>
          <w:tcPr>
            <w:tcW w:w="1582" w:type="dxa"/>
          </w:tcPr>
          <w:p w14:paraId="5B684707" w14:textId="06A4C683" w:rsidR="00C826DF" w:rsidRDefault="003F2C7A" w:rsidP="00266E2F">
            <w:pPr>
              <w:jc w:val="center"/>
              <w:rPr>
                <w:b/>
                <w:bCs/>
              </w:rPr>
            </w:pPr>
            <w:r>
              <w:rPr>
                <w:b/>
                <w:bCs/>
              </w:rPr>
              <w:t>0.82</w:t>
            </w:r>
          </w:p>
        </w:tc>
        <w:tc>
          <w:tcPr>
            <w:tcW w:w="1586" w:type="dxa"/>
          </w:tcPr>
          <w:p w14:paraId="4A79C04B" w14:textId="25DD95F8" w:rsidR="00C826DF" w:rsidRDefault="003F2C7A" w:rsidP="004153D8">
            <w:pPr>
              <w:keepNext/>
              <w:jc w:val="center"/>
              <w:rPr>
                <w:b/>
                <w:bCs/>
              </w:rPr>
            </w:pPr>
            <w:r>
              <w:rPr>
                <w:b/>
                <w:bCs/>
              </w:rPr>
              <w:t>0.83</w:t>
            </w:r>
          </w:p>
        </w:tc>
      </w:tr>
    </w:tbl>
    <w:p w14:paraId="067D1499" w14:textId="3B9CC162" w:rsidR="004153D8" w:rsidRDefault="004153D8" w:rsidP="004153D8">
      <w:pPr>
        <w:pStyle w:val="Caption"/>
        <w:jc w:val="center"/>
      </w:pPr>
      <w:bookmarkStart w:id="103" w:name="_Toc114419366"/>
      <w:r>
        <w:t xml:space="preserve">Table </w:t>
      </w:r>
      <w:fldSimple w:instr=" SEQ Table \* ARABIC ">
        <w:r w:rsidR="0015188D">
          <w:rPr>
            <w:noProof/>
          </w:rPr>
          <w:t>23</w:t>
        </w:r>
      </w:fldSimple>
      <w:r>
        <w:t xml:space="preserve"> </w:t>
      </w:r>
      <w:r w:rsidRPr="00A35A6E">
        <w:t>Recall Scores Decision Boundary</w:t>
      </w:r>
      <w:bookmarkEnd w:id="103"/>
    </w:p>
    <w:p w14:paraId="2159AC2B" w14:textId="32C202BB" w:rsidR="00AA65EC" w:rsidRPr="00534908" w:rsidRDefault="00C97704" w:rsidP="00C97704">
      <w:pPr>
        <w:pStyle w:val="Heading6"/>
      </w:pPr>
      <w:r>
        <w:t xml:space="preserve">5.2.1.4 </w:t>
      </w:r>
      <w:r w:rsidR="00064287" w:rsidRPr="00534908">
        <w:t>F1 Scores:</w:t>
      </w:r>
    </w:p>
    <w:tbl>
      <w:tblPr>
        <w:tblStyle w:val="TableGrid"/>
        <w:tblW w:w="9704" w:type="dxa"/>
        <w:tblLook w:val="04A0" w:firstRow="1" w:lastRow="0" w:firstColumn="1" w:lastColumn="0" w:noHBand="0" w:noVBand="1"/>
      </w:tblPr>
      <w:tblGrid>
        <w:gridCol w:w="1488"/>
        <w:gridCol w:w="1933"/>
        <w:gridCol w:w="1568"/>
        <w:gridCol w:w="1570"/>
        <w:gridCol w:w="1570"/>
        <w:gridCol w:w="1575"/>
      </w:tblGrid>
      <w:tr w:rsidR="00064287" w:rsidRPr="00727F41" w14:paraId="2F3038EF" w14:textId="77777777" w:rsidTr="004153D8">
        <w:trPr>
          <w:trHeight w:val="319"/>
        </w:trPr>
        <w:tc>
          <w:tcPr>
            <w:tcW w:w="1475" w:type="dxa"/>
            <w:vMerge w:val="restart"/>
          </w:tcPr>
          <w:p w14:paraId="11B4F542" w14:textId="77777777" w:rsidR="00064287" w:rsidRPr="00727F41" w:rsidRDefault="00064287" w:rsidP="00266E2F">
            <w:pPr>
              <w:jc w:val="center"/>
              <w:rPr>
                <w:b/>
                <w:bCs/>
              </w:rPr>
            </w:pPr>
            <w:r>
              <w:rPr>
                <w:b/>
                <w:bCs/>
              </w:rPr>
              <w:t>Classification Models</w:t>
            </w:r>
          </w:p>
        </w:tc>
        <w:tc>
          <w:tcPr>
            <w:tcW w:w="1937" w:type="dxa"/>
          </w:tcPr>
          <w:p w14:paraId="66318E2F" w14:textId="77777777" w:rsidR="00064287" w:rsidRPr="00727F41" w:rsidRDefault="00064287" w:rsidP="00266E2F">
            <w:pPr>
              <w:jc w:val="center"/>
              <w:rPr>
                <w:b/>
                <w:bCs/>
              </w:rPr>
            </w:pPr>
          </w:p>
        </w:tc>
        <w:tc>
          <w:tcPr>
            <w:tcW w:w="6292" w:type="dxa"/>
            <w:gridSpan w:val="4"/>
          </w:tcPr>
          <w:p w14:paraId="16289D88" w14:textId="77777777" w:rsidR="00064287" w:rsidRPr="00727F41" w:rsidRDefault="00064287" w:rsidP="00266E2F">
            <w:pPr>
              <w:jc w:val="center"/>
              <w:rPr>
                <w:b/>
                <w:bCs/>
              </w:rPr>
            </w:pPr>
            <w:r w:rsidRPr="00727F41">
              <w:rPr>
                <w:b/>
                <w:bCs/>
              </w:rPr>
              <w:t>D</w:t>
            </w:r>
            <w:r>
              <w:rPr>
                <w:b/>
                <w:bCs/>
              </w:rPr>
              <w:t>ecision Boundary</w:t>
            </w:r>
          </w:p>
        </w:tc>
      </w:tr>
      <w:tr w:rsidR="003F2C7A" w:rsidRPr="00727F41" w14:paraId="0E363830" w14:textId="77777777" w:rsidTr="004153D8">
        <w:trPr>
          <w:trHeight w:val="335"/>
        </w:trPr>
        <w:tc>
          <w:tcPr>
            <w:tcW w:w="1475" w:type="dxa"/>
            <w:vMerge/>
          </w:tcPr>
          <w:p w14:paraId="6804EA16" w14:textId="77777777" w:rsidR="00064287" w:rsidRPr="00727F41" w:rsidRDefault="00064287" w:rsidP="00266E2F">
            <w:pPr>
              <w:rPr>
                <w:b/>
                <w:bCs/>
              </w:rPr>
            </w:pPr>
          </w:p>
        </w:tc>
        <w:tc>
          <w:tcPr>
            <w:tcW w:w="1937" w:type="dxa"/>
          </w:tcPr>
          <w:p w14:paraId="1F952FDA" w14:textId="77777777" w:rsidR="00064287" w:rsidRPr="00727F41" w:rsidRDefault="00064287" w:rsidP="00266E2F">
            <w:pPr>
              <w:jc w:val="center"/>
              <w:rPr>
                <w:b/>
                <w:bCs/>
              </w:rPr>
            </w:pPr>
            <w:r>
              <w:rPr>
                <w:b/>
                <w:bCs/>
              </w:rPr>
              <w:t>-2</w:t>
            </w:r>
          </w:p>
        </w:tc>
        <w:tc>
          <w:tcPr>
            <w:tcW w:w="1571" w:type="dxa"/>
          </w:tcPr>
          <w:p w14:paraId="39597A37" w14:textId="77777777" w:rsidR="00064287" w:rsidRPr="00727F41" w:rsidRDefault="00064287" w:rsidP="00266E2F">
            <w:pPr>
              <w:jc w:val="center"/>
              <w:rPr>
                <w:b/>
                <w:bCs/>
              </w:rPr>
            </w:pPr>
            <w:r>
              <w:rPr>
                <w:b/>
                <w:bCs/>
              </w:rPr>
              <w:t>-1</w:t>
            </w:r>
          </w:p>
        </w:tc>
        <w:tc>
          <w:tcPr>
            <w:tcW w:w="1572" w:type="dxa"/>
          </w:tcPr>
          <w:p w14:paraId="38B2566A" w14:textId="77777777" w:rsidR="00064287" w:rsidRDefault="00064287" w:rsidP="00266E2F">
            <w:pPr>
              <w:jc w:val="center"/>
              <w:rPr>
                <w:b/>
                <w:bCs/>
              </w:rPr>
            </w:pPr>
            <w:r>
              <w:rPr>
                <w:b/>
                <w:bCs/>
              </w:rPr>
              <w:t>0</w:t>
            </w:r>
          </w:p>
        </w:tc>
        <w:tc>
          <w:tcPr>
            <w:tcW w:w="1572" w:type="dxa"/>
          </w:tcPr>
          <w:p w14:paraId="2CA9F075" w14:textId="77777777" w:rsidR="00064287" w:rsidRPr="00727F41" w:rsidRDefault="00064287" w:rsidP="00266E2F">
            <w:pPr>
              <w:jc w:val="center"/>
              <w:rPr>
                <w:b/>
                <w:bCs/>
              </w:rPr>
            </w:pPr>
            <w:r>
              <w:rPr>
                <w:b/>
                <w:bCs/>
              </w:rPr>
              <w:t>1</w:t>
            </w:r>
          </w:p>
        </w:tc>
        <w:tc>
          <w:tcPr>
            <w:tcW w:w="1576" w:type="dxa"/>
          </w:tcPr>
          <w:p w14:paraId="0E7A8B14" w14:textId="77777777" w:rsidR="00064287" w:rsidRPr="00727F41" w:rsidRDefault="00064287" w:rsidP="00266E2F">
            <w:pPr>
              <w:jc w:val="center"/>
              <w:rPr>
                <w:b/>
                <w:bCs/>
              </w:rPr>
            </w:pPr>
            <w:r>
              <w:rPr>
                <w:b/>
                <w:bCs/>
              </w:rPr>
              <w:t>2</w:t>
            </w:r>
          </w:p>
        </w:tc>
      </w:tr>
      <w:tr w:rsidR="003F2C7A" w:rsidRPr="00727F41" w14:paraId="30466545" w14:textId="77777777" w:rsidTr="004153D8">
        <w:trPr>
          <w:trHeight w:val="335"/>
        </w:trPr>
        <w:tc>
          <w:tcPr>
            <w:tcW w:w="1475" w:type="dxa"/>
          </w:tcPr>
          <w:p w14:paraId="51164C93" w14:textId="77777777" w:rsidR="00064287" w:rsidRPr="00727F41" w:rsidRDefault="00064287" w:rsidP="00266E2F">
            <w:pPr>
              <w:rPr>
                <w:b/>
                <w:bCs/>
              </w:rPr>
            </w:pPr>
            <w:r>
              <w:rPr>
                <w:b/>
                <w:bCs/>
              </w:rPr>
              <w:t>Naïve Bayes</w:t>
            </w:r>
          </w:p>
        </w:tc>
        <w:tc>
          <w:tcPr>
            <w:tcW w:w="1937" w:type="dxa"/>
          </w:tcPr>
          <w:p w14:paraId="5F8473A6" w14:textId="27B67813" w:rsidR="00064287" w:rsidRDefault="00870F6E" w:rsidP="00266E2F">
            <w:pPr>
              <w:jc w:val="center"/>
              <w:rPr>
                <w:b/>
                <w:bCs/>
              </w:rPr>
            </w:pPr>
            <w:r>
              <w:rPr>
                <w:b/>
                <w:bCs/>
              </w:rPr>
              <w:t>0.71</w:t>
            </w:r>
          </w:p>
        </w:tc>
        <w:tc>
          <w:tcPr>
            <w:tcW w:w="1571" w:type="dxa"/>
          </w:tcPr>
          <w:p w14:paraId="775595BF" w14:textId="2946A55A" w:rsidR="00064287" w:rsidRDefault="003F2C7A" w:rsidP="00266E2F">
            <w:pPr>
              <w:jc w:val="center"/>
              <w:rPr>
                <w:b/>
                <w:bCs/>
              </w:rPr>
            </w:pPr>
            <w:r>
              <w:rPr>
                <w:b/>
                <w:bCs/>
              </w:rPr>
              <w:t>0.71</w:t>
            </w:r>
          </w:p>
        </w:tc>
        <w:tc>
          <w:tcPr>
            <w:tcW w:w="1572" w:type="dxa"/>
          </w:tcPr>
          <w:p w14:paraId="295EB68D" w14:textId="43A90DBB" w:rsidR="00064287" w:rsidRDefault="003F2C7A" w:rsidP="00266E2F">
            <w:pPr>
              <w:jc w:val="center"/>
              <w:rPr>
                <w:b/>
                <w:bCs/>
              </w:rPr>
            </w:pPr>
            <w:r>
              <w:rPr>
                <w:b/>
                <w:bCs/>
              </w:rPr>
              <w:t>0.71</w:t>
            </w:r>
          </w:p>
        </w:tc>
        <w:tc>
          <w:tcPr>
            <w:tcW w:w="1572" w:type="dxa"/>
          </w:tcPr>
          <w:p w14:paraId="318E03EF" w14:textId="11CF2A9B" w:rsidR="00064287" w:rsidRDefault="003F2C7A" w:rsidP="00266E2F">
            <w:pPr>
              <w:jc w:val="center"/>
              <w:rPr>
                <w:b/>
                <w:bCs/>
              </w:rPr>
            </w:pPr>
            <w:r>
              <w:rPr>
                <w:b/>
                <w:bCs/>
              </w:rPr>
              <w:t>0.68</w:t>
            </w:r>
          </w:p>
        </w:tc>
        <w:tc>
          <w:tcPr>
            <w:tcW w:w="1576" w:type="dxa"/>
          </w:tcPr>
          <w:p w14:paraId="3039B0F5" w14:textId="4E106212" w:rsidR="00064287" w:rsidRDefault="003F2C7A" w:rsidP="00266E2F">
            <w:pPr>
              <w:jc w:val="center"/>
              <w:rPr>
                <w:b/>
                <w:bCs/>
              </w:rPr>
            </w:pPr>
            <w:r>
              <w:rPr>
                <w:b/>
                <w:bCs/>
              </w:rPr>
              <w:t>0.63</w:t>
            </w:r>
          </w:p>
        </w:tc>
      </w:tr>
      <w:tr w:rsidR="003F2C7A" w:rsidRPr="00727F41" w14:paraId="1D393D51" w14:textId="77777777" w:rsidTr="004153D8">
        <w:trPr>
          <w:trHeight w:val="335"/>
        </w:trPr>
        <w:tc>
          <w:tcPr>
            <w:tcW w:w="1475" w:type="dxa"/>
          </w:tcPr>
          <w:p w14:paraId="17A7DFBC" w14:textId="77777777" w:rsidR="00064287" w:rsidRPr="00727F41" w:rsidRDefault="00064287" w:rsidP="00266E2F">
            <w:pPr>
              <w:rPr>
                <w:b/>
                <w:bCs/>
              </w:rPr>
            </w:pPr>
            <w:r>
              <w:rPr>
                <w:b/>
                <w:bCs/>
              </w:rPr>
              <w:t>SVM</w:t>
            </w:r>
          </w:p>
        </w:tc>
        <w:tc>
          <w:tcPr>
            <w:tcW w:w="1937" w:type="dxa"/>
          </w:tcPr>
          <w:p w14:paraId="1E3EF6B5" w14:textId="77D2A41B" w:rsidR="00064287" w:rsidRDefault="003F2C7A" w:rsidP="00266E2F">
            <w:pPr>
              <w:jc w:val="center"/>
              <w:rPr>
                <w:b/>
                <w:bCs/>
              </w:rPr>
            </w:pPr>
            <w:r>
              <w:rPr>
                <w:b/>
                <w:bCs/>
              </w:rPr>
              <w:t>0.71</w:t>
            </w:r>
          </w:p>
        </w:tc>
        <w:tc>
          <w:tcPr>
            <w:tcW w:w="1571" w:type="dxa"/>
          </w:tcPr>
          <w:p w14:paraId="708B3533" w14:textId="0C9C5C65" w:rsidR="00064287" w:rsidRDefault="003F2C7A" w:rsidP="00266E2F">
            <w:pPr>
              <w:jc w:val="center"/>
              <w:rPr>
                <w:b/>
                <w:bCs/>
              </w:rPr>
            </w:pPr>
            <w:r>
              <w:rPr>
                <w:b/>
                <w:bCs/>
              </w:rPr>
              <w:t>0.71</w:t>
            </w:r>
          </w:p>
        </w:tc>
        <w:tc>
          <w:tcPr>
            <w:tcW w:w="1572" w:type="dxa"/>
          </w:tcPr>
          <w:p w14:paraId="2784CF41" w14:textId="3C579BCC" w:rsidR="00064287" w:rsidRDefault="003F2C7A" w:rsidP="00266E2F">
            <w:pPr>
              <w:jc w:val="center"/>
              <w:rPr>
                <w:b/>
                <w:bCs/>
              </w:rPr>
            </w:pPr>
            <w:r>
              <w:rPr>
                <w:b/>
                <w:bCs/>
              </w:rPr>
              <w:t>0.73</w:t>
            </w:r>
          </w:p>
        </w:tc>
        <w:tc>
          <w:tcPr>
            <w:tcW w:w="1572" w:type="dxa"/>
          </w:tcPr>
          <w:p w14:paraId="2D0FAF7B" w14:textId="6634D4BD" w:rsidR="00064287" w:rsidRDefault="003F2C7A" w:rsidP="00266E2F">
            <w:pPr>
              <w:jc w:val="center"/>
              <w:rPr>
                <w:b/>
                <w:bCs/>
              </w:rPr>
            </w:pPr>
            <w:r>
              <w:rPr>
                <w:b/>
                <w:bCs/>
              </w:rPr>
              <w:t>0.68</w:t>
            </w:r>
          </w:p>
        </w:tc>
        <w:tc>
          <w:tcPr>
            <w:tcW w:w="1576" w:type="dxa"/>
          </w:tcPr>
          <w:p w14:paraId="4DCBC45F" w14:textId="137914D3" w:rsidR="00064287" w:rsidRDefault="003F2C7A" w:rsidP="00266E2F">
            <w:pPr>
              <w:jc w:val="center"/>
              <w:rPr>
                <w:b/>
                <w:bCs/>
              </w:rPr>
            </w:pPr>
            <w:r>
              <w:rPr>
                <w:b/>
                <w:bCs/>
              </w:rPr>
              <w:t>0.66</w:t>
            </w:r>
          </w:p>
        </w:tc>
      </w:tr>
      <w:tr w:rsidR="003F2C7A" w:rsidRPr="00727F41" w14:paraId="6E36CDED" w14:textId="77777777" w:rsidTr="004153D8">
        <w:trPr>
          <w:trHeight w:val="335"/>
        </w:trPr>
        <w:tc>
          <w:tcPr>
            <w:tcW w:w="1475" w:type="dxa"/>
          </w:tcPr>
          <w:p w14:paraId="37F206DF" w14:textId="77777777" w:rsidR="00064287" w:rsidRPr="00727F41" w:rsidRDefault="00064287" w:rsidP="00266E2F">
            <w:pPr>
              <w:rPr>
                <w:b/>
                <w:bCs/>
              </w:rPr>
            </w:pPr>
            <w:r>
              <w:rPr>
                <w:b/>
                <w:bCs/>
              </w:rPr>
              <w:t>MLP</w:t>
            </w:r>
          </w:p>
        </w:tc>
        <w:tc>
          <w:tcPr>
            <w:tcW w:w="1937" w:type="dxa"/>
          </w:tcPr>
          <w:p w14:paraId="5AFE6690" w14:textId="12601ABE" w:rsidR="00064287" w:rsidRDefault="003F2C7A" w:rsidP="00266E2F">
            <w:pPr>
              <w:jc w:val="center"/>
              <w:rPr>
                <w:b/>
                <w:bCs/>
              </w:rPr>
            </w:pPr>
            <w:r>
              <w:rPr>
                <w:b/>
                <w:bCs/>
              </w:rPr>
              <w:t>0.70</w:t>
            </w:r>
          </w:p>
        </w:tc>
        <w:tc>
          <w:tcPr>
            <w:tcW w:w="1571" w:type="dxa"/>
          </w:tcPr>
          <w:p w14:paraId="6CB17C13" w14:textId="7F5E70A7" w:rsidR="00064287" w:rsidRDefault="003F2C7A" w:rsidP="00266E2F">
            <w:pPr>
              <w:jc w:val="center"/>
              <w:rPr>
                <w:b/>
                <w:bCs/>
              </w:rPr>
            </w:pPr>
            <w:r>
              <w:rPr>
                <w:b/>
                <w:bCs/>
              </w:rPr>
              <w:t>0.71</w:t>
            </w:r>
          </w:p>
        </w:tc>
        <w:tc>
          <w:tcPr>
            <w:tcW w:w="1572" w:type="dxa"/>
          </w:tcPr>
          <w:p w14:paraId="6FF1D5F7" w14:textId="3618CC5E" w:rsidR="00064287" w:rsidRDefault="003F2C7A" w:rsidP="00266E2F">
            <w:pPr>
              <w:jc w:val="center"/>
              <w:rPr>
                <w:b/>
                <w:bCs/>
              </w:rPr>
            </w:pPr>
            <w:r>
              <w:rPr>
                <w:b/>
                <w:bCs/>
              </w:rPr>
              <w:t>0.71</w:t>
            </w:r>
          </w:p>
        </w:tc>
        <w:tc>
          <w:tcPr>
            <w:tcW w:w="1572" w:type="dxa"/>
          </w:tcPr>
          <w:p w14:paraId="2BAA68AE" w14:textId="6DDDEA1E" w:rsidR="00064287" w:rsidRDefault="003F2C7A" w:rsidP="00266E2F">
            <w:pPr>
              <w:jc w:val="center"/>
              <w:rPr>
                <w:b/>
                <w:bCs/>
              </w:rPr>
            </w:pPr>
            <w:r>
              <w:rPr>
                <w:b/>
                <w:bCs/>
              </w:rPr>
              <w:t>0.69</w:t>
            </w:r>
          </w:p>
        </w:tc>
        <w:tc>
          <w:tcPr>
            <w:tcW w:w="1576" w:type="dxa"/>
          </w:tcPr>
          <w:p w14:paraId="437EB01B" w14:textId="65E4496D" w:rsidR="00064287" w:rsidRDefault="003F2C7A" w:rsidP="004153D8">
            <w:pPr>
              <w:keepNext/>
              <w:jc w:val="center"/>
              <w:rPr>
                <w:b/>
                <w:bCs/>
              </w:rPr>
            </w:pPr>
            <w:r>
              <w:rPr>
                <w:b/>
                <w:bCs/>
              </w:rPr>
              <w:t>0.68</w:t>
            </w:r>
          </w:p>
        </w:tc>
      </w:tr>
    </w:tbl>
    <w:p w14:paraId="35ACD674" w14:textId="4C0D93F9" w:rsidR="00AA65EC" w:rsidRDefault="004153D8" w:rsidP="007A1C79">
      <w:pPr>
        <w:pStyle w:val="Caption"/>
        <w:jc w:val="center"/>
      </w:pPr>
      <w:bookmarkStart w:id="104" w:name="_Toc114419367"/>
      <w:r>
        <w:lastRenderedPageBreak/>
        <w:t xml:space="preserve">Table </w:t>
      </w:r>
      <w:fldSimple w:instr=" SEQ Table \* ARABIC ">
        <w:r w:rsidR="0015188D">
          <w:rPr>
            <w:noProof/>
          </w:rPr>
          <w:t>24</w:t>
        </w:r>
      </w:fldSimple>
      <w:r>
        <w:t xml:space="preserve"> </w:t>
      </w:r>
      <w:r w:rsidRPr="00C47142">
        <w:t>F1 Scores Decision Boundary (Circular)</w:t>
      </w:r>
      <w:bookmarkEnd w:id="104"/>
    </w:p>
    <w:p w14:paraId="254CD7C8" w14:textId="3A186B25" w:rsidR="005850E8" w:rsidRPr="005850E8" w:rsidRDefault="00DF45B7" w:rsidP="00DF45B7">
      <w:pPr>
        <w:pStyle w:val="Heading5"/>
      </w:pPr>
      <w:r>
        <w:t xml:space="preserve">5.2.2 </w:t>
      </w:r>
      <w:r w:rsidR="005850E8" w:rsidRPr="005850E8">
        <w:t>Thick Flat Line:</w:t>
      </w:r>
    </w:p>
    <w:p w14:paraId="338D05F5" w14:textId="77777777" w:rsidR="00631EF3" w:rsidRDefault="00631EF3" w:rsidP="00631EF3">
      <w:pPr>
        <w:keepNext/>
      </w:pPr>
      <w:r w:rsidRPr="00631EF3">
        <w:rPr>
          <w:noProof/>
        </w:rPr>
        <w:drawing>
          <wp:inline distT="0" distB="0" distL="0" distR="0" wp14:anchorId="44F889EF" wp14:editId="47EEB6B7">
            <wp:extent cx="5943600" cy="4235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4235450"/>
                    </a:xfrm>
                    <a:prstGeom prst="rect">
                      <a:avLst/>
                    </a:prstGeom>
                  </pic:spPr>
                </pic:pic>
              </a:graphicData>
            </a:graphic>
          </wp:inline>
        </w:drawing>
      </w:r>
    </w:p>
    <w:p w14:paraId="5A6D8593" w14:textId="767F457B" w:rsidR="00631EF3" w:rsidRDefault="00631EF3" w:rsidP="00631EF3">
      <w:pPr>
        <w:pStyle w:val="Caption"/>
        <w:jc w:val="center"/>
      </w:pPr>
      <w:bookmarkStart w:id="105" w:name="_Toc114419221"/>
      <w:bookmarkStart w:id="106" w:name="_Toc114419518"/>
      <w:r>
        <w:t xml:space="preserve">Figure </w:t>
      </w:r>
      <w:fldSimple w:instr=" SEQ Figure \* ARABIC ">
        <w:r w:rsidR="00E429B0">
          <w:rPr>
            <w:noProof/>
          </w:rPr>
          <w:t>20</w:t>
        </w:r>
      </w:fldSimple>
      <w:r>
        <w:t xml:space="preserve"> Decision boundary Flat Line</w:t>
      </w:r>
      <w:bookmarkEnd w:id="105"/>
      <w:bookmarkEnd w:id="106"/>
    </w:p>
    <w:p w14:paraId="535BB786" w14:textId="1C6830CF" w:rsidR="005850E8" w:rsidRDefault="005850E8" w:rsidP="00DE7AFB">
      <w:pPr>
        <w:pStyle w:val="Heading6"/>
      </w:pPr>
      <w:r>
        <w:t>5.2.1.</w:t>
      </w:r>
      <w:r w:rsidR="0091781C">
        <w:t>1</w:t>
      </w:r>
      <w:r>
        <w:t xml:space="preserve"> </w:t>
      </w:r>
      <w:r w:rsidR="00A453BF">
        <w:t>Confusion Matrix</w:t>
      </w:r>
      <w:r>
        <w:t>:</w:t>
      </w:r>
    </w:p>
    <w:p w14:paraId="6A76D314" w14:textId="77777777" w:rsidR="005850E8" w:rsidRPr="00534908" w:rsidRDefault="005850E8" w:rsidP="005850E8">
      <w:pPr>
        <w:rPr>
          <w:b/>
          <w:bCs/>
        </w:rPr>
      </w:pPr>
    </w:p>
    <w:p w14:paraId="0AECDD06" w14:textId="77777777" w:rsidR="005850E8" w:rsidRPr="00534908" w:rsidRDefault="005850E8" w:rsidP="005850E8">
      <w:pPr>
        <w:rPr>
          <w:b/>
          <w:bCs/>
        </w:rPr>
      </w:pPr>
    </w:p>
    <w:tbl>
      <w:tblPr>
        <w:tblStyle w:val="TableGrid"/>
        <w:tblW w:w="8950" w:type="dxa"/>
        <w:tblLook w:val="04A0" w:firstRow="1" w:lastRow="0" w:firstColumn="1" w:lastColumn="0" w:noHBand="0" w:noVBand="1"/>
      </w:tblPr>
      <w:tblGrid>
        <w:gridCol w:w="1698"/>
        <w:gridCol w:w="1810"/>
        <w:gridCol w:w="1813"/>
        <w:gridCol w:w="1811"/>
        <w:gridCol w:w="1818"/>
      </w:tblGrid>
      <w:tr w:rsidR="009E59CA" w:rsidRPr="00727F41" w14:paraId="456BE1AC" w14:textId="77777777" w:rsidTr="009E59CA">
        <w:trPr>
          <w:trHeight w:val="385"/>
        </w:trPr>
        <w:tc>
          <w:tcPr>
            <w:tcW w:w="1698" w:type="dxa"/>
            <w:vMerge w:val="restart"/>
          </w:tcPr>
          <w:p w14:paraId="0A247507" w14:textId="77777777" w:rsidR="009E59CA" w:rsidRPr="00727F41" w:rsidRDefault="009E59CA" w:rsidP="00266E2F">
            <w:pPr>
              <w:jc w:val="center"/>
              <w:rPr>
                <w:b/>
                <w:bCs/>
              </w:rPr>
            </w:pPr>
            <w:r>
              <w:rPr>
                <w:b/>
                <w:bCs/>
              </w:rPr>
              <w:t>Classification Models</w:t>
            </w:r>
          </w:p>
        </w:tc>
        <w:tc>
          <w:tcPr>
            <w:tcW w:w="7252" w:type="dxa"/>
            <w:gridSpan w:val="4"/>
          </w:tcPr>
          <w:p w14:paraId="2753658F" w14:textId="77777777" w:rsidR="009E59CA" w:rsidRPr="00727F41" w:rsidRDefault="009E59CA" w:rsidP="00266E2F">
            <w:pPr>
              <w:jc w:val="center"/>
              <w:rPr>
                <w:b/>
                <w:bCs/>
              </w:rPr>
            </w:pPr>
            <w:r w:rsidRPr="00727F41">
              <w:rPr>
                <w:b/>
                <w:bCs/>
              </w:rPr>
              <w:t>D</w:t>
            </w:r>
            <w:r>
              <w:rPr>
                <w:b/>
                <w:bCs/>
              </w:rPr>
              <w:t>ecision Boundary</w:t>
            </w:r>
          </w:p>
        </w:tc>
      </w:tr>
      <w:tr w:rsidR="009E59CA" w:rsidRPr="00727F41" w14:paraId="43FDC79E" w14:textId="77777777" w:rsidTr="003C572D">
        <w:trPr>
          <w:trHeight w:val="404"/>
        </w:trPr>
        <w:tc>
          <w:tcPr>
            <w:tcW w:w="1698" w:type="dxa"/>
            <w:vMerge/>
          </w:tcPr>
          <w:p w14:paraId="56BD66F3" w14:textId="77777777" w:rsidR="009E59CA" w:rsidRPr="00727F41" w:rsidRDefault="009E59CA" w:rsidP="00266E2F">
            <w:pPr>
              <w:rPr>
                <w:b/>
                <w:bCs/>
              </w:rPr>
            </w:pPr>
          </w:p>
        </w:tc>
        <w:tc>
          <w:tcPr>
            <w:tcW w:w="1810" w:type="dxa"/>
          </w:tcPr>
          <w:p w14:paraId="58ACD10E" w14:textId="334FC792" w:rsidR="009E59CA" w:rsidRPr="00727F41" w:rsidRDefault="009E59CA" w:rsidP="00266E2F">
            <w:pPr>
              <w:jc w:val="center"/>
              <w:rPr>
                <w:b/>
                <w:bCs/>
              </w:rPr>
            </w:pPr>
            <w:r>
              <w:rPr>
                <w:b/>
                <w:bCs/>
              </w:rPr>
              <w:t>-2</w:t>
            </w:r>
          </w:p>
        </w:tc>
        <w:tc>
          <w:tcPr>
            <w:tcW w:w="1813" w:type="dxa"/>
          </w:tcPr>
          <w:p w14:paraId="78DCF354" w14:textId="4B0DA956" w:rsidR="009E59CA" w:rsidRDefault="009E59CA" w:rsidP="00266E2F">
            <w:pPr>
              <w:jc w:val="center"/>
              <w:rPr>
                <w:b/>
                <w:bCs/>
              </w:rPr>
            </w:pPr>
            <w:r>
              <w:rPr>
                <w:b/>
                <w:bCs/>
              </w:rPr>
              <w:t>-1</w:t>
            </w:r>
          </w:p>
        </w:tc>
        <w:tc>
          <w:tcPr>
            <w:tcW w:w="1811" w:type="dxa"/>
          </w:tcPr>
          <w:p w14:paraId="4F6FD746" w14:textId="6238174E" w:rsidR="009E59CA" w:rsidRPr="00727F41" w:rsidRDefault="009E59CA" w:rsidP="00266E2F">
            <w:pPr>
              <w:jc w:val="center"/>
              <w:rPr>
                <w:b/>
                <w:bCs/>
              </w:rPr>
            </w:pPr>
            <w:r>
              <w:rPr>
                <w:b/>
                <w:bCs/>
              </w:rPr>
              <w:t>0</w:t>
            </w:r>
          </w:p>
        </w:tc>
        <w:tc>
          <w:tcPr>
            <w:tcW w:w="1818" w:type="dxa"/>
          </w:tcPr>
          <w:p w14:paraId="10A278B7" w14:textId="1CE2F463" w:rsidR="009E59CA" w:rsidRPr="00727F41" w:rsidRDefault="009E59CA" w:rsidP="00266E2F">
            <w:pPr>
              <w:jc w:val="center"/>
              <w:rPr>
                <w:b/>
                <w:bCs/>
              </w:rPr>
            </w:pPr>
            <w:r>
              <w:rPr>
                <w:b/>
                <w:bCs/>
              </w:rPr>
              <w:t>1</w:t>
            </w:r>
          </w:p>
        </w:tc>
      </w:tr>
      <w:tr w:rsidR="009E59CA" w:rsidRPr="00727F41" w14:paraId="13C549F9" w14:textId="77777777" w:rsidTr="003C572D">
        <w:trPr>
          <w:trHeight w:val="404"/>
        </w:trPr>
        <w:tc>
          <w:tcPr>
            <w:tcW w:w="1698" w:type="dxa"/>
          </w:tcPr>
          <w:p w14:paraId="79DFC8A5" w14:textId="77777777" w:rsidR="009E59CA" w:rsidRPr="00727F41" w:rsidRDefault="009E59CA" w:rsidP="00266E2F">
            <w:pPr>
              <w:rPr>
                <w:b/>
                <w:bCs/>
              </w:rPr>
            </w:pPr>
            <w:r>
              <w:rPr>
                <w:b/>
                <w:bCs/>
              </w:rPr>
              <w:t>Naïve Bayes</w:t>
            </w:r>
          </w:p>
        </w:tc>
        <w:tc>
          <w:tcPr>
            <w:tcW w:w="1810" w:type="dxa"/>
          </w:tcPr>
          <w:p w14:paraId="45E38FDC" w14:textId="3D5567E9" w:rsidR="009E59CA" w:rsidRDefault="009E59CA" w:rsidP="00266E2F">
            <w:pPr>
              <w:ind w:right="-728"/>
            </w:pPr>
            <w:r>
              <w:t xml:space="preserve">       Acc = 0.8</w:t>
            </w:r>
            <w:r w:rsidR="005B6CD8">
              <w:t>2</w:t>
            </w:r>
          </w:p>
          <w:p w14:paraId="4612BB2C" w14:textId="77777777" w:rsidR="009E59CA" w:rsidRDefault="009E59CA" w:rsidP="00266E2F">
            <w:pPr>
              <w:jc w:val="center"/>
            </w:pPr>
            <w:r>
              <w:t xml:space="preserve">    0       1</w:t>
            </w:r>
          </w:p>
          <w:p w14:paraId="57A34F10" w14:textId="01497886" w:rsidR="009E59CA" w:rsidRDefault="009E59CA" w:rsidP="00266E2F">
            <w:r>
              <w:t xml:space="preserve">    0 [ 33</w:t>
            </w:r>
            <w:r w:rsidR="005B6CD8">
              <w:t>3</w:t>
            </w:r>
            <w:r>
              <w:t xml:space="preserve">   </w:t>
            </w:r>
            <w:proofErr w:type="gramStart"/>
            <w:r w:rsidR="005B6CD8">
              <w:t>70</w:t>
            </w:r>
            <w:r>
              <w:t xml:space="preserve"> ]</w:t>
            </w:r>
            <w:proofErr w:type="gramEnd"/>
          </w:p>
          <w:p w14:paraId="2F1D0EFA" w14:textId="3EBD2154" w:rsidR="009E59CA" w:rsidRDefault="009E59CA" w:rsidP="00266E2F">
            <w:pPr>
              <w:rPr>
                <w:b/>
                <w:bCs/>
              </w:rPr>
            </w:pPr>
            <w:r>
              <w:t xml:space="preserve">    1 [ </w:t>
            </w:r>
            <w:r w:rsidR="005B6CD8">
              <w:t xml:space="preserve">10 </w:t>
            </w:r>
            <w:r>
              <w:t xml:space="preserve">      </w:t>
            </w:r>
            <w:proofErr w:type="gramStart"/>
            <w:r>
              <w:t>3</w:t>
            </w:r>
            <w:r w:rsidR="005B6CD8">
              <w:t>7</w:t>
            </w:r>
            <w:r>
              <w:t xml:space="preserve"> ]</w:t>
            </w:r>
            <w:proofErr w:type="gramEnd"/>
          </w:p>
        </w:tc>
        <w:tc>
          <w:tcPr>
            <w:tcW w:w="1813" w:type="dxa"/>
          </w:tcPr>
          <w:p w14:paraId="08D45175" w14:textId="3BB0DFF6" w:rsidR="009E59CA" w:rsidRPr="00832438" w:rsidRDefault="009E59CA" w:rsidP="00266E2F">
            <w:pPr>
              <w:ind w:right="-728"/>
            </w:pPr>
            <w:r w:rsidRPr="00832438">
              <w:t xml:space="preserve">       Acc= 0.</w:t>
            </w:r>
            <w:r w:rsidR="00C168A6">
              <w:t>91</w:t>
            </w:r>
          </w:p>
          <w:p w14:paraId="5445B7AA" w14:textId="77777777" w:rsidR="009E59CA" w:rsidRPr="00832438" w:rsidRDefault="009E59CA" w:rsidP="00266E2F">
            <w:pPr>
              <w:jc w:val="center"/>
            </w:pPr>
            <w:r w:rsidRPr="00832438">
              <w:t xml:space="preserve">    0       1</w:t>
            </w:r>
          </w:p>
          <w:p w14:paraId="11A3DD83" w14:textId="1DA7E280" w:rsidR="009E59CA" w:rsidRPr="00832438" w:rsidRDefault="009E59CA" w:rsidP="00266E2F">
            <w:r w:rsidRPr="00832438">
              <w:t xml:space="preserve">    </w:t>
            </w:r>
            <w:r w:rsidR="001D58DC">
              <w:t xml:space="preserve">   </w:t>
            </w:r>
            <w:r w:rsidRPr="00832438">
              <w:t>0 [ 3</w:t>
            </w:r>
            <w:r w:rsidR="00C168A6">
              <w:t>68</w:t>
            </w:r>
            <w:r w:rsidRPr="00832438">
              <w:t xml:space="preserve">   </w:t>
            </w:r>
            <w:proofErr w:type="gramStart"/>
            <w:r w:rsidR="00C168A6">
              <w:t>35</w:t>
            </w:r>
            <w:r w:rsidRPr="00832438">
              <w:t xml:space="preserve"> ]</w:t>
            </w:r>
            <w:proofErr w:type="gramEnd"/>
          </w:p>
          <w:p w14:paraId="56759B84" w14:textId="16D6B482" w:rsidR="009E59CA" w:rsidRPr="00832438" w:rsidRDefault="009E59CA" w:rsidP="00266E2F">
            <w:pPr>
              <w:jc w:val="center"/>
              <w:rPr>
                <w:b/>
                <w:bCs/>
              </w:rPr>
            </w:pPr>
            <w:r w:rsidRPr="00832438">
              <w:t xml:space="preserve">    1 [ </w:t>
            </w:r>
            <w:r w:rsidR="00C168A6">
              <w:t xml:space="preserve">7 </w:t>
            </w:r>
            <w:r w:rsidRPr="00832438">
              <w:t xml:space="preserve">    </w:t>
            </w:r>
            <w:proofErr w:type="gramStart"/>
            <w:r w:rsidR="00C168A6">
              <w:t>40</w:t>
            </w:r>
            <w:r w:rsidRPr="00832438">
              <w:t xml:space="preserve"> ]</w:t>
            </w:r>
            <w:proofErr w:type="gramEnd"/>
          </w:p>
        </w:tc>
        <w:tc>
          <w:tcPr>
            <w:tcW w:w="1811" w:type="dxa"/>
          </w:tcPr>
          <w:p w14:paraId="78DC083E" w14:textId="16611204" w:rsidR="009E59CA" w:rsidRPr="00832438" w:rsidRDefault="009E59CA" w:rsidP="00266E2F">
            <w:pPr>
              <w:ind w:right="-728"/>
            </w:pPr>
            <w:r w:rsidRPr="00832438">
              <w:t xml:space="preserve">       Acc = 0.8</w:t>
            </w:r>
            <w:r w:rsidR="0095584D">
              <w:t>9</w:t>
            </w:r>
          </w:p>
          <w:p w14:paraId="2C3524F1" w14:textId="77777777" w:rsidR="009E59CA" w:rsidRPr="00832438" w:rsidRDefault="009E59CA" w:rsidP="00266E2F">
            <w:pPr>
              <w:jc w:val="center"/>
            </w:pPr>
            <w:r w:rsidRPr="00832438">
              <w:t xml:space="preserve">    0       1</w:t>
            </w:r>
          </w:p>
          <w:p w14:paraId="0DD6F31E" w14:textId="4058EEF4" w:rsidR="009E59CA" w:rsidRPr="00832438" w:rsidRDefault="009E59CA" w:rsidP="00266E2F">
            <w:r w:rsidRPr="00832438">
              <w:t xml:space="preserve">    0 [ 3</w:t>
            </w:r>
            <w:r w:rsidR="0095584D">
              <w:t>59</w:t>
            </w:r>
            <w:r w:rsidRPr="00832438">
              <w:t xml:space="preserve"> </w:t>
            </w:r>
            <w:r>
              <w:t xml:space="preserve"> </w:t>
            </w:r>
            <w:r w:rsidRPr="00832438">
              <w:t xml:space="preserve"> </w:t>
            </w:r>
            <w:proofErr w:type="gramStart"/>
            <w:r w:rsidR="0095584D">
              <w:t>44</w:t>
            </w:r>
            <w:r w:rsidRPr="00832438">
              <w:t xml:space="preserve"> ]</w:t>
            </w:r>
            <w:proofErr w:type="gramEnd"/>
          </w:p>
          <w:p w14:paraId="0A3976E8" w14:textId="77777777" w:rsidR="009E59CA" w:rsidRPr="00832438" w:rsidRDefault="009E59CA" w:rsidP="00266E2F">
            <w:pPr>
              <w:jc w:val="center"/>
              <w:rPr>
                <w:b/>
                <w:bCs/>
              </w:rPr>
            </w:pPr>
            <w:r w:rsidRPr="00832438">
              <w:t xml:space="preserve">    1 [ </w:t>
            </w:r>
            <w:r>
              <w:t>6</w:t>
            </w:r>
            <w:r w:rsidRPr="00832438">
              <w:t xml:space="preserve">       </w:t>
            </w:r>
            <w:proofErr w:type="gramStart"/>
            <w:r>
              <w:t>41</w:t>
            </w:r>
            <w:r w:rsidRPr="00832438">
              <w:t xml:space="preserve"> ]</w:t>
            </w:r>
            <w:proofErr w:type="gramEnd"/>
          </w:p>
        </w:tc>
        <w:tc>
          <w:tcPr>
            <w:tcW w:w="1818" w:type="dxa"/>
          </w:tcPr>
          <w:p w14:paraId="3068BC6F" w14:textId="77777777" w:rsidR="009E59CA" w:rsidRDefault="005129EF" w:rsidP="00266E2F">
            <w:pPr>
              <w:jc w:val="center"/>
              <w:rPr>
                <w:b/>
                <w:bCs/>
              </w:rPr>
            </w:pPr>
            <w:r>
              <w:rPr>
                <w:b/>
                <w:bCs/>
              </w:rPr>
              <w:t>Acc = 0.86</w:t>
            </w:r>
          </w:p>
          <w:p w14:paraId="3D11C4F1" w14:textId="77777777" w:rsidR="005129EF" w:rsidRPr="00832438" w:rsidRDefault="005129EF" w:rsidP="005129EF">
            <w:pPr>
              <w:jc w:val="center"/>
            </w:pPr>
            <w:r w:rsidRPr="00832438">
              <w:t xml:space="preserve">    0       1</w:t>
            </w:r>
          </w:p>
          <w:p w14:paraId="6DBD2A7D" w14:textId="77777777" w:rsidR="005129EF" w:rsidRPr="00832438" w:rsidRDefault="005129EF" w:rsidP="005129EF">
            <w:r w:rsidRPr="00832438">
              <w:t xml:space="preserve">    0 [ 3</w:t>
            </w:r>
            <w:r>
              <w:t>59</w:t>
            </w:r>
            <w:r w:rsidRPr="00832438">
              <w:t xml:space="preserve"> </w:t>
            </w:r>
            <w:r>
              <w:t xml:space="preserve"> </w:t>
            </w:r>
            <w:r w:rsidRPr="00832438">
              <w:t xml:space="preserve"> </w:t>
            </w:r>
            <w:proofErr w:type="gramStart"/>
            <w:r>
              <w:t>44</w:t>
            </w:r>
            <w:r w:rsidRPr="00832438">
              <w:t xml:space="preserve"> ]</w:t>
            </w:r>
            <w:proofErr w:type="gramEnd"/>
          </w:p>
          <w:p w14:paraId="1A5A42E7" w14:textId="65200E1C" w:rsidR="005129EF" w:rsidRPr="00BC2CBC" w:rsidRDefault="005129EF" w:rsidP="005129EF">
            <w:pPr>
              <w:jc w:val="center"/>
              <w:rPr>
                <w:b/>
                <w:bCs/>
              </w:rPr>
            </w:pPr>
            <w:r w:rsidRPr="00832438">
              <w:t xml:space="preserve">1 [ </w:t>
            </w:r>
            <w:r>
              <w:t>6</w:t>
            </w:r>
            <w:r w:rsidRPr="00832438">
              <w:t xml:space="preserve">       </w:t>
            </w:r>
            <w:proofErr w:type="gramStart"/>
            <w:r>
              <w:t>41</w:t>
            </w:r>
            <w:r w:rsidRPr="00832438">
              <w:t xml:space="preserve"> ]</w:t>
            </w:r>
            <w:proofErr w:type="gramEnd"/>
          </w:p>
        </w:tc>
      </w:tr>
      <w:tr w:rsidR="009E59CA" w:rsidRPr="00727F41" w14:paraId="6D796352" w14:textId="77777777" w:rsidTr="003C572D">
        <w:trPr>
          <w:trHeight w:val="404"/>
        </w:trPr>
        <w:tc>
          <w:tcPr>
            <w:tcW w:w="1698" w:type="dxa"/>
          </w:tcPr>
          <w:p w14:paraId="12B395D3" w14:textId="77777777" w:rsidR="009E59CA" w:rsidRPr="00727F41" w:rsidRDefault="009E59CA" w:rsidP="00266E2F">
            <w:pPr>
              <w:jc w:val="center"/>
              <w:rPr>
                <w:b/>
                <w:bCs/>
              </w:rPr>
            </w:pPr>
            <w:r>
              <w:rPr>
                <w:b/>
                <w:bCs/>
              </w:rPr>
              <w:t>SVM</w:t>
            </w:r>
          </w:p>
        </w:tc>
        <w:tc>
          <w:tcPr>
            <w:tcW w:w="1810" w:type="dxa"/>
          </w:tcPr>
          <w:p w14:paraId="6C48322C" w14:textId="68977B32" w:rsidR="009E59CA" w:rsidRDefault="009E59CA" w:rsidP="00266E2F">
            <w:pPr>
              <w:ind w:right="-728"/>
            </w:pPr>
            <w:r>
              <w:t xml:space="preserve">       Acc = 0.8</w:t>
            </w:r>
            <w:r w:rsidR="00CB36C5">
              <w:t>6</w:t>
            </w:r>
          </w:p>
          <w:p w14:paraId="28B9B227" w14:textId="77777777" w:rsidR="009E59CA" w:rsidRDefault="009E59CA" w:rsidP="00266E2F">
            <w:pPr>
              <w:jc w:val="center"/>
            </w:pPr>
            <w:r>
              <w:t xml:space="preserve">    0       1</w:t>
            </w:r>
          </w:p>
          <w:p w14:paraId="76F458DB" w14:textId="741829FD" w:rsidR="009E59CA" w:rsidRDefault="009E59CA" w:rsidP="00266E2F">
            <w:r>
              <w:t xml:space="preserve">    </w:t>
            </w:r>
            <w:r w:rsidR="005B6CD8">
              <w:t xml:space="preserve"> </w:t>
            </w:r>
            <w:r>
              <w:t>0 [ 3</w:t>
            </w:r>
            <w:r w:rsidR="005B6CD8">
              <w:t>51</w:t>
            </w:r>
            <w:r>
              <w:t xml:space="preserve">   </w:t>
            </w:r>
            <w:proofErr w:type="gramStart"/>
            <w:r w:rsidR="005B6CD8">
              <w:t>52</w:t>
            </w:r>
            <w:r>
              <w:t xml:space="preserve"> ]</w:t>
            </w:r>
            <w:proofErr w:type="gramEnd"/>
          </w:p>
          <w:p w14:paraId="1701CFD5" w14:textId="54058DA7" w:rsidR="009E59CA" w:rsidRDefault="009E59CA" w:rsidP="00266E2F">
            <w:pPr>
              <w:jc w:val="center"/>
              <w:rPr>
                <w:b/>
                <w:bCs/>
              </w:rPr>
            </w:pPr>
            <w:r>
              <w:t xml:space="preserve">    1 [ 1</w:t>
            </w:r>
            <w:r w:rsidR="005B6CD8">
              <w:t>0</w:t>
            </w:r>
            <w:r>
              <w:t xml:space="preserve">     </w:t>
            </w:r>
            <w:proofErr w:type="gramStart"/>
            <w:r>
              <w:t>3</w:t>
            </w:r>
            <w:r w:rsidR="005B6CD8">
              <w:t>7</w:t>
            </w:r>
            <w:r>
              <w:t xml:space="preserve"> ]</w:t>
            </w:r>
            <w:proofErr w:type="gramEnd"/>
          </w:p>
        </w:tc>
        <w:tc>
          <w:tcPr>
            <w:tcW w:w="1813" w:type="dxa"/>
          </w:tcPr>
          <w:p w14:paraId="3B8EE509" w14:textId="0D4F72B9" w:rsidR="009E59CA" w:rsidRPr="00832438" w:rsidRDefault="009E59CA" w:rsidP="00266E2F">
            <w:pPr>
              <w:ind w:right="-728"/>
            </w:pPr>
            <w:r w:rsidRPr="00832438">
              <w:t xml:space="preserve">       Acc = 0.</w:t>
            </w:r>
            <w:r w:rsidR="00837927">
              <w:t>91</w:t>
            </w:r>
          </w:p>
          <w:p w14:paraId="73F56F1F" w14:textId="77777777" w:rsidR="009E59CA" w:rsidRPr="00832438" w:rsidRDefault="009E59CA" w:rsidP="00266E2F">
            <w:pPr>
              <w:jc w:val="center"/>
            </w:pPr>
            <w:r w:rsidRPr="00832438">
              <w:t xml:space="preserve">    0       1</w:t>
            </w:r>
          </w:p>
          <w:p w14:paraId="29B4E4D6" w14:textId="3865FC0E" w:rsidR="009E59CA" w:rsidRPr="00832438" w:rsidRDefault="009E59CA" w:rsidP="00266E2F">
            <w:r w:rsidRPr="00832438">
              <w:t xml:space="preserve">    </w:t>
            </w:r>
            <w:r w:rsidR="00A130FE">
              <w:t xml:space="preserve"> </w:t>
            </w:r>
            <w:r w:rsidRPr="00832438">
              <w:t>0 [ 3</w:t>
            </w:r>
            <w:r w:rsidR="00837927">
              <w:t>67</w:t>
            </w:r>
            <w:r w:rsidRPr="00832438">
              <w:t xml:space="preserve">   </w:t>
            </w:r>
            <w:proofErr w:type="gramStart"/>
            <w:r w:rsidR="00837927">
              <w:t>36</w:t>
            </w:r>
            <w:r w:rsidRPr="00832438">
              <w:t xml:space="preserve"> ]</w:t>
            </w:r>
            <w:proofErr w:type="gramEnd"/>
          </w:p>
          <w:p w14:paraId="1BBBA0DD" w14:textId="6D02BA98" w:rsidR="009E59CA" w:rsidRPr="00832438" w:rsidRDefault="009E59CA" w:rsidP="00266E2F">
            <w:pPr>
              <w:jc w:val="center"/>
              <w:rPr>
                <w:b/>
                <w:bCs/>
              </w:rPr>
            </w:pPr>
            <w:r w:rsidRPr="00832438">
              <w:t xml:space="preserve">    1 [ </w:t>
            </w:r>
            <w:r w:rsidR="00837927">
              <w:t xml:space="preserve">6 </w:t>
            </w:r>
            <w:r w:rsidRPr="00832438">
              <w:t xml:space="preserve">     </w:t>
            </w:r>
            <w:proofErr w:type="gramStart"/>
            <w:r w:rsidR="00837927">
              <w:t>41</w:t>
            </w:r>
            <w:r w:rsidRPr="00832438">
              <w:t xml:space="preserve"> ]</w:t>
            </w:r>
            <w:proofErr w:type="gramEnd"/>
          </w:p>
        </w:tc>
        <w:tc>
          <w:tcPr>
            <w:tcW w:w="1811" w:type="dxa"/>
          </w:tcPr>
          <w:p w14:paraId="0816FDD4" w14:textId="5834F1FC" w:rsidR="009E59CA" w:rsidRPr="00832438" w:rsidRDefault="009E59CA" w:rsidP="00266E2F">
            <w:pPr>
              <w:ind w:right="-728"/>
            </w:pPr>
            <w:r w:rsidRPr="00832438">
              <w:t xml:space="preserve">       Acc = 0.</w:t>
            </w:r>
            <w:r w:rsidR="0095584D">
              <w:t>92</w:t>
            </w:r>
          </w:p>
          <w:p w14:paraId="751462B0" w14:textId="77777777" w:rsidR="009E59CA" w:rsidRPr="00832438" w:rsidRDefault="009E59CA" w:rsidP="00266E2F">
            <w:pPr>
              <w:jc w:val="center"/>
            </w:pPr>
            <w:r w:rsidRPr="00832438">
              <w:t xml:space="preserve">    0       1</w:t>
            </w:r>
          </w:p>
          <w:p w14:paraId="2A1AEE61" w14:textId="2A2208AE" w:rsidR="009E59CA" w:rsidRPr="00832438" w:rsidRDefault="009E59CA" w:rsidP="00266E2F">
            <w:r w:rsidRPr="00832438">
              <w:t xml:space="preserve">    0 [ </w:t>
            </w:r>
            <w:r>
              <w:t>3</w:t>
            </w:r>
            <w:r w:rsidR="0095584D">
              <w:t>74</w:t>
            </w:r>
            <w:r w:rsidRPr="00832438">
              <w:t xml:space="preserve">   </w:t>
            </w:r>
            <w:r w:rsidR="0095584D">
              <w:t xml:space="preserve"> </w:t>
            </w:r>
            <w:proofErr w:type="gramStart"/>
            <w:r w:rsidR="0095584D">
              <w:t>29</w:t>
            </w:r>
            <w:r w:rsidRPr="00832438">
              <w:t xml:space="preserve"> ]</w:t>
            </w:r>
            <w:proofErr w:type="gramEnd"/>
          </w:p>
          <w:p w14:paraId="6637BD34" w14:textId="7D34C656" w:rsidR="009E59CA" w:rsidRPr="00832438" w:rsidRDefault="009E59CA" w:rsidP="00266E2F">
            <w:pPr>
              <w:jc w:val="center"/>
              <w:rPr>
                <w:b/>
                <w:bCs/>
              </w:rPr>
            </w:pPr>
            <w:r w:rsidRPr="00832438">
              <w:t xml:space="preserve">  1 [ </w:t>
            </w:r>
            <w:r w:rsidR="0095584D">
              <w:t>7</w:t>
            </w:r>
            <w:r w:rsidRPr="00832438">
              <w:t xml:space="preserve">       </w:t>
            </w:r>
            <w:proofErr w:type="gramStart"/>
            <w:r>
              <w:t>4</w:t>
            </w:r>
            <w:r w:rsidR="0095584D">
              <w:t>0</w:t>
            </w:r>
            <w:r w:rsidRPr="00832438">
              <w:t xml:space="preserve"> ]</w:t>
            </w:r>
            <w:proofErr w:type="gramEnd"/>
          </w:p>
        </w:tc>
        <w:tc>
          <w:tcPr>
            <w:tcW w:w="1818" w:type="dxa"/>
          </w:tcPr>
          <w:p w14:paraId="304A7FBF" w14:textId="77777777" w:rsidR="009E59CA" w:rsidRDefault="003C572D" w:rsidP="00266E2F">
            <w:pPr>
              <w:jc w:val="center"/>
              <w:rPr>
                <w:b/>
                <w:bCs/>
              </w:rPr>
            </w:pPr>
            <w:r>
              <w:rPr>
                <w:b/>
                <w:bCs/>
              </w:rPr>
              <w:t>Acc = 0.92</w:t>
            </w:r>
          </w:p>
          <w:p w14:paraId="35139017" w14:textId="77777777" w:rsidR="003C572D" w:rsidRPr="00832438" w:rsidRDefault="003C572D" w:rsidP="003C572D">
            <w:pPr>
              <w:jc w:val="center"/>
            </w:pPr>
            <w:r w:rsidRPr="00832438">
              <w:t xml:space="preserve">    0       1</w:t>
            </w:r>
          </w:p>
          <w:p w14:paraId="4A8B83B1" w14:textId="5B0762F7" w:rsidR="003C572D" w:rsidRPr="00832438" w:rsidRDefault="003C572D" w:rsidP="003C572D">
            <w:r w:rsidRPr="00832438">
              <w:t xml:space="preserve">    0 [ 3</w:t>
            </w:r>
            <w:r>
              <w:t>74</w:t>
            </w:r>
            <w:r w:rsidRPr="00832438">
              <w:t xml:space="preserve"> </w:t>
            </w:r>
            <w:r>
              <w:t xml:space="preserve"> </w:t>
            </w:r>
            <w:r w:rsidRPr="00832438">
              <w:t xml:space="preserve"> </w:t>
            </w:r>
            <w:proofErr w:type="gramStart"/>
            <w:r>
              <w:t>29</w:t>
            </w:r>
            <w:r w:rsidRPr="00832438">
              <w:t xml:space="preserve"> ]</w:t>
            </w:r>
            <w:proofErr w:type="gramEnd"/>
          </w:p>
          <w:p w14:paraId="770A9EC2" w14:textId="540BA187" w:rsidR="003C572D" w:rsidRPr="00BC2CBC" w:rsidRDefault="003C572D" w:rsidP="003C572D">
            <w:pPr>
              <w:jc w:val="center"/>
              <w:rPr>
                <w:b/>
                <w:bCs/>
              </w:rPr>
            </w:pPr>
            <w:r w:rsidRPr="00832438">
              <w:t xml:space="preserve">1 [ </w:t>
            </w:r>
            <w:r>
              <w:t>7</w:t>
            </w:r>
            <w:r w:rsidRPr="00832438">
              <w:t xml:space="preserve">       </w:t>
            </w:r>
            <w:proofErr w:type="gramStart"/>
            <w:r>
              <w:t>40</w:t>
            </w:r>
            <w:r w:rsidRPr="00832438">
              <w:t xml:space="preserve"> ]</w:t>
            </w:r>
            <w:proofErr w:type="gramEnd"/>
          </w:p>
        </w:tc>
      </w:tr>
      <w:tr w:rsidR="003C572D" w:rsidRPr="00727F41" w14:paraId="15289390" w14:textId="77777777" w:rsidTr="003C572D">
        <w:trPr>
          <w:trHeight w:val="55"/>
        </w:trPr>
        <w:tc>
          <w:tcPr>
            <w:tcW w:w="1698" w:type="dxa"/>
          </w:tcPr>
          <w:p w14:paraId="64E441E3" w14:textId="77777777" w:rsidR="003C572D" w:rsidRPr="00727F41" w:rsidRDefault="003C572D" w:rsidP="003C572D">
            <w:pPr>
              <w:jc w:val="center"/>
              <w:rPr>
                <w:b/>
                <w:bCs/>
              </w:rPr>
            </w:pPr>
            <w:r>
              <w:rPr>
                <w:b/>
                <w:bCs/>
              </w:rPr>
              <w:t>MLP</w:t>
            </w:r>
          </w:p>
        </w:tc>
        <w:tc>
          <w:tcPr>
            <w:tcW w:w="1810" w:type="dxa"/>
          </w:tcPr>
          <w:p w14:paraId="7A76A265" w14:textId="0E8F9670" w:rsidR="003C572D" w:rsidRDefault="003C572D" w:rsidP="003C572D">
            <w:pPr>
              <w:ind w:right="-728"/>
            </w:pPr>
            <w:r>
              <w:t xml:space="preserve">       Acc = 0.85</w:t>
            </w:r>
          </w:p>
          <w:p w14:paraId="344105D0" w14:textId="77777777" w:rsidR="003C572D" w:rsidRDefault="003C572D" w:rsidP="003C572D">
            <w:pPr>
              <w:jc w:val="center"/>
            </w:pPr>
            <w:r>
              <w:t xml:space="preserve">    0       1</w:t>
            </w:r>
          </w:p>
          <w:p w14:paraId="3D88BFA0" w14:textId="538CE38E" w:rsidR="003C572D" w:rsidRDefault="003C572D" w:rsidP="003C572D">
            <w:r>
              <w:t xml:space="preserve">     0 [ 346   </w:t>
            </w:r>
            <w:proofErr w:type="gramStart"/>
            <w:r>
              <w:t>57 ]</w:t>
            </w:r>
            <w:proofErr w:type="gramEnd"/>
          </w:p>
          <w:p w14:paraId="422C2668" w14:textId="7143DD47" w:rsidR="003C572D" w:rsidRDefault="003C572D" w:rsidP="003C572D">
            <w:pPr>
              <w:jc w:val="center"/>
              <w:rPr>
                <w:b/>
                <w:bCs/>
              </w:rPr>
            </w:pPr>
            <w:r>
              <w:t xml:space="preserve">    1 [ 10       </w:t>
            </w:r>
            <w:proofErr w:type="gramStart"/>
            <w:r>
              <w:t>37 ]</w:t>
            </w:r>
            <w:proofErr w:type="gramEnd"/>
          </w:p>
        </w:tc>
        <w:tc>
          <w:tcPr>
            <w:tcW w:w="1813" w:type="dxa"/>
          </w:tcPr>
          <w:p w14:paraId="32CA2FFC" w14:textId="77777777" w:rsidR="003C572D" w:rsidRPr="00832438" w:rsidRDefault="003C572D" w:rsidP="003C572D">
            <w:pPr>
              <w:ind w:right="-728"/>
            </w:pPr>
            <w:r w:rsidRPr="00832438">
              <w:t xml:space="preserve">       Acc = 0.8</w:t>
            </w:r>
            <w:r>
              <w:t>5</w:t>
            </w:r>
          </w:p>
          <w:p w14:paraId="119FA5F9" w14:textId="77777777" w:rsidR="003C572D" w:rsidRPr="00832438" w:rsidRDefault="003C572D" w:rsidP="003C572D">
            <w:pPr>
              <w:jc w:val="center"/>
            </w:pPr>
            <w:r w:rsidRPr="00832438">
              <w:t xml:space="preserve">    0       1</w:t>
            </w:r>
          </w:p>
          <w:p w14:paraId="34AF099D" w14:textId="24AE916A" w:rsidR="003C572D" w:rsidRPr="00832438" w:rsidRDefault="003C572D" w:rsidP="003C572D">
            <w:r w:rsidRPr="00832438">
              <w:t xml:space="preserve">    0 [ 3</w:t>
            </w:r>
            <w:r>
              <w:t>63</w:t>
            </w:r>
            <w:r w:rsidRPr="00832438">
              <w:t xml:space="preserve">   </w:t>
            </w:r>
            <w:proofErr w:type="gramStart"/>
            <w:r>
              <w:t>40</w:t>
            </w:r>
            <w:r w:rsidRPr="00832438">
              <w:t xml:space="preserve"> ]</w:t>
            </w:r>
            <w:proofErr w:type="gramEnd"/>
          </w:p>
          <w:p w14:paraId="3A10A2CE" w14:textId="63EC6110" w:rsidR="003C572D" w:rsidRPr="00832438" w:rsidRDefault="003C572D" w:rsidP="003C572D">
            <w:pPr>
              <w:jc w:val="center"/>
              <w:rPr>
                <w:b/>
                <w:bCs/>
              </w:rPr>
            </w:pPr>
            <w:r w:rsidRPr="00832438">
              <w:t xml:space="preserve">    1 [ </w:t>
            </w:r>
            <w:r>
              <w:t>7</w:t>
            </w:r>
            <w:r w:rsidRPr="00832438">
              <w:t xml:space="preserve">     </w:t>
            </w:r>
            <w:proofErr w:type="gramStart"/>
            <w:r>
              <w:t>40</w:t>
            </w:r>
            <w:r w:rsidRPr="00832438">
              <w:t xml:space="preserve"> ]</w:t>
            </w:r>
            <w:proofErr w:type="gramEnd"/>
          </w:p>
        </w:tc>
        <w:tc>
          <w:tcPr>
            <w:tcW w:w="1811" w:type="dxa"/>
          </w:tcPr>
          <w:p w14:paraId="2B42795A" w14:textId="0B0F0358" w:rsidR="003C572D" w:rsidRPr="00832438" w:rsidRDefault="003C572D" w:rsidP="003C572D">
            <w:pPr>
              <w:ind w:right="-728"/>
            </w:pPr>
            <w:r w:rsidRPr="00832438">
              <w:t xml:space="preserve">       Acc = 0.</w:t>
            </w:r>
            <w:r>
              <w:t>92</w:t>
            </w:r>
          </w:p>
          <w:p w14:paraId="3036343C" w14:textId="77777777" w:rsidR="003C572D" w:rsidRPr="00832438" w:rsidRDefault="003C572D" w:rsidP="003C572D">
            <w:pPr>
              <w:jc w:val="center"/>
            </w:pPr>
            <w:r w:rsidRPr="00832438">
              <w:t xml:space="preserve">    0       1</w:t>
            </w:r>
          </w:p>
          <w:p w14:paraId="2A7EA0AA" w14:textId="4D4CFBE6" w:rsidR="003C572D" w:rsidRPr="00832438" w:rsidRDefault="003C572D" w:rsidP="003C572D">
            <w:r w:rsidRPr="00832438">
              <w:t xml:space="preserve">    0 [ 3</w:t>
            </w:r>
            <w:r>
              <w:t>76</w:t>
            </w:r>
            <w:r w:rsidRPr="00832438">
              <w:t xml:space="preserve">   </w:t>
            </w:r>
            <w:r>
              <w:t xml:space="preserve">  </w:t>
            </w:r>
            <w:proofErr w:type="gramStart"/>
            <w:r>
              <w:t>27</w:t>
            </w:r>
            <w:r w:rsidRPr="00832438">
              <w:t xml:space="preserve"> ]</w:t>
            </w:r>
            <w:proofErr w:type="gramEnd"/>
          </w:p>
          <w:p w14:paraId="56E65C71" w14:textId="72635F76" w:rsidR="003C572D" w:rsidRPr="00832438" w:rsidRDefault="003C572D" w:rsidP="003C572D">
            <w:pPr>
              <w:jc w:val="center"/>
              <w:rPr>
                <w:b/>
                <w:bCs/>
              </w:rPr>
            </w:pPr>
            <w:r w:rsidRPr="00832438">
              <w:t xml:space="preserve">    1 [ </w:t>
            </w:r>
            <w:r>
              <w:t>7</w:t>
            </w:r>
            <w:r w:rsidRPr="00832438">
              <w:t xml:space="preserve">       </w:t>
            </w:r>
            <w:proofErr w:type="gramStart"/>
            <w:r>
              <w:t>40</w:t>
            </w:r>
            <w:r w:rsidRPr="00832438">
              <w:t xml:space="preserve"> ]</w:t>
            </w:r>
            <w:proofErr w:type="gramEnd"/>
          </w:p>
        </w:tc>
        <w:tc>
          <w:tcPr>
            <w:tcW w:w="1818" w:type="dxa"/>
          </w:tcPr>
          <w:p w14:paraId="5B6CF331" w14:textId="77777777" w:rsidR="003C572D" w:rsidRDefault="003C572D" w:rsidP="003C572D">
            <w:pPr>
              <w:jc w:val="center"/>
              <w:rPr>
                <w:b/>
                <w:bCs/>
              </w:rPr>
            </w:pPr>
            <w:r>
              <w:rPr>
                <w:b/>
                <w:bCs/>
              </w:rPr>
              <w:t>Acc = 0.92</w:t>
            </w:r>
          </w:p>
          <w:p w14:paraId="7DBA7CD5" w14:textId="77777777" w:rsidR="003C572D" w:rsidRPr="00832438" w:rsidRDefault="003C572D" w:rsidP="003C572D">
            <w:pPr>
              <w:jc w:val="center"/>
            </w:pPr>
            <w:r w:rsidRPr="00832438">
              <w:t xml:space="preserve">    0       1</w:t>
            </w:r>
          </w:p>
          <w:p w14:paraId="7653F601" w14:textId="14B08C97" w:rsidR="003C572D" w:rsidRPr="00832438" w:rsidRDefault="003C572D" w:rsidP="003C572D">
            <w:r w:rsidRPr="00832438">
              <w:t xml:space="preserve">    0 [ 3</w:t>
            </w:r>
            <w:r w:rsidR="00D317A9">
              <w:t>74</w:t>
            </w:r>
            <w:r w:rsidRPr="00832438">
              <w:t xml:space="preserve"> </w:t>
            </w:r>
            <w:r>
              <w:t xml:space="preserve"> </w:t>
            </w:r>
            <w:r w:rsidRPr="00832438">
              <w:t xml:space="preserve"> </w:t>
            </w:r>
            <w:proofErr w:type="gramStart"/>
            <w:r w:rsidR="00D317A9">
              <w:t>29</w:t>
            </w:r>
            <w:r w:rsidRPr="00832438">
              <w:t xml:space="preserve"> ]</w:t>
            </w:r>
            <w:proofErr w:type="gramEnd"/>
          </w:p>
          <w:p w14:paraId="62774896" w14:textId="2CEDF548" w:rsidR="003C572D" w:rsidRPr="00BC2CBC" w:rsidRDefault="003C572D" w:rsidP="003C572D">
            <w:pPr>
              <w:keepNext/>
              <w:jc w:val="center"/>
              <w:rPr>
                <w:b/>
                <w:bCs/>
              </w:rPr>
            </w:pPr>
            <w:r w:rsidRPr="00832438">
              <w:t xml:space="preserve">1 [ </w:t>
            </w:r>
            <w:r w:rsidR="00D317A9">
              <w:t>8</w:t>
            </w:r>
            <w:r w:rsidRPr="00832438">
              <w:t xml:space="preserve">       </w:t>
            </w:r>
            <w:proofErr w:type="gramStart"/>
            <w:r w:rsidR="00D317A9">
              <w:t>39</w:t>
            </w:r>
            <w:r w:rsidRPr="00832438">
              <w:t xml:space="preserve"> ]</w:t>
            </w:r>
            <w:proofErr w:type="gramEnd"/>
          </w:p>
        </w:tc>
      </w:tr>
    </w:tbl>
    <w:p w14:paraId="50B1B276" w14:textId="34ECA6C0" w:rsidR="005850E8" w:rsidRDefault="00BC35D1" w:rsidP="00BC35D1">
      <w:pPr>
        <w:pStyle w:val="Caption"/>
        <w:jc w:val="center"/>
      </w:pPr>
      <w:bookmarkStart w:id="107" w:name="_Toc114419368"/>
      <w:r>
        <w:t xml:space="preserve">Table </w:t>
      </w:r>
      <w:fldSimple w:instr=" SEQ Table \* ARABIC ">
        <w:r w:rsidR="0015188D">
          <w:rPr>
            <w:noProof/>
          </w:rPr>
          <w:t>25</w:t>
        </w:r>
      </w:fldSimple>
      <w:r>
        <w:t xml:space="preserve"> </w:t>
      </w:r>
      <w:r w:rsidRPr="00E2316A">
        <w:t>Confusion Matrix Decision Boundary</w:t>
      </w:r>
      <w:bookmarkEnd w:id="107"/>
    </w:p>
    <w:p w14:paraId="50B0A649" w14:textId="23E82027" w:rsidR="005850E8" w:rsidRDefault="005850E8" w:rsidP="005850E8"/>
    <w:p w14:paraId="37B482B9" w14:textId="5C150F88" w:rsidR="00BC35D1" w:rsidRPr="00534908" w:rsidRDefault="0091781C" w:rsidP="00D163D9">
      <w:pPr>
        <w:pStyle w:val="Heading6"/>
      </w:pPr>
      <w:r>
        <w:t>5.2.</w:t>
      </w:r>
      <w:r w:rsidR="00CD7200">
        <w:t>2</w:t>
      </w:r>
      <w:r>
        <w:t>.</w:t>
      </w:r>
      <w:r w:rsidR="00D163D9">
        <w:t xml:space="preserve">2 </w:t>
      </w:r>
      <w:r w:rsidR="00BC35D1" w:rsidRPr="00534908">
        <w:t>Recall Scores:</w:t>
      </w:r>
    </w:p>
    <w:tbl>
      <w:tblPr>
        <w:tblStyle w:val="TableGrid"/>
        <w:tblW w:w="9506" w:type="dxa"/>
        <w:tblLook w:val="04A0" w:firstRow="1" w:lastRow="0" w:firstColumn="1" w:lastColumn="0" w:noHBand="0" w:noVBand="1"/>
      </w:tblPr>
      <w:tblGrid>
        <w:gridCol w:w="1811"/>
        <w:gridCol w:w="1921"/>
        <w:gridCol w:w="1923"/>
        <w:gridCol w:w="1923"/>
        <w:gridCol w:w="1928"/>
      </w:tblGrid>
      <w:tr w:rsidR="00BC35D1" w:rsidRPr="00727F41" w14:paraId="1CD6D4AC" w14:textId="77777777" w:rsidTr="00BC35D1">
        <w:trPr>
          <w:trHeight w:val="332"/>
        </w:trPr>
        <w:tc>
          <w:tcPr>
            <w:tcW w:w="1811" w:type="dxa"/>
            <w:vMerge w:val="restart"/>
          </w:tcPr>
          <w:p w14:paraId="2307B84B" w14:textId="77777777" w:rsidR="00BC35D1" w:rsidRPr="00727F41" w:rsidRDefault="00BC35D1" w:rsidP="00266E2F">
            <w:pPr>
              <w:jc w:val="center"/>
              <w:rPr>
                <w:b/>
                <w:bCs/>
              </w:rPr>
            </w:pPr>
            <w:r>
              <w:rPr>
                <w:b/>
                <w:bCs/>
              </w:rPr>
              <w:t>Classification Models</w:t>
            </w:r>
          </w:p>
        </w:tc>
        <w:tc>
          <w:tcPr>
            <w:tcW w:w="7695" w:type="dxa"/>
            <w:gridSpan w:val="4"/>
          </w:tcPr>
          <w:p w14:paraId="7F19D394" w14:textId="77777777" w:rsidR="00BC35D1" w:rsidRPr="00727F41" w:rsidRDefault="00BC35D1" w:rsidP="00266E2F">
            <w:pPr>
              <w:jc w:val="center"/>
              <w:rPr>
                <w:b/>
                <w:bCs/>
              </w:rPr>
            </w:pPr>
            <w:r w:rsidRPr="00727F41">
              <w:rPr>
                <w:b/>
                <w:bCs/>
              </w:rPr>
              <w:t>D</w:t>
            </w:r>
            <w:r>
              <w:rPr>
                <w:b/>
                <w:bCs/>
              </w:rPr>
              <w:t>ecision Boundary</w:t>
            </w:r>
          </w:p>
        </w:tc>
      </w:tr>
      <w:tr w:rsidR="00BC35D1" w:rsidRPr="00727F41" w14:paraId="135FE8F4" w14:textId="77777777" w:rsidTr="00BC35D1">
        <w:trPr>
          <w:trHeight w:val="348"/>
        </w:trPr>
        <w:tc>
          <w:tcPr>
            <w:tcW w:w="1811" w:type="dxa"/>
            <w:vMerge/>
          </w:tcPr>
          <w:p w14:paraId="78A9805B" w14:textId="77777777" w:rsidR="00BC35D1" w:rsidRPr="00727F41" w:rsidRDefault="00BC35D1" w:rsidP="00266E2F">
            <w:pPr>
              <w:rPr>
                <w:b/>
                <w:bCs/>
              </w:rPr>
            </w:pPr>
          </w:p>
        </w:tc>
        <w:tc>
          <w:tcPr>
            <w:tcW w:w="1921" w:type="dxa"/>
          </w:tcPr>
          <w:p w14:paraId="463E4DAC" w14:textId="7B2CC886" w:rsidR="00BC35D1" w:rsidRPr="00727F41" w:rsidRDefault="00BC35D1" w:rsidP="00266E2F">
            <w:pPr>
              <w:jc w:val="center"/>
              <w:rPr>
                <w:b/>
                <w:bCs/>
              </w:rPr>
            </w:pPr>
            <w:r>
              <w:rPr>
                <w:b/>
                <w:bCs/>
              </w:rPr>
              <w:t>-</w:t>
            </w:r>
            <w:r w:rsidR="00462B8B">
              <w:rPr>
                <w:b/>
                <w:bCs/>
              </w:rPr>
              <w:t>2</w:t>
            </w:r>
          </w:p>
        </w:tc>
        <w:tc>
          <w:tcPr>
            <w:tcW w:w="1923" w:type="dxa"/>
          </w:tcPr>
          <w:p w14:paraId="5F36A7A2" w14:textId="4A980599" w:rsidR="00BC35D1" w:rsidRDefault="00462B8B" w:rsidP="00266E2F">
            <w:pPr>
              <w:jc w:val="center"/>
              <w:rPr>
                <w:b/>
                <w:bCs/>
              </w:rPr>
            </w:pPr>
            <w:r>
              <w:rPr>
                <w:b/>
                <w:bCs/>
              </w:rPr>
              <w:t>-1</w:t>
            </w:r>
          </w:p>
        </w:tc>
        <w:tc>
          <w:tcPr>
            <w:tcW w:w="1923" w:type="dxa"/>
          </w:tcPr>
          <w:p w14:paraId="4EC9DE1F" w14:textId="4CC4CF26" w:rsidR="00BC35D1" w:rsidRPr="00727F41" w:rsidRDefault="00462B8B" w:rsidP="00266E2F">
            <w:pPr>
              <w:jc w:val="center"/>
              <w:rPr>
                <w:b/>
                <w:bCs/>
              </w:rPr>
            </w:pPr>
            <w:r>
              <w:rPr>
                <w:b/>
                <w:bCs/>
              </w:rPr>
              <w:t>0</w:t>
            </w:r>
          </w:p>
        </w:tc>
        <w:tc>
          <w:tcPr>
            <w:tcW w:w="1927" w:type="dxa"/>
          </w:tcPr>
          <w:p w14:paraId="315B3729" w14:textId="3889B2D6" w:rsidR="00BC35D1" w:rsidRPr="00727F41" w:rsidRDefault="00462B8B" w:rsidP="00266E2F">
            <w:pPr>
              <w:jc w:val="center"/>
              <w:rPr>
                <w:b/>
                <w:bCs/>
              </w:rPr>
            </w:pPr>
            <w:r>
              <w:rPr>
                <w:b/>
                <w:bCs/>
              </w:rPr>
              <w:t>1</w:t>
            </w:r>
          </w:p>
        </w:tc>
      </w:tr>
      <w:tr w:rsidR="00BC35D1" w:rsidRPr="00727F41" w14:paraId="4972A8D0" w14:textId="77777777" w:rsidTr="00BC35D1">
        <w:trPr>
          <w:trHeight w:val="348"/>
        </w:trPr>
        <w:tc>
          <w:tcPr>
            <w:tcW w:w="1811" w:type="dxa"/>
          </w:tcPr>
          <w:p w14:paraId="61788FF0" w14:textId="77777777" w:rsidR="00BC35D1" w:rsidRPr="00727F41" w:rsidRDefault="00BC35D1" w:rsidP="00266E2F">
            <w:pPr>
              <w:rPr>
                <w:b/>
                <w:bCs/>
              </w:rPr>
            </w:pPr>
            <w:r>
              <w:rPr>
                <w:b/>
                <w:bCs/>
              </w:rPr>
              <w:t>Naïve Bayes</w:t>
            </w:r>
          </w:p>
        </w:tc>
        <w:tc>
          <w:tcPr>
            <w:tcW w:w="1921" w:type="dxa"/>
          </w:tcPr>
          <w:p w14:paraId="7555CED9" w14:textId="591919B6" w:rsidR="00BC35D1" w:rsidRDefault="00BC35D1" w:rsidP="00266E2F">
            <w:pPr>
              <w:jc w:val="center"/>
              <w:rPr>
                <w:b/>
                <w:bCs/>
              </w:rPr>
            </w:pPr>
            <w:r>
              <w:rPr>
                <w:b/>
                <w:bCs/>
              </w:rPr>
              <w:t>0.8</w:t>
            </w:r>
            <w:r w:rsidR="005B7E4D">
              <w:rPr>
                <w:b/>
                <w:bCs/>
              </w:rPr>
              <w:t>1</w:t>
            </w:r>
          </w:p>
        </w:tc>
        <w:tc>
          <w:tcPr>
            <w:tcW w:w="1923" w:type="dxa"/>
          </w:tcPr>
          <w:p w14:paraId="77ED6286" w14:textId="62CD50B6" w:rsidR="00BC35D1" w:rsidRDefault="00BC35D1" w:rsidP="00266E2F">
            <w:pPr>
              <w:jc w:val="center"/>
              <w:rPr>
                <w:b/>
                <w:bCs/>
              </w:rPr>
            </w:pPr>
            <w:r>
              <w:rPr>
                <w:b/>
                <w:bCs/>
              </w:rPr>
              <w:t>0.8</w:t>
            </w:r>
            <w:r w:rsidR="00461D09">
              <w:rPr>
                <w:b/>
                <w:bCs/>
              </w:rPr>
              <w:t>8</w:t>
            </w:r>
          </w:p>
        </w:tc>
        <w:tc>
          <w:tcPr>
            <w:tcW w:w="1923" w:type="dxa"/>
          </w:tcPr>
          <w:p w14:paraId="68E9AD15" w14:textId="57E6673A" w:rsidR="00BC35D1" w:rsidRDefault="00BC35D1" w:rsidP="00266E2F">
            <w:pPr>
              <w:jc w:val="center"/>
              <w:rPr>
                <w:b/>
                <w:bCs/>
              </w:rPr>
            </w:pPr>
            <w:r>
              <w:rPr>
                <w:b/>
                <w:bCs/>
              </w:rPr>
              <w:t>0.8</w:t>
            </w:r>
            <w:r w:rsidR="00461D09">
              <w:rPr>
                <w:b/>
                <w:bCs/>
              </w:rPr>
              <w:t>8</w:t>
            </w:r>
          </w:p>
        </w:tc>
        <w:tc>
          <w:tcPr>
            <w:tcW w:w="1927" w:type="dxa"/>
          </w:tcPr>
          <w:p w14:paraId="67A1E8F3" w14:textId="54A036BE" w:rsidR="00BC35D1" w:rsidRDefault="00BC35D1" w:rsidP="00266E2F">
            <w:pPr>
              <w:jc w:val="center"/>
              <w:rPr>
                <w:b/>
                <w:bCs/>
              </w:rPr>
            </w:pPr>
            <w:r>
              <w:rPr>
                <w:b/>
                <w:bCs/>
              </w:rPr>
              <w:t>0.</w:t>
            </w:r>
            <w:r w:rsidR="00B36BB8">
              <w:rPr>
                <w:b/>
                <w:bCs/>
              </w:rPr>
              <w:t>88</w:t>
            </w:r>
          </w:p>
        </w:tc>
      </w:tr>
      <w:tr w:rsidR="00BC35D1" w:rsidRPr="00727F41" w14:paraId="63098349" w14:textId="77777777" w:rsidTr="00BC35D1">
        <w:trPr>
          <w:trHeight w:val="348"/>
        </w:trPr>
        <w:tc>
          <w:tcPr>
            <w:tcW w:w="1811" w:type="dxa"/>
          </w:tcPr>
          <w:p w14:paraId="4EC31B0A" w14:textId="77777777" w:rsidR="00BC35D1" w:rsidRPr="00727F41" w:rsidRDefault="00BC35D1" w:rsidP="00266E2F">
            <w:pPr>
              <w:rPr>
                <w:b/>
                <w:bCs/>
              </w:rPr>
            </w:pPr>
            <w:r>
              <w:rPr>
                <w:b/>
                <w:bCs/>
              </w:rPr>
              <w:t>SVM</w:t>
            </w:r>
          </w:p>
        </w:tc>
        <w:tc>
          <w:tcPr>
            <w:tcW w:w="1921" w:type="dxa"/>
          </w:tcPr>
          <w:p w14:paraId="16C765D9" w14:textId="25FEDD39" w:rsidR="00BC35D1" w:rsidRDefault="00BC35D1" w:rsidP="00266E2F">
            <w:pPr>
              <w:jc w:val="center"/>
              <w:rPr>
                <w:b/>
                <w:bCs/>
              </w:rPr>
            </w:pPr>
            <w:r>
              <w:rPr>
                <w:b/>
                <w:bCs/>
              </w:rPr>
              <w:t>0.8</w:t>
            </w:r>
            <w:r w:rsidR="005B7E4D">
              <w:rPr>
                <w:b/>
                <w:bCs/>
              </w:rPr>
              <w:t>3</w:t>
            </w:r>
          </w:p>
        </w:tc>
        <w:tc>
          <w:tcPr>
            <w:tcW w:w="1923" w:type="dxa"/>
          </w:tcPr>
          <w:p w14:paraId="7A9AFB83" w14:textId="0D5E6454" w:rsidR="00BC35D1" w:rsidRDefault="00BC35D1" w:rsidP="00266E2F">
            <w:pPr>
              <w:jc w:val="center"/>
              <w:rPr>
                <w:b/>
                <w:bCs/>
              </w:rPr>
            </w:pPr>
            <w:r>
              <w:rPr>
                <w:b/>
                <w:bCs/>
              </w:rPr>
              <w:t>0.8</w:t>
            </w:r>
            <w:r w:rsidR="00461D09">
              <w:rPr>
                <w:b/>
                <w:bCs/>
              </w:rPr>
              <w:t>9</w:t>
            </w:r>
          </w:p>
        </w:tc>
        <w:tc>
          <w:tcPr>
            <w:tcW w:w="1923" w:type="dxa"/>
          </w:tcPr>
          <w:p w14:paraId="26AFCDF2" w14:textId="0CC6F395" w:rsidR="00BC35D1" w:rsidRDefault="00BC35D1" w:rsidP="00266E2F">
            <w:pPr>
              <w:jc w:val="center"/>
              <w:rPr>
                <w:b/>
                <w:bCs/>
              </w:rPr>
            </w:pPr>
            <w:r>
              <w:rPr>
                <w:b/>
                <w:bCs/>
              </w:rPr>
              <w:t>0.8</w:t>
            </w:r>
            <w:r w:rsidR="00461D09">
              <w:rPr>
                <w:b/>
                <w:bCs/>
              </w:rPr>
              <w:t>9</w:t>
            </w:r>
          </w:p>
        </w:tc>
        <w:tc>
          <w:tcPr>
            <w:tcW w:w="1927" w:type="dxa"/>
          </w:tcPr>
          <w:p w14:paraId="417C9268" w14:textId="5D144372" w:rsidR="00BC35D1" w:rsidRDefault="00BC35D1" w:rsidP="00266E2F">
            <w:pPr>
              <w:jc w:val="center"/>
              <w:rPr>
                <w:b/>
                <w:bCs/>
              </w:rPr>
            </w:pPr>
            <w:r>
              <w:rPr>
                <w:b/>
                <w:bCs/>
              </w:rPr>
              <w:t>0.8</w:t>
            </w:r>
            <w:r w:rsidR="00B36BB8">
              <w:rPr>
                <w:b/>
                <w:bCs/>
              </w:rPr>
              <w:t>9</w:t>
            </w:r>
          </w:p>
        </w:tc>
      </w:tr>
      <w:tr w:rsidR="00BC35D1" w:rsidRPr="00727F41" w14:paraId="2C1F8873" w14:textId="77777777" w:rsidTr="00BC35D1">
        <w:trPr>
          <w:trHeight w:val="348"/>
        </w:trPr>
        <w:tc>
          <w:tcPr>
            <w:tcW w:w="1811" w:type="dxa"/>
          </w:tcPr>
          <w:p w14:paraId="7EFE69BF" w14:textId="77777777" w:rsidR="00BC35D1" w:rsidRPr="00727F41" w:rsidRDefault="00BC35D1" w:rsidP="00266E2F">
            <w:pPr>
              <w:rPr>
                <w:b/>
                <w:bCs/>
              </w:rPr>
            </w:pPr>
            <w:r>
              <w:rPr>
                <w:b/>
                <w:bCs/>
              </w:rPr>
              <w:t>MLP</w:t>
            </w:r>
          </w:p>
        </w:tc>
        <w:tc>
          <w:tcPr>
            <w:tcW w:w="1921" w:type="dxa"/>
          </w:tcPr>
          <w:p w14:paraId="07E23E04" w14:textId="1A72572A" w:rsidR="00BC35D1" w:rsidRDefault="00BC35D1" w:rsidP="00266E2F">
            <w:pPr>
              <w:jc w:val="center"/>
              <w:rPr>
                <w:b/>
                <w:bCs/>
              </w:rPr>
            </w:pPr>
            <w:r>
              <w:rPr>
                <w:b/>
                <w:bCs/>
              </w:rPr>
              <w:t>0.8</w:t>
            </w:r>
            <w:r w:rsidR="005B7E4D">
              <w:rPr>
                <w:b/>
                <w:bCs/>
              </w:rPr>
              <w:t>2</w:t>
            </w:r>
          </w:p>
        </w:tc>
        <w:tc>
          <w:tcPr>
            <w:tcW w:w="1923" w:type="dxa"/>
          </w:tcPr>
          <w:p w14:paraId="0D71D8DA" w14:textId="06200D73" w:rsidR="00BC35D1" w:rsidRDefault="00BC35D1" w:rsidP="00266E2F">
            <w:pPr>
              <w:jc w:val="center"/>
              <w:rPr>
                <w:b/>
                <w:bCs/>
              </w:rPr>
            </w:pPr>
            <w:r>
              <w:rPr>
                <w:b/>
                <w:bCs/>
              </w:rPr>
              <w:t>0.</w:t>
            </w:r>
            <w:r w:rsidR="00461D09">
              <w:rPr>
                <w:b/>
                <w:bCs/>
              </w:rPr>
              <w:t>88</w:t>
            </w:r>
          </w:p>
        </w:tc>
        <w:tc>
          <w:tcPr>
            <w:tcW w:w="1923" w:type="dxa"/>
          </w:tcPr>
          <w:p w14:paraId="6398E76A" w14:textId="3DAFD23B" w:rsidR="00BC35D1" w:rsidRDefault="00BC35D1" w:rsidP="00266E2F">
            <w:pPr>
              <w:jc w:val="center"/>
              <w:rPr>
                <w:b/>
                <w:bCs/>
              </w:rPr>
            </w:pPr>
            <w:r>
              <w:rPr>
                <w:b/>
                <w:bCs/>
              </w:rPr>
              <w:t>0.8</w:t>
            </w:r>
            <w:r w:rsidR="00461D09">
              <w:rPr>
                <w:b/>
                <w:bCs/>
              </w:rPr>
              <w:t>9</w:t>
            </w:r>
          </w:p>
        </w:tc>
        <w:tc>
          <w:tcPr>
            <w:tcW w:w="1927" w:type="dxa"/>
          </w:tcPr>
          <w:p w14:paraId="7BF2C940" w14:textId="5F72A604" w:rsidR="00BC35D1" w:rsidRDefault="00BC35D1" w:rsidP="0039793E">
            <w:pPr>
              <w:keepNext/>
              <w:jc w:val="center"/>
              <w:rPr>
                <w:b/>
                <w:bCs/>
              </w:rPr>
            </w:pPr>
            <w:r>
              <w:rPr>
                <w:b/>
                <w:bCs/>
              </w:rPr>
              <w:t>0.8</w:t>
            </w:r>
            <w:r w:rsidR="00B36BB8">
              <w:rPr>
                <w:b/>
                <w:bCs/>
              </w:rPr>
              <w:t>8</w:t>
            </w:r>
          </w:p>
        </w:tc>
      </w:tr>
    </w:tbl>
    <w:p w14:paraId="4A5B9D76" w14:textId="076725D2" w:rsidR="00BC35D1" w:rsidRDefault="0039793E" w:rsidP="0039793E">
      <w:pPr>
        <w:pStyle w:val="Caption"/>
        <w:jc w:val="center"/>
      </w:pPr>
      <w:bookmarkStart w:id="108" w:name="_Toc114419369"/>
      <w:r>
        <w:t xml:space="preserve">Table </w:t>
      </w:r>
      <w:fldSimple w:instr=" SEQ Table \* ARABIC ">
        <w:r w:rsidR="0015188D">
          <w:rPr>
            <w:noProof/>
          </w:rPr>
          <w:t>26</w:t>
        </w:r>
      </w:fldSimple>
      <w:r>
        <w:t xml:space="preserve"> Recall Score Decision Boundary (Thick Flat Line)</w:t>
      </w:r>
      <w:bookmarkEnd w:id="108"/>
    </w:p>
    <w:p w14:paraId="280548C3" w14:textId="2D0EBF4D" w:rsidR="0039793E" w:rsidRDefault="00CD7200" w:rsidP="00CD7200">
      <w:pPr>
        <w:pStyle w:val="Heading6"/>
      </w:pPr>
      <w:r>
        <w:t>5.2.2.3 F1 Scores:</w:t>
      </w:r>
    </w:p>
    <w:tbl>
      <w:tblPr>
        <w:tblStyle w:val="TableGrid"/>
        <w:tblW w:w="9506" w:type="dxa"/>
        <w:tblLook w:val="04A0" w:firstRow="1" w:lastRow="0" w:firstColumn="1" w:lastColumn="0" w:noHBand="0" w:noVBand="1"/>
      </w:tblPr>
      <w:tblGrid>
        <w:gridCol w:w="1811"/>
        <w:gridCol w:w="1921"/>
        <w:gridCol w:w="1923"/>
        <w:gridCol w:w="1923"/>
        <w:gridCol w:w="1928"/>
      </w:tblGrid>
      <w:tr w:rsidR="0039793E" w:rsidRPr="00727F41" w14:paraId="4D18CE3A" w14:textId="77777777" w:rsidTr="00266E2F">
        <w:trPr>
          <w:trHeight w:val="332"/>
        </w:trPr>
        <w:tc>
          <w:tcPr>
            <w:tcW w:w="1811" w:type="dxa"/>
            <w:vMerge w:val="restart"/>
          </w:tcPr>
          <w:p w14:paraId="73C3B622" w14:textId="77777777" w:rsidR="0039793E" w:rsidRPr="00727F41" w:rsidRDefault="0039793E" w:rsidP="00266E2F">
            <w:pPr>
              <w:jc w:val="center"/>
              <w:rPr>
                <w:b/>
                <w:bCs/>
              </w:rPr>
            </w:pPr>
            <w:r>
              <w:rPr>
                <w:b/>
                <w:bCs/>
              </w:rPr>
              <w:t>Classification Models</w:t>
            </w:r>
          </w:p>
        </w:tc>
        <w:tc>
          <w:tcPr>
            <w:tcW w:w="7695" w:type="dxa"/>
            <w:gridSpan w:val="4"/>
          </w:tcPr>
          <w:p w14:paraId="362F3BE0" w14:textId="77777777" w:rsidR="0039793E" w:rsidRPr="00727F41" w:rsidRDefault="0039793E" w:rsidP="00266E2F">
            <w:pPr>
              <w:jc w:val="center"/>
              <w:rPr>
                <w:b/>
                <w:bCs/>
              </w:rPr>
            </w:pPr>
            <w:r w:rsidRPr="00727F41">
              <w:rPr>
                <w:b/>
                <w:bCs/>
              </w:rPr>
              <w:t>D</w:t>
            </w:r>
            <w:r>
              <w:rPr>
                <w:b/>
                <w:bCs/>
              </w:rPr>
              <w:t>ecision Boundary</w:t>
            </w:r>
          </w:p>
        </w:tc>
      </w:tr>
      <w:tr w:rsidR="0039793E" w:rsidRPr="00727F41" w14:paraId="2A27EF0E" w14:textId="77777777" w:rsidTr="00266E2F">
        <w:trPr>
          <w:trHeight w:val="348"/>
        </w:trPr>
        <w:tc>
          <w:tcPr>
            <w:tcW w:w="1811" w:type="dxa"/>
            <w:vMerge/>
          </w:tcPr>
          <w:p w14:paraId="4BAC5658" w14:textId="77777777" w:rsidR="0039793E" w:rsidRPr="00727F41" w:rsidRDefault="0039793E" w:rsidP="00266E2F">
            <w:pPr>
              <w:rPr>
                <w:b/>
                <w:bCs/>
              </w:rPr>
            </w:pPr>
          </w:p>
        </w:tc>
        <w:tc>
          <w:tcPr>
            <w:tcW w:w="1921" w:type="dxa"/>
          </w:tcPr>
          <w:p w14:paraId="2D794E8E" w14:textId="6BDD9608" w:rsidR="0039793E" w:rsidRPr="00727F41" w:rsidRDefault="0039793E" w:rsidP="00266E2F">
            <w:pPr>
              <w:jc w:val="center"/>
              <w:rPr>
                <w:b/>
                <w:bCs/>
              </w:rPr>
            </w:pPr>
            <w:r>
              <w:rPr>
                <w:b/>
                <w:bCs/>
              </w:rPr>
              <w:t>-</w:t>
            </w:r>
            <w:r w:rsidR="008C1144">
              <w:rPr>
                <w:b/>
                <w:bCs/>
              </w:rPr>
              <w:t>2</w:t>
            </w:r>
          </w:p>
        </w:tc>
        <w:tc>
          <w:tcPr>
            <w:tcW w:w="1923" w:type="dxa"/>
          </w:tcPr>
          <w:p w14:paraId="21C7563C" w14:textId="7D043A67" w:rsidR="0039793E" w:rsidRDefault="008C1144" w:rsidP="00266E2F">
            <w:pPr>
              <w:jc w:val="center"/>
              <w:rPr>
                <w:b/>
                <w:bCs/>
              </w:rPr>
            </w:pPr>
            <w:r>
              <w:rPr>
                <w:b/>
                <w:bCs/>
              </w:rPr>
              <w:t>-1</w:t>
            </w:r>
          </w:p>
        </w:tc>
        <w:tc>
          <w:tcPr>
            <w:tcW w:w="1923" w:type="dxa"/>
          </w:tcPr>
          <w:p w14:paraId="7743FB8F" w14:textId="3B4734CD" w:rsidR="0039793E" w:rsidRPr="00727F41" w:rsidRDefault="008C1144" w:rsidP="00266E2F">
            <w:pPr>
              <w:jc w:val="center"/>
              <w:rPr>
                <w:b/>
                <w:bCs/>
              </w:rPr>
            </w:pPr>
            <w:r>
              <w:rPr>
                <w:b/>
                <w:bCs/>
              </w:rPr>
              <w:t>0</w:t>
            </w:r>
          </w:p>
        </w:tc>
        <w:tc>
          <w:tcPr>
            <w:tcW w:w="1927" w:type="dxa"/>
          </w:tcPr>
          <w:p w14:paraId="06168CE5" w14:textId="58A59B17" w:rsidR="0039793E" w:rsidRPr="00727F41" w:rsidRDefault="008C1144" w:rsidP="00266E2F">
            <w:pPr>
              <w:jc w:val="center"/>
              <w:rPr>
                <w:b/>
                <w:bCs/>
              </w:rPr>
            </w:pPr>
            <w:r>
              <w:rPr>
                <w:b/>
                <w:bCs/>
              </w:rPr>
              <w:t>1</w:t>
            </w:r>
          </w:p>
        </w:tc>
      </w:tr>
      <w:tr w:rsidR="0039793E" w:rsidRPr="00727F41" w14:paraId="7CACE678" w14:textId="77777777" w:rsidTr="00266E2F">
        <w:trPr>
          <w:trHeight w:val="348"/>
        </w:trPr>
        <w:tc>
          <w:tcPr>
            <w:tcW w:w="1811" w:type="dxa"/>
          </w:tcPr>
          <w:p w14:paraId="590AB8F6" w14:textId="77777777" w:rsidR="0039793E" w:rsidRPr="00727F41" w:rsidRDefault="0039793E" w:rsidP="00266E2F">
            <w:pPr>
              <w:rPr>
                <w:b/>
                <w:bCs/>
              </w:rPr>
            </w:pPr>
            <w:r>
              <w:rPr>
                <w:b/>
                <w:bCs/>
              </w:rPr>
              <w:t>Naïve Bayes</w:t>
            </w:r>
          </w:p>
        </w:tc>
        <w:tc>
          <w:tcPr>
            <w:tcW w:w="1921" w:type="dxa"/>
          </w:tcPr>
          <w:p w14:paraId="0B669D25" w14:textId="2F0A0E78" w:rsidR="0039793E" w:rsidRDefault="0039793E" w:rsidP="00266E2F">
            <w:pPr>
              <w:jc w:val="center"/>
              <w:rPr>
                <w:b/>
                <w:bCs/>
              </w:rPr>
            </w:pPr>
            <w:r>
              <w:rPr>
                <w:b/>
                <w:bCs/>
              </w:rPr>
              <w:t>0.</w:t>
            </w:r>
            <w:r w:rsidR="005B7E4D">
              <w:rPr>
                <w:b/>
                <w:bCs/>
              </w:rPr>
              <w:t>69</w:t>
            </w:r>
          </w:p>
        </w:tc>
        <w:tc>
          <w:tcPr>
            <w:tcW w:w="1923" w:type="dxa"/>
          </w:tcPr>
          <w:p w14:paraId="7AA75DDE" w14:textId="493E968D" w:rsidR="0039793E" w:rsidRDefault="0039793E" w:rsidP="00266E2F">
            <w:pPr>
              <w:jc w:val="center"/>
              <w:rPr>
                <w:b/>
                <w:bCs/>
              </w:rPr>
            </w:pPr>
            <w:r>
              <w:rPr>
                <w:b/>
                <w:bCs/>
              </w:rPr>
              <w:t>0.8</w:t>
            </w:r>
            <w:r w:rsidR="00461D09">
              <w:rPr>
                <w:b/>
                <w:bCs/>
              </w:rPr>
              <w:t>0</w:t>
            </w:r>
          </w:p>
        </w:tc>
        <w:tc>
          <w:tcPr>
            <w:tcW w:w="1923" w:type="dxa"/>
          </w:tcPr>
          <w:p w14:paraId="01C90E28" w14:textId="2181ABE6" w:rsidR="0039793E" w:rsidRDefault="0039793E" w:rsidP="00266E2F">
            <w:pPr>
              <w:jc w:val="center"/>
              <w:rPr>
                <w:b/>
                <w:bCs/>
              </w:rPr>
            </w:pPr>
            <w:r>
              <w:rPr>
                <w:b/>
                <w:bCs/>
              </w:rPr>
              <w:t>0.</w:t>
            </w:r>
            <w:r w:rsidR="00461D09">
              <w:rPr>
                <w:b/>
                <w:bCs/>
              </w:rPr>
              <w:t>78</w:t>
            </w:r>
          </w:p>
        </w:tc>
        <w:tc>
          <w:tcPr>
            <w:tcW w:w="1927" w:type="dxa"/>
          </w:tcPr>
          <w:p w14:paraId="1930B56D" w14:textId="1EC302EF" w:rsidR="0039793E" w:rsidRDefault="0039793E" w:rsidP="00266E2F">
            <w:pPr>
              <w:jc w:val="center"/>
              <w:rPr>
                <w:b/>
                <w:bCs/>
              </w:rPr>
            </w:pPr>
            <w:r>
              <w:rPr>
                <w:b/>
                <w:bCs/>
              </w:rPr>
              <w:t>0.7</w:t>
            </w:r>
            <w:r w:rsidR="00B36BB8">
              <w:rPr>
                <w:b/>
                <w:bCs/>
              </w:rPr>
              <w:t>5</w:t>
            </w:r>
          </w:p>
        </w:tc>
      </w:tr>
      <w:tr w:rsidR="0039793E" w:rsidRPr="00727F41" w14:paraId="671BEAEA" w14:textId="77777777" w:rsidTr="00266E2F">
        <w:trPr>
          <w:trHeight w:val="348"/>
        </w:trPr>
        <w:tc>
          <w:tcPr>
            <w:tcW w:w="1811" w:type="dxa"/>
          </w:tcPr>
          <w:p w14:paraId="10129291" w14:textId="77777777" w:rsidR="0039793E" w:rsidRPr="00727F41" w:rsidRDefault="0039793E" w:rsidP="00266E2F">
            <w:pPr>
              <w:rPr>
                <w:b/>
                <w:bCs/>
              </w:rPr>
            </w:pPr>
            <w:r>
              <w:rPr>
                <w:b/>
                <w:bCs/>
              </w:rPr>
              <w:t>SVM</w:t>
            </w:r>
          </w:p>
        </w:tc>
        <w:tc>
          <w:tcPr>
            <w:tcW w:w="1921" w:type="dxa"/>
          </w:tcPr>
          <w:p w14:paraId="338D79A7" w14:textId="6AF81AF2" w:rsidR="0039793E" w:rsidRDefault="0039793E" w:rsidP="00266E2F">
            <w:pPr>
              <w:jc w:val="center"/>
              <w:rPr>
                <w:b/>
                <w:bCs/>
              </w:rPr>
            </w:pPr>
            <w:r>
              <w:rPr>
                <w:b/>
                <w:bCs/>
              </w:rPr>
              <w:t>0.</w:t>
            </w:r>
            <w:r w:rsidR="005B7E4D">
              <w:rPr>
                <w:b/>
                <w:bCs/>
              </w:rPr>
              <w:t>73</w:t>
            </w:r>
          </w:p>
        </w:tc>
        <w:tc>
          <w:tcPr>
            <w:tcW w:w="1923" w:type="dxa"/>
          </w:tcPr>
          <w:p w14:paraId="5580BF41" w14:textId="0003611F" w:rsidR="0039793E" w:rsidRDefault="0039793E" w:rsidP="00266E2F">
            <w:pPr>
              <w:jc w:val="center"/>
              <w:rPr>
                <w:b/>
                <w:bCs/>
              </w:rPr>
            </w:pPr>
            <w:r>
              <w:rPr>
                <w:b/>
                <w:bCs/>
              </w:rPr>
              <w:t>0.8</w:t>
            </w:r>
            <w:r w:rsidR="00461D09">
              <w:rPr>
                <w:b/>
                <w:bCs/>
              </w:rPr>
              <w:t>0</w:t>
            </w:r>
          </w:p>
        </w:tc>
        <w:tc>
          <w:tcPr>
            <w:tcW w:w="1923" w:type="dxa"/>
          </w:tcPr>
          <w:p w14:paraId="4735F44F" w14:textId="63C21C9A" w:rsidR="0039793E" w:rsidRDefault="0039793E" w:rsidP="00266E2F">
            <w:pPr>
              <w:jc w:val="center"/>
              <w:rPr>
                <w:b/>
                <w:bCs/>
              </w:rPr>
            </w:pPr>
            <w:r>
              <w:rPr>
                <w:b/>
                <w:bCs/>
              </w:rPr>
              <w:t>0.8</w:t>
            </w:r>
            <w:r w:rsidR="00461D09">
              <w:rPr>
                <w:b/>
                <w:bCs/>
              </w:rPr>
              <w:t>2</w:t>
            </w:r>
          </w:p>
        </w:tc>
        <w:tc>
          <w:tcPr>
            <w:tcW w:w="1927" w:type="dxa"/>
          </w:tcPr>
          <w:p w14:paraId="7BEA506A" w14:textId="77777777" w:rsidR="0039793E" w:rsidRDefault="0039793E" w:rsidP="00266E2F">
            <w:pPr>
              <w:jc w:val="center"/>
              <w:rPr>
                <w:b/>
                <w:bCs/>
              </w:rPr>
            </w:pPr>
            <w:r>
              <w:rPr>
                <w:b/>
                <w:bCs/>
              </w:rPr>
              <w:t>0.82</w:t>
            </w:r>
          </w:p>
        </w:tc>
      </w:tr>
      <w:tr w:rsidR="0039793E" w:rsidRPr="00727F41" w14:paraId="5B47CEDC" w14:textId="77777777" w:rsidTr="00266E2F">
        <w:trPr>
          <w:trHeight w:val="348"/>
        </w:trPr>
        <w:tc>
          <w:tcPr>
            <w:tcW w:w="1811" w:type="dxa"/>
          </w:tcPr>
          <w:p w14:paraId="35100F51" w14:textId="77777777" w:rsidR="0039793E" w:rsidRPr="00727F41" w:rsidRDefault="0039793E" w:rsidP="00266E2F">
            <w:pPr>
              <w:rPr>
                <w:b/>
                <w:bCs/>
              </w:rPr>
            </w:pPr>
            <w:r>
              <w:rPr>
                <w:b/>
                <w:bCs/>
              </w:rPr>
              <w:t>MLP</w:t>
            </w:r>
          </w:p>
        </w:tc>
        <w:tc>
          <w:tcPr>
            <w:tcW w:w="1921" w:type="dxa"/>
          </w:tcPr>
          <w:p w14:paraId="44285704" w14:textId="5170F708" w:rsidR="0039793E" w:rsidRDefault="0039793E" w:rsidP="00266E2F">
            <w:pPr>
              <w:jc w:val="center"/>
              <w:rPr>
                <w:b/>
                <w:bCs/>
              </w:rPr>
            </w:pPr>
            <w:r>
              <w:rPr>
                <w:b/>
                <w:bCs/>
              </w:rPr>
              <w:t>0.</w:t>
            </w:r>
            <w:r w:rsidR="005B7E4D">
              <w:rPr>
                <w:b/>
                <w:bCs/>
              </w:rPr>
              <w:t>72</w:t>
            </w:r>
          </w:p>
        </w:tc>
        <w:tc>
          <w:tcPr>
            <w:tcW w:w="1923" w:type="dxa"/>
          </w:tcPr>
          <w:p w14:paraId="5A9EFDF5" w14:textId="1B477F0C" w:rsidR="0039793E" w:rsidRDefault="0039793E" w:rsidP="00266E2F">
            <w:pPr>
              <w:jc w:val="center"/>
              <w:rPr>
                <w:b/>
                <w:bCs/>
              </w:rPr>
            </w:pPr>
            <w:r>
              <w:rPr>
                <w:b/>
                <w:bCs/>
              </w:rPr>
              <w:t>0.</w:t>
            </w:r>
            <w:r w:rsidR="00461D09">
              <w:rPr>
                <w:b/>
                <w:bCs/>
              </w:rPr>
              <w:t>78</w:t>
            </w:r>
          </w:p>
        </w:tc>
        <w:tc>
          <w:tcPr>
            <w:tcW w:w="1923" w:type="dxa"/>
          </w:tcPr>
          <w:p w14:paraId="2081811D" w14:textId="1631D425" w:rsidR="0039793E" w:rsidRDefault="0039793E" w:rsidP="00266E2F">
            <w:pPr>
              <w:jc w:val="center"/>
              <w:rPr>
                <w:b/>
                <w:bCs/>
              </w:rPr>
            </w:pPr>
            <w:r>
              <w:rPr>
                <w:b/>
                <w:bCs/>
              </w:rPr>
              <w:t>0.8</w:t>
            </w:r>
            <w:r w:rsidR="00461D09">
              <w:rPr>
                <w:b/>
                <w:bCs/>
              </w:rPr>
              <w:t>3</w:t>
            </w:r>
          </w:p>
        </w:tc>
        <w:tc>
          <w:tcPr>
            <w:tcW w:w="1927" w:type="dxa"/>
          </w:tcPr>
          <w:p w14:paraId="2342F899" w14:textId="60CCA751" w:rsidR="0039793E" w:rsidRDefault="0039793E" w:rsidP="0039793E">
            <w:pPr>
              <w:keepNext/>
              <w:jc w:val="center"/>
              <w:rPr>
                <w:b/>
                <w:bCs/>
              </w:rPr>
            </w:pPr>
            <w:r>
              <w:rPr>
                <w:b/>
                <w:bCs/>
              </w:rPr>
              <w:t>0.8</w:t>
            </w:r>
            <w:r w:rsidR="00B36BB8">
              <w:rPr>
                <w:b/>
                <w:bCs/>
              </w:rPr>
              <w:t>2</w:t>
            </w:r>
          </w:p>
        </w:tc>
      </w:tr>
    </w:tbl>
    <w:p w14:paraId="3F77D8C4" w14:textId="24FC8455" w:rsidR="0039793E" w:rsidRDefault="0039793E" w:rsidP="0039793E">
      <w:pPr>
        <w:pStyle w:val="Caption"/>
        <w:jc w:val="center"/>
      </w:pPr>
      <w:bookmarkStart w:id="109" w:name="_Toc114419370"/>
      <w:r>
        <w:t xml:space="preserve">Table </w:t>
      </w:r>
      <w:fldSimple w:instr=" SEQ Table \* ARABIC ">
        <w:r w:rsidR="0015188D">
          <w:rPr>
            <w:noProof/>
          </w:rPr>
          <w:t>27</w:t>
        </w:r>
      </w:fldSimple>
      <w:r>
        <w:t xml:space="preserve"> </w:t>
      </w:r>
      <w:r w:rsidRPr="006D1A51">
        <w:t>Recall Score Decision Boundary (Thick Flat Line)</w:t>
      </w:r>
      <w:bookmarkEnd w:id="109"/>
    </w:p>
    <w:p w14:paraId="066D6FBF" w14:textId="374FCCAA" w:rsidR="00C97E00" w:rsidRDefault="00C97E00" w:rsidP="00C97E00">
      <w:pPr>
        <w:rPr>
          <w:b/>
          <w:bCs/>
          <w:i/>
          <w:iCs/>
        </w:rPr>
      </w:pPr>
      <w:r w:rsidRPr="00C97E00">
        <w:rPr>
          <w:b/>
          <w:bCs/>
          <w:i/>
          <w:iCs/>
        </w:rPr>
        <w:t>NOTE</w:t>
      </w:r>
      <w:r>
        <w:rPr>
          <w:b/>
          <w:bCs/>
          <w:i/>
          <w:iCs/>
        </w:rPr>
        <w:t xml:space="preserve">: for the thick flat line dataset the decision of positive 2 has higher time complexity. </w:t>
      </w:r>
      <w:proofErr w:type="gramStart"/>
      <w:r>
        <w:rPr>
          <w:b/>
          <w:bCs/>
          <w:i/>
          <w:iCs/>
        </w:rPr>
        <w:t>so</w:t>
      </w:r>
      <w:proofErr w:type="gramEnd"/>
      <w:r>
        <w:rPr>
          <w:b/>
          <w:bCs/>
          <w:i/>
          <w:iCs/>
        </w:rPr>
        <w:t xml:space="preserve"> for this dataset, the decision boundary of 2 is omitted. </w:t>
      </w:r>
    </w:p>
    <w:p w14:paraId="0B6B6F4D" w14:textId="54C36601" w:rsidR="00E7752E" w:rsidRDefault="00E7752E" w:rsidP="00C97E00">
      <w:pPr>
        <w:rPr>
          <w:b/>
          <w:bCs/>
          <w:i/>
          <w:iCs/>
        </w:rPr>
      </w:pPr>
    </w:p>
    <w:p w14:paraId="672D092E" w14:textId="27D1E494" w:rsidR="006B45A1" w:rsidRDefault="006B45A1" w:rsidP="002B11DB">
      <w:pPr>
        <w:pStyle w:val="Heading5"/>
      </w:pPr>
      <w:r>
        <w:t>Brief Conclusion:</w:t>
      </w:r>
    </w:p>
    <w:p w14:paraId="3A3ABC83" w14:textId="77777777" w:rsidR="006B45A1" w:rsidRPr="006B45A1" w:rsidRDefault="006B45A1" w:rsidP="00C97E00">
      <w:pPr>
        <w:rPr>
          <w:b/>
          <w:bCs/>
        </w:rPr>
      </w:pPr>
    </w:p>
    <w:p w14:paraId="59A20F5D" w14:textId="667FED67" w:rsidR="00AA65EC" w:rsidRPr="00197657" w:rsidRDefault="00D05AEE" w:rsidP="00AA65EC">
      <w:pPr>
        <w:rPr>
          <w:sz w:val="24"/>
          <w:szCs w:val="24"/>
        </w:rPr>
      </w:pPr>
      <w:r w:rsidRPr="00197657">
        <w:rPr>
          <w:sz w:val="24"/>
          <w:szCs w:val="24"/>
        </w:rPr>
        <w:t>In c</w:t>
      </w:r>
      <w:r w:rsidR="00884D84" w:rsidRPr="00197657">
        <w:rPr>
          <w:sz w:val="24"/>
          <w:szCs w:val="24"/>
        </w:rPr>
        <w:t>losing</w:t>
      </w:r>
      <w:r w:rsidR="00486093" w:rsidRPr="00197657">
        <w:rPr>
          <w:sz w:val="24"/>
          <w:szCs w:val="24"/>
        </w:rPr>
        <w:t xml:space="preserve">, </w:t>
      </w:r>
      <w:r w:rsidRPr="00197657">
        <w:rPr>
          <w:sz w:val="24"/>
          <w:szCs w:val="24"/>
        </w:rPr>
        <w:t xml:space="preserve">it can be observed from the scatter plot of </w:t>
      </w:r>
      <w:r w:rsidR="00486093" w:rsidRPr="00197657">
        <w:rPr>
          <w:sz w:val="24"/>
          <w:szCs w:val="24"/>
        </w:rPr>
        <w:t xml:space="preserve">the </w:t>
      </w:r>
      <w:r w:rsidRPr="00197657">
        <w:rPr>
          <w:sz w:val="24"/>
          <w:szCs w:val="24"/>
        </w:rPr>
        <w:t>proposed oversampling</w:t>
      </w:r>
      <w:r w:rsidR="00486093" w:rsidRPr="00197657">
        <w:rPr>
          <w:sz w:val="24"/>
          <w:szCs w:val="24"/>
        </w:rPr>
        <w:t xml:space="preserve"> that</w:t>
      </w:r>
      <w:r w:rsidRPr="00197657">
        <w:rPr>
          <w:sz w:val="24"/>
          <w:szCs w:val="24"/>
        </w:rPr>
        <w:t xml:space="preserve"> </w:t>
      </w:r>
      <w:r w:rsidR="00486093" w:rsidRPr="00197657">
        <w:rPr>
          <w:sz w:val="24"/>
          <w:szCs w:val="24"/>
        </w:rPr>
        <w:t xml:space="preserve">a lower decision boundary value leads to a more spread for the generation of artificial oversampling data points due to which the classification model gets confused between the majority and minority while the prediction giving us lower accuracy on majority class as well as on minority class. On the other hand, if we increase the value of the decision boundary to 2 the area for generating oversampling data points gets too restricted which leads to the stacking of newly generated data points on one another. This gives a false sense of minority class to the classification model while presenting </w:t>
      </w:r>
      <w:r w:rsidR="00C176A7" w:rsidRPr="00197657">
        <w:rPr>
          <w:sz w:val="24"/>
          <w:szCs w:val="24"/>
        </w:rPr>
        <w:t xml:space="preserve">a drastic reduction in prediction for both minority and majority classes. For this experiment, it is analyzed </w:t>
      </w:r>
      <w:r w:rsidR="006B45A1">
        <w:rPr>
          <w:sz w:val="24"/>
          <w:szCs w:val="24"/>
        </w:rPr>
        <w:t xml:space="preserve">that </w:t>
      </w:r>
      <w:r w:rsidR="00C176A7" w:rsidRPr="00197657">
        <w:rPr>
          <w:sz w:val="24"/>
          <w:szCs w:val="24"/>
        </w:rPr>
        <w:t xml:space="preserve">the best decision boundary for both datasets is at 0 with better F1 and Recall scores followed by -1. </w:t>
      </w:r>
    </w:p>
    <w:p w14:paraId="272E5375" w14:textId="374481C7" w:rsidR="00AA65EC" w:rsidRDefault="00AA65EC" w:rsidP="00AA65EC"/>
    <w:p w14:paraId="5A3373B4" w14:textId="02EA9404" w:rsidR="00AA65EC" w:rsidRDefault="00AA65EC" w:rsidP="00AA65EC"/>
    <w:p w14:paraId="7C3D05D6" w14:textId="4C15DF46" w:rsidR="00AA65EC" w:rsidRDefault="00AA65EC" w:rsidP="00AA65EC"/>
    <w:p w14:paraId="7E236CFF" w14:textId="30197A68" w:rsidR="00AA65EC" w:rsidRDefault="00AA65EC" w:rsidP="00AA65EC"/>
    <w:p w14:paraId="5C79C6B7" w14:textId="46C939A4" w:rsidR="00AA65EC" w:rsidRDefault="00AA65EC" w:rsidP="00AA65EC"/>
    <w:p w14:paraId="4ABB8F99" w14:textId="1880BED8" w:rsidR="00AA65EC" w:rsidRDefault="00AA65EC" w:rsidP="00AA65EC"/>
    <w:p w14:paraId="1E262B47" w14:textId="39570F38" w:rsidR="00AA65EC" w:rsidRDefault="00AA65EC" w:rsidP="00AA65EC"/>
    <w:p w14:paraId="5BEFBBAC" w14:textId="16FF97A5" w:rsidR="00AA65EC" w:rsidRDefault="00AA65EC" w:rsidP="00AA65EC"/>
    <w:p w14:paraId="66694678" w14:textId="6FC145E7" w:rsidR="00AA65EC" w:rsidRDefault="00AA65EC" w:rsidP="00AA65EC"/>
    <w:p w14:paraId="64A3A6BA" w14:textId="7540187D" w:rsidR="00AA65EC" w:rsidRDefault="00AA65EC" w:rsidP="00AA65EC"/>
    <w:p w14:paraId="36F87B55" w14:textId="75A03289" w:rsidR="00AA65EC" w:rsidRDefault="00AA65EC" w:rsidP="00AA65EC"/>
    <w:p w14:paraId="1DBF96A0" w14:textId="5A023E7B" w:rsidR="00AA65EC" w:rsidRDefault="00AA65EC" w:rsidP="00AA65EC"/>
    <w:p w14:paraId="2323E407" w14:textId="32EFB73C" w:rsidR="00AA65EC" w:rsidRDefault="00AA65EC" w:rsidP="00AA65EC"/>
    <w:p w14:paraId="54F53D17" w14:textId="0D4FA190" w:rsidR="008C6A33" w:rsidRDefault="00C9179E" w:rsidP="00C9179E">
      <w:pPr>
        <w:pStyle w:val="Heading1"/>
      </w:pPr>
      <w:bookmarkStart w:id="110" w:name="_Toc114419485"/>
      <w:r>
        <w:lastRenderedPageBreak/>
        <w:t>6</w:t>
      </w:r>
      <w:r w:rsidR="000631AD">
        <w:t xml:space="preserve"> </w:t>
      </w:r>
      <w:r w:rsidR="008C6A33">
        <w:t>Conclusion and Future Work:</w:t>
      </w:r>
      <w:bookmarkEnd w:id="110"/>
    </w:p>
    <w:p w14:paraId="33E7649D" w14:textId="17AFEA71" w:rsidR="008C6A33" w:rsidRDefault="008C6A33" w:rsidP="008C6A33"/>
    <w:p w14:paraId="685A9A66" w14:textId="14298560" w:rsidR="00C64EC4" w:rsidRPr="00197657" w:rsidRDefault="008C6A33" w:rsidP="008C6A33">
      <w:pPr>
        <w:rPr>
          <w:sz w:val="24"/>
          <w:szCs w:val="24"/>
        </w:rPr>
      </w:pPr>
      <w:r w:rsidRPr="00197657">
        <w:rPr>
          <w:sz w:val="24"/>
          <w:szCs w:val="24"/>
        </w:rPr>
        <w:t xml:space="preserve">To sum it all up from the experiments performed it can be perceived that the proposed algorithm is very flexible and works well with the oversampling of datasets. It provides </w:t>
      </w:r>
      <w:r w:rsidR="00C64EC4">
        <w:rPr>
          <w:sz w:val="24"/>
          <w:szCs w:val="24"/>
        </w:rPr>
        <w:t>more</w:t>
      </w:r>
      <w:r w:rsidRPr="00197657">
        <w:rPr>
          <w:sz w:val="24"/>
          <w:szCs w:val="24"/>
        </w:rPr>
        <w:t xml:space="preserve"> control</w:t>
      </w:r>
      <w:r w:rsidR="00C64EC4">
        <w:rPr>
          <w:sz w:val="24"/>
          <w:szCs w:val="24"/>
        </w:rPr>
        <w:t xml:space="preserve"> on </w:t>
      </w:r>
      <w:r w:rsidRPr="00197657">
        <w:rPr>
          <w:sz w:val="24"/>
          <w:szCs w:val="24"/>
        </w:rPr>
        <w:t>oversampling when compared to existing oversampling algorithms.</w:t>
      </w:r>
    </w:p>
    <w:p w14:paraId="6183DFCC" w14:textId="7391AEEE" w:rsidR="008C6A33" w:rsidRPr="00197657" w:rsidRDefault="008C6A33" w:rsidP="008C6A33">
      <w:pPr>
        <w:rPr>
          <w:b/>
          <w:bCs/>
          <w:sz w:val="24"/>
          <w:szCs w:val="24"/>
        </w:rPr>
      </w:pPr>
      <w:r w:rsidRPr="00197657">
        <w:rPr>
          <w:b/>
          <w:bCs/>
          <w:sz w:val="24"/>
          <w:szCs w:val="24"/>
        </w:rPr>
        <w:t>The conclusion from Experiment 1:</w:t>
      </w:r>
    </w:p>
    <w:p w14:paraId="58A5A349" w14:textId="4C2EB9DD" w:rsidR="009D30BE" w:rsidRPr="00197657" w:rsidRDefault="009D30BE" w:rsidP="009D30BE">
      <w:pPr>
        <w:rPr>
          <w:rFonts w:eastAsiaTheme="minorHAnsi"/>
          <w:sz w:val="24"/>
          <w:szCs w:val="24"/>
          <w:lang w:val="en-IN"/>
        </w:rPr>
      </w:pPr>
      <w:r w:rsidRPr="00197657">
        <w:rPr>
          <w:rFonts w:eastAsiaTheme="minorHAnsi"/>
          <w:sz w:val="24"/>
          <w:szCs w:val="24"/>
          <w:lang w:val="en-IN"/>
        </w:rPr>
        <w:t>For all classification models, namely Nave Bayes, Support Vector Machine, and Multi-layer Perceptron, the proposed algorithm (SVM oversampling) works well for all overlaps, especially with increasing complexity caused by an increase in overlapping.</w:t>
      </w:r>
    </w:p>
    <w:p w14:paraId="65761D61" w14:textId="77777777" w:rsidR="009D30BE" w:rsidRPr="00197657" w:rsidRDefault="009D30BE" w:rsidP="009D30BE">
      <w:pPr>
        <w:rPr>
          <w:rFonts w:eastAsiaTheme="minorHAnsi"/>
          <w:sz w:val="24"/>
          <w:szCs w:val="24"/>
          <w:lang w:val="en-IN"/>
        </w:rPr>
      </w:pPr>
      <w:r w:rsidRPr="00197657">
        <w:rPr>
          <w:rFonts w:eastAsiaTheme="minorHAnsi"/>
          <w:sz w:val="24"/>
          <w:szCs w:val="24"/>
          <w:lang w:val="en-IN"/>
        </w:rPr>
        <w:t>Furthermore, ADASYN produced the best Minority prediction results while compromising the majority prediction results.</w:t>
      </w:r>
    </w:p>
    <w:p w14:paraId="7F5207B9" w14:textId="35A8F917" w:rsidR="009D30BE" w:rsidRPr="00197657" w:rsidRDefault="009D30BE" w:rsidP="009D30BE">
      <w:pPr>
        <w:rPr>
          <w:rFonts w:eastAsiaTheme="minorHAnsi"/>
          <w:sz w:val="24"/>
          <w:szCs w:val="24"/>
          <w:lang w:val="en-IN"/>
        </w:rPr>
      </w:pPr>
      <w:r w:rsidRPr="00197657">
        <w:rPr>
          <w:rFonts w:eastAsiaTheme="minorHAnsi"/>
          <w:sz w:val="24"/>
          <w:szCs w:val="24"/>
          <w:lang w:val="en-IN"/>
        </w:rPr>
        <w:t xml:space="preserve">However, in </w:t>
      </w:r>
      <w:proofErr w:type="gramStart"/>
      <w:r w:rsidRPr="00197657">
        <w:rPr>
          <w:rFonts w:eastAsiaTheme="minorHAnsi"/>
          <w:sz w:val="24"/>
          <w:szCs w:val="24"/>
          <w:lang w:val="en-IN"/>
        </w:rPr>
        <w:t>the majority of</w:t>
      </w:r>
      <w:proofErr w:type="gramEnd"/>
      <w:r w:rsidRPr="00197657">
        <w:rPr>
          <w:rFonts w:eastAsiaTheme="minorHAnsi"/>
          <w:sz w:val="24"/>
          <w:szCs w:val="24"/>
          <w:lang w:val="en-IN"/>
        </w:rPr>
        <w:t xml:space="preserve"> cases (with greater overlap), the proposed algorithm produces better results. when compared to SMOTE and ADASYN, the proposed model provides higher Recall and F1 scores in several cases.</w:t>
      </w:r>
    </w:p>
    <w:p w14:paraId="08FF3D38" w14:textId="714A0076" w:rsidR="009D30BE" w:rsidRPr="00197657" w:rsidRDefault="009D30BE" w:rsidP="009D30BE">
      <w:pPr>
        <w:rPr>
          <w:rFonts w:eastAsiaTheme="minorHAnsi"/>
          <w:sz w:val="24"/>
          <w:szCs w:val="24"/>
          <w:lang w:val="en-IN"/>
        </w:rPr>
      </w:pPr>
      <w:r w:rsidRPr="00197657">
        <w:rPr>
          <w:rFonts w:eastAsiaTheme="minorHAnsi"/>
          <w:sz w:val="24"/>
          <w:szCs w:val="24"/>
          <w:lang w:val="en-IN"/>
        </w:rPr>
        <w:t>The proposed algorithm provides a balanced performance between minority and majority prediction, the proposed oversampling algorithm falls right in the middle of SMOTE and ADASYN.</w:t>
      </w:r>
    </w:p>
    <w:p w14:paraId="775BD207" w14:textId="7B3E55F6" w:rsidR="008C6A33" w:rsidRPr="00197657" w:rsidRDefault="008C6A33" w:rsidP="009D30BE">
      <w:pPr>
        <w:rPr>
          <w:b/>
          <w:bCs/>
          <w:sz w:val="24"/>
          <w:szCs w:val="24"/>
        </w:rPr>
      </w:pPr>
      <w:r w:rsidRPr="00197657">
        <w:rPr>
          <w:b/>
          <w:bCs/>
          <w:sz w:val="24"/>
          <w:szCs w:val="24"/>
        </w:rPr>
        <w:t>The conclusion from Experiment 2:</w:t>
      </w:r>
    </w:p>
    <w:p w14:paraId="1A1F03C5" w14:textId="793A1F6D" w:rsidR="00573D4F" w:rsidRPr="00197657" w:rsidRDefault="00573D4F" w:rsidP="00573D4F">
      <w:pPr>
        <w:rPr>
          <w:sz w:val="24"/>
          <w:szCs w:val="24"/>
        </w:rPr>
      </w:pPr>
      <w:r w:rsidRPr="00197657">
        <w:rPr>
          <w:sz w:val="24"/>
          <w:szCs w:val="24"/>
        </w:rPr>
        <w:t>For the datasets, it is observed that if the gamma value is low the decision boundary contains straighter lines, and the data produced by the proposed algorithm is widespread, which may cause distress in the classification model.</w:t>
      </w:r>
    </w:p>
    <w:p w14:paraId="32E053CA" w14:textId="77777777" w:rsidR="00573D4F" w:rsidRPr="00197657" w:rsidRDefault="00573D4F" w:rsidP="00573D4F">
      <w:pPr>
        <w:rPr>
          <w:sz w:val="24"/>
          <w:szCs w:val="24"/>
        </w:rPr>
      </w:pPr>
      <w:r w:rsidRPr="00197657">
        <w:rPr>
          <w:sz w:val="24"/>
          <w:szCs w:val="24"/>
        </w:rPr>
        <w:t>The confusion matrix results indicate that low gamma leads to poor prediction for the minority class.</w:t>
      </w:r>
    </w:p>
    <w:p w14:paraId="62FB4133" w14:textId="2C22E4F6" w:rsidR="00573D4F" w:rsidRPr="00197657" w:rsidRDefault="00573D4F" w:rsidP="00573D4F">
      <w:pPr>
        <w:rPr>
          <w:sz w:val="24"/>
          <w:szCs w:val="24"/>
        </w:rPr>
      </w:pPr>
      <w:r w:rsidRPr="00197657">
        <w:rPr>
          <w:sz w:val="24"/>
          <w:szCs w:val="24"/>
        </w:rPr>
        <w:t>Higher gamma scatter plots, on the other hand, produce more curvy decision boundary in feature space while creating samples near the minority space.</w:t>
      </w:r>
    </w:p>
    <w:p w14:paraId="18954105" w14:textId="179B853F" w:rsidR="008C6A33" w:rsidRPr="00197657" w:rsidRDefault="00573D4F" w:rsidP="00573D4F">
      <w:pPr>
        <w:rPr>
          <w:sz w:val="24"/>
          <w:szCs w:val="24"/>
        </w:rPr>
      </w:pPr>
      <w:r w:rsidRPr="00197657">
        <w:rPr>
          <w:sz w:val="24"/>
          <w:szCs w:val="24"/>
        </w:rPr>
        <w:t xml:space="preserve">However, if we keep the gamma value too high, the sample space for creating new data points becomes too limited, which may benefit the minority class but reduces overall accuracy. </w:t>
      </w:r>
      <w:r w:rsidR="009D0D11" w:rsidRPr="00197657">
        <w:rPr>
          <w:sz w:val="24"/>
          <w:szCs w:val="24"/>
        </w:rPr>
        <w:t>For the experiment</w:t>
      </w:r>
      <w:r w:rsidRPr="00197657">
        <w:rPr>
          <w:sz w:val="24"/>
          <w:szCs w:val="24"/>
        </w:rPr>
        <w:t>,</w:t>
      </w:r>
      <w:r w:rsidR="009D0D11" w:rsidRPr="00197657">
        <w:rPr>
          <w:sz w:val="24"/>
          <w:szCs w:val="24"/>
        </w:rPr>
        <w:t xml:space="preserve"> the analyzed sweet spot of gamma is </w:t>
      </w:r>
      <w:r w:rsidRPr="00197657">
        <w:rPr>
          <w:sz w:val="24"/>
          <w:szCs w:val="24"/>
        </w:rPr>
        <w:t xml:space="preserve">found </w:t>
      </w:r>
      <w:r w:rsidR="009D0D11" w:rsidRPr="00197657">
        <w:rPr>
          <w:sz w:val="24"/>
          <w:szCs w:val="24"/>
        </w:rPr>
        <w:t xml:space="preserve">at 50 or 100 </w:t>
      </w:r>
      <w:r w:rsidRPr="00197657">
        <w:rPr>
          <w:sz w:val="24"/>
          <w:szCs w:val="24"/>
        </w:rPr>
        <w:t>which</w:t>
      </w:r>
      <w:r w:rsidR="009D0D11" w:rsidRPr="00197657">
        <w:rPr>
          <w:sz w:val="24"/>
          <w:szCs w:val="24"/>
        </w:rPr>
        <w:t xml:space="preserve"> provides a balance between most accuracy for </w:t>
      </w:r>
      <w:r w:rsidRPr="00197657">
        <w:rPr>
          <w:sz w:val="24"/>
          <w:szCs w:val="24"/>
        </w:rPr>
        <w:t xml:space="preserve">the </w:t>
      </w:r>
      <w:r w:rsidR="009D0D11" w:rsidRPr="00197657">
        <w:rPr>
          <w:sz w:val="24"/>
          <w:szCs w:val="24"/>
        </w:rPr>
        <w:t>minority class with</w:t>
      </w:r>
      <w:r w:rsidRPr="00197657">
        <w:rPr>
          <w:sz w:val="24"/>
          <w:szCs w:val="24"/>
        </w:rPr>
        <w:t>out</w:t>
      </w:r>
      <w:r w:rsidR="009D0D11" w:rsidRPr="00197657">
        <w:rPr>
          <w:sz w:val="24"/>
          <w:szCs w:val="24"/>
        </w:rPr>
        <w:t xml:space="preserve"> compromising on the majority accuracy.</w:t>
      </w:r>
    </w:p>
    <w:p w14:paraId="3073CF63" w14:textId="57F62EFB" w:rsidR="008C6A33" w:rsidRPr="00197657" w:rsidRDefault="008C6A33" w:rsidP="008C6A33">
      <w:pPr>
        <w:rPr>
          <w:b/>
          <w:bCs/>
          <w:sz w:val="24"/>
          <w:szCs w:val="24"/>
        </w:rPr>
      </w:pPr>
      <w:r w:rsidRPr="00197657">
        <w:rPr>
          <w:b/>
          <w:bCs/>
          <w:sz w:val="24"/>
          <w:szCs w:val="24"/>
        </w:rPr>
        <w:t xml:space="preserve">The conclusion from Experiment 3: </w:t>
      </w:r>
    </w:p>
    <w:p w14:paraId="4B3A62B6" w14:textId="747C3A25" w:rsidR="009D0D11" w:rsidRPr="00197657" w:rsidRDefault="009D0D11" w:rsidP="009D0D11">
      <w:pPr>
        <w:rPr>
          <w:sz w:val="24"/>
          <w:szCs w:val="24"/>
        </w:rPr>
      </w:pPr>
      <w:r w:rsidRPr="00197657">
        <w:rPr>
          <w:sz w:val="24"/>
          <w:szCs w:val="24"/>
        </w:rPr>
        <w:t xml:space="preserve">The scatter plot of the proposed oversampling shows that a lower decision boundary value leads to a greater spread for the generation of artificial oversampling data points, causing the classification model to become confused between the majority and minority </w:t>
      </w:r>
      <w:r w:rsidR="00A46AD9">
        <w:rPr>
          <w:sz w:val="24"/>
          <w:szCs w:val="24"/>
        </w:rPr>
        <w:t>samples</w:t>
      </w:r>
      <w:r w:rsidRPr="00197657">
        <w:rPr>
          <w:sz w:val="24"/>
          <w:szCs w:val="24"/>
        </w:rPr>
        <w:t>, resulting in lower prediction accuracy for both the majority and minority classes.</w:t>
      </w:r>
    </w:p>
    <w:p w14:paraId="19E9C712" w14:textId="77777777" w:rsidR="009D0D11" w:rsidRPr="00197657" w:rsidRDefault="009D0D11" w:rsidP="009D0D11">
      <w:pPr>
        <w:rPr>
          <w:sz w:val="24"/>
          <w:szCs w:val="24"/>
        </w:rPr>
      </w:pPr>
      <w:r w:rsidRPr="00197657">
        <w:rPr>
          <w:sz w:val="24"/>
          <w:szCs w:val="24"/>
        </w:rPr>
        <w:t>If we increase the value of the decision boundary to 2, the area for generating oversampling data points becomes too constrained, resulting in the stacking of newly generated data points on top of one another.</w:t>
      </w:r>
    </w:p>
    <w:p w14:paraId="731F18DE" w14:textId="51CFD6B0" w:rsidR="009D0D11" w:rsidRPr="00197657" w:rsidRDefault="009D0D11" w:rsidP="009D0D11">
      <w:pPr>
        <w:rPr>
          <w:sz w:val="24"/>
          <w:szCs w:val="24"/>
        </w:rPr>
      </w:pPr>
      <w:r w:rsidRPr="00197657">
        <w:rPr>
          <w:sz w:val="24"/>
          <w:szCs w:val="24"/>
        </w:rPr>
        <w:t>This gives the classification model a false sense of minority class while presenting a drastic reduction in prediction for both minority and majority classes. The optimal decision boundary for both the datasets is 0 providing better results for confusion matrix, Recall, and F1 followed by -1. by this, we can understand the decision boundary hugely affect the classification model perform</w:t>
      </w:r>
      <w:r w:rsidR="00573D4F" w:rsidRPr="00197657">
        <w:rPr>
          <w:sz w:val="24"/>
          <w:szCs w:val="24"/>
        </w:rPr>
        <w:t>a</w:t>
      </w:r>
      <w:r w:rsidRPr="00197657">
        <w:rPr>
          <w:sz w:val="24"/>
          <w:szCs w:val="24"/>
        </w:rPr>
        <w:t>nce</w:t>
      </w:r>
    </w:p>
    <w:p w14:paraId="07FE6846" w14:textId="7ABF347B" w:rsidR="00AF5BB4" w:rsidRDefault="00AF5BB4" w:rsidP="009D0D11">
      <w:pPr>
        <w:rPr>
          <w:b/>
          <w:bCs/>
        </w:rPr>
      </w:pPr>
      <w:r w:rsidRPr="009D30BE">
        <w:rPr>
          <w:b/>
          <w:bCs/>
        </w:rPr>
        <w:t>Future Work:</w:t>
      </w:r>
    </w:p>
    <w:p w14:paraId="19DADA45" w14:textId="02E80198" w:rsidR="00652B91" w:rsidRPr="00E0632D" w:rsidRDefault="00197657" w:rsidP="00AF10EC">
      <w:pPr>
        <w:rPr>
          <w:sz w:val="24"/>
          <w:szCs w:val="24"/>
        </w:rPr>
      </w:pPr>
      <w:r w:rsidRPr="002811F0">
        <w:rPr>
          <w:sz w:val="24"/>
          <w:szCs w:val="24"/>
        </w:rPr>
        <w:t>To create Python code that not only grid searches the hyperparameter (Gamma and C) but also finds the best decision boundary for a given dataset and provide the best results from the proposed algorithm.</w:t>
      </w:r>
    </w:p>
    <w:p w14:paraId="5FFB5A37" w14:textId="7AD28266" w:rsidR="00AF10EC" w:rsidRPr="0046455F" w:rsidRDefault="00AF10EC" w:rsidP="00AF10EC">
      <w:pPr>
        <w:pStyle w:val="Heading1"/>
        <w:rPr>
          <w:rFonts w:cs="Times New Roman"/>
        </w:rPr>
      </w:pPr>
      <w:bookmarkStart w:id="111" w:name="_Toc114419486"/>
      <w:r w:rsidRPr="0046455F">
        <w:rPr>
          <w:rFonts w:cs="Times New Roman"/>
        </w:rPr>
        <w:lastRenderedPageBreak/>
        <w:t>Referencing</w:t>
      </w:r>
      <w:r w:rsidR="007B75CC" w:rsidRPr="0046455F">
        <w:rPr>
          <w:rFonts w:cs="Times New Roman"/>
        </w:rPr>
        <w:t>:</w:t>
      </w:r>
      <w:bookmarkEnd w:id="111"/>
    </w:p>
    <w:p w14:paraId="58BBAC7B" w14:textId="77777777" w:rsidR="00A2692D" w:rsidRPr="0046455F" w:rsidRDefault="00A2692D" w:rsidP="00A2692D"/>
    <w:p w14:paraId="0B3B16E6" w14:textId="1274EC1E" w:rsidR="00A2692D" w:rsidRDefault="007B75CC" w:rsidP="00C64EC4">
      <w:pPr>
        <w:widowControl/>
        <w:adjustRightInd w:val="0"/>
        <w:spacing w:line="360" w:lineRule="auto"/>
        <w:ind w:left="284" w:hanging="284"/>
        <w:contextualSpacing/>
        <w:rPr>
          <w:rFonts w:eastAsiaTheme="minorHAnsi"/>
          <w:i/>
          <w:iCs/>
          <w:color w:val="231F20"/>
          <w:lang w:val="en-IN"/>
        </w:rPr>
      </w:pPr>
      <w:r w:rsidRPr="00896D2D">
        <w:rPr>
          <w:rFonts w:eastAsiaTheme="minorHAnsi"/>
          <w:color w:val="231F20"/>
          <w:lang w:val="en-IN"/>
        </w:rPr>
        <w:t>Mathew</w:t>
      </w:r>
      <w:r w:rsidR="00C64EC4">
        <w:rPr>
          <w:rFonts w:eastAsiaTheme="minorHAnsi"/>
          <w:color w:val="231F20"/>
          <w:lang w:val="en-IN"/>
        </w:rPr>
        <w:t>, J. (2018)</w:t>
      </w:r>
      <w:r w:rsidRPr="00896D2D">
        <w:rPr>
          <w:rFonts w:eastAsiaTheme="minorHAnsi"/>
          <w:color w:val="231F20"/>
          <w:lang w:val="en-IN"/>
        </w:rPr>
        <w:t xml:space="preserve"> </w:t>
      </w:r>
      <w:r w:rsidR="00C64EC4">
        <w:rPr>
          <w:rFonts w:eastAsiaTheme="minorHAnsi"/>
          <w:color w:val="231F20"/>
          <w:lang w:val="en-IN"/>
        </w:rPr>
        <w:t>“</w:t>
      </w:r>
      <w:r w:rsidRPr="00896D2D">
        <w:rPr>
          <w:rFonts w:eastAsiaTheme="minorHAnsi"/>
          <w:color w:val="231F20"/>
          <w:lang w:val="en-IN"/>
        </w:rPr>
        <w:t xml:space="preserve">Classification of </w:t>
      </w:r>
      <w:r w:rsidR="00EE6121" w:rsidRPr="00896D2D">
        <w:rPr>
          <w:rFonts w:eastAsiaTheme="minorHAnsi"/>
          <w:color w:val="231F20"/>
          <w:lang w:val="en-IN"/>
        </w:rPr>
        <w:t>i</w:t>
      </w:r>
      <w:r w:rsidRPr="00896D2D">
        <w:rPr>
          <w:rFonts w:eastAsiaTheme="minorHAnsi"/>
          <w:color w:val="231F20"/>
          <w:lang w:val="en-IN"/>
        </w:rPr>
        <w:t xml:space="preserve">mbalanced </w:t>
      </w:r>
      <w:r w:rsidR="00EE6121" w:rsidRPr="00896D2D">
        <w:rPr>
          <w:rFonts w:eastAsiaTheme="minorHAnsi"/>
          <w:color w:val="231F20"/>
          <w:lang w:val="en-IN"/>
        </w:rPr>
        <w:t>d</w:t>
      </w:r>
      <w:r w:rsidRPr="00896D2D">
        <w:rPr>
          <w:rFonts w:eastAsiaTheme="minorHAnsi"/>
          <w:color w:val="231F20"/>
          <w:lang w:val="en-IN"/>
        </w:rPr>
        <w:t>ata by Oversampling</w:t>
      </w:r>
      <w:r w:rsidR="00AC7B59" w:rsidRPr="00896D2D">
        <w:rPr>
          <w:rFonts w:eastAsiaTheme="minorHAnsi"/>
          <w:color w:val="231F20"/>
          <w:lang w:val="en-IN"/>
        </w:rPr>
        <w:t xml:space="preserve"> </w:t>
      </w:r>
      <w:r w:rsidRPr="00896D2D">
        <w:rPr>
          <w:rFonts w:eastAsiaTheme="minorHAnsi"/>
          <w:color w:val="231F20"/>
          <w:lang w:val="en-IN"/>
        </w:rPr>
        <w:t xml:space="preserve">in Kernel </w:t>
      </w:r>
      <w:r w:rsidR="00EE6121" w:rsidRPr="00896D2D">
        <w:rPr>
          <w:rFonts w:eastAsiaTheme="minorHAnsi"/>
          <w:color w:val="231F20"/>
          <w:lang w:val="en-IN"/>
        </w:rPr>
        <w:t>s</w:t>
      </w:r>
      <w:r w:rsidRPr="00896D2D">
        <w:rPr>
          <w:rFonts w:eastAsiaTheme="minorHAnsi"/>
          <w:color w:val="231F20"/>
          <w:lang w:val="en-IN"/>
        </w:rPr>
        <w:t>pace of Support Vector Machines</w:t>
      </w:r>
      <w:r w:rsidR="00C64EC4">
        <w:rPr>
          <w:rFonts w:eastAsiaTheme="minorHAnsi"/>
          <w:color w:val="231F20"/>
          <w:lang w:val="en-IN"/>
        </w:rPr>
        <w:t>”,</w:t>
      </w:r>
      <w:r w:rsidR="00AC7B59" w:rsidRPr="00896D2D">
        <w:rPr>
          <w:rFonts w:eastAsiaTheme="minorHAnsi"/>
          <w:color w:val="231F20"/>
          <w:lang w:val="en-IN"/>
        </w:rPr>
        <w:t xml:space="preserve"> </w:t>
      </w:r>
      <w:r w:rsidR="00EE6121" w:rsidRPr="00896D2D">
        <w:rPr>
          <w:rFonts w:eastAsiaTheme="minorHAnsi"/>
          <w:i/>
          <w:iCs/>
          <w:color w:val="231F20"/>
          <w:lang w:val="en-IN"/>
        </w:rPr>
        <w:t>IEEE transactions on neural networks and learning systems, VOL. 29</w:t>
      </w:r>
      <w:r w:rsidR="00CB3F06">
        <w:rPr>
          <w:rFonts w:eastAsiaTheme="minorHAnsi"/>
          <w:i/>
          <w:iCs/>
          <w:color w:val="231F20"/>
          <w:lang w:val="en-IN"/>
        </w:rPr>
        <w:t>.</w:t>
      </w:r>
    </w:p>
    <w:p w14:paraId="2A92FB90" w14:textId="0CA209F5" w:rsidR="00CB3F06" w:rsidRDefault="00CB3F06" w:rsidP="00C64EC4">
      <w:pPr>
        <w:widowControl/>
        <w:adjustRightInd w:val="0"/>
        <w:spacing w:line="360" w:lineRule="auto"/>
        <w:ind w:left="284" w:hanging="284"/>
        <w:contextualSpacing/>
        <w:rPr>
          <w:rFonts w:eastAsiaTheme="minorHAnsi"/>
          <w:color w:val="231F20"/>
          <w:lang w:val="en-IN"/>
        </w:rPr>
      </w:pPr>
      <w:r>
        <w:rPr>
          <w:rFonts w:eastAsiaTheme="minorHAnsi"/>
          <w:color w:val="231F20"/>
          <w:lang w:val="en-IN"/>
        </w:rPr>
        <w:t xml:space="preserve">Available at: </w:t>
      </w:r>
    </w:p>
    <w:p w14:paraId="57602668" w14:textId="77777777" w:rsidR="00C64EC4" w:rsidRPr="00896D2D" w:rsidRDefault="00C64EC4" w:rsidP="00C64EC4">
      <w:pPr>
        <w:widowControl/>
        <w:adjustRightInd w:val="0"/>
        <w:spacing w:line="360" w:lineRule="auto"/>
        <w:ind w:left="284" w:hanging="284"/>
        <w:contextualSpacing/>
        <w:rPr>
          <w:rFonts w:eastAsiaTheme="minorHAnsi"/>
          <w:color w:val="231F20"/>
          <w:lang w:val="en-IN"/>
        </w:rPr>
      </w:pPr>
    </w:p>
    <w:p w14:paraId="267BA640" w14:textId="1EAE3C33" w:rsidR="00A2692D" w:rsidRDefault="00AC7B59" w:rsidP="00C64EC4">
      <w:pPr>
        <w:widowControl/>
        <w:adjustRightInd w:val="0"/>
        <w:spacing w:line="360" w:lineRule="auto"/>
        <w:ind w:left="284" w:hanging="284"/>
        <w:contextualSpacing/>
        <w:rPr>
          <w:rFonts w:eastAsiaTheme="minorHAnsi"/>
          <w:lang w:val="en-IN"/>
        </w:rPr>
      </w:pPr>
      <w:r w:rsidRPr="00896D2D">
        <w:rPr>
          <w:rFonts w:eastAsiaTheme="minorHAnsi"/>
          <w:lang w:val="en-IN"/>
        </w:rPr>
        <w:t xml:space="preserve">Josey Mathew, Ming Luo, Chee </w:t>
      </w:r>
      <w:proofErr w:type="spellStart"/>
      <w:r w:rsidRPr="00896D2D">
        <w:rPr>
          <w:rFonts w:eastAsiaTheme="minorHAnsi"/>
          <w:lang w:val="en-IN"/>
        </w:rPr>
        <w:t>Khiang</w:t>
      </w:r>
      <w:proofErr w:type="spellEnd"/>
      <w:r w:rsidRPr="00896D2D">
        <w:rPr>
          <w:rFonts w:eastAsiaTheme="minorHAnsi"/>
          <w:lang w:val="en-IN"/>
        </w:rPr>
        <w:t xml:space="preserve"> Pang, and </w:t>
      </w:r>
      <w:proofErr w:type="spellStart"/>
      <w:r w:rsidRPr="00896D2D">
        <w:rPr>
          <w:rFonts w:eastAsiaTheme="minorHAnsi"/>
          <w:lang w:val="en-IN"/>
        </w:rPr>
        <w:t>Hian</w:t>
      </w:r>
      <w:proofErr w:type="spellEnd"/>
      <w:r w:rsidRPr="00896D2D">
        <w:rPr>
          <w:rFonts w:eastAsiaTheme="minorHAnsi"/>
          <w:lang w:val="en-IN"/>
        </w:rPr>
        <w:t xml:space="preserve"> </w:t>
      </w:r>
      <w:proofErr w:type="spellStart"/>
      <w:r w:rsidRPr="00896D2D">
        <w:rPr>
          <w:rFonts w:eastAsiaTheme="minorHAnsi"/>
          <w:lang w:val="en-IN"/>
        </w:rPr>
        <w:t>Leng</w:t>
      </w:r>
      <w:proofErr w:type="spellEnd"/>
      <w:r w:rsidRPr="00896D2D">
        <w:rPr>
          <w:rFonts w:eastAsiaTheme="minorHAnsi"/>
          <w:lang w:val="en-IN"/>
        </w:rPr>
        <w:t xml:space="preserve"> Chan</w:t>
      </w:r>
      <w:r w:rsidR="00EE6121" w:rsidRPr="00896D2D">
        <w:rPr>
          <w:rFonts w:eastAsia="CMSY8"/>
          <w:i/>
          <w:iCs/>
          <w:lang w:val="en-IN"/>
        </w:rPr>
        <w:t>.</w:t>
      </w:r>
      <w:r w:rsidRPr="00896D2D">
        <w:rPr>
          <w:rFonts w:eastAsia="CMSY8"/>
          <w:i/>
          <w:iCs/>
          <w:lang w:val="en-IN"/>
        </w:rPr>
        <w:t xml:space="preserve"> </w:t>
      </w:r>
      <w:r w:rsidRPr="00896D2D">
        <w:rPr>
          <w:rFonts w:eastAsiaTheme="minorHAnsi"/>
          <w:lang w:val="en-IN"/>
        </w:rPr>
        <w:t>Kernel-</w:t>
      </w:r>
      <w:r w:rsidR="00EE6121" w:rsidRPr="00896D2D">
        <w:rPr>
          <w:rFonts w:eastAsiaTheme="minorHAnsi"/>
          <w:lang w:val="en-IN"/>
        </w:rPr>
        <w:t>b</w:t>
      </w:r>
      <w:r w:rsidRPr="00896D2D">
        <w:rPr>
          <w:rFonts w:eastAsiaTheme="minorHAnsi"/>
          <w:lang w:val="en-IN"/>
        </w:rPr>
        <w:t xml:space="preserve">ased SMOTE for SVM Classification of </w:t>
      </w:r>
      <w:r w:rsidR="00EE6121" w:rsidRPr="00896D2D">
        <w:rPr>
          <w:rFonts w:eastAsiaTheme="minorHAnsi"/>
          <w:lang w:val="en-IN"/>
        </w:rPr>
        <w:t>i</w:t>
      </w:r>
      <w:r w:rsidRPr="00896D2D">
        <w:rPr>
          <w:rFonts w:eastAsiaTheme="minorHAnsi"/>
          <w:lang w:val="en-IN"/>
        </w:rPr>
        <w:t xml:space="preserve">mbalanced </w:t>
      </w:r>
      <w:r w:rsidR="00EE6121" w:rsidRPr="00896D2D">
        <w:rPr>
          <w:rFonts w:eastAsiaTheme="minorHAnsi"/>
          <w:lang w:val="en-IN"/>
        </w:rPr>
        <w:t>d</w:t>
      </w:r>
      <w:r w:rsidRPr="00896D2D">
        <w:rPr>
          <w:rFonts w:eastAsiaTheme="minorHAnsi"/>
          <w:lang w:val="en-IN"/>
        </w:rPr>
        <w:t>atasets</w:t>
      </w:r>
      <w:r w:rsidR="00EE6121" w:rsidRPr="00896D2D">
        <w:rPr>
          <w:rFonts w:eastAsiaTheme="minorHAnsi"/>
          <w:lang w:val="en-IN"/>
        </w:rPr>
        <w:t xml:space="preserve">. </w:t>
      </w:r>
      <w:r w:rsidR="00EE6121" w:rsidRPr="00896D2D">
        <w:rPr>
          <w:rFonts w:eastAsiaTheme="minorHAnsi"/>
          <w:i/>
          <w:iCs/>
          <w:lang w:val="en-IN"/>
        </w:rPr>
        <w:t>IECON2015 – Yokohama,</w:t>
      </w:r>
      <w:r w:rsidRPr="00896D2D">
        <w:rPr>
          <w:rFonts w:eastAsiaTheme="minorHAnsi"/>
          <w:i/>
          <w:iCs/>
          <w:lang w:val="en-IN"/>
        </w:rPr>
        <w:t xml:space="preserve"> </w:t>
      </w:r>
      <w:r w:rsidRPr="00896D2D">
        <w:rPr>
          <w:rFonts w:eastAsiaTheme="minorHAnsi"/>
          <w:lang w:val="en-IN"/>
        </w:rPr>
        <w:t>Publis</w:t>
      </w:r>
      <w:r w:rsidR="00EE6121" w:rsidRPr="00896D2D">
        <w:rPr>
          <w:rFonts w:eastAsiaTheme="minorHAnsi"/>
          <w:lang w:val="en-IN"/>
        </w:rPr>
        <w:t>hed on 9</w:t>
      </w:r>
      <w:r w:rsidRPr="00896D2D">
        <w:rPr>
          <w:rFonts w:eastAsiaTheme="minorHAnsi"/>
          <w:lang w:val="en-IN"/>
        </w:rPr>
        <w:t xml:space="preserve"> November 2015</w:t>
      </w:r>
      <w:r w:rsidR="00A2692D" w:rsidRPr="00896D2D">
        <w:rPr>
          <w:rFonts w:eastAsiaTheme="minorHAnsi"/>
          <w:lang w:val="en-IN"/>
        </w:rPr>
        <w:t>.</w:t>
      </w:r>
    </w:p>
    <w:p w14:paraId="1D4830E5" w14:textId="77777777" w:rsidR="00C64EC4" w:rsidRPr="00896D2D" w:rsidRDefault="00C64EC4" w:rsidP="00C64EC4">
      <w:pPr>
        <w:widowControl/>
        <w:adjustRightInd w:val="0"/>
        <w:spacing w:line="360" w:lineRule="auto"/>
        <w:ind w:left="284" w:hanging="284"/>
        <w:contextualSpacing/>
        <w:rPr>
          <w:rFonts w:eastAsiaTheme="minorHAnsi"/>
          <w:lang w:val="en-IN"/>
        </w:rPr>
      </w:pPr>
    </w:p>
    <w:p w14:paraId="085B21AD" w14:textId="758875CA" w:rsidR="00EE6121" w:rsidRDefault="00A2692D" w:rsidP="00C64EC4">
      <w:pPr>
        <w:widowControl/>
        <w:adjustRightInd w:val="0"/>
        <w:spacing w:line="360" w:lineRule="auto"/>
        <w:ind w:left="284" w:hanging="284"/>
        <w:contextualSpacing/>
        <w:rPr>
          <w:rFonts w:eastAsiaTheme="minorHAnsi"/>
          <w:lang w:val="en-IN"/>
        </w:rPr>
      </w:pPr>
      <w:r w:rsidRPr="00896D2D">
        <w:rPr>
          <w:rFonts w:eastAsiaTheme="minorHAnsi"/>
          <w:lang w:val="en-IN"/>
        </w:rPr>
        <w:t>Jia-Bao Wang, Chun-</w:t>
      </w:r>
      <w:proofErr w:type="gramStart"/>
      <w:r w:rsidRPr="00896D2D">
        <w:rPr>
          <w:rFonts w:eastAsiaTheme="minorHAnsi"/>
          <w:lang w:val="en-IN"/>
        </w:rPr>
        <w:t>An</w:t>
      </w:r>
      <w:proofErr w:type="gramEnd"/>
      <w:r w:rsidRPr="00896D2D">
        <w:rPr>
          <w:rFonts w:eastAsiaTheme="minorHAnsi"/>
          <w:lang w:val="en-IN"/>
        </w:rPr>
        <w:t xml:space="preserve"> Zou, and </w:t>
      </w:r>
      <w:proofErr w:type="spellStart"/>
      <w:r w:rsidRPr="00896D2D">
        <w:rPr>
          <w:rFonts w:eastAsiaTheme="minorHAnsi"/>
          <w:lang w:val="en-IN"/>
        </w:rPr>
        <w:t>Guang</w:t>
      </w:r>
      <w:proofErr w:type="spellEnd"/>
      <w:r w:rsidRPr="00896D2D">
        <w:rPr>
          <w:rFonts w:eastAsiaTheme="minorHAnsi"/>
          <w:lang w:val="en-IN"/>
        </w:rPr>
        <w:t>-Hui Fu</w:t>
      </w:r>
      <w:r w:rsidR="00240F8E" w:rsidRPr="00896D2D">
        <w:rPr>
          <w:rFonts w:eastAsiaTheme="minorHAnsi"/>
          <w:lang w:val="en-IN"/>
        </w:rPr>
        <w:t>.</w:t>
      </w:r>
      <w:r w:rsidRPr="00896D2D">
        <w:rPr>
          <w:rFonts w:eastAsiaTheme="minorHAnsi"/>
          <w:lang w:val="en-IN"/>
        </w:rPr>
        <w:t xml:space="preserve"> AWSMOTE: An SVM-Based Adaptive Weighted SMOTE for Class-Imbalance Learning</w:t>
      </w:r>
      <w:r w:rsidR="00240F8E" w:rsidRPr="00896D2D">
        <w:rPr>
          <w:rFonts w:eastAsiaTheme="minorHAnsi"/>
          <w:lang w:val="en-IN"/>
        </w:rPr>
        <w:t xml:space="preserve">. </w:t>
      </w:r>
      <w:proofErr w:type="spellStart"/>
      <w:r w:rsidR="00240F8E" w:rsidRPr="00896D2D">
        <w:rPr>
          <w:rFonts w:eastAsiaTheme="minorHAnsi"/>
          <w:i/>
          <w:iCs/>
          <w:lang w:val="en-IN"/>
        </w:rPr>
        <w:t>Hindawi</w:t>
      </w:r>
      <w:proofErr w:type="spellEnd"/>
      <w:r w:rsidR="00240F8E" w:rsidRPr="00896D2D">
        <w:rPr>
          <w:rFonts w:eastAsiaTheme="minorHAnsi"/>
          <w:i/>
          <w:iCs/>
          <w:lang w:val="en-IN"/>
        </w:rPr>
        <w:t xml:space="preserve"> Volume 2021, Article ID 9947621,</w:t>
      </w:r>
      <w:r w:rsidR="00E65D9F" w:rsidRPr="00896D2D">
        <w:rPr>
          <w:rFonts w:eastAsiaTheme="minorHAnsi"/>
          <w:i/>
          <w:iCs/>
          <w:lang w:val="en-IN"/>
        </w:rPr>
        <w:t xml:space="preserve"> </w:t>
      </w:r>
      <w:r w:rsidRPr="00896D2D">
        <w:rPr>
          <w:rFonts w:eastAsiaTheme="minorHAnsi"/>
          <w:lang w:val="en-IN"/>
        </w:rPr>
        <w:t>Published 13 May 2021.</w:t>
      </w:r>
    </w:p>
    <w:p w14:paraId="0F1BB3DB" w14:textId="77777777" w:rsidR="00C64EC4" w:rsidRPr="00896D2D" w:rsidRDefault="00C64EC4" w:rsidP="00C64EC4">
      <w:pPr>
        <w:widowControl/>
        <w:adjustRightInd w:val="0"/>
        <w:spacing w:line="360" w:lineRule="auto"/>
        <w:ind w:left="284" w:hanging="284"/>
        <w:contextualSpacing/>
        <w:rPr>
          <w:rFonts w:eastAsiaTheme="minorHAnsi"/>
          <w:lang w:val="en-IN"/>
        </w:rPr>
      </w:pPr>
    </w:p>
    <w:p w14:paraId="5C26E0FD" w14:textId="2845A317" w:rsidR="00A2692D" w:rsidRDefault="00895DEB" w:rsidP="00C64EC4">
      <w:pPr>
        <w:spacing w:line="360" w:lineRule="auto"/>
        <w:ind w:left="284" w:hanging="284"/>
        <w:contextualSpacing/>
        <w:rPr>
          <w:rStyle w:val="articlecontentpublicationvalue-sc-phk71o-7"/>
          <w:rFonts w:eastAsia="Arial"/>
        </w:rPr>
      </w:pPr>
      <w:proofErr w:type="spellStart"/>
      <w:r w:rsidRPr="00896D2D">
        <w:t>Wenhao</w:t>
      </w:r>
      <w:proofErr w:type="spellEnd"/>
      <w:r w:rsidRPr="00896D2D">
        <w:t xml:space="preserve"> Xie,</w:t>
      </w:r>
      <w:r w:rsidRPr="00896D2D">
        <w:rPr>
          <w:vertAlign w:val="superscript"/>
        </w:rPr>
        <w:t>1,2</w:t>
      </w:r>
      <w:r w:rsidRPr="00896D2D">
        <w:t xml:space="preserve"> </w:t>
      </w:r>
      <w:proofErr w:type="spellStart"/>
      <w:r w:rsidRPr="00896D2D">
        <w:t>Gongqian</w:t>
      </w:r>
      <w:proofErr w:type="spellEnd"/>
      <w:r w:rsidRPr="00896D2D">
        <w:t xml:space="preserve"> Liang,</w:t>
      </w:r>
      <w:r w:rsidRPr="00896D2D">
        <w:rPr>
          <w:vertAlign w:val="superscript"/>
        </w:rPr>
        <w:t>1</w:t>
      </w:r>
      <w:r w:rsidRPr="00896D2D">
        <w:t xml:space="preserve"> </w:t>
      </w:r>
      <w:proofErr w:type="spellStart"/>
      <w:r w:rsidRPr="00896D2D">
        <w:t>Zhonghui</w:t>
      </w:r>
      <w:proofErr w:type="spellEnd"/>
      <w:r w:rsidRPr="00896D2D">
        <w:t xml:space="preserve"> Dong,</w:t>
      </w:r>
      <w:r w:rsidRPr="00896D2D">
        <w:rPr>
          <w:vertAlign w:val="superscript"/>
        </w:rPr>
        <w:t>3</w:t>
      </w:r>
      <w:r w:rsidRPr="00896D2D">
        <w:t xml:space="preserve"> </w:t>
      </w:r>
      <w:proofErr w:type="spellStart"/>
      <w:r w:rsidRPr="00896D2D">
        <w:t>Baoyu</w:t>
      </w:r>
      <w:proofErr w:type="spellEnd"/>
      <w:r w:rsidRPr="00896D2D">
        <w:t xml:space="preserve"> Tan,</w:t>
      </w:r>
      <w:r w:rsidRPr="00896D2D">
        <w:rPr>
          <w:vertAlign w:val="superscript"/>
        </w:rPr>
        <w:t>4</w:t>
      </w:r>
      <w:r w:rsidRPr="00896D2D">
        <w:t xml:space="preserve"> and </w:t>
      </w:r>
      <w:proofErr w:type="spellStart"/>
      <w:r w:rsidRPr="00896D2D">
        <w:t>Baosheng</w:t>
      </w:r>
      <w:proofErr w:type="spellEnd"/>
      <w:r w:rsidRPr="00896D2D">
        <w:t xml:space="preserve"> Zhang</w:t>
      </w:r>
      <w:r w:rsidRPr="00896D2D">
        <w:rPr>
          <w:vertAlign w:val="superscript"/>
        </w:rPr>
        <w:t xml:space="preserve">5 </w:t>
      </w:r>
      <w:proofErr w:type="gramStart"/>
      <w:r w:rsidRPr="00896D2D">
        <w:t>An</w:t>
      </w:r>
      <w:proofErr w:type="gramEnd"/>
      <w:r w:rsidRPr="00896D2D">
        <w:t xml:space="preserve"> Improved Oversampling Algorithm Based on the Samples’ Selection Strategy for Classifying Imbalanced Data </w:t>
      </w:r>
      <w:r w:rsidRPr="00896D2D">
        <w:rPr>
          <w:rStyle w:val="articlecontentpublicationvalue-sc-phk71o-7"/>
          <w:rFonts w:eastAsia="Arial"/>
        </w:rPr>
        <w:t>06 May 2019</w:t>
      </w:r>
    </w:p>
    <w:p w14:paraId="1B69ADDB" w14:textId="77777777" w:rsidR="00C64EC4" w:rsidRPr="00896D2D" w:rsidRDefault="00C64EC4" w:rsidP="00C64EC4">
      <w:pPr>
        <w:spacing w:line="360" w:lineRule="auto"/>
        <w:ind w:left="284" w:hanging="284"/>
        <w:contextualSpacing/>
      </w:pPr>
    </w:p>
    <w:p w14:paraId="3332EBF1" w14:textId="403F63BB" w:rsidR="005A7E6A" w:rsidRDefault="00A2692D" w:rsidP="00C64EC4">
      <w:pPr>
        <w:widowControl/>
        <w:adjustRightInd w:val="0"/>
        <w:spacing w:line="360" w:lineRule="auto"/>
        <w:ind w:left="284" w:hanging="284"/>
        <w:contextualSpacing/>
        <w:rPr>
          <w:rFonts w:eastAsiaTheme="minorHAnsi"/>
          <w:i/>
          <w:iCs/>
          <w:lang w:val="en-IN"/>
        </w:rPr>
      </w:pPr>
      <w:r w:rsidRPr="00896D2D">
        <w:rPr>
          <w:rFonts w:eastAsiaTheme="minorHAnsi"/>
          <w:lang w:val="en-IN"/>
        </w:rPr>
        <w:t>Nitesh V. Chawla, K. W. B. L. O. H. P. K., 2002. SMOTE: Synthetic Minority Over-sampling</w:t>
      </w:r>
      <w:r w:rsidR="00EE6121" w:rsidRPr="00896D2D">
        <w:rPr>
          <w:rFonts w:eastAsiaTheme="minorHAnsi"/>
          <w:lang w:val="en-IN"/>
        </w:rPr>
        <w:t xml:space="preserve">. </w:t>
      </w:r>
      <w:r w:rsidRPr="00896D2D">
        <w:rPr>
          <w:rFonts w:eastAsiaTheme="minorHAnsi"/>
          <w:lang w:val="en-IN"/>
        </w:rPr>
        <w:t xml:space="preserve">Technique. </w:t>
      </w:r>
      <w:r w:rsidRPr="00896D2D">
        <w:rPr>
          <w:rFonts w:eastAsiaTheme="minorHAnsi"/>
          <w:i/>
          <w:iCs/>
          <w:lang w:val="en-IN"/>
        </w:rPr>
        <w:t>Journal of Artificial Intelligence Research 16 (2002).</w:t>
      </w:r>
    </w:p>
    <w:p w14:paraId="5AE1C71C" w14:textId="77777777" w:rsidR="00C64EC4" w:rsidRPr="00896D2D" w:rsidRDefault="00C64EC4" w:rsidP="00C64EC4">
      <w:pPr>
        <w:widowControl/>
        <w:adjustRightInd w:val="0"/>
        <w:spacing w:line="360" w:lineRule="auto"/>
        <w:ind w:left="284" w:hanging="284"/>
        <w:contextualSpacing/>
        <w:rPr>
          <w:rFonts w:eastAsiaTheme="minorHAnsi"/>
          <w:lang w:val="en-IN"/>
        </w:rPr>
      </w:pPr>
    </w:p>
    <w:p w14:paraId="60C103B9" w14:textId="22A076A2" w:rsidR="005A7E6A" w:rsidRDefault="005A7E6A" w:rsidP="00C64EC4">
      <w:pPr>
        <w:widowControl/>
        <w:adjustRightInd w:val="0"/>
        <w:spacing w:line="360" w:lineRule="auto"/>
        <w:ind w:left="284" w:hanging="284"/>
        <w:contextualSpacing/>
        <w:rPr>
          <w:rFonts w:eastAsiaTheme="minorHAnsi"/>
          <w:i/>
          <w:iCs/>
          <w:lang w:val="en-IN"/>
        </w:rPr>
      </w:pPr>
      <w:proofErr w:type="spellStart"/>
      <w:r w:rsidRPr="00896D2D">
        <w:rPr>
          <w:rFonts w:eastAsiaTheme="minorHAnsi"/>
          <w:lang w:val="en-IN"/>
        </w:rPr>
        <w:t>Haibo</w:t>
      </w:r>
      <w:proofErr w:type="spellEnd"/>
      <w:r w:rsidRPr="00896D2D">
        <w:rPr>
          <w:rFonts w:eastAsiaTheme="minorHAnsi"/>
          <w:lang w:val="en-IN"/>
        </w:rPr>
        <w:t xml:space="preserve"> He, Y. B. E. A. G. a. S. L., 2008. ADASYN: Adaptive Synthetic Sampling Approach fo</w:t>
      </w:r>
      <w:r w:rsidR="00EE6121" w:rsidRPr="00896D2D">
        <w:rPr>
          <w:rFonts w:eastAsiaTheme="minorHAnsi"/>
          <w:lang w:val="en-IN"/>
        </w:rPr>
        <w:t xml:space="preserve">r </w:t>
      </w:r>
      <w:r w:rsidRPr="00896D2D">
        <w:rPr>
          <w:rFonts w:eastAsiaTheme="minorHAnsi"/>
          <w:lang w:val="en-IN"/>
        </w:rPr>
        <w:t xml:space="preserve">Imbalanced. </w:t>
      </w:r>
      <w:r w:rsidRPr="00896D2D">
        <w:rPr>
          <w:rFonts w:eastAsiaTheme="minorHAnsi"/>
          <w:i/>
          <w:iCs/>
          <w:lang w:val="en-IN"/>
        </w:rPr>
        <w:t>International Joint Conference on Neural Networks (IJCNN),</w:t>
      </w:r>
    </w:p>
    <w:p w14:paraId="00F3E931" w14:textId="77777777" w:rsidR="00C64EC4" w:rsidRPr="00896D2D" w:rsidRDefault="00C64EC4" w:rsidP="00C64EC4">
      <w:pPr>
        <w:widowControl/>
        <w:adjustRightInd w:val="0"/>
        <w:spacing w:line="360" w:lineRule="auto"/>
        <w:ind w:left="284" w:hanging="284"/>
        <w:contextualSpacing/>
        <w:rPr>
          <w:rFonts w:eastAsiaTheme="minorHAnsi"/>
          <w:lang w:val="en-IN"/>
        </w:rPr>
      </w:pPr>
    </w:p>
    <w:p w14:paraId="00CC531A" w14:textId="4CC2C11A" w:rsidR="008A5D08" w:rsidRPr="00896D2D" w:rsidRDefault="008A5D08" w:rsidP="00C64EC4">
      <w:pPr>
        <w:widowControl/>
        <w:autoSpaceDE/>
        <w:autoSpaceDN/>
        <w:spacing w:line="360" w:lineRule="auto"/>
        <w:ind w:left="284" w:hanging="284"/>
        <w:rPr>
          <w:rFonts w:eastAsia="Arial"/>
          <w:i/>
          <w:iCs/>
          <w:sz w:val="24"/>
          <w:szCs w:val="24"/>
        </w:rPr>
      </w:pPr>
      <w:r w:rsidRPr="00896D2D">
        <w:rPr>
          <w:rFonts w:eastAsia="Arial"/>
          <w:sz w:val="24"/>
          <w:szCs w:val="24"/>
        </w:rPr>
        <w:t>Marius-Constantin Popescu,</w:t>
      </w:r>
      <w:r w:rsidRPr="00896D2D">
        <w:t xml:space="preserve"> </w:t>
      </w:r>
      <w:r w:rsidRPr="00896D2D">
        <w:rPr>
          <w:rFonts w:eastAsia="Arial"/>
          <w:sz w:val="24"/>
          <w:szCs w:val="24"/>
        </w:rPr>
        <w:t xml:space="preserve">Valentina Emilia </w:t>
      </w:r>
      <w:proofErr w:type="spellStart"/>
      <w:r w:rsidRPr="00896D2D">
        <w:rPr>
          <w:rFonts w:eastAsia="Arial"/>
          <w:sz w:val="24"/>
          <w:szCs w:val="24"/>
        </w:rPr>
        <w:t>Balas</w:t>
      </w:r>
      <w:proofErr w:type="spellEnd"/>
      <w:r w:rsidRPr="00896D2D">
        <w:rPr>
          <w:rFonts w:eastAsia="Arial"/>
          <w:sz w:val="24"/>
          <w:szCs w:val="24"/>
        </w:rPr>
        <w:t>, 2009.</w:t>
      </w:r>
      <w:r w:rsidRPr="00896D2D">
        <w:t xml:space="preserve"> </w:t>
      </w:r>
      <w:r w:rsidRPr="00896D2D">
        <w:rPr>
          <w:rFonts w:eastAsia="Arial"/>
          <w:sz w:val="24"/>
          <w:szCs w:val="24"/>
        </w:rPr>
        <w:t>Multilayer perceptron and neural networks.</w:t>
      </w:r>
      <w:r w:rsidRPr="00896D2D">
        <w:t xml:space="preserve"> </w:t>
      </w:r>
      <w:r w:rsidRPr="00896D2D">
        <w:rPr>
          <w:rFonts w:eastAsia="Arial"/>
          <w:i/>
          <w:iCs/>
          <w:sz w:val="24"/>
          <w:szCs w:val="24"/>
        </w:rPr>
        <w:t>WSEAS Transactions on Circuits and Systems</w:t>
      </w:r>
      <w:r w:rsidR="009E56F8" w:rsidRPr="00896D2D">
        <w:rPr>
          <w:rFonts w:eastAsia="Arial"/>
          <w:i/>
          <w:iCs/>
          <w:sz w:val="24"/>
          <w:szCs w:val="24"/>
        </w:rPr>
        <w:t>.</w:t>
      </w:r>
    </w:p>
    <w:p w14:paraId="4210DCE1" w14:textId="1991DB98" w:rsidR="00AF10EC" w:rsidRPr="00E0632D" w:rsidRDefault="008A5D08" w:rsidP="00E0632D">
      <w:pPr>
        <w:widowControl/>
        <w:autoSpaceDE/>
        <w:autoSpaceDN/>
        <w:spacing w:line="360" w:lineRule="auto"/>
        <w:ind w:left="284" w:hanging="284"/>
        <w:rPr>
          <w:sz w:val="24"/>
          <w:szCs w:val="24"/>
        </w:rPr>
      </w:pPr>
      <w:r w:rsidRPr="00896D2D">
        <w:rPr>
          <w:rFonts w:eastAsia="Arial"/>
          <w:sz w:val="24"/>
          <w:szCs w:val="24"/>
        </w:rPr>
        <w:t>Available at:</w:t>
      </w:r>
      <w:r w:rsidRPr="00896D2D">
        <w:t xml:space="preserve"> </w:t>
      </w:r>
      <w:hyperlink r:id="rId93" w:history="1">
        <w:r w:rsidR="009E56F8" w:rsidRPr="00896D2D">
          <w:rPr>
            <w:rStyle w:val="Hyperlink"/>
            <w:rFonts w:eastAsia="Arial"/>
            <w:color w:val="auto"/>
            <w:sz w:val="24"/>
            <w:szCs w:val="24"/>
            <w:u w:val="none"/>
          </w:rPr>
          <w:t>https://www.researchgate.net/publication/228340819_Multilayer_perceptron_and_neural_networks</w:t>
        </w:r>
      </w:hyperlink>
      <w:r w:rsidR="009E56F8" w:rsidRPr="00896D2D">
        <w:rPr>
          <w:rFonts w:eastAsia="Arial"/>
          <w:sz w:val="24"/>
          <w:szCs w:val="24"/>
        </w:rPr>
        <w:t xml:space="preserve"> </w:t>
      </w:r>
    </w:p>
    <w:p w14:paraId="3A55E8E9" w14:textId="44DB522B" w:rsidR="004C768D" w:rsidRPr="00896D2D" w:rsidRDefault="004C768D" w:rsidP="00C64EC4">
      <w:pPr>
        <w:widowControl/>
        <w:adjustRightInd w:val="0"/>
        <w:spacing w:line="360" w:lineRule="auto"/>
        <w:ind w:left="284" w:hanging="284"/>
        <w:rPr>
          <w:rFonts w:eastAsiaTheme="minorHAnsi"/>
          <w:sz w:val="24"/>
          <w:szCs w:val="24"/>
          <w:lang w:val="en-IN"/>
        </w:rPr>
      </w:pPr>
      <w:r w:rsidRPr="00896D2D">
        <w:rPr>
          <w:rFonts w:eastAsiaTheme="minorHAnsi"/>
          <w:sz w:val="24"/>
          <w:szCs w:val="24"/>
          <w:lang w:val="en-IN"/>
        </w:rPr>
        <w:t xml:space="preserve">Gandhi, R., 2018. </w:t>
      </w:r>
      <w:r w:rsidRPr="00896D2D">
        <w:rPr>
          <w:rFonts w:eastAsiaTheme="minorHAnsi"/>
          <w:i/>
          <w:iCs/>
          <w:sz w:val="24"/>
          <w:szCs w:val="24"/>
          <w:lang w:val="en-IN"/>
        </w:rPr>
        <w:t xml:space="preserve">support-vector-machine-introduction-to-machine-learning-algorithms. </w:t>
      </w:r>
    </w:p>
    <w:p w14:paraId="58BB39C4" w14:textId="0BA2129E" w:rsidR="00AF10EC" w:rsidRDefault="004C768D" w:rsidP="00C64EC4">
      <w:pPr>
        <w:widowControl/>
        <w:adjustRightInd w:val="0"/>
        <w:spacing w:line="360" w:lineRule="auto"/>
        <w:ind w:left="284" w:hanging="284"/>
        <w:rPr>
          <w:rStyle w:val="Hyperlink"/>
          <w:rFonts w:eastAsiaTheme="minorHAnsi"/>
          <w:color w:val="auto"/>
          <w:sz w:val="24"/>
          <w:szCs w:val="24"/>
          <w:u w:val="none"/>
          <w:lang w:val="en-IN"/>
        </w:rPr>
      </w:pPr>
      <w:r w:rsidRPr="00896D2D">
        <w:rPr>
          <w:rFonts w:eastAsiaTheme="minorHAnsi"/>
          <w:sz w:val="24"/>
          <w:szCs w:val="24"/>
          <w:lang w:val="en-IN"/>
        </w:rPr>
        <w:t>Available at:</w:t>
      </w:r>
      <w:hyperlink r:id="rId94" w:history="1">
        <w:r w:rsidR="00081D21" w:rsidRPr="00896D2D">
          <w:rPr>
            <w:rStyle w:val="Hyperlink"/>
            <w:rFonts w:eastAsiaTheme="minorHAnsi"/>
            <w:color w:val="auto"/>
            <w:sz w:val="24"/>
            <w:szCs w:val="24"/>
            <w:u w:val="none"/>
            <w:lang w:val="en-IN"/>
          </w:rPr>
          <w:t>https://towardsdatascience.com/support-vector-machine-introduction-to-machine-learning-algorithms-934a444fca47</w:t>
        </w:r>
      </w:hyperlink>
    </w:p>
    <w:p w14:paraId="63B0EAF2" w14:textId="31136E26" w:rsidR="00E0632D" w:rsidRPr="00E0632D" w:rsidRDefault="00E0632D" w:rsidP="00C64EC4">
      <w:pPr>
        <w:widowControl/>
        <w:adjustRightInd w:val="0"/>
        <w:spacing w:line="360" w:lineRule="auto"/>
        <w:ind w:left="284" w:hanging="284"/>
        <w:rPr>
          <w:rStyle w:val="Hyperlink"/>
          <w:rFonts w:eastAsiaTheme="minorHAnsi"/>
          <w:color w:val="auto"/>
          <w:sz w:val="24"/>
          <w:szCs w:val="24"/>
          <w:u w:val="none"/>
          <w:lang w:val="en-IN"/>
        </w:rPr>
      </w:pPr>
      <w:r w:rsidRPr="00E0632D">
        <w:rPr>
          <w:sz w:val="24"/>
          <w:szCs w:val="24"/>
        </w:rPr>
        <w:t xml:space="preserve">Webb, G.I. (2011). </w:t>
      </w:r>
      <w:r>
        <w:rPr>
          <w:sz w:val="24"/>
          <w:szCs w:val="24"/>
        </w:rPr>
        <w:t>“</w:t>
      </w:r>
      <w:r w:rsidRPr="00E0632D">
        <w:rPr>
          <w:sz w:val="24"/>
          <w:szCs w:val="24"/>
        </w:rPr>
        <w:t>Naïve Bayes</w:t>
      </w:r>
      <w:r>
        <w:rPr>
          <w:sz w:val="24"/>
          <w:szCs w:val="24"/>
        </w:rPr>
        <w:t xml:space="preserve">” </w:t>
      </w:r>
      <w:r w:rsidRPr="00E0632D">
        <w:rPr>
          <w:i/>
          <w:iCs/>
          <w:sz w:val="24"/>
          <w:szCs w:val="24"/>
        </w:rPr>
        <w:t>Encyclopedia of Machine Learning</w:t>
      </w:r>
      <w:r>
        <w:rPr>
          <w:i/>
          <w:iCs/>
          <w:sz w:val="24"/>
          <w:szCs w:val="24"/>
        </w:rPr>
        <w:t xml:space="preserve"> </w:t>
      </w:r>
      <w:r w:rsidRPr="00E0632D">
        <w:rPr>
          <w:sz w:val="24"/>
          <w:szCs w:val="24"/>
        </w:rPr>
        <w:t>https://doi.org/10.1007/978-0-387-30164-8_576</w:t>
      </w:r>
    </w:p>
    <w:p w14:paraId="70C2C691" w14:textId="7B48AA00" w:rsidR="00DE37F6" w:rsidRDefault="00DE37F6" w:rsidP="00C64EC4">
      <w:pPr>
        <w:widowControl/>
        <w:adjustRightInd w:val="0"/>
        <w:spacing w:line="360" w:lineRule="auto"/>
        <w:rPr>
          <w:rStyle w:val="Hyperlink"/>
          <w:rFonts w:eastAsiaTheme="minorHAnsi"/>
          <w:color w:val="auto"/>
          <w:sz w:val="24"/>
          <w:szCs w:val="24"/>
          <w:u w:val="none"/>
          <w:lang w:val="en-IN"/>
        </w:rPr>
      </w:pPr>
    </w:p>
    <w:p w14:paraId="2DAEAF9F" w14:textId="219436B6" w:rsidR="00DE37F6" w:rsidRDefault="00DE37F6" w:rsidP="00FF143E">
      <w:pPr>
        <w:widowControl/>
        <w:adjustRightInd w:val="0"/>
        <w:rPr>
          <w:rStyle w:val="Hyperlink"/>
          <w:rFonts w:eastAsiaTheme="minorHAnsi"/>
          <w:color w:val="auto"/>
          <w:sz w:val="24"/>
          <w:szCs w:val="24"/>
          <w:u w:val="none"/>
          <w:lang w:val="en-IN"/>
        </w:rPr>
      </w:pPr>
    </w:p>
    <w:p w14:paraId="7F845E38" w14:textId="7B9B2D92" w:rsidR="00DE37F6" w:rsidRPr="0046455F" w:rsidRDefault="00DE37F6" w:rsidP="00DE37F6">
      <w:pPr>
        <w:pStyle w:val="Heading1"/>
        <w:rPr>
          <w:rFonts w:cs="Times New Roman"/>
        </w:rPr>
      </w:pPr>
      <w:bookmarkStart w:id="112" w:name="_Toc114419487"/>
      <w:r w:rsidRPr="0046455F">
        <w:rPr>
          <w:rFonts w:cs="Times New Roman"/>
        </w:rPr>
        <w:t>Appendices:</w:t>
      </w:r>
      <w:bookmarkEnd w:id="112"/>
    </w:p>
    <w:p w14:paraId="141F73D9" w14:textId="1B6F903F" w:rsidR="00DE37F6" w:rsidRDefault="00DE37F6" w:rsidP="00DE37F6"/>
    <w:p w14:paraId="21FD8BD1" w14:textId="0EDEF1BA" w:rsidR="009854FC" w:rsidRDefault="009854FC" w:rsidP="00DE37F6">
      <w:r w:rsidRPr="000C0C97">
        <w:t>Confusion matrix</w:t>
      </w:r>
      <w:r>
        <w:t xml:space="preserve"> </w:t>
      </w:r>
    </w:p>
    <w:p w14:paraId="15ABF5B8" w14:textId="77777777" w:rsidR="00DE37F6" w:rsidRDefault="00DE37F6" w:rsidP="00DE37F6">
      <w:r>
        <w:t>NB:</w:t>
      </w:r>
    </w:p>
    <w:p w14:paraId="00FE5BEE" w14:textId="77777777" w:rsidR="00DE37F6" w:rsidRDefault="00DE37F6" w:rsidP="00DE37F6">
      <w:r w:rsidRPr="008A4C15">
        <w:rPr>
          <w:noProof/>
        </w:rPr>
        <w:drawing>
          <wp:inline distT="0" distB="0" distL="0" distR="0" wp14:anchorId="0995DADA" wp14:editId="54F987FA">
            <wp:extent cx="5943600" cy="17310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943600" cy="1731010"/>
                    </a:xfrm>
                    <a:prstGeom prst="rect">
                      <a:avLst/>
                    </a:prstGeom>
                  </pic:spPr>
                </pic:pic>
              </a:graphicData>
            </a:graphic>
          </wp:inline>
        </w:drawing>
      </w:r>
    </w:p>
    <w:p w14:paraId="391962E6" w14:textId="77777777" w:rsidR="00DE37F6" w:rsidRDefault="00DE37F6" w:rsidP="00DE37F6">
      <w:r w:rsidRPr="008A4C15">
        <w:rPr>
          <w:noProof/>
        </w:rPr>
        <w:drawing>
          <wp:inline distT="0" distB="0" distL="0" distR="0" wp14:anchorId="03E27729" wp14:editId="2202249B">
            <wp:extent cx="5943600" cy="1824355"/>
            <wp:effectExtent l="0" t="0" r="0" b="4445"/>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96"/>
                    <a:stretch>
                      <a:fillRect/>
                    </a:stretch>
                  </pic:blipFill>
                  <pic:spPr>
                    <a:xfrm>
                      <a:off x="0" y="0"/>
                      <a:ext cx="5943600" cy="1824355"/>
                    </a:xfrm>
                    <a:prstGeom prst="rect">
                      <a:avLst/>
                    </a:prstGeom>
                  </pic:spPr>
                </pic:pic>
              </a:graphicData>
            </a:graphic>
          </wp:inline>
        </w:drawing>
      </w:r>
    </w:p>
    <w:p w14:paraId="1DF3D631" w14:textId="77777777" w:rsidR="00DE37F6" w:rsidRDefault="00DE37F6" w:rsidP="00DE37F6">
      <w:r w:rsidRPr="008A4C15">
        <w:rPr>
          <w:noProof/>
        </w:rPr>
        <w:drawing>
          <wp:inline distT="0" distB="0" distL="0" distR="0" wp14:anchorId="47431770" wp14:editId="73E70850">
            <wp:extent cx="5943600" cy="1870710"/>
            <wp:effectExtent l="0" t="0" r="0" b="0"/>
            <wp:docPr id="30" name="Picture 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able&#10;&#10;Description automatically generated"/>
                    <pic:cNvPicPr/>
                  </pic:nvPicPr>
                  <pic:blipFill>
                    <a:blip r:embed="rId97"/>
                    <a:stretch>
                      <a:fillRect/>
                    </a:stretch>
                  </pic:blipFill>
                  <pic:spPr>
                    <a:xfrm>
                      <a:off x="0" y="0"/>
                      <a:ext cx="5943600" cy="1870710"/>
                    </a:xfrm>
                    <a:prstGeom prst="rect">
                      <a:avLst/>
                    </a:prstGeom>
                  </pic:spPr>
                </pic:pic>
              </a:graphicData>
            </a:graphic>
          </wp:inline>
        </w:drawing>
      </w:r>
    </w:p>
    <w:p w14:paraId="2E6CE36E" w14:textId="77777777" w:rsidR="00DE37F6" w:rsidRDefault="00DE37F6" w:rsidP="00DE37F6">
      <w:r w:rsidRPr="008A4C15">
        <w:rPr>
          <w:noProof/>
        </w:rPr>
        <w:lastRenderedPageBreak/>
        <w:drawing>
          <wp:inline distT="0" distB="0" distL="0" distR="0" wp14:anchorId="0136E319" wp14:editId="31B2D747">
            <wp:extent cx="5943600" cy="18878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1887855"/>
                    </a:xfrm>
                    <a:prstGeom prst="rect">
                      <a:avLst/>
                    </a:prstGeom>
                  </pic:spPr>
                </pic:pic>
              </a:graphicData>
            </a:graphic>
          </wp:inline>
        </w:drawing>
      </w:r>
    </w:p>
    <w:p w14:paraId="225DAD55" w14:textId="77777777" w:rsidR="00DE37F6" w:rsidRDefault="00DE37F6" w:rsidP="00DE37F6"/>
    <w:p w14:paraId="7ECF5C75" w14:textId="77777777" w:rsidR="00DE37F6" w:rsidRDefault="00DE37F6" w:rsidP="00DE37F6"/>
    <w:p w14:paraId="741AF8C0" w14:textId="77777777" w:rsidR="00DE37F6" w:rsidRDefault="00DE37F6" w:rsidP="00DE37F6"/>
    <w:p w14:paraId="49C5CE84" w14:textId="77777777" w:rsidR="00DE37F6" w:rsidRDefault="00DE37F6" w:rsidP="00DE37F6"/>
    <w:p w14:paraId="44908607" w14:textId="77777777" w:rsidR="00DE37F6" w:rsidRDefault="00DE37F6" w:rsidP="00DE37F6"/>
    <w:p w14:paraId="77729FD8" w14:textId="77777777" w:rsidR="00DE37F6" w:rsidRDefault="00DE37F6" w:rsidP="00DE37F6">
      <w:r>
        <w:t>ADASYN:</w:t>
      </w:r>
    </w:p>
    <w:p w14:paraId="036B117E" w14:textId="77777777" w:rsidR="00DE37F6" w:rsidRDefault="00DE37F6" w:rsidP="00DE37F6"/>
    <w:p w14:paraId="3D8AB12A" w14:textId="77777777" w:rsidR="00DE37F6" w:rsidRDefault="00DE37F6" w:rsidP="00DE37F6">
      <w:r w:rsidRPr="008A4C15">
        <w:rPr>
          <w:noProof/>
        </w:rPr>
        <w:drawing>
          <wp:inline distT="0" distB="0" distL="0" distR="0" wp14:anchorId="34F9842E" wp14:editId="63509F54">
            <wp:extent cx="5943600" cy="1863090"/>
            <wp:effectExtent l="0" t="0" r="0" b="3810"/>
            <wp:docPr id="50" name="Picture 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able&#10;&#10;Description automatically generated"/>
                    <pic:cNvPicPr/>
                  </pic:nvPicPr>
                  <pic:blipFill>
                    <a:blip r:embed="rId99"/>
                    <a:stretch>
                      <a:fillRect/>
                    </a:stretch>
                  </pic:blipFill>
                  <pic:spPr>
                    <a:xfrm>
                      <a:off x="0" y="0"/>
                      <a:ext cx="5943600" cy="1863090"/>
                    </a:xfrm>
                    <a:prstGeom prst="rect">
                      <a:avLst/>
                    </a:prstGeom>
                  </pic:spPr>
                </pic:pic>
              </a:graphicData>
            </a:graphic>
          </wp:inline>
        </w:drawing>
      </w:r>
    </w:p>
    <w:p w14:paraId="0CBB8069" w14:textId="77777777" w:rsidR="00DE37F6" w:rsidRDefault="00DE37F6" w:rsidP="00DE37F6"/>
    <w:p w14:paraId="103A020E" w14:textId="77777777" w:rsidR="00DE37F6" w:rsidRDefault="00DE37F6" w:rsidP="00DE37F6">
      <w:r w:rsidRPr="008A4C15">
        <w:rPr>
          <w:noProof/>
        </w:rPr>
        <w:drawing>
          <wp:inline distT="0" distB="0" distL="0" distR="0" wp14:anchorId="26FD4E12" wp14:editId="5EA8BD96">
            <wp:extent cx="5943600" cy="1843405"/>
            <wp:effectExtent l="0" t="0" r="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1843405"/>
                    </a:xfrm>
                    <a:prstGeom prst="rect">
                      <a:avLst/>
                    </a:prstGeom>
                  </pic:spPr>
                </pic:pic>
              </a:graphicData>
            </a:graphic>
          </wp:inline>
        </w:drawing>
      </w:r>
    </w:p>
    <w:p w14:paraId="1C6D989F" w14:textId="77777777" w:rsidR="00DE37F6" w:rsidRDefault="00DE37F6" w:rsidP="00DE37F6">
      <w:r w:rsidRPr="008A4C15">
        <w:rPr>
          <w:noProof/>
        </w:rPr>
        <w:lastRenderedPageBreak/>
        <w:drawing>
          <wp:inline distT="0" distB="0" distL="0" distR="0" wp14:anchorId="0A7E146A" wp14:editId="21E1CFB8">
            <wp:extent cx="5943600" cy="1836420"/>
            <wp:effectExtent l="0" t="0" r="0" b="0"/>
            <wp:docPr id="65" name="Picture 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able&#10;&#10;Description automatically generated"/>
                    <pic:cNvPicPr/>
                  </pic:nvPicPr>
                  <pic:blipFill>
                    <a:blip r:embed="rId101"/>
                    <a:stretch>
                      <a:fillRect/>
                    </a:stretch>
                  </pic:blipFill>
                  <pic:spPr>
                    <a:xfrm>
                      <a:off x="0" y="0"/>
                      <a:ext cx="5943600" cy="1836420"/>
                    </a:xfrm>
                    <a:prstGeom prst="rect">
                      <a:avLst/>
                    </a:prstGeom>
                  </pic:spPr>
                </pic:pic>
              </a:graphicData>
            </a:graphic>
          </wp:inline>
        </w:drawing>
      </w:r>
    </w:p>
    <w:p w14:paraId="3384D4D1" w14:textId="77777777" w:rsidR="00DE37F6" w:rsidRDefault="00DE37F6" w:rsidP="00DE37F6">
      <w:r w:rsidRPr="008A4C15">
        <w:rPr>
          <w:noProof/>
        </w:rPr>
        <w:drawing>
          <wp:inline distT="0" distB="0" distL="0" distR="0" wp14:anchorId="6EEA9BEF" wp14:editId="396D14B7">
            <wp:extent cx="5943600" cy="1885315"/>
            <wp:effectExtent l="0" t="0" r="0" b="635"/>
            <wp:docPr id="78" name="Picture 7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Table&#10;&#10;Description automatically generated with low confidence"/>
                    <pic:cNvPicPr/>
                  </pic:nvPicPr>
                  <pic:blipFill>
                    <a:blip r:embed="rId102"/>
                    <a:stretch>
                      <a:fillRect/>
                    </a:stretch>
                  </pic:blipFill>
                  <pic:spPr>
                    <a:xfrm>
                      <a:off x="0" y="0"/>
                      <a:ext cx="5943600" cy="1885315"/>
                    </a:xfrm>
                    <a:prstGeom prst="rect">
                      <a:avLst/>
                    </a:prstGeom>
                  </pic:spPr>
                </pic:pic>
              </a:graphicData>
            </a:graphic>
          </wp:inline>
        </w:drawing>
      </w:r>
    </w:p>
    <w:p w14:paraId="09E53397" w14:textId="77777777" w:rsidR="00DE37F6" w:rsidRDefault="00DE37F6" w:rsidP="00DE37F6"/>
    <w:p w14:paraId="38F8DD48" w14:textId="77777777" w:rsidR="00DE37F6" w:rsidRPr="009F41C9" w:rsidRDefault="00DE37F6" w:rsidP="00DE37F6">
      <w:pPr>
        <w:rPr>
          <w:b/>
          <w:bCs/>
        </w:rPr>
      </w:pPr>
      <w:r w:rsidRPr="009F41C9">
        <w:rPr>
          <w:b/>
          <w:bCs/>
        </w:rPr>
        <w:t>Proposed Algorithm (SVM):</w:t>
      </w:r>
    </w:p>
    <w:p w14:paraId="3E4DDA30" w14:textId="77777777" w:rsidR="00DE37F6" w:rsidRDefault="00DE37F6" w:rsidP="00DE37F6"/>
    <w:p w14:paraId="4BB844C5" w14:textId="77777777" w:rsidR="00DE37F6" w:rsidRDefault="00DE37F6" w:rsidP="00DE37F6">
      <w:r w:rsidRPr="009F41C9">
        <w:rPr>
          <w:noProof/>
        </w:rPr>
        <w:drawing>
          <wp:inline distT="0" distB="0" distL="0" distR="0" wp14:anchorId="28C071BF" wp14:editId="79D867E0">
            <wp:extent cx="5943600" cy="1803400"/>
            <wp:effectExtent l="0" t="0" r="0" b="6350"/>
            <wp:docPr id="101" name="Picture 10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Table&#10;&#10;Description automatically generated"/>
                    <pic:cNvPicPr/>
                  </pic:nvPicPr>
                  <pic:blipFill>
                    <a:blip r:embed="rId103"/>
                    <a:stretch>
                      <a:fillRect/>
                    </a:stretch>
                  </pic:blipFill>
                  <pic:spPr>
                    <a:xfrm>
                      <a:off x="0" y="0"/>
                      <a:ext cx="5943600" cy="1803400"/>
                    </a:xfrm>
                    <a:prstGeom prst="rect">
                      <a:avLst/>
                    </a:prstGeom>
                  </pic:spPr>
                </pic:pic>
              </a:graphicData>
            </a:graphic>
          </wp:inline>
        </w:drawing>
      </w:r>
    </w:p>
    <w:p w14:paraId="77331187" w14:textId="77777777" w:rsidR="00DE37F6" w:rsidRDefault="00DE37F6" w:rsidP="00DE37F6">
      <w:r w:rsidRPr="009F41C9">
        <w:rPr>
          <w:noProof/>
        </w:rPr>
        <w:drawing>
          <wp:inline distT="0" distB="0" distL="0" distR="0" wp14:anchorId="7E16051E" wp14:editId="2DCF3CC5">
            <wp:extent cx="5943600" cy="1793875"/>
            <wp:effectExtent l="0" t="0" r="0" b="0"/>
            <wp:docPr id="102" name="Picture 10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able&#10;&#10;Description automatically generated"/>
                    <pic:cNvPicPr/>
                  </pic:nvPicPr>
                  <pic:blipFill>
                    <a:blip r:embed="rId104"/>
                    <a:stretch>
                      <a:fillRect/>
                    </a:stretch>
                  </pic:blipFill>
                  <pic:spPr>
                    <a:xfrm>
                      <a:off x="0" y="0"/>
                      <a:ext cx="5943600" cy="1793875"/>
                    </a:xfrm>
                    <a:prstGeom prst="rect">
                      <a:avLst/>
                    </a:prstGeom>
                  </pic:spPr>
                </pic:pic>
              </a:graphicData>
            </a:graphic>
          </wp:inline>
        </w:drawing>
      </w:r>
    </w:p>
    <w:p w14:paraId="7D3471AF" w14:textId="77777777" w:rsidR="00DE37F6" w:rsidRDefault="00DE37F6" w:rsidP="00DE37F6">
      <w:r>
        <w:t>50% NB:</w:t>
      </w:r>
    </w:p>
    <w:p w14:paraId="5FFA3A56" w14:textId="77777777" w:rsidR="00DE37F6" w:rsidRDefault="00DE37F6" w:rsidP="00DE37F6"/>
    <w:p w14:paraId="1D9CE783" w14:textId="77777777" w:rsidR="00DE37F6" w:rsidRDefault="00DE37F6" w:rsidP="00DE37F6">
      <w:r w:rsidRPr="009F41C9">
        <w:rPr>
          <w:noProof/>
        </w:rPr>
        <w:lastRenderedPageBreak/>
        <w:drawing>
          <wp:inline distT="0" distB="0" distL="0" distR="0" wp14:anchorId="025B2890" wp14:editId="7E2FCB5D">
            <wp:extent cx="5943600" cy="1792605"/>
            <wp:effectExtent l="0" t="0" r="0" b="0"/>
            <wp:docPr id="103" name="Picture 10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Table&#10;&#10;Description automatically generated"/>
                    <pic:cNvPicPr/>
                  </pic:nvPicPr>
                  <pic:blipFill>
                    <a:blip r:embed="rId105"/>
                    <a:stretch>
                      <a:fillRect/>
                    </a:stretch>
                  </pic:blipFill>
                  <pic:spPr>
                    <a:xfrm>
                      <a:off x="0" y="0"/>
                      <a:ext cx="5943600" cy="1792605"/>
                    </a:xfrm>
                    <a:prstGeom prst="rect">
                      <a:avLst/>
                    </a:prstGeom>
                  </pic:spPr>
                </pic:pic>
              </a:graphicData>
            </a:graphic>
          </wp:inline>
        </w:drawing>
      </w:r>
    </w:p>
    <w:p w14:paraId="276A4024" w14:textId="77777777" w:rsidR="00DE37F6" w:rsidRDefault="00DE37F6" w:rsidP="00DE37F6">
      <w:r>
        <w:t>70% NB:</w:t>
      </w:r>
    </w:p>
    <w:p w14:paraId="322B7DB8" w14:textId="77777777" w:rsidR="00DE37F6" w:rsidRDefault="00DE37F6" w:rsidP="00DE37F6">
      <w:r w:rsidRPr="002D3F61">
        <w:rPr>
          <w:noProof/>
        </w:rPr>
        <w:drawing>
          <wp:inline distT="0" distB="0" distL="0" distR="0" wp14:anchorId="0A99B1B1" wp14:editId="454283EE">
            <wp:extent cx="5943600" cy="1840865"/>
            <wp:effectExtent l="0" t="0" r="0" b="6985"/>
            <wp:docPr id="104" name="Picture 10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Table&#10;&#10;Description automatically generated"/>
                    <pic:cNvPicPr/>
                  </pic:nvPicPr>
                  <pic:blipFill>
                    <a:blip r:embed="rId106"/>
                    <a:stretch>
                      <a:fillRect/>
                    </a:stretch>
                  </pic:blipFill>
                  <pic:spPr>
                    <a:xfrm>
                      <a:off x="0" y="0"/>
                      <a:ext cx="5943600" cy="1840865"/>
                    </a:xfrm>
                    <a:prstGeom prst="rect">
                      <a:avLst/>
                    </a:prstGeom>
                  </pic:spPr>
                </pic:pic>
              </a:graphicData>
            </a:graphic>
          </wp:inline>
        </w:drawing>
      </w:r>
    </w:p>
    <w:p w14:paraId="4982D11D" w14:textId="77777777" w:rsidR="00DE37F6" w:rsidRDefault="00DE37F6" w:rsidP="00DE37F6"/>
    <w:p w14:paraId="3A9D1423" w14:textId="77777777" w:rsidR="00DE37F6" w:rsidRDefault="00DE37F6" w:rsidP="00DE37F6">
      <w:r>
        <w:t>SVM:</w:t>
      </w:r>
    </w:p>
    <w:p w14:paraId="371A4AF2" w14:textId="77777777" w:rsidR="00DE37F6" w:rsidRDefault="00DE37F6" w:rsidP="00DE37F6">
      <w:pPr>
        <w:rPr>
          <w:b/>
          <w:bCs/>
        </w:rPr>
      </w:pPr>
      <w:r>
        <w:rPr>
          <w:b/>
          <w:bCs/>
        </w:rPr>
        <w:t>SMOTE:</w:t>
      </w:r>
    </w:p>
    <w:p w14:paraId="06BA03A7" w14:textId="77777777" w:rsidR="00DE37F6" w:rsidRDefault="00DE37F6" w:rsidP="00DE37F6">
      <w:r>
        <w:t xml:space="preserve">10% </w:t>
      </w:r>
    </w:p>
    <w:p w14:paraId="292ADA10" w14:textId="77777777" w:rsidR="00DE37F6" w:rsidRDefault="00DE37F6" w:rsidP="00DE37F6">
      <w:r w:rsidRPr="00BE1D48">
        <w:rPr>
          <w:noProof/>
        </w:rPr>
        <w:drawing>
          <wp:inline distT="0" distB="0" distL="0" distR="0" wp14:anchorId="23CC16E2" wp14:editId="67969246">
            <wp:extent cx="5943600" cy="1764665"/>
            <wp:effectExtent l="0" t="0" r="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1764665"/>
                    </a:xfrm>
                    <a:prstGeom prst="rect">
                      <a:avLst/>
                    </a:prstGeom>
                  </pic:spPr>
                </pic:pic>
              </a:graphicData>
            </a:graphic>
          </wp:inline>
        </w:drawing>
      </w:r>
    </w:p>
    <w:p w14:paraId="6BFC5AB9" w14:textId="77777777" w:rsidR="00DE37F6" w:rsidRDefault="00DE37F6" w:rsidP="00DE37F6">
      <w:r>
        <w:t>30%</w:t>
      </w:r>
    </w:p>
    <w:p w14:paraId="4B314CEA" w14:textId="77777777" w:rsidR="00DE37F6" w:rsidRDefault="00DE37F6" w:rsidP="00DE37F6">
      <w:r w:rsidRPr="00BE1D48">
        <w:rPr>
          <w:noProof/>
        </w:rPr>
        <w:drawing>
          <wp:inline distT="0" distB="0" distL="0" distR="0" wp14:anchorId="16766DC9" wp14:editId="585E7024">
            <wp:extent cx="5943600" cy="1837055"/>
            <wp:effectExtent l="0" t="0" r="0" b="0"/>
            <wp:docPr id="106" name="Picture 1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able&#10;&#10;Description automatically generated"/>
                    <pic:cNvPicPr/>
                  </pic:nvPicPr>
                  <pic:blipFill>
                    <a:blip r:embed="rId108"/>
                    <a:stretch>
                      <a:fillRect/>
                    </a:stretch>
                  </pic:blipFill>
                  <pic:spPr>
                    <a:xfrm>
                      <a:off x="0" y="0"/>
                      <a:ext cx="5943600" cy="1837055"/>
                    </a:xfrm>
                    <a:prstGeom prst="rect">
                      <a:avLst/>
                    </a:prstGeom>
                  </pic:spPr>
                </pic:pic>
              </a:graphicData>
            </a:graphic>
          </wp:inline>
        </w:drawing>
      </w:r>
    </w:p>
    <w:p w14:paraId="3D608174" w14:textId="77777777" w:rsidR="00DE37F6" w:rsidRDefault="00DE37F6" w:rsidP="00DE37F6">
      <w:r>
        <w:lastRenderedPageBreak/>
        <w:t>50%</w:t>
      </w:r>
    </w:p>
    <w:p w14:paraId="3A530DD1" w14:textId="77777777" w:rsidR="00DE37F6" w:rsidRDefault="00DE37F6" w:rsidP="00DE37F6">
      <w:r w:rsidRPr="00BE1D48">
        <w:rPr>
          <w:noProof/>
        </w:rPr>
        <w:drawing>
          <wp:inline distT="0" distB="0" distL="0" distR="0" wp14:anchorId="3A00F0CB" wp14:editId="51225BCF">
            <wp:extent cx="5943600" cy="176085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943600" cy="1760855"/>
                    </a:xfrm>
                    <a:prstGeom prst="rect">
                      <a:avLst/>
                    </a:prstGeom>
                  </pic:spPr>
                </pic:pic>
              </a:graphicData>
            </a:graphic>
          </wp:inline>
        </w:drawing>
      </w:r>
    </w:p>
    <w:p w14:paraId="1F45DA21" w14:textId="77777777" w:rsidR="00DE37F6" w:rsidRDefault="00DE37F6" w:rsidP="00DE37F6">
      <w:r>
        <w:t>70%</w:t>
      </w:r>
    </w:p>
    <w:p w14:paraId="55CDD73D" w14:textId="77777777" w:rsidR="00DE37F6" w:rsidRDefault="00DE37F6" w:rsidP="00DE37F6">
      <w:r w:rsidRPr="00BE1D48">
        <w:rPr>
          <w:noProof/>
        </w:rPr>
        <w:drawing>
          <wp:inline distT="0" distB="0" distL="0" distR="0" wp14:anchorId="2E28F9A7" wp14:editId="74FE5342">
            <wp:extent cx="5943600" cy="1892300"/>
            <wp:effectExtent l="0" t="0" r="0" b="0"/>
            <wp:docPr id="108" name="Picture 10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able&#10;&#10;Description automatically generated"/>
                    <pic:cNvPicPr/>
                  </pic:nvPicPr>
                  <pic:blipFill>
                    <a:blip r:embed="rId110"/>
                    <a:stretch>
                      <a:fillRect/>
                    </a:stretch>
                  </pic:blipFill>
                  <pic:spPr>
                    <a:xfrm>
                      <a:off x="0" y="0"/>
                      <a:ext cx="5943600" cy="1892300"/>
                    </a:xfrm>
                    <a:prstGeom prst="rect">
                      <a:avLst/>
                    </a:prstGeom>
                  </pic:spPr>
                </pic:pic>
              </a:graphicData>
            </a:graphic>
          </wp:inline>
        </w:drawing>
      </w:r>
    </w:p>
    <w:p w14:paraId="54C7224A" w14:textId="77777777" w:rsidR="00DE37F6" w:rsidRPr="00BE1D48" w:rsidRDefault="00DE37F6" w:rsidP="00DE37F6">
      <w:pPr>
        <w:rPr>
          <w:b/>
          <w:bCs/>
        </w:rPr>
      </w:pPr>
    </w:p>
    <w:p w14:paraId="767B56A2" w14:textId="77777777" w:rsidR="00DE37F6" w:rsidRDefault="00DE37F6" w:rsidP="00DE37F6">
      <w:pPr>
        <w:rPr>
          <w:b/>
          <w:bCs/>
        </w:rPr>
      </w:pPr>
      <w:r w:rsidRPr="00BE1D48">
        <w:rPr>
          <w:b/>
          <w:bCs/>
        </w:rPr>
        <w:t>ADASYN:</w:t>
      </w:r>
    </w:p>
    <w:p w14:paraId="74B77850" w14:textId="77777777" w:rsidR="00DE37F6" w:rsidRDefault="00DE37F6" w:rsidP="00DE37F6">
      <w:r w:rsidRPr="00BE1D48">
        <w:t>10%</w:t>
      </w:r>
    </w:p>
    <w:p w14:paraId="3D8F91D2" w14:textId="77777777" w:rsidR="00DE37F6" w:rsidRDefault="00DE37F6" w:rsidP="00DE37F6">
      <w:r w:rsidRPr="00BE1D48">
        <w:rPr>
          <w:noProof/>
        </w:rPr>
        <w:drawing>
          <wp:inline distT="0" distB="0" distL="0" distR="0" wp14:anchorId="5BCCF1C7" wp14:editId="60644139">
            <wp:extent cx="5943600" cy="17621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1762125"/>
                    </a:xfrm>
                    <a:prstGeom prst="rect">
                      <a:avLst/>
                    </a:prstGeom>
                  </pic:spPr>
                </pic:pic>
              </a:graphicData>
            </a:graphic>
          </wp:inline>
        </w:drawing>
      </w:r>
    </w:p>
    <w:p w14:paraId="47D9E966" w14:textId="77777777" w:rsidR="00DE37F6" w:rsidRDefault="00DE37F6" w:rsidP="00DE37F6">
      <w:r>
        <w:t>30%</w:t>
      </w:r>
    </w:p>
    <w:p w14:paraId="0DDBCC2B" w14:textId="77777777" w:rsidR="00DE37F6" w:rsidRPr="00BE1D48" w:rsidRDefault="00DE37F6" w:rsidP="00DE37F6">
      <w:r w:rsidRPr="00BE1D48">
        <w:rPr>
          <w:noProof/>
        </w:rPr>
        <w:lastRenderedPageBreak/>
        <w:drawing>
          <wp:inline distT="0" distB="0" distL="0" distR="0" wp14:anchorId="0127110F" wp14:editId="52C62EC3">
            <wp:extent cx="5943600" cy="1887855"/>
            <wp:effectExtent l="0" t="0" r="0" b="0"/>
            <wp:docPr id="110" name="Picture 11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able&#10;&#10;Description automatically generated with medium confidence"/>
                    <pic:cNvPicPr/>
                  </pic:nvPicPr>
                  <pic:blipFill>
                    <a:blip r:embed="rId112"/>
                    <a:stretch>
                      <a:fillRect/>
                    </a:stretch>
                  </pic:blipFill>
                  <pic:spPr>
                    <a:xfrm>
                      <a:off x="0" y="0"/>
                      <a:ext cx="5943600" cy="1887855"/>
                    </a:xfrm>
                    <a:prstGeom prst="rect">
                      <a:avLst/>
                    </a:prstGeom>
                  </pic:spPr>
                </pic:pic>
              </a:graphicData>
            </a:graphic>
          </wp:inline>
        </w:drawing>
      </w:r>
    </w:p>
    <w:p w14:paraId="4434467E" w14:textId="77777777" w:rsidR="00DE37F6" w:rsidRDefault="00DE37F6" w:rsidP="00DE37F6">
      <w:r>
        <w:t>50%</w:t>
      </w:r>
    </w:p>
    <w:p w14:paraId="24812472" w14:textId="77777777" w:rsidR="00DE37F6" w:rsidRDefault="00DE37F6" w:rsidP="00DE37F6">
      <w:r w:rsidRPr="00BE1D48">
        <w:rPr>
          <w:noProof/>
        </w:rPr>
        <w:drawing>
          <wp:inline distT="0" distB="0" distL="0" distR="0" wp14:anchorId="17FCBF2B" wp14:editId="563E88C5">
            <wp:extent cx="5943600" cy="1821180"/>
            <wp:effectExtent l="0" t="0" r="0" b="7620"/>
            <wp:docPr id="111" name="Picture 11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able&#10;&#10;Description automatically generated with low confidence"/>
                    <pic:cNvPicPr/>
                  </pic:nvPicPr>
                  <pic:blipFill>
                    <a:blip r:embed="rId113"/>
                    <a:stretch>
                      <a:fillRect/>
                    </a:stretch>
                  </pic:blipFill>
                  <pic:spPr>
                    <a:xfrm>
                      <a:off x="0" y="0"/>
                      <a:ext cx="5943600" cy="1821180"/>
                    </a:xfrm>
                    <a:prstGeom prst="rect">
                      <a:avLst/>
                    </a:prstGeom>
                  </pic:spPr>
                </pic:pic>
              </a:graphicData>
            </a:graphic>
          </wp:inline>
        </w:drawing>
      </w:r>
    </w:p>
    <w:p w14:paraId="095FE6A2" w14:textId="77777777" w:rsidR="00DE37F6" w:rsidRDefault="00DE37F6" w:rsidP="00DE37F6">
      <w:r>
        <w:t>70%</w:t>
      </w:r>
    </w:p>
    <w:p w14:paraId="3F1F97B0" w14:textId="77777777" w:rsidR="00DE37F6" w:rsidRDefault="00DE37F6" w:rsidP="00DE37F6">
      <w:r w:rsidRPr="00BE1D48">
        <w:rPr>
          <w:noProof/>
        </w:rPr>
        <w:drawing>
          <wp:inline distT="0" distB="0" distL="0" distR="0" wp14:anchorId="3811D797" wp14:editId="1F889685">
            <wp:extent cx="5943600" cy="1670050"/>
            <wp:effectExtent l="0" t="0" r="0" b="63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1670050"/>
                    </a:xfrm>
                    <a:prstGeom prst="rect">
                      <a:avLst/>
                    </a:prstGeom>
                  </pic:spPr>
                </pic:pic>
              </a:graphicData>
            </a:graphic>
          </wp:inline>
        </w:drawing>
      </w:r>
    </w:p>
    <w:p w14:paraId="3A0B15AD" w14:textId="77777777" w:rsidR="00DE37F6" w:rsidRPr="00BE1D48" w:rsidRDefault="00DE37F6" w:rsidP="00DE37F6">
      <w:pPr>
        <w:rPr>
          <w:b/>
          <w:bCs/>
        </w:rPr>
      </w:pPr>
      <w:r w:rsidRPr="00BE1D48">
        <w:rPr>
          <w:b/>
          <w:bCs/>
        </w:rPr>
        <w:t>Proposed Algorithm (SVM):</w:t>
      </w:r>
    </w:p>
    <w:p w14:paraId="564B6669" w14:textId="77777777" w:rsidR="00DE37F6" w:rsidRDefault="00DE37F6" w:rsidP="00DE37F6">
      <w:r>
        <w:t>10%:</w:t>
      </w:r>
    </w:p>
    <w:p w14:paraId="25A4BECF" w14:textId="77777777" w:rsidR="00DE37F6" w:rsidRDefault="00DE37F6" w:rsidP="00DE37F6">
      <w:r w:rsidRPr="00BE1D48">
        <w:rPr>
          <w:noProof/>
        </w:rPr>
        <w:drawing>
          <wp:inline distT="0" distB="0" distL="0" distR="0" wp14:anchorId="56033DEA" wp14:editId="556B0C6E">
            <wp:extent cx="5943600" cy="181483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943600" cy="1814830"/>
                    </a:xfrm>
                    <a:prstGeom prst="rect">
                      <a:avLst/>
                    </a:prstGeom>
                  </pic:spPr>
                </pic:pic>
              </a:graphicData>
            </a:graphic>
          </wp:inline>
        </w:drawing>
      </w:r>
    </w:p>
    <w:p w14:paraId="3C38DDEC" w14:textId="77777777" w:rsidR="00DE37F6" w:rsidRDefault="00DE37F6" w:rsidP="00DE37F6">
      <w:r>
        <w:t>30%</w:t>
      </w:r>
    </w:p>
    <w:p w14:paraId="6CA66E97" w14:textId="77777777" w:rsidR="00DE37F6" w:rsidRDefault="00DE37F6" w:rsidP="00DE37F6">
      <w:r w:rsidRPr="00BE1D48">
        <w:rPr>
          <w:noProof/>
        </w:rPr>
        <w:lastRenderedPageBreak/>
        <w:drawing>
          <wp:inline distT="0" distB="0" distL="0" distR="0" wp14:anchorId="06C8AA50" wp14:editId="5B3A6413">
            <wp:extent cx="5943600" cy="2056130"/>
            <wp:effectExtent l="0" t="0" r="0" b="127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943600" cy="2056130"/>
                    </a:xfrm>
                    <a:prstGeom prst="rect">
                      <a:avLst/>
                    </a:prstGeom>
                  </pic:spPr>
                </pic:pic>
              </a:graphicData>
            </a:graphic>
          </wp:inline>
        </w:drawing>
      </w:r>
    </w:p>
    <w:p w14:paraId="47ED781D" w14:textId="77777777" w:rsidR="00DE37F6" w:rsidRDefault="00DE37F6" w:rsidP="00DE37F6">
      <w:r>
        <w:t>50%</w:t>
      </w:r>
    </w:p>
    <w:p w14:paraId="7C25C1AE" w14:textId="77777777" w:rsidR="00DE37F6" w:rsidRDefault="00DE37F6" w:rsidP="00DE37F6">
      <w:r w:rsidRPr="00BE1D48">
        <w:rPr>
          <w:noProof/>
        </w:rPr>
        <w:drawing>
          <wp:inline distT="0" distB="0" distL="0" distR="0" wp14:anchorId="6A1E22C3" wp14:editId="21288854">
            <wp:extent cx="5943600" cy="1932940"/>
            <wp:effectExtent l="0" t="0" r="0" b="0"/>
            <wp:docPr id="115" name="Picture 115"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Table&#10;&#10;Description automatically generated with low confidence"/>
                    <pic:cNvPicPr/>
                  </pic:nvPicPr>
                  <pic:blipFill>
                    <a:blip r:embed="rId117"/>
                    <a:stretch>
                      <a:fillRect/>
                    </a:stretch>
                  </pic:blipFill>
                  <pic:spPr>
                    <a:xfrm>
                      <a:off x="0" y="0"/>
                      <a:ext cx="5943600" cy="1932940"/>
                    </a:xfrm>
                    <a:prstGeom prst="rect">
                      <a:avLst/>
                    </a:prstGeom>
                  </pic:spPr>
                </pic:pic>
              </a:graphicData>
            </a:graphic>
          </wp:inline>
        </w:drawing>
      </w:r>
    </w:p>
    <w:p w14:paraId="4F84258C" w14:textId="77777777" w:rsidR="00DE37F6" w:rsidRDefault="00DE37F6" w:rsidP="00DE37F6">
      <w:r>
        <w:t>70%</w:t>
      </w:r>
      <w:r w:rsidRPr="00BE1D48">
        <w:rPr>
          <w:noProof/>
        </w:rPr>
        <w:drawing>
          <wp:inline distT="0" distB="0" distL="0" distR="0" wp14:anchorId="2B02D12A" wp14:editId="261EF926">
            <wp:extent cx="5943600" cy="158496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43600" cy="1584960"/>
                    </a:xfrm>
                    <a:prstGeom prst="rect">
                      <a:avLst/>
                    </a:prstGeom>
                  </pic:spPr>
                </pic:pic>
              </a:graphicData>
            </a:graphic>
          </wp:inline>
        </w:drawing>
      </w:r>
    </w:p>
    <w:p w14:paraId="1BA15716" w14:textId="77777777" w:rsidR="00DE37F6" w:rsidRDefault="00DE37F6" w:rsidP="00DE37F6"/>
    <w:p w14:paraId="179697B3" w14:textId="77777777" w:rsidR="00DE37F6" w:rsidRDefault="00DE37F6" w:rsidP="00DE37F6">
      <w:r>
        <w:t>MLP:</w:t>
      </w:r>
    </w:p>
    <w:p w14:paraId="0746640E" w14:textId="77777777" w:rsidR="00DE37F6" w:rsidRDefault="00DE37F6" w:rsidP="00DE37F6"/>
    <w:p w14:paraId="32791F24" w14:textId="77777777" w:rsidR="00DE37F6" w:rsidRPr="00BE1D48" w:rsidRDefault="00DE37F6" w:rsidP="00DE37F6">
      <w:pPr>
        <w:rPr>
          <w:b/>
          <w:bCs/>
        </w:rPr>
      </w:pPr>
      <w:r w:rsidRPr="00BE1D48">
        <w:rPr>
          <w:b/>
          <w:bCs/>
        </w:rPr>
        <w:t>SMOTE:</w:t>
      </w:r>
    </w:p>
    <w:p w14:paraId="6BAC6870" w14:textId="77777777" w:rsidR="00DE37F6" w:rsidRDefault="00DE37F6" w:rsidP="00DE37F6"/>
    <w:p w14:paraId="502F9203" w14:textId="77777777" w:rsidR="00DE37F6" w:rsidRDefault="00DE37F6" w:rsidP="00DE37F6">
      <w:r>
        <w:t>10%:</w:t>
      </w:r>
    </w:p>
    <w:p w14:paraId="4C016AB6" w14:textId="77777777" w:rsidR="00DE37F6" w:rsidRDefault="00DE37F6" w:rsidP="00DE37F6">
      <w:r w:rsidRPr="00BE1D48">
        <w:rPr>
          <w:noProof/>
        </w:rPr>
        <w:lastRenderedPageBreak/>
        <w:drawing>
          <wp:inline distT="0" distB="0" distL="0" distR="0" wp14:anchorId="0D48E5D3" wp14:editId="40A579EA">
            <wp:extent cx="5943600" cy="1896745"/>
            <wp:effectExtent l="0" t="0" r="0" b="825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943600" cy="1896745"/>
                    </a:xfrm>
                    <a:prstGeom prst="rect">
                      <a:avLst/>
                    </a:prstGeom>
                  </pic:spPr>
                </pic:pic>
              </a:graphicData>
            </a:graphic>
          </wp:inline>
        </w:drawing>
      </w:r>
    </w:p>
    <w:p w14:paraId="6D6797FD" w14:textId="77777777" w:rsidR="00DE37F6" w:rsidRDefault="00DE37F6" w:rsidP="00DE37F6"/>
    <w:p w14:paraId="3A3EB6E0" w14:textId="77777777" w:rsidR="00DE37F6" w:rsidRDefault="00DE37F6" w:rsidP="00DE37F6"/>
    <w:p w14:paraId="12FA93DB" w14:textId="77777777" w:rsidR="00DE37F6" w:rsidRDefault="00DE37F6" w:rsidP="00DE37F6">
      <w:r>
        <w:t>30%:</w:t>
      </w:r>
    </w:p>
    <w:p w14:paraId="3207024A" w14:textId="77777777" w:rsidR="00DE37F6" w:rsidRDefault="00DE37F6" w:rsidP="00DE37F6">
      <w:r w:rsidRPr="00BE1D48">
        <w:rPr>
          <w:noProof/>
        </w:rPr>
        <w:drawing>
          <wp:inline distT="0" distB="0" distL="0" distR="0" wp14:anchorId="2742CA92" wp14:editId="4861FE3B">
            <wp:extent cx="5943600" cy="1960880"/>
            <wp:effectExtent l="0" t="0" r="0"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20"/>
                    <a:stretch>
                      <a:fillRect/>
                    </a:stretch>
                  </pic:blipFill>
                  <pic:spPr>
                    <a:xfrm>
                      <a:off x="0" y="0"/>
                      <a:ext cx="5943600" cy="1960880"/>
                    </a:xfrm>
                    <a:prstGeom prst="rect">
                      <a:avLst/>
                    </a:prstGeom>
                  </pic:spPr>
                </pic:pic>
              </a:graphicData>
            </a:graphic>
          </wp:inline>
        </w:drawing>
      </w:r>
    </w:p>
    <w:p w14:paraId="51EFA088" w14:textId="77777777" w:rsidR="00DE37F6" w:rsidRDefault="00DE37F6" w:rsidP="00DE37F6"/>
    <w:p w14:paraId="70EE5E77" w14:textId="77777777" w:rsidR="00DE37F6" w:rsidRDefault="00DE37F6" w:rsidP="00DE37F6"/>
    <w:p w14:paraId="03AAEC00" w14:textId="77777777" w:rsidR="00DE37F6" w:rsidRDefault="00DE37F6" w:rsidP="00DE37F6">
      <w:r>
        <w:t>50%:</w:t>
      </w:r>
    </w:p>
    <w:p w14:paraId="4F2C7DB6" w14:textId="77777777" w:rsidR="00DE37F6" w:rsidRDefault="00DE37F6" w:rsidP="00DE37F6">
      <w:r w:rsidRPr="007E7374">
        <w:rPr>
          <w:noProof/>
        </w:rPr>
        <w:drawing>
          <wp:inline distT="0" distB="0" distL="0" distR="0" wp14:anchorId="72630A4D" wp14:editId="5C8F2940">
            <wp:extent cx="5943600" cy="1706880"/>
            <wp:effectExtent l="0" t="0" r="0" b="7620"/>
            <wp:docPr id="128" name="Picture 1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able&#10;&#10;Description automatically generated"/>
                    <pic:cNvPicPr/>
                  </pic:nvPicPr>
                  <pic:blipFill>
                    <a:blip r:embed="rId121"/>
                    <a:stretch>
                      <a:fillRect/>
                    </a:stretch>
                  </pic:blipFill>
                  <pic:spPr>
                    <a:xfrm>
                      <a:off x="0" y="0"/>
                      <a:ext cx="5943600" cy="1706880"/>
                    </a:xfrm>
                    <a:prstGeom prst="rect">
                      <a:avLst/>
                    </a:prstGeom>
                  </pic:spPr>
                </pic:pic>
              </a:graphicData>
            </a:graphic>
          </wp:inline>
        </w:drawing>
      </w:r>
    </w:p>
    <w:p w14:paraId="78DF946B" w14:textId="77777777" w:rsidR="00DE37F6" w:rsidRDefault="00DE37F6" w:rsidP="00DE37F6"/>
    <w:p w14:paraId="344DBCE4" w14:textId="77777777" w:rsidR="00DE37F6" w:rsidRDefault="00DE37F6" w:rsidP="00DE37F6"/>
    <w:p w14:paraId="25543F96" w14:textId="77777777" w:rsidR="00DE37F6" w:rsidRDefault="00DE37F6" w:rsidP="00DE37F6"/>
    <w:p w14:paraId="2C181F48" w14:textId="77777777" w:rsidR="00DE37F6" w:rsidRDefault="00DE37F6" w:rsidP="00DE37F6">
      <w:r>
        <w:t>70%:</w:t>
      </w:r>
    </w:p>
    <w:p w14:paraId="3474D311" w14:textId="77777777" w:rsidR="00DE37F6" w:rsidRPr="00353E9B" w:rsidRDefault="00DE37F6" w:rsidP="00DE37F6">
      <w:r w:rsidRPr="007E7374">
        <w:rPr>
          <w:noProof/>
        </w:rPr>
        <w:lastRenderedPageBreak/>
        <w:drawing>
          <wp:inline distT="0" distB="0" distL="0" distR="0" wp14:anchorId="7B2E710F" wp14:editId="3FB45378">
            <wp:extent cx="5943600" cy="1684020"/>
            <wp:effectExtent l="0" t="0" r="0" b="0"/>
            <wp:docPr id="129" name="Picture 1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able&#10;&#10;Description automatically generated"/>
                    <pic:cNvPicPr/>
                  </pic:nvPicPr>
                  <pic:blipFill>
                    <a:blip r:embed="rId122"/>
                    <a:stretch>
                      <a:fillRect/>
                    </a:stretch>
                  </pic:blipFill>
                  <pic:spPr>
                    <a:xfrm>
                      <a:off x="0" y="0"/>
                      <a:ext cx="5943600" cy="1684020"/>
                    </a:xfrm>
                    <a:prstGeom prst="rect">
                      <a:avLst/>
                    </a:prstGeom>
                  </pic:spPr>
                </pic:pic>
              </a:graphicData>
            </a:graphic>
          </wp:inline>
        </w:drawing>
      </w:r>
    </w:p>
    <w:p w14:paraId="00D1F8B7" w14:textId="77777777" w:rsidR="00DE37F6" w:rsidRPr="000D5221" w:rsidRDefault="00DE37F6" w:rsidP="00DE37F6">
      <w:pPr>
        <w:rPr>
          <w:b/>
          <w:bCs/>
        </w:rPr>
      </w:pPr>
      <w:r w:rsidRPr="000D5221">
        <w:rPr>
          <w:b/>
          <w:bCs/>
        </w:rPr>
        <w:t>ADASYN:</w:t>
      </w:r>
    </w:p>
    <w:p w14:paraId="123F272D" w14:textId="77777777" w:rsidR="00DE37F6" w:rsidRDefault="00DE37F6" w:rsidP="00DE37F6">
      <w:r>
        <w:t>10%</w:t>
      </w:r>
    </w:p>
    <w:p w14:paraId="1BCEA0A6" w14:textId="77777777" w:rsidR="00DE37F6" w:rsidRDefault="00DE37F6" w:rsidP="00DE37F6">
      <w:r w:rsidRPr="000D5221">
        <w:rPr>
          <w:noProof/>
        </w:rPr>
        <w:drawing>
          <wp:inline distT="0" distB="0" distL="0" distR="0" wp14:anchorId="03F308BA" wp14:editId="1DA26ACA">
            <wp:extent cx="5943600" cy="1802130"/>
            <wp:effectExtent l="0" t="0" r="0" b="762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943600" cy="1802130"/>
                    </a:xfrm>
                    <a:prstGeom prst="rect">
                      <a:avLst/>
                    </a:prstGeom>
                  </pic:spPr>
                </pic:pic>
              </a:graphicData>
            </a:graphic>
          </wp:inline>
        </w:drawing>
      </w:r>
    </w:p>
    <w:p w14:paraId="60F5C13A" w14:textId="77777777" w:rsidR="00DE37F6" w:rsidRDefault="00DE37F6" w:rsidP="00DE37F6">
      <w:r>
        <w:t>30%</w:t>
      </w:r>
    </w:p>
    <w:p w14:paraId="4F02CA1D" w14:textId="77777777" w:rsidR="00DE37F6" w:rsidRDefault="00DE37F6" w:rsidP="00DE37F6">
      <w:r w:rsidRPr="000D5221">
        <w:rPr>
          <w:noProof/>
        </w:rPr>
        <w:drawing>
          <wp:inline distT="0" distB="0" distL="0" distR="0" wp14:anchorId="7AE78917" wp14:editId="1F834306">
            <wp:extent cx="5943600" cy="1757045"/>
            <wp:effectExtent l="0" t="0" r="0" b="0"/>
            <wp:docPr id="131" name="Picture 1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pic:cNvPicPr/>
                  </pic:nvPicPr>
                  <pic:blipFill>
                    <a:blip r:embed="rId124"/>
                    <a:stretch>
                      <a:fillRect/>
                    </a:stretch>
                  </pic:blipFill>
                  <pic:spPr>
                    <a:xfrm>
                      <a:off x="0" y="0"/>
                      <a:ext cx="5943600" cy="1757045"/>
                    </a:xfrm>
                    <a:prstGeom prst="rect">
                      <a:avLst/>
                    </a:prstGeom>
                  </pic:spPr>
                </pic:pic>
              </a:graphicData>
            </a:graphic>
          </wp:inline>
        </w:drawing>
      </w:r>
    </w:p>
    <w:p w14:paraId="39109C3E" w14:textId="77777777" w:rsidR="00DE37F6" w:rsidRDefault="00DE37F6" w:rsidP="00DE37F6"/>
    <w:p w14:paraId="4D46CAF8" w14:textId="77777777" w:rsidR="00DE37F6" w:rsidRDefault="00DE37F6" w:rsidP="00DE37F6">
      <w:r>
        <w:t>50%:</w:t>
      </w:r>
    </w:p>
    <w:p w14:paraId="2FE55AC5" w14:textId="77777777" w:rsidR="00DE37F6" w:rsidRDefault="00DE37F6" w:rsidP="00DE37F6">
      <w:r w:rsidRPr="000D5221">
        <w:rPr>
          <w:noProof/>
        </w:rPr>
        <w:drawing>
          <wp:inline distT="0" distB="0" distL="0" distR="0" wp14:anchorId="09AF06D6" wp14:editId="1AA6086D">
            <wp:extent cx="5943600" cy="1849120"/>
            <wp:effectExtent l="0" t="0" r="0" b="0"/>
            <wp:docPr id="132" name="Picture 1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Table&#10;&#10;Description automatically generated"/>
                    <pic:cNvPicPr/>
                  </pic:nvPicPr>
                  <pic:blipFill>
                    <a:blip r:embed="rId125"/>
                    <a:stretch>
                      <a:fillRect/>
                    </a:stretch>
                  </pic:blipFill>
                  <pic:spPr>
                    <a:xfrm>
                      <a:off x="0" y="0"/>
                      <a:ext cx="5943600" cy="1849120"/>
                    </a:xfrm>
                    <a:prstGeom prst="rect">
                      <a:avLst/>
                    </a:prstGeom>
                  </pic:spPr>
                </pic:pic>
              </a:graphicData>
            </a:graphic>
          </wp:inline>
        </w:drawing>
      </w:r>
    </w:p>
    <w:p w14:paraId="0CD806C5" w14:textId="77777777" w:rsidR="00DE37F6" w:rsidRDefault="00DE37F6" w:rsidP="00DE37F6"/>
    <w:p w14:paraId="568866D1" w14:textId="77777777" w:rsidR="00DE37F6" w:rsidRDefault="00DE37F6" w:rsidP="00DE37F6">
      <w:r>
        <w:t>70%:</w:t>
      </w:r>
    </w:p>
    <w:p w14:paraId="49DD430E" w14:textId="77777777" w:rsidR="00DE37F6" w:rsidRDefault="00DE37F6" w:rsidP="00DE37F6">
      <w:r w:rsidRPr="000D5221">
        <w:rPr>
          <w:noProof/>
        </w:rPr>
        <w:lastRenderedPageBreak/>
        <w:drawing>
          <wp:inline distT="0" distB="0" distL="0" distR="0" wp14:anchorId="6E9DF86A" wp14:editId="3D4FEAE7">
            <wp:extent cx="5943600" cy="1785620"/>
            <wp:effectExtent l="0" t="0" r="0" b="5080"/>
            <wp:docPr id="133" name="Picture 1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able&#10;&#10;Description automatically generated"/>
                    <pic:cNvPicPr/>
                  </pic:nvPicPr>
                  <pic:blipFill>
                    <a:blip r:embed="rId126"/>
                    <a:stretch>
                      <a:fillRect/>
                    </a:stretch>
                  </pic:blipFill>
                  <pic:spPr>
                    <a:xfrm>
                      <a:off x="0" y="0"/>
                      <a:ext cx="5943600" cy="1785620"/>
                    </a:xfrm>
                    <a:prstGeom prst="rect">
                      <a:avLst/>
                    </a:prstGeom>
                  </pic:spPr>
                </pic:pic>
              </a:graphicData>
            </a:graphic>
          </wp:inline>
        </w:drawing>
      </w:r>
    </w:p>
    <w:p w14:paraId="486255D7" w14:textId="77777777" w:rsidR="00DE37F6" w:rsidRPr="00AA65EC" w:rsidRDefault="00DE37F6" w:rsidP="00DE37F6">
      <w:pPr>
        <w:rPr>
          <w:b/>
          <w:bCs/>
        </w:rPr>
      </w:pPr>
      <w:r w:rsidRPr="00AA65EC">
        <w:rPr>
          <w:b/>
          <w:bCs/>
        </w:rPr>
        <w:t>Proposed Algorithm (SVM):</w:t>
      </w:r>
    </w:p>
    <w:p w14:paraId="7F83E634" w14:textId="77777777" w:rsidR="00DE37F6" w:rsidRDefault="00DE37F6" w:rsidP="00DE37F6">
      <w:r>
        <w:t>10%:</w:t>
      </w:r>
    </w:p>
    <w:p w14:paraId="02235593" w14:textId="77777777" w:rsidR="00DE37F6" w:rsidRDefault="00DE37F6" w:rsidP="00DE37F6">
      <w:r w:rsidRPr="00EF4713">
        <w:rPr>
          <w:noProof/>
        </w:rPr>
        <w:drawing>
          <wp:inline distT="0" distB="0" distL="0" distR="0" wp14:anchorId="3DF36514" wp14:editId="3D797CD8">
            <wp:extent cx="5943600" cy="1861820"/>
            <wp:effectExtent l="0" t="0" r="0" b="508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943600" cy="1861820"/>
                    </a:xfrm>
                    <a:prstGeom prst="rect">
                      <a:avLst/>
                    </a:prstGeom>
                  </pic:spPr>
                </pic:pic>
              </a:graphicData>
            </a:graphic>
          </wp:inline>
        </w:drawing>
      </w:r>
    </w:p>
    <w:p w14:paraId="2096A579" w14:textId="77777777" w:rsidR="00DE37F6" w:rsidRDefault="00DE37F6" w:rsidP="00DE37F6">
      <w:r>
        <w:t>30%:</w:t>
      </w:r>
    </w:p>
    <w:p w14:paraId="4E56C7DC" w14:textId="77777777" w:rsidR="00DE37F6" w:rsidRDefault="00DE37F6" w:rsidP="00DE37F6">
      <w:r w:rsidRPr="00EF4713">
        <w:rPr>
          <w:noProof/>
        </w:rPr>
        <w:drawing>
          <wp:inline distT="0" distB="0" distL="0" distR="0" wp14:anchorId="78B7365E" wp14:editId="27ADB46D">
            <wp:extent cx="5943600" cy="1910715"/>
            <wp:effectExtent l="0" t="0" r="0" b="0"/>
            <wp:docPr id="135" name="Picture 135"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Calendar&#10;&#10;Description automatically generated with low confidence"/>
                    <pic:cNvPicPr/>
                  </pic:nvPicPr>
                  <pic:blipFill>
                    <a:blip r:embed="rId128"/>
                    <a:stretch>
                      <a:fillRect/>
                    </a:stretch>
                  </pic:blipFill>
                  <pic:spPr>
                    <a:xfrm>
                      <a:off x="0" y="0"/>
                      <a:ext cx="5943600" cy="1910715"/>
                    </a:xfrm>
                    <a:prstGeom prst="rect">
                      <a:avLst/>
                    </a:prstGeom>
                  </pic:spPr>
                </pic:pic>
              </a:graphicData>
            </a:graphic>
          </wp:inline>
        </w:drawing>
      </w:r>
    </w:p>
    <w:p w14:paraId="723E168A" w14:textId="77777777" w:rsidR="00DE37F6" w:rsidRDefault="00DE37F6" w:rsidP="00DE37F6">
      <w:r>
        <w:t>50%:</w:t>
      </w:r>
    </w:p>
    <w:p w14:paraId="52F3A13F" w14:textId="77777777" w:rsidR="00DE37F6" w:rsidRDefault="00DE37F6" w:rsidP="00DE37F6">
      <w:r w:rsidRPr="00EF4713">
        <w:rPr>
          <w:noProof/>
        </w:rPr>
        <w:drawing>
          <wp:inline distT="0" distB="0" distL="0" distR="0" wp14:anchorId="4DEF923D" wp14:editId="7ACA036D">
            <wp:extent cx="5943600" cy="1765300"/>
            <wp:effectExtent l="0" t="0" r="0" b="6350"/>
            <wp:docPr id="136" name="Picture 1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Table&#10;&#10;Description automatically generated"/>
                    <pic:cNvPicPr/>
                  </pic:nvPicPr>
                  <pic:blipFill>
                    <a:blip r:embed="rId129"/>
                    <a:stretch>
                      <a:fillRect/>
                    </a:stretch>
                  </pic:blipFill>
                  <pic:spPr>
                    <a:xfrm>
                      <a:off x="0" y="0"/>
                      <a:ext cx="5943600" cy="1765300"/>
                    </a:xfrm>
                    <a:prstGeom prst="rect">
                      <a:avLst/>
                    </a:prstGeom>
                  </pic:spPr>
                </pic:pic>
              </a:graphicData>
            </a:graphic>
          </wp:inline>
        </w:drawing>
      </w:r>
    </w:p>
    <w:p w14:paraId="677DC421" w14:textId="77777777" w:rsidR="00DE37F6" w:rsidRDefault="00DE37F6" w:rsidP="00DE37F6">
      <w:r>
        <w:t>70%:</w:t>
      </w:r>
    </w:p>
    <w:p w14:paraId="5EDA0273" w14:textId="77777777" w:rsidR="00DE37F6" w:rsidRDefault="00DE37F6" w:rsidP="00DE37F6">
      <w:r w:rsidRPr="00EF4713">
        <w:rPr>
          <w:noProof/>
        </w:rPr>
        <w:lastRenderedPageBreak/>
        <w:drawing>
          <wp:inline distT="0" distB="0" distL="0" distR="0" wp14:anchorId="32F26190" wp14:editId="1795999F">
            <wp:extent cx="5943600" cy="1855470"/>
            <wp:effectExtent l="0" t="0" r="0" b="0"/>
            <wp:docPr id="137" name="Picture 1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Table&#10;&#10;Description automatically generated"/>
                    <pic:cNvPicPr/>
                  </pic:nvPicPr>
                  <pic:blipFill>
                    <a:blip r:embed="rId130"/>
                    <a:stretch>
                      <a:fillRect/>
                    </a:stretch>
                  </pic:blipFill>
                  <pic:spPr>
                    <a:xfrm>
                      <a:off x="0" y="0"/>
                      <a:ext cx="5943600" cy="1855470"/>
                    </a:xfrm>
                    <a:prstGeom prst="rect">
                      <a:avLst/>
                    </a:prstGeom>
                  </pic:spPr>
                </pic:pic>
              </a:graphicData>
            </a:graphic>
          </wp:inline>
        </w:drawing>
      </w:r>
    </w:p>
    <w:p w14:paraId="6C9CD529" w14:textId="77777777" w:rsidR="00DE37F6" w:rsidRPr="00884709" w:rsidRDefault="00DE37F6" w:rsidP="00DE37F6">
      <w:pPr>
        <w:rPr>
          <w:b/>
          <w:bCs/>
        </w:rPr>
      </w:pPr>
    </w:p>
    <w:p w14:paraId="57AA6880" w14:textId="77777777" w:rsidR="00DE37F6" w:rsidRPr="00884709" w:rsidRDefault="00DE37F6" w:rsidP="00DE37F6">
      <w:pPr>
        <w:rPr>
          <w:b/>
          <w:bCs/>
        </w:rPr>
      </w:pPr>
      <w:r w:rsidRPr="00884709">
        <w:rPr>
          <w:b/>
          <w:bCs/>
          <w:noProof/>
        </w:rPr>
        <w:t>Decision Boundary</w:t>
      </w:r>
    </w:p>
    <w:p w14:paraId="3F77D1D7" w14:textId="77777777" w:rsidR="00DE37F6" w:rsidRDefault="00DE37F6" w:rsidP="00DE37F6"/>
    <w:p w14:paraId="72B9E8B0" w14:textId="42E7FD20" w:rsidR="00DE37F6" w:rsidRDefault="00DE37F6" w:rsidP="00DE37F6">
      <w:r>
        <w:t>Decision Boundary &gt; -2: (</w:t>
      </w:r>
      <w:r w:rsidR="008D054A">
        <w:t>NB</w:t>
      </w:r>
      <w:r>
        <w:t>)</w:t>
      </w:r>
    </w:p>
    <w:p w14:paraId="6120A1FE" w14:textId="77777777" w:rsidR="00DE37F6" w:rsidRDefault="00DE37F6" w:rsidP="00DE37F6"/>
    <w:p w14:paraId="3BF3896E" w14:textId="77777777" w:rsidR="00DE37F6" w:rsidRDefault="00DE37F6" w:rsidP="00DE37F6">
      <w:r w:rsidRPr="00771B2F">
        <w:rPr>
          <w:noProof/>
        </w:rPr>
        <w:drawing>
          <wp:inline distT="0" distB="0" distL="0" distR="0" wp14:anchorId="6133271A" wp14:editId="026FEF15">
            <wp:extent cx="5943600" cy="1863090"/>
            <wp:effectExtent l="0" t="0" r="0" b="381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1863090"/>
                    </a:xfrm>
                    <a:prstGeom prst="rect">
                      <a:avLst/>
                    </a:prstGeom>
                  </pic:spPr>
                </pic:pic>
              </a:graphicData>
            </a:graphic>
          </wp:inline>
        </w:drawing>
      </w:r>
    </w:p>
    <w:p w14:paraId="64AD5D91" w14:textId="77777777" w:rsidR="00DE37F6" w:rsidRDefault="00DE37F6" w:rsidP="00DE37F6">
      <w:r w:rsidRPr="00771B2F">
        <w:rPr>
          <w:noProof/>
        </w:rPr>
        <w:drawing>
          <wp:inline distT="0" distB="0" distL="0" distR="0" wp14:anchorId="1B33BBEB" wp14:editId="2ABCDE32">
            <wp:extent cx="5943600" cy="1869440"/>
            <wp:effectExtent l="0" t="0" r="0" b="0"/>
            <wp:docPr id="144" name="Picture 1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Table&#10;&#10;Description automatically generated"/>
                    <pic:cNvPicPr/>
                  </pic:nvPicPr>
                  <pic:blipFill>
                    <a:blip r:embed="rId132"/>
                    <a:stretch>
                      <a:fillRect/>
                    </a:stretch>
                  </pic:blipFill>
                  <pic:spPr>
                    <a:xfrm>
                      <a:off x="0" y="0"/>
                      <a:ext cx="5943600" cy="1869440"/>
                    </a:xfrm>
                    <a:prstGeom prst="rect">
                      <a:avLst/>
                    </a:prstGeom>
                  </pic:spPr>
                </pic:pic>
              </a:graphicData>
            </a:graphic>
          </wp:inline>
        </w:drawing>
      </w:r>
    </w:p>
    <w:p w14:paraId="69EB6408" w14:textId="77777777" w:rsidR="00DE37F6" w:rsidRDefault="00DE37F6" w:rsidP="00DE37F6"/>
    <w:p w14:paraId="17156A01" w14:textId="77777777" w:rsidR="00DE37F6" w:rsidRDefault="00DE37F6" w:rsidP="00DE37F6">
      <w:r w:rsidRPr="00771B2F">
        <w:rPr>
          <w:noProof/>
        </w:rPr>
        <w:lastRenderedPageBreak/>
        <w:drawing>
          <wp:inline distT="0" distB="0" distL="0" distR="0" wp14:anchorId="2AA4FB02" wp14:editId="163E4336">
            <wp:extent cx="5943600" cy="1856105"/>
            <wp:effectExtent l="0" t="0" r="0" b="0"/>
            <wp:docPr id="145" name="Picture 1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able&#10;&#10;Description automatically generated"/>
                    <pic:cNvPicPr/>
                  </pic:nvPicPr>
                  <pic:blipFill>
                    <a:blip r:embed="rId133"/>
                    <a:stretch>
                      <a:fillRect/>
                    </a:stretch>
                  </pic:blipFill>
                  <pic:spPr>
                    <a:xfrm>
                      <a:off x="0" y="0"/>
                      <a:ext cx="5943600" cy="1856105"/>
                    </a:xfrm>
                    <a:prstGeom prst="rect">
                      <a:avLst/>
                    </a:prstGeom>
                  </pic:spPr>
                </pic:pic>
              </a:graphicData>
            </a:graphic>
          </wp:inline>
        </w:drawing>
      </w:r>
    </w:p>
    <w:p w14:paraId="2B9070D2" w14:textId="77777777" w:rsidR="00DE37F6" w:rsidRDefault="00DE37F6" w:rsidP="00DE37F6"/>
    <w:p w14:paraId="5F44F491" w14:textId="77777777" w:rsidR="00DE37F6" w:rsidRDefault="00DE37F6" w:rsidP="00DE37F6"/>
    <w:p w14:paraId="73673511" w14:textId="77777777" w:rsidR="00DE37F6" w:rsidRDefault="00DE37F6" w:rsidP="00DE37F6"/>
    <w:p w14:paraId="596BB793" w14:textId="77777777" w:rsidR="00DE37F6" w:rsidRDefault="00DE37F6" w:rsidP="00DE37F6"/>
    <w:p w14:paraId="146E598C" w14:textId="77777777" w:rsidR="00DE37F6" w:rsidRDefault="00DE37F6" w:rsidP="00DE37F6"/>
    <w:p w14:paraId="5ADA449C" w14:textId="1FAF4002" w:rsidR="00DE37F6" w:rsidRDefault="00DE37F6" w:rsidP="00DE37F6">
      <w:r>
        <w:t xml:space="preserve">Decision Boundary &gt; -1: </w:t>
      </w:r>
    </w:p>
    <w:p w14:paraId="0286F928" w14:textId="77777777" w:rsidR="00DE37F6" w:rsidRDefault="00DE37F6" w:rsidP="00DE37F6">
      <w:r w:rsidRPr="00705893">
        <w:rPr>
          <w:noProof/>
        </w:rPr>
        <w:drawing>
          <wp:inline distT="0" distB="0" distL="0" distR="0" wp14:anchorId="6DA52D08" wp14:editId="74BD7182">
            <wp:extent cx="5943600" cy="1805940"/>
            <wp:effectExtent l="0" t="0" r="0" b="381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3600" cy="1805940"/>
                    </a:xfrm>
                    <a:prstGeom prst="rect">
                      <a:avLst/>
                    </a:prstGeom>
                  </pic:spPr>
                </pic:pic>
              </a:graphicData>
            </a:graphic>
          </wp:inline>
        </w:drawing>
      </w:r>
    </w:p>
    <w:p w14:paraId="1DA84535" w14:textId="77777777" w:rsidR="00DE37F6" w:rsidRDefault="00DE37F6" w:rsidP="00DE37F6">
      <w:r w:rsidRPr="00705893">
        <w:rPr>
          <w:noProof/>
        </w:rPr>
        <w:drawing>
          <wp:inline distT="0" distB="0" distL="0" distR="0" wp14:anchorId="22B86DC2" wp14:editId="185763C0">
            <wp:extent cx="5943600" cy="1854200"/>
            <wp:effectExtent l="0" t="0" r="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135"/>
                    <a:stretch>
                      <a:fillRect/>
                    </a:stretch>
                  </pic:blipFill>
                  <pic:spPr>
                    <a:xfrm>
                      <a:off x="0" y="0"/>
                      <a:ext cx="5943600" cy="1854200"/>
                    </a:xfrm>
                    <a:prstGeom prst="rect">
                      <a:avLst/>
                    </a:prstGeom>
                  </pic:spPr>
                </pic:pic>
              </a:graphicData>
            </a:graphic>
          </wp:inline>
        </w:drawing>
      </w:r>
    </w:p>
    <w:p w14:paraId="04FDAB58" w14:textId="77777777" w:rsidR="00DE37F6" w:rsidRDefault="00DE37F6" w:rsidP="00DE37F6">
      <w:r w:rsidRPr="009D05EA">
        <w:rPr>
          <w:noProof/>
        </w:rPr>
        <w:lastRenderedPageBreak/>
        <w:drawing>
          <wp:inline distT="0" distB="0" distL="0" distR="0" wp14:anchorId="6B9A8009" wp14:editId="212EB775">
            <wp:extent cx="5943600" cy="1898650"/>
            <wp:effectExtent l="0" t="0" r="0" b="635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943600" cy="1898650"/>
                    </a:xfrm>
                    <a:prstGeom prst="rect">
                      <a:avLst/>
                    </a:prstGeom>
                  </pic:spPr>
                </pic:pic>
              </a:graphicData>
            </a:graphic>
          </wp:inline>
        </w:drawing>
      </w:r>
    </w:p>
    <w:p w14:paraId="12A3116F" w14:textId="77777777" w:rsidR="00DE37F6" w:rsidRDefault="00DE37F6" w:rsidP="00DE37F6">
      <w:r>
        <w:t xml:space="preserve">Decision Boundary &gt; </w:t>
      </w:r>
      <w:proofErr w:type="gramStart"/>
      <w:r>
        <w:t>0 :</w:t>
      </w:r>
      <w:proofErr w:type="gramEnd"/>
    </w:p>
    <w:p w14:paraId="04B05C85" w14:textId="0B2C4DFF" w:rsidR="00DE37F6" w:rsidRDefault="00DE37F6" w:rsidP="00DE37F6">
      <w:r w:rsidRPr="009D05EA">
        <w:rPr>
          <w:noProof/>
        </w:rPr>
        <w:drawing>
          <wp:inline distT="0" distB="0" distL="0" distR="0" wp14:anchorId="1840C36C" wp14:editId="0795B764">
            <wp:extent cx="5943600" cy="1938020"/>
            <wp:effectExtent l="0" t="0" r="0" b="50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1938020"/>
                    </a:xfrm>
                    <a:prstGeom prst="rect">
                      <a:avLst/>
                    </a:prstGeom>
                  </pic:spPr>
                </pic:pic>
              </a:graphicData>
            </a:graphic>
          </wp:inline>
        </w:drawing>
      </w:r>
    </w:p>
    <w:p w14:paraId="7CDA0060" w14:textId="77777777" w:rsidR="00DE37F6" w:rsidRDefault="00DE37F6" w:rsidP="00DE37F6">
      <w:r w:rsidRPr="009D05EA">
        <w:rPr>
          <w:noProof/>
        </w:rPr>
        <w:drawing>
          <wp:inline distT="0" distB="0" distL="0" distR="0" wp14:anchorId="15A930CD" wp14:editId="16C1E82A">
            <wp:extent cx="5943600" cy="1885315"/>
            <wp:effectExtent l="0" t="0" r="0" b="635"/>
            <wp:docPr id="150" name="Picture 1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Table&#10;&#10;Description automatically generated"/>
                    <pic:cNvPicPr/>
                  </pic:nvPicPr>
                  <pic:blipFill>
                    <a:blip r:embed="rId138"/>
                    <a:stretch>
                      <a:fillRect/>
                    </a:stretch>
                  </pic:blipFill>
                  <pic:spPr>
                    <a:xfrm>
                      <a:off x="0" y="0"/>
                      <a:ext cx="5943600" cy="1885315"/>
                    </a:xfrm>
                    <a:prstGeom prst="rect">
                      <a:avLst/>
                    </a:prstGeom>
                  </pic:spPr>
                </pic:pic>
              </a:graphicData>
            </a:graphic>
          </wp:inline>
        </w:drawing>
      </w:r>
    </w:p>
    <w:p w14:paraId="524D6D91" w14:textId="736D5FBF" w:rsidR="00DE37F6" w:rsidRDefault="00DE37F6" w:rsidP="00DE37F6"/>
    <w:p w14:paraId="7F7135E7" w14:textId="77777777" w:rsidR="00DE37F6" w:rsidRDefault="00DE37F6" w:rsidP="00DE37F6">
      <w:r w:rsidRPr="009D05EA">
        <w:rPr>
          <w:noProof/>
        </w:rPr>
        <w:drawing>
          <wp:inline distT="0" distB="0" distL="0" distR="0" wp14:anchorId="27F455DF" wp14:editId="638F11D8">
            <wp:extent cx="5943600" cy="1824355"/>
            <wp:effectExtent l="0" t="0" r="0" b="444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1824355"/>
                    </a:xfrm>
                    <a:prstGeom prst="rect">
                      <a:avLst/>
                    </a:prstGeom>
                  </pic:spPr>
                </pic:pic>
              </a:graphicData>
            </a:graphic>
          </wp:inline>
        </w:drawing>
      </w:r>
    </w:p>
    <w:p w14:paraId="352DE424" w14:textId="77777777" w:rsidR="00DE37F6" w:rsidRDefault="00DE37F6" w:rsidP="00DE37F6">
      <w:r>
        <w:t>Decision Boundary &gt; 1:</w:t>
      </w:r>
    </w:p>
    <w:p w14:paraId="3C96116B" w14:textId="77777777" w:rsidR="00DE37F6" w:rsidRDefault="00DE37F6" w:rsidP="00DE37F6">
      <w:r w:rsidRPr="009D05EA">
        <w:rPr>
          <w:noProof/>
        </w:rPr>
        <w:lastRenderedPageBreak/>
        <w:drawing>
          <wp:inline distT="0" distB="0" distL="0" distR="0" wp14:anchorId="02AC7067" wp14:editId="2C60C63B">
            <wp:extent cx="5943600" cy="1824355"/>
            <wp:effectExtent l="0" t="0" r="0" b="4445"/>
            <wp:docPr id="152" name="Picture 15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Table&#10;&#10;Description automatically generated with medium confidence"/>
                    <pic:cNvPicPr/>
                  </pic:nvPicPr>
                  <pic:blipFill>
                    <a:blip r:embed="rId140"/>
                    <a:stretch>
                      <a:fillRect/>
                    </a:stretch>
                  </pic:blipFill>
                  <pic:spPr>
                    <a:xfrm>
                      <a:off x="0" y="0"/>
                      <a:ext cx="5943600" cy="1824355"/>
                    </a:xfrm>
                    <a:prstGeom prst="rect">
                      <a:avLst/>
                    </a:prstGeom>
                  </pic:spPr>
                </pic:pic>
              </a:graphicData>
            </a:graphic>
          </wp:inline>
        </w:drawing>
      </w:r>
    </w:p>
    <w:p w14:paraId="4A75A092" w14:textId="77777777" w:rsidR="00DE37F6" w:rsidRDefault="00DE37F6" w:rsidP="00DE37F6">
      <w:r w:rsidRPr="009D05EA">
        <w:rPr>
          <w:noProof/>
        </w:rPr>
        <w:drawing>
          <wp:inline distT="0" distB="0" distL="0" distR="0" wp14:anchorId="17A1A2B9" wp14:editId="2EEC6328">
            <wp:extent cx="5943600" cy="1824355"/>
            <wp:effectExtent l="0" t="0" r="0" b="4445"/>
            <wp:docPr id="153" name="Picture 1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Table&#10;&#10;Description automatically generated"/>
                    <pic:cNvPicPr/>
                  </pic:nvPicPr>
                  <pic:blipFill>
                    <a:blip r:embed="rId141"/>
                    <a:stretch>
                      <a:fillRect/>
                    </a:stretch>
                  </pic:blipFill>
                  <pic:spPr>
                    <a:xfrm>
                      <a:off x="0" y="0"/>
                      <a:ext cx="5943600" cy="1824355"/>
                    </a:xfrm>
                    <a:prstGeom prst="rect">
                      <a:avLst/>
                    </a:prstGeom>
                  </pic:spPr>
                </pic:pic>
              </a:graphicData>
            </a:graphic>
          </wp:inline>
        </w:drawing>
      </w:r>
    </w:p>
    <w:p w14:paraId="1D9DEE23" w14:textId="77777777" w:rsidR="00DE37F6" w:rsidRDefault="00DE37F6" w:rsidP="00DE37F6"/>
    <w:p w14:paraId="08ECD270" w14:textId="77777777" w:rsidR="00DE37F6" w:rsidRDefault="00DE37F6" w:rsidP="00DE37F6">
      <w:r w:rsidRPr="009D05EA">
        <w:rPr>
          <w:noProof/>
        </w:rPr>
        <w:drawing>
          <wp:inline distT="0" distB="0" distL="0" distR="0" wp14:anchorId="3DA4C81A" wp14:editId="759D6DBA">
            <wp:extent cx="5943600" cy="187452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1874520"/>
                    </a:xfrm>
                    <a:prstGeom prst="rect">
                      <a:avLst/>
                    </a:prstGeom>
                  </pic:spPr>
                </pic:pic>
              </a:graphicData>
            </a:graphic>
          </wp:inline>
        </w:drawing>
      </w:r>
    </w:p>
    <w:p w14:paraId="0051CE1C" w14:textId="28B40117" w:rsidR="00DE37F6" w:rsidRDefault="00DE37F6" w:rsidP="00DE37F6">
      <w:r>
        <w:t xml:space="preserve">Decision Boundary &gt; 2: </w:t>
      </w:r>
    </w:p>
    <w:p w14:paraId="5D5CBD38" w14:textId="77777777" w:rsidR="00DE37F6" w:rsidRDefault="00DE37F6" w:rsidP="00DE37F6">
      <w:r w:rsidRPr="009D05EA">
        <w:rPr>
          <w:noProof/>
        </w:rPr>
        <w:drawing>
          <wp:inline distT="0" distB="0" distL="0" distR="0" wp14:anchorId="33876212" wp14:editId="6BCA1CC9">
            <wp:extent cx="5943600" cy="1820545"/>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943600" cy="1820545"/>
                    </a:xfrm>
                    <a:prstGeom prst="rect">
                      <a:avLst/>
                    </a:prstGeom>
                  </pic:spPr>
                </pic:pic>
              </a:graphicData>
            </a:graphic>
          </wp:inline>
        </w:drawing>
      </w:r>
    </w:p>
    <w:p w14:paraId="64CE2E4C" w14:textId="77777777" w:rsidR="00DE37F6" w:rsidRDefault="00DE37F6" w:rsidP="00DE37F6">
      <w:r w:rsidRPr="009D05EA">
        <w:rPr>
          <w:noProof/>
        </w:rPr>
        <w:lastRenderedPageBreak/>
        <w:drawing>
          <wp:inline distT="0" distB="0" distL="0" distR="0" wp14:anchorId="43BF3977" wp14:editId="1A0C5A2E">
            <wp:extent cx="5943600" cy="1851660"/>
            <wp:effectExtent l="0" t="0" r="0" b="0"/>
            <wp:docPr id="157" name="Picture 1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Table&#10;&#10;Description automatically generated"/>
                    <pic:cNvPicPr/>
                  </pic:nvPicPr>
                  <pic:blipFill>
                    <a:blip r:embed="rId144"/>
                    <a:stretch>
                      <a:fillRect/>
                    </a:stretch>
                  </pic:blipFill>
                  <pic:spPr>
                    <a:xfrm>
                      <a:off x="0" y="0"/>
                      <a:ext cx="5943600" cy="1851660"/>
                    </a:xfrm>
                    <a:prstGeom prst="rect">
                      <a:avLst/>
                    </a:prstGeom>
                  </pic:spPr>
                </pic:pic>
              </a:graphicData>
            </a:graphic>
          </wp:inline>
        </w:drawing>
      </w:r>
    </w:p>
    <w:p w14:paraId="404A60FA" w14:textId="77777777" w:rsidR="00DE37F6" w:rsidRPr="009D05EA" w:rsidRDefault="00DE37F6" w:rsidP="00DE37F6">
      <w:r w:rsidRPr="009D05EA">
        <w:rPr>
          <w:noProof/>
        </w:rPr>
        <w:drawing>
          <wp:inline distT="0" distB="0" distL="0" distR="0" wp14:anchorId="66EC6948" wp14:editId="168FCF71">
            <wp:extent cx="5943600" cy="1728470"/>
            <wp:effectExtent l="0" t="0" r="0" b="5080"/>
            <wp:docPr id="158" name="Picture 1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Table&#10;&#10;Description automatically generated"/>
                    <pic:cNvPicPr/>
                  </pic:nvPicPr>
                  <pic:blipFill>
                    <a:blip r:embed="rId145"/>
                    <a:stretch>
                      <a:fillRect/>
                    </a:stretch>
                  </pic:blipFill>
                  <pic:spPr>
                    <a:xfrm>
                      <a:off x="0" y="0"/>
                      <a:ext cx="5943600" cy="1728470"/>
                    </a:xfrm>
                    <a:prstGeom prst="rect">
                      <a:avLst/>
                    </a:prstGeom>
                  </pic:spPr>
                </pic:pic>
              </a:graphicData>
            </a:graphic>
          </wp:inline>
        </w:drawing>
      </w:r>
    </w:p>
    <w:p w14:paraId="007739A8" w14:textId="77777777" w:rsidR="00DE37F6" w:rsidRDefault="00DE37F6" w:rsidP="00DE37F6"/>
    <w:p w14:paraId="78EB858B" w14:textId="77777777" w:rsidR="00DE37F6" w:rsidRPr="0046455F" w:rsidRDefault="00DE37F6" w:rsidP="00DE37F6"/>
    <w:p w14:paraId="7E6F2971" w14:textId="77777777" w:rsidR="00DE37F6" w:rsidRPr="0046455F" w:rsidRDefault="00DE37F6" w:rsidP="00DE37F6"/>
    <w:p w14:paraId="4E03B6B0" w14:textId="77777777" w:rsidR="00DE37F6" w:rsidRPr="00FF143E" w:rsidRDefault="00DE37F6" w:rsidP="00FF143E">
      <w:pPr>
        <w:widowControl/>
        <w:adjustRightInd w:val="0"/>
        <w:rPr>
          <w:rFonts w:eastAsiaTheme="minorHAnsi"/>
          <w:sz w:val="24"/>
          <w:szCs w:val="24"/>
          <w:lang w:val="en-IN"/>
        </w:rPr>
      </w:pPr>
    </w:p>
    <w:sectPr w:rsidR="00DE37F6" w:rsidRPr="00FF143E" w:rsidSect="002613BF">
      <w:footerReference w:type="default" r:id="rId14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4A061" w14:textId="77777777" w:rsidR="0020508F" w:rsidRDefault="0020508F" w:rsidP="00C11C47">
      <w:r>
        <w:separator/>
      </w:r>
    </w:p>
  </w:endnote>
  <w:endnote w:type="continuationSeparator" w:id="0">
    <w:p w14:paraId="413CDBDF" w14:textId="77777777" w:rsidR="0020508F" w:rsidRDefault="0020508F" w:rsidP="00C11C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CMSY8">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1815611"/>
      <w:docPartObj>
        <w:docPartGallery w:val="Page Numbers (Bottom of Page)"/>
        <w:docPartUnique/>
      </w:docPartObj>
    </w:sdtPr>
    <w:sdtEndPr>
      <w:rPr>
        <w:color w:val="7F7F7F" w:themeColor="background1" w:themeShade="7F"/>
        <w:spacing w:val="60"/>
      </w:rPr>
    </w:sdtEndPr>
    <w:sdtContent>
      <w:p w14:paraId="195ADD25" w14:textId="7AD35266" w:rsidR="002613BF" w:rsidRDefault="002613BF">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0760B816" w14:textId="77777777" w:rsidR="002613BF" w:rsidRDefault="00261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6AEBA" w14:textId="77777777" w:rsidR="0020508F" w:rsidRDefault="0020508F" w:rsidP="00C11C47">
      <w:r>
        <w:separator/>
      </w:r>
    </w:p>
  </w:footnote>
  <w:footnote w:type="continuationSeparator" w:id="0">
    <w:p w14:paraId="1DC329D1" w14:textId="77777777" w:rsidR="0020508F" w:rsidRDefault="0020508F" w:rsidP="00C11C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27B9D"/>
    <w:multiLevelType w:val="hybridMultilevel"/>
    <w:tmpl w:val="E6480094"/>
    <w:lvl w:ilvl="0" w:tplc="2C46DD06">
      <w:start w:val="1"/>
      <w:numFmt w:val="upperRoman"/>
      <w:lvlText w:val="%1."/>
      <w:lvlJc w:val="left"/>
      <w:pPr>
        <w:ind w:left="1080" w:hanging="72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9523778"/>
    <w:multiLevelType w:val="hybridMultilevel"/>
    <w:tmpl w:val="2A987408"/>
    <w:lvl w:ilvl="0" w:tplc="40090001">
      <w:start w:val="1"/>
      <w:numFmt w:val="bullet"/>
      <w:lvlText w:val=""/>
      <w:lvlJc w:val="left"/>
      <w:pPr>
        <w:ind w:left="1080" w:hanging="360"/>
      </w:pPr>
      <w:rPr>
        <w:rFonts w:ascii="Symbol" w:hAnsi="Symbol" w:hint="default"/>
        <w:b/>
        <w:bCs/>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 w15:restartNumberingAfterBreak="0">
    <w:nsid w:val="0D0C2ADE"/>
    <w:multiLevelType w:val="hybridMultilevel"/>
    <w:tmpl w:val="20BC416A"/>
    <w:lvl w:ilvl="0" w:tplc="9E06BAEA">
      <w:start w:val="1"/>
      <w:numFmt w:val="decimal"/>
      <w:lvlText w:val="%1."/>
      <w:lvlJc w:val="left"/>
      <w:pPr>
        <w:ind w:left="1080" w:hanging="360"/>
      </w:pPr>
      <w:rPr>
        <w:rFonts w:hint="default"/>
        <w:b/>
        <w:bCs/>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 w15:restartNumberingAfterBreak="0">
    <w:nsid w:val="0E20129F"/>
    <w:multiLevelType w:val="multilevel"/>
    <w:tmpl w:val="2AE28A9A"/>
    <w:lvl w:ilvl="0">
      <w:start w:val="5"/>
      <w:numFmt w:val="decimal"/>
      <w:lvlText w:val="%1"/>
      <w:lvlJc w:val="left"/>
      <w:pPr>
        <w:ind w:left="744" w:hanging="744"/>
      </w:pPr>
      <w:rPr>
        <w:rFonts w:hint="default"/>
      </w:rPr>
    </w:lvl>
    <w:lvl w:ilvl="1">
      <w:start w:val="1"/>
      <w:numFmt w:val="decimal"/>
      <w:lvlText w:val="%1.%2"/>
      <w:lvlJc w:val="left"/>
      <w:pPr>
        <w:ind w:left="744" w:hanging="744"/>
      </w:pPr>
      <w:rPr>
        <w:rFonts w:hint="default"/>
      </w:rPr>
    </w:lvl>
    <w:lvl w:ilvl="2">
      <w:start w:val="2"/>
      <w:numFmt w:val="decimal"/>
      <w:lvlText w:val="%1.%2.%3"/>
      <w:lvlJc w:val="left"/>
      <w:pPr>
        <w:ind w:left="744" w:hanging="744"/>
      </w:pPr>
      <w:rPr>
        <w:rFonts w:hint="default"/>
      </w:rPr>
    </w:lvl>
    <w:lvl w:ilvl="3">
      <w:start w:val="3"/>
      <w:numFmt w:val="decimal"/>
      <w:lvlText w:val="%1.%2.%3.%4"/>
      <w:lvlJc w:val="left"/>
      <w:pPr>
        <w:ind w:left="744" w:hanging="744"/>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A33C70"/>
    <w:multiLevelType w:val="multilevel"/>
    <w:tmpl w:val="A816CE7C"/>
    <w:lvl w:ilvl="0">
      <w:start w:val="4"/>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EDA69F9"/>
    <w:multiLevelType w:val="hybridMultilevel"/>
    <w:tmpl w:val="6EA41D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0FB1658"/>
    <w:multiLevelType w:val="hybridMultilevel"/>
    <w:tmpl w:val="BFB6423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32104CD"/>
    <w:multiLevelType w:val="hybridMultilevel"/>
    <w:tmpl w:val="9AE61AC0"/>
    <w:lvl w:ilvl="0" w:tplc="3286CDC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64E615F"/>
    <w:multiLevelType w:val="hybridMultilevel"/>
    <w:tmpl w:val="80AA92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215D262B"/>
    <w:multiLevelType w:val="hybridMultilevel"/>
    <w:tmpl w:val="F67489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224E4F61"/>
    <w:multiLevelType w:val="hybridMultilevel"/>
    <w:tmpl w:val="09BA831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243E1C40"/>
    <w:multiLevelType w:val="hybridMultilevel"/>
    <w:tmpl w:val="09404A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658253A"/>
    <w:multiLevelType w:val="hybridMultilevel"/>
    <w:tmpl w:val="2C7A9148"/>
    <w:lvl w:ilvl="0" w:tplc="40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E6015E"/>
    <w:multiLevelType w:val="multilevel"/>
    <w:tmpl w:val="281CFDD2"/>
    <w:lvl w:ilvl="0">
      <w:start w:val="4"/>
      <w:numFmt w:val="decimal"/>
      <w:lvlText w:val="%1"/>
      <w:lvlJc w:val="left"/>
      <w:pPr>
        <w:ind w:left="444" w:hanging="444"/>
      </w:pPr>
      <w:rPr>
        <w:rFonts w:hint="default"/>
      </w:rPr>
    </w:lvl>
    <w:lvl w:ilvl="1">
      <w:start w:val="3"/>
      <w:numFmt w:val="decimal"/>
      <w:lvlText w:val="%1.%2"/>
      <w:lvlJc w:val="left"/>
      <w:pPr>
        <w:ind w:left="444" w:hanging="44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7DC5EB6"/>
    <w:multiLevelType w:val="multilevel"/>
    <w:tmpl w:val="E500E458"/>
    <w:lvl w:ilvl="0">
      <w:start w:val="4"/>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93923E5"/>
    <w:multiLevelType w:val="hybridMultilevel"/>
    <w:tmpl w:val="9716982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2C267584"/>
    <w:multiLevelType w:val="hybridMultilevel"/>
    <w:tmpl w:val="7BF6E83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2D49012D"/>
    <w:multiLevelType w:val="multilevel"/>
    <w:tmpl w:val="85A2219A"/>
    <w:lvl w:ilvl="0">
      <w:start w:val="4"/>
      <w:numFmt w:val="decimal"/>
      <w:lvlText w:val="%1"/>
      <w:lvlJc w:val="left"/>
      <w:pPr>
        <w:ind w:left="360" w:hanging="360"/>
      </w:pPr>
      <w:rPr>
        <w:rFonts w:eastAsia="Times New Roman" w:cs="Times New Roman" w:hint="default"/>
        <w:b/>
        <w:color w:val="auto"/>
        <w:sz w:val="22"/>
      </w:rPr>
    </w:lvl>
    <w:lvl w:ilvl="1">
      <w:start w:val="3"/>
      <w:numFmt w:val="decimal"/>
      <w:lvlText w:val="%1.%2"/>
      <w:lvlJc w:val="left"/>
      <w:pPr>
        <w:ind w:left="360" w:hanging="360"/>
      </w:pPr>
      <w:rPr>
        <w:rFonts w:eastAsia="Times New Roman" w:cs="Times New Roman" w:hint="default"/>
        <w:b/>
        <w:color w:val="auto"/>
        <w:sz w:val="22"/>
      </w:rPr>
    </w:lvl>
    <w:lvl w:ilvl="2">
      <w:start w:val="1"/>
      <w:numFmt w:val="decimal"/>
      <w:lvlText w:val="%1.%2.%3"/>
      <w:lvlJc w:val="left"/>
      <w:pPr>
        <w:ind w:left="720" w:hanging="720"/>
      </w:pPr>
      <w:rPr>
        <w:rFonts w:eastAsia="Times New Roman" w:cs="Times New Roman" w:hint="default"/>
        <w:b/>
        <w:color w:val="auto"/>
        <w:sz w:val="22"/>
      </w:rPr>
    </w:lvl>
    <w:lvl w:ilvl="3">
      <w:start w:val="1"/>
      <w:numFmt w:val="decimal"/>
      <w:lvlText w:val="%1.%2.%3.%4"/>
      <w:lvlJc w:val="left"/>
      <w:pPr>
        <w:ind w:left="720" w:hanging="720"/>
      </w:pPr>
      <w:rPr>
        <w:rFonts w:eastAsia="Times New Roman" w:cs="Times New Roman" w:hint="default"/>
        <w:b/>
        <w:color w:val="auto"/>
        <w:sz w:val="22"/>
      </w:rPr>
    </w:lvl>
    <w:lvl w:ilvl="4">
      <w:start w:val="1"/>
      <w:numFmt w:val="decimal"/>
      <w:lvlText w:val="%1.%2.%3.%4.%5"/>
      <w:lvlJc w:val="left"/>
      <w:pPr>
        <w:ind w:left="1080" w:hanging="1080"/>
      </w:pPr>
      <w:rPr>
        <w:rFonts w:eastAsia="Times New Roman" w:cs="Times New Roman" w:hint="default"/>
        <w:b/>
        <w:color w:val="auto"/>
        <w:sz w:val="22"/>
      </w:rPr>
    </w:lvl>
    <w:lvl w:ilvl="5">
      <w:start w:val="1"/>
      <w:numFmt w:val="decimal"/>
      <w:lvlText w:val="%1.%2.%3.%4.%5.%6"/>
      <w:lvlJc w:val="left"/>
      <w:pPr>
        <w:ind w:left="1080" w:hanging="1080"/>
      </w:pPr>
      <w:rPr>
        <w:rFonts w:eastAsia="Times New Roman" w:cs="Times New Roman" w:hint="default"/>
        <w:b/>
        <w:color w:val="auto"/>
        <w:sz w:val="22"/>
      </w:rPr>
    </w:lvl>
    <w:lvl w:ilvl="6">
      <w:start w:val="1"/>
      <w:numFmt w:val="decimal"/>
      <w:lvlText w:val="%1.%2.%3.%4.%5.%6.%7"/>
      <w:lvlJc w:val="left"/>
      <w:pPr>
        <w:ind w:left="1440" w:hanging="1440"/>
      </w:pPr>
      <w:rPr>
        <w:rFonts w:eastAsia="Times New Roman" w:cs="Times New Roman" w:hint="default"/>
        <w:b/>
        <w:color w:val="auto"/>
        <w:sz w:val="22"/>
      </w:rPr>
    </w:lvl>
    <w:lvl w:ilvl="7">
      <w:start w:val="1"/>
      <w:numFmt w:val="decimal"/>
      <w:lvlText w:val="%1.%2.%3.%4.%5.%6.%7.%8"/>
      <w:lvlJc w:val="left"/>
      <w:pPr>
        <w:ind w:left="1440" w:hanging="1440"/>
      </w:pPr>
      <w:rPr>
        <w:rFonts w:eastAsia="Times New Roman" w:cs="Times New Roman" w:hint="default"/>
        <w:b/>
        <w:color w:val="auto"/>
        <w:sz w:val="22"/>
      </w:rPr>
    </w:lvl>
    <w:lvl w:ilvl="8">
      <w:start w:val="1"/>
      <w:numFmt w:val="decimal"/>
      <w:lvlText w:val="%1.%2.%3.%4.%5.%6.%7.%8.%9"/>
      <w:lvlJc w:val="left"/>
      <w:pPr>
        <w:ind w:left="1440" w:hanging="1440"/>
      </w:pPr>
      <w:rPr>
        <w:rFonts w:eastAsia="Times New Roman" w:cs="Times New Roman" w:hint="default"/>
        <w:b/>
        <w:color w:val="auto"/>
        <w:sz w:val="22"/>
      </w:rPr>
    </w:lvl>
  </w:abstractNum>
  <w:abstractNum w:abstractNumId="18" w15:restartNumberingAfterBreak="0">
    <w:nsid w:val="2D986C8F"/>
    <w:multiLevelType w:val="hybridMultilevel"/>
    <w:tmpl w:val="CF880904"/>
    <w:lvl w:ilvl="0" w:tplc="2F4E122E">
      <w:start w:val="1"/>
      <w:numFmt w:val="decimal"/>
      <w:lvlText w:val="%1."/>
      <w:lvlJc w:val="left"/>
      <w:pPr>
        <w:ind w:left="2161" w:hanging="360"/>
      </w:pPr>
      <w:rPr>
        <w:rFonts w:ascii="Arial" w:eastAsia="Arial" w:hAnsi="Arial" w:cs="Arial" w:hint="default"/>
        <w:spacing w:val="-2"/>
        <w:w w:val="90"/>
        <w:sz w:val="24"/>
        <w:szCs w:val="24"/>
        <w:lang w:val="en-US" w:eastAsia="en-US" w:bidi="ar-SA"/>
      </w:rPr>
    </w:lvl>
    <w:lvl w:ilvl="1" w:tplc="E7CC302A">
      <w:numFmt w:val="bullet"/>
      <w:lvlText w:val="•"/>
      <w:lvlJc w:val="left"/>
      <w:pPr>
        <w:ind w:left="3068" w:hanging="360"/>
      </w:pPr>
      <w:rPr>
        <w:rFonts w:hint="default"/>
        <w:lang w:val="en-US" w:eastAsia="en-US" w:bidi="ar-SA"/>
      </w:rPr>
    </w:lvl>
    <w:lvl w:ilvl="2" w:tplc="1730F7B4">
      <w:numFmt w:val="bullet"/>
      <w:lvlText w:val="•"/>
      <w:lvlJc w:val="left"/>
      <w:pPr>
        <w:ind w:left="3977" w:hanging="360"/>
      </w:pPr>
      <w:rPr>
        <w:rFonts w:hint="default"/>
        <w:lang w:val="en-US" w:eastAsia="en-US" w:bidi="ar-SA"/>
      </w:rPr>
    </w:lvl>
    <w:lvl w:ilvl="3" w:tplc="428686B4">
      <w:numFmt w:val="bullet"/>
      <w:lvlText w:val="•"/>
      <w:lvlJc w:val="left"/>
      <w:pPr>
        <w:ind w:left="4885" w:hanging="360"/>
      </w:pPr>
      <w:rPr>
        <w:rFonts w:hint="default"/>
        <w:lang w:val="en-US" w:eastAsia="en-US" w:bidi="ar-SA"/>
      </w:rPr>
    </w:lvl>
    <w:lvl w:ilvl="4" w:tplc="463499DC">
      <w:numFmt w:val="bullet"/>
      <w:lvlText w:val="•"/>
      <w:lvlJc w:val="left"/>
      <w:pPr>
        <w:ind w:left="5794" w:hanging="360"/>
      </w:pPr>
      <w:rPr>
        <w:rFonts w:hint="default"/>
        <w:lang w:val="en-US" w:eastAsia="en-US" w:bidi="ar-SA"/>
      </w:rPr>
    </w:lvl>
    <w:lvl w:ilvl="5" w:tplc="106082CA">
      <w:numFmt w:val="bullet"/>
      <w:lvlText w:val="•"/>
      <w:lvlJc w:val="left"/>
      <w:pPr>
        <w:ind w:left="6702" w:hanging="360"/>
      </w:pPr>
      <w:rPr>
        <w:rFonts w:hint="default"/>
        <w:lang w:val="en-US" w:eastAsia="en-US" w:bidi="ar-SA"/>
      </w:rPr>
    </w:lvl>
    <w:lvl w:ilvl="6" w:tplc="E1C86C78">
      <w:numFmt w:val="bullet"/>
      <w:lvlText w:val="•"/>
      <w:lvlJc w:val="left"/>
      <w:pPr>
        <w:ind w:left="7611" w:hanging="360"/>
      </w:pPr>
      <w:rPr>
        <w:rFonts w:hint="default"/>
        <w:lang w:val="en-US" w:eastAsia="en-US" w:bidi="ar-SA"/>
      </w:rPr>
    </w:lvl>
    <w:lvl w:ilvl="7" w:tplc="A350C12A">
      <w:numFmt w:val="bullet"/>
      <w:lvlText w:val="•"/>
      <w:lvlJc w:val="left"/>
      <w:pPr>
        <w:ind w:left="8519" w:hanging="360"/>
      </w:pPr>
      <w:rPr>
        <w:rFonts w:hint="default"/>
        <w:lang w:val="en-US" w:eastAsia="en-US" w:bidi="ar-SA"/>
      </w:rPr>
    </w:lvl>
    <w:lvl w:ilvl="8" w:tplc="F690A0D6">
      <w:numFmt w:val="bullet"/>
      <w:lvlText w:val="•"/>
      <w:lvlJc w:val="left"/>
      <w:pPr>
        <w:ind w:left="9428" w:hanging="360"/>
      </w:pPr>
      <w:rPr>
        <w:rFonts w:hint="default"/>
        <w:lang w:val="en-US" w:eastAsia="en-US" w:bidi="ar-SA"/>
      </w:rPr>
    </w:lvl>
  </w:abstractNum>
  <w:abstractNum w:abstractNumId="19" w15:restartNumberingAfterBreak="0">
    <w:nsid w:val="2E937305"/>
    <w:multiLevelType w:val="multilevel"/>
    <w:tmpl w:val="D1320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0F44DE2"/>
    <w:multiLevelType w:val="multilevel"/>
    <w:tmpl w:val="3CAAA6EA"/>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AD95EF3"/>
    <w:multiLevelType w:val="multilevel"/>
    <w:tmpl w:val="D6A4D84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0E55135"/>
    <w:multiLevelType w:val="hybridMultilevel"/>
    <w:tmpl w:val="A738A480"/>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5DF45C6"/>
    <w:multiLevelType w:val="multilevel"/>
    <w:tmpl w:val="F3907276"/>
    <w:lvl w:ilvl="0">
      <w:start w:val="4"/>
      <w:numFmt w:val="decimal"/>
      <w:lvlText w:val="%1"/>
      <w:lvlJc w:val="left"/>
      <w:pPr>
        <w:ind w:left="444" w:hanging="444"/>
      </w:pPr>
      <w:rPr>
        <w:rFonts w:hint="default"/>
      </w:rPr>
    </w:lvl>
    <w:lvl w:ilvl="1">
      <w:start w:val="5"/>
      <w:numFmt w:val="decimal"/>
      <w:lvlText w:val="%1.%2"/>
      <w:lvlJc w:val="left"/>
      <w:pPr>
        <w:ind w:left="444" w:hanging="44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468F252F"/>
    <w:multiLevelType w:val="hybridMultilevel"/>
    <w:tmpl w:val="34C27B02"/>
    <w:lvl w:ilvl="0" w:tplc="5D82C7C4">
      <w:numFmt w:val="bullet"/>
      <w:lvlText w:val=""/>
      <w:lvlJc w:val="left"/>
      <w:pPr>
        <w:ind w:left="720" w:hanging="360"/>
      </w:pPr>
      <w:rPr>
        <w:rFonts w:ascii="Calibri" w:eastAsia="Times New Roman"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48390179"/>
    <w:multiLevelType w:val="hybridMultilevel"/>
    <w:tmpl w:val="EB78DFA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92E23D8"/>
    <w:multiLevelType w:val="multilevel"/>
    <w:tmpl w:val="A68CF63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5FB4C04"/>
    <w:multiLevelType w:val="hybridMultilevel"/>
    <w:tmpl w:val="E9A04B60"/>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8" w15:restartNumberingAfterBreak="0">
    <w:nsid w:val="5797784E"/>
    <w:multiLevelType w:val="hybridMultilevel"/>
    <w:tmpl w:val="1CEE35F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57AB15C9"/>
    <w:multiLevelType w:val="multilevel"/>
    <w:tmpl w:val="C6A8D04A"/>
    <w:lvl w:ilvl="0">
      <w:start w:val="4"/>
      <w:numFmt w:val="decimal"/>
      <w:lvlText w:val="%1"/>
      <w:lvlJc w:val="left"/>
      <w:pPr>
        <w:ind w:left="360" w:hanging="360"/>
      </w:pPr>
      <w:rPr>
        <w:rFonts w:eastAsia="Times New Roman" w:cs="Times New Roman" w:hint="default"/>
        <w:b/>
        <w:color w:val="auto"/>
        <w:sz w:val="22"/>
      </w:rPr>
    </w:lvl>
    <w:lvl w:ilvl="1">
      <w:start w:val="3"/>
      <w:numFmt w:val="decimal"/>
      <w:lvlText w:val="%1.%2"/>
      <w:lvlJc w:val="left"/>
      <w:pPr>
        <w:ind w:left="360" w:hanging="360"/>
      </w:pPr>
      <w:rPr>
        <w:rFonts w:eastAsia="Times New Roman" w:cs="Times New Roman" w:hint="default"/>
        <w:b/>
        <w:color w:val="auto"/>
        <w:sz w:val="22"/>
      </w:rPr>
    </w:lvl>
    <w:lvl w:ilvl="2">
      <w:start w:val="1"/>
      <w:numFmt w:val="decimal"/>
      <w:lvlText w:val="%1.%2.%3"/>
      <w:lvlJc w:val="left"/>
      <w:pPr>
        <w:ind w:left="720" w:hanging="720"/>
      </w:pPr>
      <w:rPr>
        <w:rFonts w:eastAsia="Times New Roman" w:cs="Times New Roman" w:hint="default"/>
        <w:b/>
        <w:color w:val="auto"/>
        <w:sz w:val="22"/>
      </w:rPr>
    </w:lvl>
    <w:lvl w:ilvl="3">
      <w:start w:val="1"/>
      <w:numFmt w:val="decimal"/>
      <w:lvlText w:val="%1.%2.%3.%4"/>
      <w:lvlJc w:val="left"/>
      <w:pPr>
        <w:ind w:left="720" w:hanging="720"/>
      </w:pPr>
      <w:rPr>
        <w:rFonts w:eastAsia="Times New Roman" w:cs="Times New Roman" w:hint="default"/>
        <w:b/>
        <w:color w:val="auto"/>
        <w:sz w:val="22"/>
      </w:rPr>
    </w:lvl>
    <w:lvl w:ilvl="4">
      <w:start w:val="1"/>
      <w:numFmt w:val="decimal"/>
      <w:lvlText w:val="%1.%2.%3.%4.%5"/>
      <w:lvlJc w:val="left"/>
      <w:pPr>
        <w:ind w:left="1080" w:hanging="1080"/>
      </w:pPr>
      <w:rPr>
        <w:rFonts w:eastAsia="Times New Roman" w:cs="Times New Roman" w:hint="default"/>
        <w:b/>
        <w:color w:val="auto"/>
        <w:sz w:val="22"/>
      </w:rPr>
    </w:lvl>
    <w:lvl w:ilvl="5">
      <w:start w:val="1"/>
      <w:numFmt w:val="decimal"/>
      <w:lvlText w:val="%1.%2.%3.%4.%5.%6"/>
      <w:lvlJc w:val="left"/>
      <w:pPr>
        <w:ind w:left="1080" w:hanging="1080"/>
      </w:pPr>
      <w:rPr>
        <w:rFonts w:eastAsia="Times New Roman" w:cs="Times New Roman" w:hint="default"/>
        <w:b/>
        <w:color w:val="auto"/>
        <w:sz w:val="22"/>
      </w:rPr>
    </w:lvl>
    <w:lvl w:ilvl="6">
      <w:start w:val="1"/>
      <w:numFmt w:val="decimal"/>
      <w:lvlText w:val="%1.%2.%3.%4.%5.%6.%7"/>
      <w:lvlJc w:val="left"/>
      <w:pPr>
        <w:ind w:left="1440" w:hanging="1440"/>
      </w:pPr>
      <w:rPr>
        <w:rFonts w:eastAsia="Times New Roman" w:cs="Times New Roman" w:hint="default"/>
        <w:b/>
        <w:color w:val="auto"/>
        <w:sz w:val="22"/>
      </w:rPr>
    </w:lvl>
    <w:lvl w:ilvl="7">
      <w:start w:val="1"/>
      <w:numFmt w:val="decimal"/>
      <w:lvlText w:val="%1.%2.%3.%4.%5.%6.%7.%8"/>
      <w:lvlJc w:val="left"/>
      <w:pPr>
        <w:ind w:left="1440" w:hanging="1440"/>
      </w:pPr>
      <w:rPr>
        <w:rFonts w:eastAsia="Times New Roman" w:cs="Times New Roman" w:hint="default"/>
        <w:b/>
        <w:color w:val="auto"/>
        <w:sz w:val="22"/>
      </w:rPr>
    </w:lvl>
    <w:lvl w:ilvl="8">
      <w:start w:val="1"/>
      <w:numFmt w:val="decimal"/>
      <w:lvlText w:val="%1.%2.%3.%4.%5.%6.%7.%8.%9"/>
      <w:lvlJc w:val="left"/>
      <w:pPr>
        <w:ind w:left="1440" w:hanging="1440"/>
      </w:pPr>
      <w:rPr>
        <w:rFonts w:eastAsia="Times New Roman" w:cs="Times New Roman" w:hint="default"/>
        <w:b/>
        <w:color w:val="auto"/>
        <w:sz w:val="22"/>
      </w:rPr>
    </w:lvl>
  </w:abstractNum>
  <w:abstractNum w:abstractNumId="30" w15:restartNumberingAfterBreak="0">
    <w:nsid w:val="59F678E1"/>
    <w:multiLevelType w:val="multilevel"/>
    <w:tmpl w:val="5402513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BF80199"/>
    <w:multiLevelType w:val="hybridMultilevel"/>
    <w:tmpl w:val="D888533C"/>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2" w15:restartNumberingAfterBreak="0">
    <w:nsid w:val="5C81161D"/>
    <w:multiLevelType w:val="hybridMultilevel"/>
    <w:tmpl w:val="D8D27F16"/>
    <w:lvl w:ilvl="0" w:tplc="AD9819D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603B75E7"/>
    <w:multiLevelType w:val="hybridMultilevel"/>
    <w:tmpl w:val="001EDA32"/>
    <w:lvl w:ilvl="0" w:tplc="9E06BAEA">
      <w:start w:val="1"/>
      <w:numFmt w:val="decimal"/>
      <w:lvlText w:val="%1."/>
      <w:lvlJc w:val="left"/>
      <w:pPr>
        <w:ind w:left="1080" w:hanging="360"/>
      </w:pPr>
      <w:rPr>
        <w:rFonts w:hint="default"/>
        <w:b/>
        <w:bCs/>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4" w15:restartNumberingAfterBreak="0">
    <w:nsid w:val="62965C3F"/>
    <w:multiLevelType w:val="multilevel"/>
    <w:tmpl w:val="40461AF4"/>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6A80115"/>
    <w:multiLevelType w:val="hybridMultilevel"/>
    <w:tmpl w:val="5E288060"/>
    <w:lvl w:ilvl="0" w:tplc="40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9D148A1"/>
    <w:multiLevelType w:val="multilevel"/>
    <w:tmpl w:val="0554D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1BD3E69"/>
    <w:multiLevelType w:val="hybridMultilevel"/>
    <w:tmpl w:val="ACACCF14"/>
    <w:lvl w:ilvl="0" w:tplc="66D0AADE">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756D3528"/>
    <w:multiLevelType w:val="multilevel"/>
    <w:tmpl w:val="E89C69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6591696"/>
    <w:multiLevelType w:val="hybridMultilevel"/>
    <w:tmpl w:val="3DE872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76D64602"/>
    <w:multiLevelType w:val="hybridMultilevel"/>
    <w:tmpl w:val="F77852DA"/>
    <w:lvl w:ilvl="0" w:tplc="9E06BAEA">
      <w:start w:val="1"/>
      <w:numFmt w:val="decimal"/>
      <w:lvlText w:val="%1."/>
      <w:lvlJc w:val="left"/>
      <w:pPr>
        <w:ind w:left="360" w:hanging="360"/>
      </w:pPr>
      <w:rPr>
        <w:rFonts w:hint="default"/>
        <w:b/>
        <w:bCs/>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1" w15:restartNumberingAfterBreak="0">
    <w:nsid w:val="77DE6111"/>
    <w:multiLevelType w:val="hybridMultilevel"/>
    <w:tmpl w:val="9C7E010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15:restartNumberingAfterBreak="0">
    <w:nsid w:val="7AEF7221"/>
    <w:multiLevelType w:val="multilevel"/>
    <w:tmpl w:val="4B3EF95C"/>
    <w:lvl w:ilvl="0">
      <w:start w:val="5"/>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B2E6210"/>
    <w:multiLevelType w:val="hybridMultilevel"/>
    <w:tmpl w:val="8B887B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4" w15:restartNumberingAfterBreak="0">
    <w:nsid w:val="7CF924E5"/>
    <w:multiLevelType w:val="hybridMultilevel"/>
    <w:tmpl w:val="0A54BA06"/>
    <w:lvl w:ilvl="0" w:tplc="FFFFFFFF">
      <w:start w:val="1"/>
      <w:numFmt w:val="lowerRoman"/>
      <w:lvlText w:val="%1."/>
      <w:lvlJc w:val="righ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5" w15:restartNumberingAfterBreak="0">
    <w:nsid w:val="7D1B5A35"/>
    <w:multiLevelType w:val="multilevel"/>
    <w:tmpl w:val="C4C2EF56"/>
    <w:lvl w:ilvl="0">
      <w:start w:val="4"/>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6" w15:restartNumberingAfterBreak="0">
    <w:nsid w:val="7DAE56AB"/>
    <w:multiLevelType w:val="hybridMultilevel"/>
    <w:tmpl w:val="28A2546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7" w15:restartNumberingAfterBreak="0">
    <w:nsid w:val="7F176047"/>
    <w:multiLevelType w:val="hybridMultilevel"/>
    <w:tmpl w:val="97E0F9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776944536">
    <w:abstractNumId w:val="18"/>
  </w:num>
  <w:num w:numId="2" w16cid:durableId="1242644573">
    <w:abstractNumId w:val="39"/>
  </w:num>
  <w:num w:numId="3" w16cid:durableId="1788768013">
    <w:abstractNumId w:val="6"/>
  </w:num>
  <w:num w:numId="4" w16cid:durableId="1599408963">
    <w:abstractNumId w:val="15"/>
  </w:num>
  <w:num w:numId="5" w16cid:durableId="54279379">
    <w:abstractNumId w:val="24"/>
  </w:num>
  <w:num w:numId="6" w16cid:durableId="58288659">
    <w:abstractNumId w:val="10"/>
  </w:num>
  <w:num w:numId="7" w16cid:durableId="669139696">
    <w:abstractNumId w:val="40"/>
  </w:num>
  <w:num w:numId="8" w16cid:durableId="320936179">
    <w:abstractNumId w:val="27"/>
  </w:num>
  <w:num w:numId="9" w16cid:durableId="775055884">
    <w:abstractNumId w:val="2"/>
  </w:num>
  <w:num w:numId="10" w16cid:durableId="1765879379">
    <w:abstractNumId w:val="31"/>
  </w:num>
  <w:num w:numId="11" w16cid:durableId="651953971">
    <w:abstractNumId w:val="33"/>
  </w:num>
  <w:num w:numId="12" w16cid:durableId="1066105555">
    <w:abstractNumId w:val="1"/>
  </w:num>
  <w:num w:numId="13" w16cid:durableId="830560001">
    <w:abstractNumId w:val="0"/>
  </w:num>
  <w:num w:numId="14" w16cid:durableId="2051686854">
    <w:abstractNumId w:val="43"/>
  </w:num>
  <w:num w:numId="15" w16cid:durableId="1741059590">
    <w:abstractNumId w:val="5"/>
  </w:num>
  <w:num w:numId="16" w16cid:durableId="307445593">
    <w:abstractNumId w:val="38"/>
  </w:num>
  <w:num w:numId="17" w16cid:durableId="1674146432">
    <w:abstractNumId w:val="36"/>
  </w:num>
  <w:num w:numId="18" w16cid:durableId="1582331984">
    <w:abstractNumId w:val="19"/>
  </w:num>
  <w:num w:numId="19" w16cid:durableId="1445728664">
    <w:abstractNumId w:val="8"/>
  </w:num>
  <w:num w:numId="20" w16cid:durableId="1942715153">
    <w:abstractNumId w:val="46"/>
  </w:num>
  <w:num w:numId="21" w16cid:durableId="2092120346">
    <w:abstractNumId w:val="28"/>
  </w:num>
  <w:num w:numId="22" w16cid:durableId="1666517879">
    <w:abstractNumId w:val="12"/>
  </w:num>
  <w:num w:numId="23" w16cid:durableId="2061708226">
    <w:abstractNumId w:val="47"/>
  </w:num>
  <w:num w:numId="24" w16cid:durableId="33777737">
    <w:abstractNumId w:val="13"/>
  </w:num>
  <w:num w:numId="25" w16cid:durableId="321545921">
    <w:abstractNumId w:val="14"/>
  </w:num>
  <w:num w:numId="26" w16cid:durableId="649362954">
    <w:abstractNumId w:val="7"/>
  </w:num>
  <w:num w:numId="27" w16cid:durableId="595603356">
    <w:abstractNumId w:val="37"/>
  </w:num>
  <w:num w:numId="28" w16cid:durableId="1122379775">
    <w:abstractNumId w:val="11"/>
  </w:num>
  <w:num w:numId="29" w16cid:durableId="103841464">
    <w:abstractNumId w:val="25"/>
  </w:num>
  <w:num w:numId="30" w16cid:durableId="1201624528">
    <w:abstractNumId w:val="22"/>
  </w:num>
  <w:num w:numId="31" w16cid:durableId="919680216">
    <w:abstractNumId w:val="41"/>
  </w:num>
  <w:num w:numId="32" w16cid:durableId="964508326">
    <w:abstractNumId w:val="35"/>
  </w:num>
  <w:num w:numId="33" w16cid:durableId="765077436">
    <w:abstractNumId w:val="44"/>
  </w:num>
  <w:num w:numId="34" w16cid:durableId="2138137340">
    <w:abstractNumId w:val="16"/>
  </w:num>
  <w:num w:numId="35" w16cid:durableId="1859007478">
    <w:abstractNumId w:val="9"/>
  </w:num>
  <w:num w:numId="36" w16cid:durableId="1325964">
    <w:abstractNumId w:val="42"/>
  </w:num>
  <w:num w:numId="37" w16cid:durableId="561718248">
    <w:abstractNumId w:val="34"/>
  </w:num>
  <w:num w:numId="38" w16cid:durableId="455835461">
    <w:abstractNumId w:val="45"/>
  </w:num>
  <w:num w:numId="39" w16cid:durableId="361976479">
    <w:abstractNumId w:val="4"/>
  </w:num>
  <w:num w:numId="40" w16cid:durableId="268244705">
    <w:abstractNumId w:val="29"/>
  </w:num>
  <w:num w:numId="41" w16cid:durableId="1186095014">
    <w:abstractNumId w:val="17"/>
  </w:num>
  <w:num w:numId="42" w16cid:durableId="1703937459">
    <w:abstractNumId w:val="3"/>
  </w:num>
  <w:num w:numId="43" w16cid:durableId="1850103091">
    <w:abstractNumId w:val="32"/>
  </w:num>
  <w:num w:numId="44" w16cid:durableId="1842617650">
    <w:abstractNumId w:val="26"/>
  </w:num>
  <w:num w:numId="45" w16cid:durableId="1397506206">
    <w:abstractNumId w:val="23"/>
  </w:num>
  <w:num w:numId="46" w16cid:durableId="16080247">
    <w:abstractNumId w:val="21"/>
  </w:num>
  <w:num w:numId="47" w16cid:durableId="1289966644">
    <w:abstractNumId w:val="30"/>
  </w:num>
  <w:num w:numId="48" w16cid:durableId="765555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1NjKysDQ1MzQ0sDBT0lEKTi0uzszPAykwNKsFAJbSSI4tAAAA"/>
  </w:docVars>
  <w:rsids>
    <w:rsidRoot w:val="00325C47"/>
    <w:rsid w:val="00000A50"/>
    <w:rsid w:val="00000B82"/>
    <w:rsid w:val="00004339"/>
    <w:rsid w:val="00004A2F"/>
    <w:rsid w:val="00006966"/>
    <w:rsid w:val="00007762"/>
    <w:rsid w:val="00017E16"/>
    <w:rsid w:val="000200A2"/>
    <w:rsid w:val="0002292C"/>
    <w:rsid w:val="00023719"/>
    <w:rsid w:val="00023A10"/>
    <w:rsid w:val="00024BD2"/>
    <w:rsid w:val="00024BE6"/>
    <w:rsid w:val="00026129"/>
    <w:rsid w:val="000301DD"/>
    <w:rsid w:val="00030C98"/>
    <w:rsid w:val="000330F9"/>
    <w:rsid w:val="0003451C"/>
    <w:rsid w:val="0003618F"/>
    <w:rsid w:val="000363B5"/>
    <w:rsid w:val="0003798A"/>
    <w:rsid w:val="00041F5F"/>
    <w:rsid w:val="0004222B"/>
    <w:rsid w:val="00046533"/>
    <w:rsid w:val="00047DF3"/>
    <w:rsid w:val="000512CC"/>
    <w:rsid w:val="0005458C"/>
    <w:rsid w:val="0005567C"/>
    <w:rsid w:val="0005796F"/>
    <w:rsid w:val="00060F61"/>
    <w:rsid w:val="0006176B"/>
    <w:rsid w:val="000631AD"/>
    <w:rsid w:val="00064287"/>
    <w:rsid w:val="000643C4"/>
    <w:rsid w:val="000649FC"/>
    <w:rsid w:val="00065AC5"/>
    <w:rsid w:val="00067195"/>
    <w:rsid w:val="00070FD5"/>
    <w:rsid w:val="00073E22"/>
    <w:rsid w:val="00074AC5"/>
    <w:rsid w:val="00076B7B"/>
    <w:rsid w:val="00081D21"/>
    <w:rsid w:val="00086093"/>
    <w:rsid w:val="00086108"/>
    <w:rsid w:val="00086BB8"/>
    <w:rsid w:val="00090BC8"/>
    <w:rsid w:val="000A2535"/>
    <w:rsid w:val="000A2664"/>
    <w:rsid w:val="000A2AD3"/>
    <w:rsid w:val="000A31CC"/>
    <w:rsid w:val="000A6140"/>
    <w:rsid w:val="000A7E2E"/>
    <w:rsid w:val="000A7FC7"/>
    <w:rsid w:val="000B63E5"/>
    <w:rsid w:val="000C0C97"/>
    <w:rsid w:val="000C0F83"/>
    <w:rsid w:val="000C40D2"/>
    <w:rsid w:val="000D2B6C"/>
    <w:rsid w:val="000D2C32"/>
    <w:rsid w:val="000D498B"/>
    <w:rsid w:val="000D5221"/>
    <w:rsid w:val="000D59D4"/>
    <w:rsid w:val="000D5B04"/>
    <w:rsid w:val="000E2BEF"/>
    <w:rsid w:val="000E6B56"/>
    <w:rsid w:val="000F3031"/>
    <w:rsid w:val="000F5E96"/>
    <w:rsid w:val="000F608D"/>
    <w:rsid w:val="000F67A2"/>
    <w:rsid w:val="000F6A33"/>
    <w:rsid w:val="000F7E13"/>
    <w:rsid w:val="00100BE5"/>
    <w:rsid w:val="001027BE"/>
    <w:rsid w:val="00103D1C"/>
    <w:rsid w:val="00107EE3"/>
    <w:rsid w:val="00111E61"/>
    <w:rsid w:val="00116206"/>
    <w:rsid w:val="001170D7"/>
    <w:rsid w:val="00121C33"/>
    <w:rsid w:val="001244AC"/>
    <w:rsid w:val="00131612"/>
    <w:rsid w:val="00134427"/>
    <w:rsid w:val="00135A6D"/>
    <w:rsid w:val="00135DAB"/>
    <w:rsid w:val="00136567"/>
    <w:rsid w:val="00136794"/>
    <w:rsid w:val="00137389"/>
    <w:rsid w:val="001415DD"/>
    <w:rsid w:val="0014284C"/>
    <w:rsid w:val="00145B5C"/>
    <w:rsid w:val="00146DDB"/>
    <w:rsid w:val="00146FE1"/>
    <w:rsid w:val="001479DB"/>
    <w:rsid w:val="0015188D"/>
    <w:rsid w:val="0015225F"/>
    <w:rsid w:val="0015483A"/>
    <w:rsid w:val="00154E5A"/>
    <w:rsid w:val="00155558"/>
    <w:rsid w:val="00156649"/>
    <w:rsid w:val="001566DD"/>
    <w:rsid w:val="0015746D"/>
    <w:rsid w:val="00157B97"/>
    <w:rsid w:val="00160D1B"/>
    <w:rsid w:val="00160E1E"/>
    <w:rsid w:val="00161F0F"/>
    <w:rsid w:val="00162B21"/>
    <w:rsid w:val="001631F6"/>
    <w:rsid w:val="0016366B"/>
    <w:rsid w:val="00165099"/>
    <w:rsid w:val="00166452"/>
    <w:rsid w:val="001676C1"/>
    <w:rsid w:val="001712D2"/>
    <w:rsid w:val="00172631"/>
    <w:rsid w:val="00176533"/>
    <w:rsid w:val="001803C7"/>
    <w:rsid w:val="00180406"/>
    <w:rsid w:val="00180A03"/>
    <w:rsid w:val="00183BCA"/>
    <w:rsid w:val="00183C9A"/>
    <w:rsid w:val="00183FAA"/>
    <w:rsid w:val="0018522F"/>
    <w:rsid w:val="0018626E"/>
    <w:rsid w:val="00190C4A"/>
    <w:rsid w:val="0019144C"/>
    <w:rsid w:val="00191CE0"/>
    <w:rsid w:val="001936D6"/>
    <w:rsid w:val="00194361"/>
    <w:rsid w:val="00194A9A"/>
    <w:rsid w:val="00194B74"/>
    <w:rsid w:val="00196447"/>
    <w:rsid w:val="00197657"/>
    <w:rsid w:val="001A0D0E"/>
    <w:rsid w:val="001A30D9"/>
    <w:rsid w:val="001A4F4D"/>
    <w:rsid w:val="001A69E3"/>
    <w:rsid w:val="001A76E7"/>
    <w:rsid w:val="001A7B35"/>
    <w:rsid w:val="001B28AD"/>
    <w:rsid w:val="001B51AD"/>
    <w:rsid w:val="001B7652"/>
    <w:rsid w:val="001C253B"/>
    <w:rsid w:val="001C461C"/>
    <w:rsid w:val="001C61D3"/>
    <w:rsid w:val="001D33E6"/>
    <w:rsid w:val="001D36E2"/>
    <w:rsid w:val="001D58DC"/>
    <w:rsid w:val="001D6C7F"/>
    <w:rsid w:val="001E0309"/>
    <w:rsid w:val="001E0C57"/>
    <w:rsid w:val="001E3547"/>
    <w:rsid w:val="001E440D"/>
    <w:rsid w:val="001E4C87"/>
    <w:rsid w:val="001E63C1"/>
    <w:rsid w:val="001E6E35"/>
    <w:rsid w:val="001E7E96"/>
    <w:rsid w:val="001F0C57"/>
    <w:rsid w:val="001F6CE9"/>
    <w:rsid w:val="002047C0"/>
    <w:rsid w:val="0020493F"/>
    <w:rsid w:val="0020508F"/>
    <w:rsid w:val="002051EA"/>
    <w:rsid w:val="00205313"/>
    <w:rsid w:val="0020571A"/>
    <w:rsid w:val="002065CE"/>
    <w:rsid w:val="002072B3"/>
    <w:rsid w:val="00207A72"/>
    <w:rsid w:val="00207B4B"/>
    <w:rsid w:val="0021141F"/>
    <w:rsid w:val="00215106"/>
    <w:rsid w:val="00217C92"/>
    <w:rsid w:val="002212B2"/>
    <w:rsid w:val="00221CFD"/>
    <w:rsid w:val="00225035"/>
    <w:rsid w:val="00231941"/>
    <w:rsid w:val="00231C86"/>
    <w:rsid w:val="002369D8"/>
    <w:rsid w:val="00240437"/>
    <w:rsid w:val="00240F8E"/>
    <w:rsid w:val="00243010"/>
    <w:rsid w:val="00244619"/>
    <w:rsid w:val="00245BF5"/>
    <w:rsid w:val="00245CCF"/>
    <w:rsid w:val="00245F12"/>
    <w:rsid w:val="00245F8D"/>
    <w:rsid w:val="00247965"/>
    <w:rsid w:val="00247F53"/>
    <w:rsid w:val="00251B0E"/>
    <w:rsid w:val="00251D37"/>
    <w:rsid w:val="00252491"/>
    <w:rsid w:val="00252BDD"/>
    <w:rsid w:val="002613BF"/>
    <w:rsid w:val="00262506"/>
    <w:rsid w:val="0026302B"/>
    <w:rsid w:val="00266E15"/>
    <w:rsid w:val="00270799"/>
    <w:rsid w:val="00272E25"/>
    <w:rsid w:val="00273F07"/>
    <w:rsid w:val="00276751"/>
    <w:rsid w:val="00276E48"/>
    <w:rsid w:val="002811F0"/>
    <w:rsid w:val="002814CF"/>
    <w:rsid w:val="0028166E"/>
    <w:rsid w:val="00287EB1"/>
    <w:rsid w:val="00287F90"/>
    <w:rsid w:val="00290924"/>
    <w:rsid w:val="00290EA1"/>
    <w:rsid w:val="00291616"/>
    <w:rsid w:val="00291F25"/>
    <w:rsid w:val="002955CD"/>
    <w:rsid w:val="002A133C"/>
    <w:rsid w:val="002A1C6D"/>
    <w:rsid w:val="002A20E6"/>
    <w:rsid w:val="002A28E8"/>
    <w:rsid w:val="002A33EF"/>
    <w:rsid w:val="002A4A59"/>
    <w:rsid w:val="002A5754"/>
    <w:rsid w:val="002A6BB7"/>
    <w:rsid w:val="002A7A2B"/>
    <w:rsid w:val="002B11DB"/>
    <w:rsid w:val="002B28DE"/>
    <w:rsid w:val="002B3EF9"/>
    <w:rsid w:val="002B4870"/>
    <w:rsid w:val="002B4905"/>
    <w:rsid w:val="002B679E"/>
    <w:rsid w:val="002B7272"/>
    <w:rsid w:val="002B74FF"/>
    <w:rsid w:val="002C023C"/>
    <w:rsid w:val="002C1B44"/>
    <w:rsid w:val="002C210E"/>
    <w:rsid w:val="002C3065"/>
    <w:rsid w:val="002C57C1"/>
    <w:rsid w:val="002C7BDD"/>
    <w:rsid w:val="002C7F2D"/>
    <w:rsid w:val="002D3D27"/>
    <w:rsid w:val="002D3F61"/>
    <w:rsid w:val="002D4838"/>
    <w:rsid w:val="002D4E85"/>
    <w:rsid w:val="002D56BC"/>
    <w:rsid w:val="002D7C0C"/>
    <w:rsid w:val="002E2FFE"/>
    <w:rsid w:val="002E3082"/>
    <w:rsid w:val="002E31FE"/>
    <w:rsid w:val="002E3AFD"/>
    <w:rsid w:val="002E570E"/>
    <w:rsid w:val="002E7ADB"/>
    <w:rsid w:val="002E7B1D"/>
    <w:rsid w:val="002E7CC9"/>
    <w:rsid w:val="002F02EA"/>
    <w:rsid w:val="002F0FE2"/>
    <w:rsid w:val="002F1047"/>
    <w:rsid w:val="002F2D1B"/>
    <w:rsid w:val="002F5E70"/>
    <w:rsid w:val="002F7530"/>
    <w:rsid w:val="0030082C"/>
    <w:rsid w:val="0030475B"/>
    <w:rsid w:val="00305456"/>
    <w:rsid w:val="00306173"/>
    <w:rsid w:val="00306421"/>
    <w:rsid w:val="003078D3"/>
    <w:rsid w:val="00307B1B"/>
    <w:rsid w:val="00310BC5"/>
    <w:rsid w:val="003146C3"/>
    <w:rsid w:val="00314FF1"/>
    <w:rsid w:val="00316A3B"/>
    <w:rsid w:val="003177BF"/>
    <w:rsid w:val="003177C4"/>
    <w:rsid w:val="003216DB"/>
    <w:rsid w:val="003227F6"/>
    <w:rsid w:val="00323A30"/>
    <w:rsid w:val="0032420D"/>
    <w:rsid w:val="00325C47"/>
    <w:rsid w:val="00333B01"/>
    <w:rsid w:val="00333DA5"/>
    <w:rsid w:val="00335503"/>
    <w:rsid w:val="00337A6E"/>
    <w:rsid w:val="00340FBF"/>
    <w:rsid w:val="00342210"/>
    <w:rsid w:val="0034394E"/>
    <w:rsid w:val="0034486A"/>
    <w:rsid w:val="00345AB3"/>
    <w:rsid w:val="003526E6"/>
    <w:rsid w:val="00353E9B"/>
    <w:rsid w:val="003548F0"/>
    <w:rsid w:val="00355C61"/>
    <w:rsid w:val="00356A95"/>
    <w:rsid w:val="00357119"/>
    <w:rsid w:val="003601DF"/>
    <w:rsid w:val="00360662"/>
    <w:rsid w:val="00363280"/>
    <w:rsid w:val="00365DFF"/>
    <w:rsid w:val="003666FE"/>
    <w:rsid w:val="00366900"/>
    <w:rsid w:val="00366B14"/>
    <w:rsid w:val="00375584"/>
    <w:rsid w:val="00377504"/>
    <w:rsid w:val="003816DD"/>
    <w:rsid w:val="00381E86"/>
    <w:rsid w:val="00383E94"/>
    <w:rsid w:val="00385099"/>
    <w:rsid w:val="00387735"/>
    <w:rsid w:val="00390333"/>
    <w:rsid w:val="00392A32"/>
    <w:rsid w:val="003948FE"/>
    <w:rsid w:val="0039793E"/>
    <w:rsid w:val="003A278D"/>
    <w:rsid w:val="003A4AC8"/>
    <w:rsid w:val="003A4C84"/>
    <w:rsid w:val="003B0926"/>
    <w:rsid w:val="003B0B29"/>
    <w:rsid w:val="003B0B50"/>
    <w:rsid w:val="003B164B"/>
    <w:rsid w:val="003B16AB"/>
    <w:rsid w:val="003B4552"/>
    <w:rsid w:val="003B509A"/>
    <w:rsid w:val="003B6699"/>
    <w:rsid w:val="003C0B7A"/>
    <w:rsid w:val="003C1205"/>
    <w:rsid w:val="003C1E57"/>
    <w:rsid w:val="003C23E7"/>
    <w:rsid w:val="003C3C10"/>
    <w:rsid w:val="003C43AA"/>
    <w:rsid w:val="003C4E4B"/>
    <w:rsid w:val="003C4FE0"/>
    <w:rsid w:val="003C572D"/>
    <w:rsid w:val="003D1E7C"/>
    <w:rsid w:val="003D2A49"/>
    <w:rsid w:val="003D3EB8"/>
    <w:rsid w:val="003D422D"/>
    <w:rsid w:val="003D676E"/>
    <w:rsid w:val="003E1D4F"/>
    <w:rsid w:val="003E57D5"/>
    <w:rsid w:val="003E5C79"/>
    <w:rsid w:val="003E61FF"/>
    <w:rsid w:val="003E7C8D"/>
    <w:rsid w:val="003F0277"/>
    <w:rsid w:val="003F2C7A"/>
    <w:rsid w:val="003F3070"/>
    <w:rsid w:val="003F4DA2"/>
    <w:rsid w:val="003F6202"/>
    <w:rsid w:val="003F6447"/>
    <w:rsid w:val="003F6ECD"/>
    <w:rsid w:val="00403CDF"/>
    <w:rsid w:val="0040457B"/>
    <w:rsid w:val="00407405"/>
    <w:rsid w:val="00407610"/>
    <w:rsid w:val="004077C0"/>
    <w:rsid w:val="004108E1"/>
    <w:rsid w:val="00410E18"/>
    <w:rsid w:val="00411362"/>
    <w:rsid w:val="00412231"/>
    <w:rsid w:val="00412847"/>
    <w:rsid w:val="004153D8"/>
    <w:rsid w:val="00415C44"/>
    <w:rsid w:val="00425122"/>
    <w:rsid w:val="00427569"/>
    <w:rsid w:val="00433613"/>
    <w:rsid w:val="00433821"/>
    <w:rsid w:val="004363BB"/>
    <w:rsid w:val="00440433"/>
    <w:rsid w:val="004408AA"/>
    <w:rsid w:val="0044190D"/>
    <w:rsid w:val="00442DA3"/>
    <w:rsid w:val="0044491C"/>
    <w:rsid w:val="00444FE4"/>
    <w:rsid w:val="00445726"/>
    <w:rsid w:val="0044713C"/>
    <w:rsid w:val="00447D41"/>
    <w:rsid w:val="00450199"/>
    <w:rsid w:val="00450738"/>
    <w:rsid w:val="00453CE6"/>
    <w:rsid w:val="0045587A"/>
    <w:rsid w:val="004558A5"/>
    <w:rsid w:val="004560ED"/>
    <w:rsid w:val="0045727B"/>
    <w:rsid w:val="00457A2A"/>
    <w:rsid w:val="00460715"/>
    <w:rsid w:val="00460C2B"/>
    <w:rsid w:val="0046141E"/>
    <w:rsid w:val="00461D09"/>
    <w:rsid w:val="00462B8B"/>
    <w:rsid w:val="0046455F"/>
    <w:rsid w:val="0046476D"/>
    <w:rsid w:val="004654D9"/>
    <w:rsid w:val="00470976"/>
    <w:rsid w:val="00470D7B"/>
    <w:rsid w:val="004722A0"/>
    <w:rsid w:val="004764FE"/>
    <w:rsid w:val="004773B1"/>
    <w:rsid w:val="004808A8"/>
    <w:rsid w:val="00484329"/>
    <w:rsid w:val="00484FCC"/>
    <w:rsid w:val="004851F4"/>
    <w:rsid w:val="00485912"/>
    <w:rsid w:val="00485AB6"/>
    <w:rsid w:val="00486093"/>
    <w:rsid w:val="00486301"/>
    <w:rsid w:val="00487EF1"/>
    <w:rsid w:val="004903E9"/>
    <w:rsid w:val="004907F0"/>
    <w:rsid w:val="00491672"/>
    <w:rsid w:val="00491CA1"/>
    <w:rsid w:val="004A2788"/>
    <w:rsid w:val="004A7E2D"/>
    <w:rsid w:val="004B30AF"/>
    <w:rsid w:val="004B4BA4"/>
    <w:rsid w:val="004B5FE2"/>
    <w:rsid w:val="004B7854"/>
    <w:rsid w:val="004C0964"/>
    <w:rsid w:val="004C277F"/>
    <w:rsid w:val="004C389F"/>
    <w:rsid w:val="004C3C01"/>
    <w:rsid w:val="004C5B66"/>
    <w:rsid w:val="004C768D"/>
    <w:rsid w:val="004E002E"/>
    <w:rsid w:val="004E2000"/>
    <w:rsid w:val="004E26A4"/>
    <w:rsid w:val="004E4857"/>
    <w:rsid w:val="004E67A1"/>
    <w:rsid w:val="004E67B3"/>
    <w:rsid w:val="004E750C"/>
    <w:rsid w:val="004F016F"/>
    <w:rsid w:val="004F0544"/>
    <w:rsid w:val="004F0C21"/>
    <w:rsid w:val="004F0D63"/>
    <w:rsid w:val="004F157E"/>
    <w:rsid w:val="004F3EED"/>
    <w:rsid w:val="004F426F"/>
    <w:rsid w:val="004F6B5F"/>
    <w:rsid w:val="004F6D5D"/>
    <w:rsid w:val="004F6FBD"/>
    <w:rsid w:val="005014DF"/>
    <w:rsid w:val="00501AD1"/>
    <w:rsid w:val="00501DCE"/>
    <w:rsid w:val="005044DF"/>
    <w:rsid w:val="00504C54"/>
    <w:rsid w:val="00505486"/>
    <w:rsid w:val="005054F9"/>
    <w:rsid w:val="00511776"/>
    <w:rsid w:val="00511789"/>
    <w:rsid w:val="005129EF"/>
    <w:rsid w:val="005161FA"/>
    <w:rsid w:val="00516EA5"/>
    <w:rsid w:val="00517BC4"/>
    <w:rsid w:val="00520783"/>
    <w:rsid w:val="00520E8B"/>
    <w:rsid w:val="005219B5"/>
    <w:rsid w:val="0052438E"/>
    <w:rsid w:val="005251DB"/>
    <w:rsid w:val="00525740"/>
    <w:rsid w:val="00526795"/>
    <w:rsid w:val="0052773A"/>
    <w:rsid w:val="005316F0"/>
    <w:rsid w:val="005322DF"/>
    <w:rsid w:val="00533239"/>
    <w:rsid w:val="00533C20"/>
    <w:rsid w:val="005348E0"/>
    <w:rsid w:val="00534908"/>
    <w:rsid w:val="005363A1"/>
    <w:rsid w:val="005369D0"/>
    <w:rsid w:val="0054199F"/>
    <w:rsid w:val="005419A6"/>
    <w:rsid w:val="0054230C"/>
    <w:rsid w:val="005505BC"/>
    <w:rsid w:val="00551188"/>
    <w:rsid w:val="00551A52"/>
    <w:rsid w:val="0055351E"/>
    <w:rsid w:val="00553D1D"/>
    <w:rsid w:val="005561FD"/>
    <w:rsid w:val="00557714"/>
    <w:rsid w:val="0056282F"/>
    <w:rsid w:val="00565A17"/>
    <w:rsid w:val="00565F3C"/>
    <w:rsid w:val="005660F6"/>
    <w:rsid w:val="00572BA2"/>
    <w:rsid w:val="005731FA"/>
    <w:rsid w:val="00573D4F"/>
    <w:rsid w:val="00576952"/>
    <w:rsid w:val="005850E8"/>
    <w:rsid w:val="00585ED5"/>
    <w:rsid w:val="00586BDF"/>
    <w:rsid w:val="005879EF"/>
    <w:rsid w:val="00587B18"/>
    <w:rsid w:val="0059022C"/>
    <w:rsid w:val="00590DD0"/>
    <w:rsid w:val="00593550"/>
    <w:rsid w:val="005966B7"/>
    <w:rsid w:val="00596D70"/>
    <w:rsid w:val="005A3882"/>
    <w:rsid w:val="005A5C2B"/>
    <w:rsid w:val="005A7E6A"/>
    <w:rsid w:val="005B1728"/>
    <w:rsid w:val="005B250B"/>
    <w:rsid w:val="005B37E9"/>
    <w:rsid w:val="005B3BB4"/>
    <w:rsid w:val="005B55CA"/>
    <w:rsid w:val="005B6CD8"/>
    <w:rsid w:val="005B7533"/>
    <w:rsid w:val="005B7E4D"/>
    <w:rsid w:val="005C2AE3"/>
    <w:rsid w:val="005C472D"/>
    <w:rsid w:val="005C7970"/>
    <w:rsid w:val="005D21FF"/>
    <w:rsid w:val="005D382B"/>
    <w:rsid w:val="005D5BBF"/>
    <w:rsid w:val="005D5EBA"/>
    <w:rsid w:val="005E0415"/>
    <w:rsid w:val="005E0FF3"/>
    <w:rsid w:val="005E1B58"/>
    <w:rsid w:val="005E2AFD"/>
    <w:rsid w:val="005E4D56"/>
    <w:rsid w:val="005F2648"/>
    <w:rsid w:val="005F2683"/>
    <w:rsid w:val="005F320C"/>
    <w:rsid w:val="005F639E"/>
    <w:rsid w:val="005F7AA9"/>
    <w:rsid w:val="005F7BEF"/>
    <w:rsid w:val="00600BCD"/>
    <w:rsid w:val="00600E28"/>
    <w:rsid w:val="00600FD9"/>
    <w:rsid w:val="00601693"/>
    <w:rsid w:val="006038EB"/>
    <w:rsid w:val="006040EA"/>
    <w:rsid w:val="006061D4"/>
    <w:rsid w:val="00611957"/>
    <w:rsid w:val="00613A63"/>
    <w:rsid w:val="00614B51"/>
    <w:rsid w:val="00617257"/>
    <w:rsid w:val="00622F99"/>
    <w:rsid w:val="00623D61"/>
    <w:rsid w:val="00626CC7"/>
    <w:rsid w:val="00631079"/>
    <w:rsid w:val="00631EF3"/>
    <w:rsid w:val="0063293D"/>
    <w:rsid w:val="00634558"/>
    <w:rsid w:val="00642353"/>
    <w:rsid w:val="00642AAB"/>
    <w:rsid w:val="0064706A"/>
    <w:rsid w:val="00650B0D"/>
    <w:rsid w:val="00652A59"/>
    <w:rsid w:val="00652B91"/>
    <w:rsid w:val="00652E2C"/>
    <w:rsid w:val="00653950"/>
    <w:rsid w:val="00655DE1"/>
    <w:rsid w:val="00656B67"/>
    <w:rsid w:val="00657B60"/>
    <w:rsid w:val="00662BFF"/>
    <w:rsid w:val="00667589"/>
    <w:rsid w:val="00671C04"/>
    <w:rsid w:val="0067208E"/>
    <w:rsid w:val="00672957"/>
    <w:rsid w:val="0067642F"/>
    <w:rsid w:val="006801E0"/>
    <w:rsid w:val="00682201"/>
    <w:rsid w:val="0068490B"/>
    <w:rsid w:val="006854B3"/>
    <w:rsid w:val="00685770"/>
    <w:rsid w:val="006866DA"/>
    <w:rsid w:val="0068683A"/>
    <w:rsid w:val="00691495"/>
    <w:rsid w:val="0069182C"/>
    <w:rsid w:val="00691C0B"/>
    <w:rsid w:val="00692FA1"/>
    <w:rsid w:val="00695FC5"/>
    <w:rsid w:val="006A0547"/>
    <w:rsid w:val="006A07FF"/>
    <w:rsid w:val="006A1DC4"/>
    <w:rsid w:val="006A29CE"/>
    <w:rsid w:val="006A4EEA"/>
    <w:rsid w:val="006A63E2"/>
    <w:rsid w:val="006A6551"/>
    <w:rsid w:val="006B1F84"/>
    <w:rsid w:val="006B20EF"/>
    <w:rsid w:val="006B2466"/>
    <w:rsid w:val="006B28BD"/>
    <w:rsid w:val="006B3128"/>
    <w:rsid w:val="006B368C"/>
    <w:rsid w:val="006B39F3"/>
    <w:rsid w:val="006B3E22"/>
    <w:rsid w:val="006B45A1"/>
    <w:rsid w:val="006B657E"/>
    <w:rsid w:val="006B6D7E"/>
    <w:rsid w:val="006C4044"/>
    <w:rsid w:val="006C61CD"/>
    <w:rsid w:val="006D04F8"/>
    <w:rsid w:val="006D485F"/>
    <w:rsid w:val="006D5202"/>
    <w:rsid w:val="006E2FE1"/>
    <w:rsid w:val="006E408F"/>
    <w:rsid w:val="006E544F"/>
    <w:rsid w:val="006E6C1C"/>
    <w:rsid w:val="006E75C7"/>
    <w:rsid w:val="006F12B0"/>
    <w:rsid w:val="006F23F1"/>
    <w:rsid w:val="006F35DA"/>
    <w:rsid w:val="006F4142"/>
    <w:rsid w:val="006F4F5C"/>
    <w:rsid w:val="0070067F"/>
    <w:rsid w:val="00701DC6"/>
    <w:rsid w:val="00703987"/>
    <w:rsid w:val="00704B54"/>
    <w:rsid w:val="00704C5A"/>
    <w:rsid w:val="00705893"/>
    <w:rsid w:val="007064C2"/>
    <w:rsid w:val="007078EC"/>
    <w:rsid w:val="00710479"/>
    <w:rsid w:val="00713A90"/>
    <w:rsid w:val="00715322"/>
    <w:rsid w:val="00715657"/>
    <w:rsid w:val="0071587F"/>
    <w:rsid w:val="00716912"/>
    <w:rsid w:val="0072066E"/>
    <w:rsid w:val="00721405"/>
    <w:rsid w:val="00723005"/>
    <w:rsid w:val="00723A16"/>
    <w:rsid w:val="00723CDE"/>
    <w:rsid w:val="007266C5"/>
    <w:rsid w:val="00726C4E"/>
    <w:rsid w:val="0073039B"/>
    <w:rsid w:val="007342BD"/>
    <w:rsid w:val="0073644D"/>
    <w:rsid w:val="00736AD1"/>
    <w:rsid w:val="00736EFA"/>
    <w:rsid w:val="007412FA"/>
    <w:rsid w:val="00741DE6"/>
    <w:rsid w:val="00742780"/>
    <w:rsid w:val="0074427C"/>
    <w:rsid w:val="00744AAD"/>
    <w:rsid w:val="0074554B"/>
    <w:rsid w:val="00746129"/>
    <w:rsid w:val="00751CCA"/>
    <w:rsid w:val="00753B1A"/>
    <w:rsid w:val="007567CC"/>
    <w:rsid w:val="00757A23"/>
    <w:rsid w:val="007612DE"/>
    <w:rsid w:val="00762F8E"/>
    <w:rsid w:val="00764D48"/>
    <w:rsid w:val="00765325"/>
    <w:rsid w:val="00771137"/>
    <w:rsid w:val="00771B2F"/>
    <w:rsid w:val="00771BF2"/>
    <w:rsid w:val="00773EE1"/>
    <w:rsid w:val="0077588B"/>
    <w:rsid w:val="00776451"/>
    <w:rsid w:val="00780317"/>
    <w:rsid w:val="00786016"/>
    <w:rsid w:val="007919E1"/>
    <w:rsid w:val="00791B02"/>
    <w:rsid w:val="007923D2"/>
    <w:rsid w:val="00792DB4"/>
    <w:rsid w:val="00793127"/>
    <w:rsid w:val="00793B05"/>
    <w:rsid w:val="00793DAD"/>
    <w:rsid w:val="00794A1B"/>
    <w:rsid w:val="00794E24"/>
    <w:rsid w:val="00795B34"/>
    <w:rsid w:val="007A0AA6"/>
    <w:rsid w:val="007A1C79"/>
    <w:rsid w:val="007A4045"/>
    <w:rsid w:val="007A4B38"/>
    <w:rsid w:val="007A5F13"/>
    <w:rsid w:val="007A6860"/>
    <w:rsid w:val="007B3D9A"/>
    <w:rsid w:val="007B4271"/>
    <w:rsid w:val="007B505E"/>
    <w:rsid w:val="007B75CC"/>
    <w:rsid w:val="007C1C24"/>
    <w:rsid w:val="007C77C4"/>
    <w:rsid w:val="007D044D"/>
    <w:rsid w:val="007D08EF"/>
    <w:rsid w:val="007D119B"/>
    <w:rsid w:val="007D14B5"/>
    <w:rsid w:val="007D2DE6"/>
    <w:rsid w:val="007D4342"/>
    <w:rsid w:val="007D7C59"/>
    <w:rsid w:val="007E3114"/>
    <w:rsid w:val="007E3962"/>
    <w:rsid w:val="007E3F00"/>
    <w:rsid w:val="007E4B3A"/>
    <w:rsid w:val="007E58AB"/>
    <w:rsid w:val="007E7374"/>
    <w:rsid w:val="007E78E2"/>
    <w:rsid w:val="007F0AA6"/>
    <w:rsid w:val="007F0BFA"/>
    <w:rsid w:val="007F68AA"/>
    <w:rsid w:val="00802517"/>
    <w:rsid w:val="0080424F"/>
    <w:rsid w:val="008054F2"/>
    <w:rsid w:val="00805E0F"/>
    <w:rsid w:val="00807E4C"/>
    <w:rsid w:val="00813F20"/>
    <w:rsid w:val="00815320"/>
    <w:rsid w:val="0081607A"/>
    <w:rsid w:val="00822272"/>
    <w:rsid w:val="00825419"/>
    <w:rsid w:val="008306A5"/>
    <w:rsid w:val="008311A1"/>
    <w:rsid w:val="008313EE"/>
    <w:rsid w:val="00831AB6"/>
    <w:rsid w:val="00832438"/>
    <w:rsid w:val="00837927"/>
    <w:rsid w:val="00840073"/>
    <w:rsid w:val="008410E1"/>
    <w:rsid w:val="00841395"/>
    <w:rsid w:val="008414A1"/>
    <w:rsid w:val="00842D31"/>
    <w:rsid w:val="008434B6"/>
    <w:rsid w:val="0084358F"/>
    <w:rsid w:val="00843F2D"/>
    <w:rsid w:val="008447D5"/>
    <w:rsid w:val="00851E8D"/>
    <w:rsid w:val="00852EA4"/>
    <w:rsid w:val="0086025A"/>
    <w:rsid w:val="00860D8D"/>
    <w:rsid w:val="00864337"/>
    <w:rsid w:val="00870F6E"/>
    <w:rsid w:val="00871468"/>
    <w:rsid w:val="00874013"/>
    <w:rsid w:val="00876439"/>
    <w:rsid w:val="008768E4"/>
    <w:rsid w:val="008772C0"/>
    <w:rsid w:val="00877844"/>
    <w:rsid w:val="00884551"/>
    <w:rsid w:val="00884709"/>
    <w:rsid w:val="00884D84"/>
    <w:rsid w:val="008851BA"/>
    <w:rsid w:val="008853D1"/>
    <w:rsid w:val="00885E5E"/>
    <w:rsid w:val="00886775"/>
    <w:rsid w:val="00892B7C"/>
    <w:rsid w:val="00895DEB"/>
    <w:rsid w:val="00896D2D"/>
    <w:rsid w:val="008A009E"/>
    <w:rsid w:val="008A3841"/>
    <w:rsid w:val="008A4B30"/>
    <w:rsid w:val="008A4B49"/>
    <w:rsid w:val="008A4C15"/>
    <w:rsid w:val="008A52EC"/>
    <w:rsid w:val="008A5D08"/>
    <w:rsid w:val="008B2B86"/>
    <w:rsid w:val="008B46F8"/>
    <w:rsid w:val="008B7DDA"/>
    <w:rsid w:val="008C09AE"/>
    <w:rsid w:val="008C1144"/>
    <w:rsid w:val="008C2907"/>
    <w:rsid w:val="008C4799"/>
    <w:rsid w:val="008C5529"/>
    <w:rsid w:val="008C6A33"/>
    <w:rsid w:val="008D054A"/>
    <w:rsid w:val="008D3D86"/>
    <w:rsid w:val="008E0DAD"/>
    <w:rsid w:val="008E2EE7"/>
    <w:rsid w:val="008E2FC5"/>
    <w:rsid w:val="008F5C28"/>
    <w:rsid w:val="008F703C"/>
    <w:rsid w:val="00901CEB"/>
    <w:rsid w:val="00902B27"/>
    <w:rsid w:val="009035E1"/>
    <w:rsid w:val="009041EE"/>
    <w:rsid w:val="009067C7"/>
    <w:rsid w:val="00907AB8"/>
    <w:rsid w:val="00911685"/>
    <w:rsid w:val="0091781C"/>
    <w:rsid w:val="00921D57"/>
    <w:rsid w:val="00922A6B"/>
    <w:rsid w:val="00922C02"/>
    <w:rsid w:val="00925502"/>
    <w:rsid w:val="00926872"/>
    <w:rsid w:val="00927E4F"/>
    <w:rsid w:val="00930BD9"/>
    <w:rsid w:val="0093146B"/>
    <w:rsid w:val="009358A4"/>
    <w:rsid w:val="00935FFF"/>
    <w:rsid w:val="00937D9C"/>
    <w:rsid w:val="0094149A"/>
    <w:rsid w:val="009422D8"/>
    <w:rsid w:val="00943535"/>
    <w:rsid w:val="009435CC"/>
    <w:rsid w:val="00946AC9"/>
    <w:rsid w:val="00951455"/>
    <w:rsid w:val="00953E0E"/>
    <w:rsid w:val="00953F6A"/>
    <w:rsid w:val="0095584D"/>
    <w:rsid w:val="009609FC"/>
    <w:rsid w:val="009626C6"/>
    <w:rsid w:val="00963387"/>
    <w:rsid w:val="00963404"/>
    <w:rsid w:val="009655C7"/>
    <w:rsid w:val="00966894"/>
    <w:rsid w:val="0097027D"/>
    <w:rsid w:val="009704BC"/>
    <w:rsid w:val="00970ED8"/>
    <w:rsid w:val="00971ACD"/>
    <w:rsid w:val="00971CE7"/>
    <w:rsid w:val="00973368"/>
    <w:rsid w:val="00976551"/>
    <w:rsid w:val="00976EA7"/>
    <w:rsid w:val="009774CC"/>
    <w:rsid w:val="00977D22"/>
    <w:rsid w:val="00980B48"/>
    <w:rsid w:val="009829A6"/>
    <w:rsid w:val="00983507"/>
    <w:rsid w:val="009854FC"/>
    <w:rsid w:val="009855C7"/>
    <w:rsid w:val="00986323"/>
    <w:rsid w:val="009950C4"/>
    <w:rsid w:val="00996146"/>
    <w:rsid w:val="009A0D07"/>
    <w:rsid w:val="009A1440"/>
    <w:rsid w:val="009A3AAA"/>
    <w:rsid w:val="009B2AB3"/>
    <w:rsid w:val="009B4809"/>
    <w:rsid w:val="009B6AF6"/>
    <w:rsid w:val="009C0952"/>
    <w:rsid w:val="009C10AF"/>
    <w:rsid w:val="009C26D5"/>
    <w:rsid w:val="009C3950"/>
    <w:rsid w:val="009C5E16"/>
    <w:rsid w:val="009C7DAA"/>
    <w:rsid w:val="009D05EA"/>
    <w:rsid w:val="009D0D11"/>
    <w:rsid w:val="009D309F"/>
    <w:rsid w:val="009D30BE"/>
    <w:rsid w:val="009D34EE"/>
    <w:rsid w:val="009D4D8D"/>
    <w:rsid w:val="009D5A32"/>
    <w:rsid w:val="009E3735"/>
    <w:rsid w:val="009E56BB"/>
    <w:rsid w:val="009E56F8"/>
    <w:rsid w:val="009E59CA"/>
    <w:rsid w:val="009E7775"/>
    <w:rsid w:val="009F0ECD"/>
    <w:rsid w:val="009F14B6"/>
    <w:rsid w:val="009F1BAD"/>
    <w:rsid w:val="009F41C9"/>
    <w:rsid w:val="009F422C"/>
    <w:rsid w:val="009F5434"/>
    <w:rsid w:val="009F54B0"/>
    <w:rsid w:val="009F5D50"/>
    <w:rsid w:val="009F636B"/>
    <w:rsid w:val="009F66B3"/>
    <w:rsid w:val="009F673B"/>
    <w:rsid w:val="009F7AE9"/>
    <w:rsid w:val="00A035F3"/>
    <w:rsid w:val="00A03F38"/>
    <w:rsid w:val="00A04492"/>
    <w:rsid w:val="00A0476A"/>
    <w:rsid w:val="00A0678F"/>
    <w:rsid w:val="00A1142D"/>
    <w:rsid w:val="00A12450"/>
    <w:rsid w:val="00A130FE"/>
    <w:rsid w:val="00A14268"/>
    <w:rsid w:val="00A1471A"/>
    <w:rsid w:val="00A152B1"/>
    <w:rsid w:val="00A153D9"/>
    <w:rsid w:val="00A15A28"/>
    <w:rsid w:val="00A16DB7"/>
    <w:rsid w:val="00A17048"/>
    <w:rsid w:val="00A23447"/>
    <w:rsid w:val="00A2383A"/>
    <w:rsid w:val="00A2692D"/>
    <w:rsid w:val="00A3062D"/>
    <w:rsid w:val="00A31C76"/>
    <w:rsid w:val="00A336EC"/>
    <w:rsid w:val="00A349FD"/>
    <w:rsid w:val="00A34EA1"/>
    <w:rsid w:val="00A41099"/>
    <w:rsid w:val="00A423EA"/>
    <w:rsid w:val="00A43A47"/>
    <w:rsid w:val="00A442CF"/>
    <w:rsid w:val="00A44EBE"/>
    <w:rsid w:val="00A4501A"/>
    <w:rsid w:val="00A453BF"/>
    <w:rsid w:val="00A46048"/>
    <w:rsid w:val="00A46AD9"/>
    <w:rsid w:val="00A507E5"/>
    <w:rsid w:val="00A51D34"/>
    <w:rsid w:val="00A52409"/>
    <w:rsid w:val="00A53B15"/>
    <w:rsid w:val="00A5531A"/>
    <w:rsid w:val="00A55441"/>
    <w:rsid w:val="00A55972"/>
    <w:rsid w:val="00A56675"/>
    <w:rsid w:val="00A6661D"/>
    <w:rsid w:val="00A674F3"/>
    <w:rsid w:val="00A71323"/>
    <w:rsid w:val="00A719CC"/>
    <w:rsid w:val="00A753D7"/>
    <w:rsid w:val="00A75501"/>
    <w:rsid w:val="00A75D1E"/>
    <w:rsid w:val="00A81513"/>
    <w:rsid w:val="00A81B46"/>
    <w:rsid w:val="00A82DBC"/>
    <w:rsid w:val="00A8467B"/>
    <w:rsid w:val="00A91A66"/>
    <w:rsid w:val="00A927C8"/>
    <w:rsid w:val="00A97E0C"/>
    <w:rsid w:val="00AA255E"/>
    <w:rsid w:val="00AA2610"/>
    <w:rsid w:val="00AA2A47"/>
    <w:rsid w:val="00AA3143"/>
    <w:rsid w:val="00AA65EC"/>
    <w:rsid w:val="00AB030F"/>
    <w:rsid w:val="00AB0876"/>
    <w:rsid w:val="00AB23AD"/>
    <w:rsid w:val="00AB528D"/>
    <w:rsid w:val="00AB7B78"/>
    <w:rsid w:val="00AB7B97"/>
    <w:rsid w:val="00AB7F8E"/>
    <w:rsid w:val="00AC2FF2"/>
    <w:rsid w:val="00AC64AE"/>
    <w:rsid w:val="00AC7621"/>
    <w:rsid w:val="00AC7B59"/>
    <w:rsid w:val="00AC7CEE"/>
    <w:rsid w:val="00AD060E"/>
    <w:rsid w:val="00AD1955"/>
    <w:rsid w:val="00AD4CE0"/>
    <w:rsid w:val="00AD5C73"/>
    <w:rsid w:val="00AD6F68"/>
    <w:rsid w:val="00AD7159"/>
    <w:rsid w:val="00AE0639"/>
    <w:rsid w:val="00AE12AC"/>
    <w:rsid w:val="00AE5DDB"/>
    <w:rsid w:val="00AF0E42"/>
    <w:rsid w:val="00AF10EC"/>
    <w:rsid w:val="00AF5BB4"/>
    <w:rsid w:val="00AF5F2B"/>
    <w:rsid w:val="00AF78AF"/>
    <w:rsid w:val="00B019B7"/>
    <w:rsid w:val="00B01DC6"/>
    <w:rsid w:val="00B05656"/>
    <w:rsid w:val="00B13168"/>
    <w:rsid w:val="00B15A21"/>
    <w:rsid w:val="00B164C5"/>
    <w:rsid w:val="00B169D4"/>
    <w:rsid w:val="00B16F88"/>
    <w:rsid w:val="00B21AB9"/>
    <w:rsid w:val="00B21FB0"/>
    <w:rsid w:val="00B23C4F"/>
    <w:rsid w:val="00B25BF7"/>
    <w:rsid w:val="00B30104"/>
    <w:rsid w:val="00B31E82"/>
    <w:rsid w:val="00B322E5"/>
    <w:rsid w:val="00B33B27"/>
    <w:rsid w:val="00B345B9"/>
    <w:rsid w:val="00B348E2"/>
    <w:rsid w:val="00B36BB8"/>
    <w:rsid w:val="00B37164"/>
    <w:rsid w:val="00B3737D"/>
    <w:rsid w:val="00B402EC"/>
    <w:rsid w:val="00B42375"/>
    <w:rsid w:val="00B46606"/>
    <w:rsid w:val="00B471DE"/>
    <w:rsid w:val="00B47345"/>
    <w:rsid w:val="00B47BFD"/>
    <w:rsid w:val="00B51ABB"/>
    <w:rsid w:val="00B577C6"/>
    <w:rsid w:val="00B629A0"/>
    <w:rsid w:val="00B62DAF"/>
    <w:rsid w:val="00B642F3"/>
    <w:rsid w:val="00B65668"/>
    <w:rsid w:val="00B65D2F"/>
    <w:rsid w:val="00B66E67"/>
    <w:rsid w:val="00B67266"/>
    <w:rsid w:val="00B706E5"/>
    <w:rsid w:val="00B74366"/>
    <w:rsid w:val="00B74CB2"/>
    <w:rsid w:val="00B767FC"/>
    <w:rsid w:val="00B77279"/>
    <w:rsid w:val="00B828B8"/>
    <w:rsid w:val="00B82A97"/>
    <w:rsid w:val="00B85BAC"/>
    <w:rsid w:val="00B87718"/>
    <w:rsid w:val="00B87F3B"/>
    <w:rsid w:val="00B924F5"/>
    <w:rsid w:val="00B97351"/>
    <w:rsid w:val="00BA44EA"/>
    <w:rsid w:val="00BA487E"/>
    <w:rsid w:val="00BA4C0C"/>
    <w:rsid w:val="00BA511E"/>
    <w:rsid w:val="00BA52E0"/>
    <w:rsid w:val="00BA67B9"/>
    <w:rsid w:val="00BA7C26"/>
    <w:rsid w:val="00BB052E"/>
    <w:rsid w:val="00BB188E"/>
    <w:rsid w:val="00BB18C1"/>
    <w:rsid w:val="00BB2826"/>
    <w:rsid w:val="00BB4123"/>
    <w:rsid w:val="00BB48CB"/>
    <w:rsid w:val="00BC2CBC"/>
    <w:rsid w:val="00BC317F"/>
    <w:rsid w:val="00BC35D1"/>
    <w:rsid w:val="00BC3B8A"/>
    <w:rsid w:val="00BC3D95"/>
    <w:rsid w:val="00BC4B63"/>
    <w:rsid w:val="00BC4C16"/>
    <w:rsid w:val="00BC4E5A"/>
    <w:rsid w:val="00BC680E"/>
    <w:rsid w:val="00BC6EA4"/>
    <w:rsid w:val="00BC71B9"/>
    <w:rsid w:val="00BD0229"/>
    <w:rsid w:val="00BD09A5"/>
    <w:rsid w:val="00BD0C4D"/>
    <w:rsid w:val="00BD0FCF"/>
    <w:rsid w:val="00BD292F"/>
    <w:rsid w:val="00BD31F7"/>
    <w:rsid w:val="00BD3C6B"/>
    <w:rsid w:val="00BD4889"/>
    <w:rsid w:val="00BD5B14"/>
    <w:rsid w:val="00BD6DD1"/>
    <w:rsid w:val="00BE03FD"/>
    <w:rsid w:val="00BE1D48"/>
    <w:rsid w:val="00BE35EB"/>
    <w:rsid w:val="00BE3692"/>
    <w:rsid w:val="00BE3C80"/>
    <w:rsid w:val="00BE7573"/>
    <w:rsid w:val="00BE7EB8"/>
    <w:rsid w:val="00BF14B2"/>
    <w:rsid w:val="00BF2DE4"/>
    <w:rsid w:val="00BF7D34"/>
    <w:rsid w:val="00C05E0D"/>
    <w:rsid w:val="00C074AF"/>
    <w:rsid w:val="00C07C5D"/>
    <w:rsid w:val="00C11C47"/>
    <w:rsid w:val="00C123F9"/>
    <w:rsid w:val="00C1249B"/>
    <w:rsid w:val="00C124EB"/>
    <w:rsid w:val="00C15A98"/>
    <w:rsid w:val="00C16627"/>
    <w:rsid w:val="00C168A6"/>
    <w:rsid w:val="00C17639"/>
    <w:rsid w:val="00C176A7"/>
    <w:rsid w:val="00C17D9D"/>
    <w:rsid w:val="00C20842"/>
    <w:rsid w:val="00C23A11"/>
    <w:rsid w:val="00C23ADC"/>
    <w:rsid w:val="00C24468"/>
    <w:rsid w:val="00C24F71"/>
    <w:rsid w:val="00C26F5D"/>
    <w:rsid w:val="00C27B70"/>
    <w:rsid w:val="00C30314"/>
    <w:rsid w:val="00C303C8"/>
    <w:rsid w:val="00C30F75"/>
    <w:rsid w:val="00C32FE3"/>
    <w:rsid w:val="00C33222"/>
    <w:rsid w:val="00C33DD0"/>
    <w:rsid w:val="00C351B4"/>
    <w:rsid w:val="00C44247"/>
    <w:rsid w:val="00C44558"/>
    <w:rsid w:val="00C45ADD"/>
    <w:rsid w:val="00C46C59"/>
    <w:rsid w:val="00C4770A"/>
    <w:rsid w:val="00C478C2"/>
    <w:rsid w:val="00C50547"/>
    <w:rsid w:val="00C508B5"/>
    <w:rsid w:val="00C51418"/>
    <w:rsid w:val="00C5595B"/>
    <w:rsid w:val="00C57322"/>
    <w:rsid w:val="00C613E3"/>
    <w:rsid w:val="00C61F56"/>
    <w:rsid w:val="00C6419E"/>
    <w:rsid w:val="00C64EC4"/>
    <w:rsid w:val="00C6711E"/>
    <w:rsid w:val="00C67898"/>
    <w:rsid w:val="00C71CC7"/>
    <w:rsid w:val="00C74846"/>
    <w:rsid w:val="00C7611F"/>
    <w:rsid w:val="00C763BB"/>
    <w:rsid w:val="00C76662"/>
    <w:rsid w:val="00C76D05"/>
    <w:rsid w:val="00C812A3"/>
    <w:rsid w:val="00C8179D"/>
    <w:rsid w:val="00C826DF"/>
    <w:rsid w:val="00C83BBB"/>
    <w:rsid w:val="00C848E3"/>
    <w:rsid w:val="00C857C5"/>
    <w:rsid w:val="00C8622A"/>
    <w:rsid w:val="00C866BD"/>
    <w:rsid w:val="00C9001C"/>
    <w:rsid w:val="00C9179E"/>
    <w:rsid w:val="00C92CE3"/>
    <w:rsid w:val="00C97704"/>
    <w:rsid w:val="00C97E00"/>
    <w:rsid w:val="00CA19CA"/>
    <w:rsid w:val="00CA368B"/>
    <w:rsid w:val="00CA3A15"/>
    <w:rsid w:val="00CA40E1"/>
    <w:rsid w:val="00CA41AE"/>
    <w:rsid w:val="00CA49FE"/>
    <w:rsid w:val="00CA5114"/>
    <w:rsid w:val="00CA53FB"/>
    <w:rsid w:val="00CB03FC"/>
    <w:rsid w:val="00CB36C5"/>
    <w:rsid w:val="00CB3B60"/>
    <w:rsid w:val="00CB3F06"/>
    <w:rsid w:val="00CB60CA"/>
    <w:rsid w:val="00CB6618"/>
    <w:rsid w:val="00CB7C7E"/>
    <w:rsid w:val="00CC00C3"/>
    <w:rsid w:val="00CC0E1C"/>
    <w:rsid w:val="00CC1787"/>
    <w:rsid w:val="00CC1A2A"/>
    <w:rsid w:val="00CC3AD8"/>
    <w:rsid w:val="00CC4941"/>
    <w:rsid w:val="00CC4A43"/>
    <w:rsid w:val="00CC5A66"/>
    <w:rsid w:val="00CC5C28"/>
    <w:rsid w:val="00CC789F"/>
    <w:rsid w:val="00CD0096"/>
    <w:rsid w:val="00CD09E7"/>
    <w:rsid w:val="00CD0ECA"/>
    <w:rsid w:val="00CD16D8"/>
    <w:rsid w:val="00CD2322"/>
    <w:rsid w:val="00CD244A"/>
    <w:rsid w:val="00CD2B90"/>
    <w:rsid w:val="00CD2F72"/>
    <w:rsid w:val="00CD3487"/>
    <w:rsid w:val="00CD35D6"/>
    <w:rsid w:val="00CD7200"/>
    <w:rsid w:val="00CE0789"/>
    <w:rsid w:val="00CE1017"/>
    <w:rsid w:val="00CE42C9"/>
    <w:rsid w:val="00CF1B22"/>
    <w:rsid w:val="00D01FA9"/>
    <w:rsid w:val="00D037C8"/>
    <w:rsid w:val="00D05AC0"/>
    <w:rsid w:val="00D05AEE"/>
    <w:rsid w:val="00D061BD"/>
    <w:rsid w:val="00D079FA"/>
    <w:rsid w:val="00D163D9"/>
    <w:rsid w:val="00D20188"/>
    <w:rsid w:val="00D23C2E"/>
    <w:rsid w:val="00D24873"/>
    <w:rsid w:val="00D261FF"/>
    <w:rsid w:val="00D31537"/>
    <w:rsid w:val="00D317A9"/>
    <w:rsid w:val="00D351C6"/>
    <w:rsid w:val="00D35415"/>
    <w:rsid w:val="00D35892"/>
    <w:rsid w:val="00D43E0D"/>
    <w:rsid w:val="00D449FE"/>
    <w:rsid w:val="00D45478"/>
    <w:rsid w:val="00D4555B"/>
    <w:rsid w:val="00D5128F"/>
    <w:rsid w:val="00D51746"/>
    <w:rsid w:val="00D52997"/>
    <w:rsid w:val="00D53A28"/>
    <w:rsid w:val="00D53A74"/>
    <w:rsid w:val="00D5781B"/>
    <w:rsid w:val="00D6020B"/>
    <w:rsid w:val="00D607E8"/>
    <w:rsid w:val="00D61417"/>
    <w:rsid w:val="00D62504"/>
    <w:rsid w:val="00D64882"/>
    <w:rsid w:val="00D6638F"/>
    <w:rsid w:val="00D67ABE"/>
    <w:rsid w:val="00D71AC7"/>
    <w:rsid w:val="00D739D6"/>
    <w:rsid w:val="00D759A6"/>
    <w:rsid w:val="00D75CC2"/>
    <w:rsid w:val="00D82058"/>
    <w:rsid w:val="00D82E44"/>
    <w:rsid w:val="00D85586"/>
    <w:rsid w:val="00D85A90"/>
    <w:rsid w:val="00D91EAF"/>
    <w:rsid w:val="00D94EB2"/>
    <w:rsid w:val="00DA1407"/>
    <w:rsid w:val="00DA1A37"/>
    <w:rsid w:val="00DA320A"/>
    <w:rsid w:val="00DA5FC8"/>
    <w:rsid w:val="00DB0993"/>
    <w:rsid w:val="00DB1F20"/>
    <w:rsid w:val="00DB377C"/>
    <w:rsid w:val="00DB6835"/>
    <w:rsid w:val="00DB799A"/>
    <w:rsid w:val="00DC30F9"/>
    <w:rsid w:val="00DC38F6"/>
    <w:rsid w:val="00DC4339"/>
    <w:rsid w:val="00DD1934"/>
    <w:rsid w:val="00DD2FE6"/>
    <w:rsid w:val="00DD45E6"/>
    <w:rsid w:val="00DD661A"/>
    <w:rsid w:val="00DE0783"/>
    <w:rsid w:val="00DE1DD0"/>
    <w:rsid w:val="00DE2B48"/>
    <w:rsid w:val="00DE37F6"/>
    <w:rsid w:val="00DE3852"/>
    <w:rsid w:val="00DE4E86"/>
    <w:rsid w:val="00DE4FEF"/>
    <w:rsid w:val="00DE5A1F"/>
    <w:rsid w:val="00DE5E76"/>
    <w:rsid w:val="00DE6C45"/>
    <w:rsid w:val="00DE7AFB"/>
    <w:rsid w:val="00DF081F"/>
    <w:rsid w:val="00DF21A5"/>
    <w:rsid w:val="00DF23DF"/>
    <w:rsid w:val="00DF45B7"/>
    <w:rsid w:val="00DF6131"/>
    <w:rsid w:val="00DF6A16"/>
    <w:rsid w:val="00DF6A93"/>
    <w:rsid w:val="00DF70F8"/>
    <w:rsid w:val="00E01072"/>
    <w:rsid w:val="00E012A9"/>
    <w:rsid w:val="00E0632D"/>
    <w:rsid w:val="00E115CD"/>
    <w:rsid w:val="00E11E8B"/>
    <w:rsid w:val="00E11FFD"/>
    <w:rsid w:val="00E14B37"/>
    <w:rsid w:val="00E158C9"/>
    <w:rsid w:val="00E239C7"/>
    <w:rsid w:val="00E25AAF"/>
    <w:rsid w:val="00E30EE3"/>
    <w:rsid w:val="00E32567"/>
    <w:rsid w:val="00E331D8"/>
    <w:rsid w:val="00E36B33"/>
    <w:rsid w:val="00E37044"/>
    <w:rsid w:val="00E4169D"/>
    <w:rsid w:val="00E4189F"/>
    <w:rsid w:val="00E429B0"/>
    <w:rsid w:val="00E44295"/>
    <w:rsid w:val="00E4545E"/>
    <w:rsid w:val="00E459F3"/>
    <w:rsid w:val="00E50FC6"/>
    <w:rsid w:val="00E510DC"/>
    <w:rsid w:val="00E554A3"/>
    <w:rsid w:val="00E55709"/>
    <w:rsid w:val="00E56DB2"/>
    <w:rsid w:val="00E60CA1"/>
    <w:rsid w:val="00E60FAD"/>
    <w:rsid w:val="00E610ED"/>
    <w:rsid w:val="00E62798"/>
    <w:rsid w:val="00E6367F"/>
    <w:rsid w:val="00E647BE"/>
    <w:rsid w:val="00E65D9F"/>
    <w:rsid w:val="00E65FB6"/>
    <w:rsid w:val="00E676D6"/>
    <w:rsid w:val="00E677C8"/>
    <w:rsid w:val="00E67DCB"/>
    <w:rsid w:val="00E72C5D"/>
    <w:rsid w:val="00E74BA9"/>
    <w:rsid w:val="00E7752E"/>
    <w:rsid w:val="00E8076B"/>
    <w:rsid w:val="00E81C72"/>
    <w:rsid w:val="00E85C71"/>
    <w:rsid w:val="00E85CCE"/>
    <w:rsid w:val="00E9323D"/>
    <w:rsid w:val="00E939D8"/>
    <w:rsid w:val="00EA09C9"/>
    <w:rsid w:val="00EA0B62"/>
    <w:rsid w:val="00EA7345"/>
    <w:rsid w:val="00EB06F0"/>
    <w:rsid w:val="00EB16B4"/>
    <w:rsid w:val="00EB185B"/>
    <w:rsid w:val="00EB47EB"/>
    <w:rsid w:val="00EB68DA"/>
    <w:rsid w:val="00EB7D8C"/>
    <w:rsid w:val="00EC1A76"/>
    <w:rsid w:val="00EC4093"/>
    <w:rsid w:val="00EC5B66"/>
    <w:rsid w:val="00EC625B"/>
    <w:rsid w:val="00ED0C2B"/>
    <w:rsid w:val="00ED3B1F"/>
    <w:rsid w:val="00ED416B"/>
    <w:rsid w:val="00ED4EAB"/>
    <w:rsid w:val="00ED54DA"/>
    <w:rsid w:val="00ED56E4"/>
    <w:rsid w:val="00ED640B"/>
    <w:rsid w:val="00ED6C59"/>
    <w:rsid w:val="00ED7738"/>
    <w:rsid w:val="00EE1CC3"/>
    <w:rsid w:val="00EE2E19"/>
    <w:rsid w:val="00EE4856"/>
    <w:rsid w:val="00EE6121"/>
    <w:rsid w:val="00EE71C5"/>
    <w:rsid w:val="00EF11A8"/>
    <w:rsid w:val="00EF172A"/>
    <w:rsid w:val="00EF3156"/>
    <w:rsid w:val="00EF4713"/>
    <w:rsid w:val="00EF7568"/>
    <w:rsid w:val="00EF7795"/>
    <w:rsid w:val="00F02964"/>
    <w:rsid w:val="00F04DB4"/>
    <w:rsid w:val="00F07185"/>
    <w:rsid w:val="00F07494"/>
    <w:rsid w:val="00F07E02"/>
    <w:rsid w:val="00F15B9A"/>
    <w:rsid w:val="00F171CC"/>
    <w:rsid w:val="00F1771A"/>
    <w:rsid w:val="00F20F9F"/>
    <w:rsid w:val="00F249BB"/>
    <w:rsid w:val="00F254AF"/>
    <w:rsid w:val="00F26C1D"/>
    <w:rsid w:val="00F27D64"/>
    <w:rsid w:val="00F301ED"/>
    <w:rsid w:val="00F308CF"/>
    <w:rsid w:val="00F31DCE"/>
    <w:rsid w:val="00F37F1C"/>
    <w:rsid w:val="00F40EAF"/>
    <w:rsid w:val="00F43BBC"/>
    <w:rsid w:val="00F4529C"/>
    <w:rsid w:val="00F47594"/>
    <w:rsid w:val="00F509FA"/>
    <w:rsid w:val="00F50DC6"/>
    <w:rsid w:val="00F50ED3"/>
    <w:rsid w:val="00F515B7"/>
    <w:rsid w:val="00F5535A"/>
    <w:rsid w:val="00F5683D"/>
    <w:rsid w:val="00F576EE"/>
    <w:rsid w:val="00F60923"/>
    <w:rsid w:val="00F61FEC"/>
    <w:rsid w:val="00F6397F"/>
    <w:rsid w:val="00F63C78"/>
    <w:rsid w:val="00F64042"/>
    <w:rsid w:val="00F669E0"/>
    <w:rsid w:val="00F66C20"/>
    <w:rsid w:val="00F66ED6"/>
    <w:rsid w:val="00F67CA4"/>
    <w:rsid w:val="00F70E78"/>
    <w:rsid w:val="00F725F5"/>
    <w:rsid w:val="00F7312C"/>
    <w:rsid w:val="00F738D5"/>
    <w:rsid w:val="00F752CB"/>
    <w:rsid w:val="00F763F6"/>
    <w:rsid w:val="00F77357"/>
    <w:rsid w:val="00F80670"/>
    <w:rsid w:val="00F8193D"/>
    <w:rsid w:val="00F82590"/>
    <w:rsid w:val="00F82776"/>
    <w:rsid w:val="00F83A15"/>
    <w:rsid w:val="00F84E1F"/>
    <w:rsid w:val="00F86782"/>
    <w:rsid w:val="00F87FDA"/>
    <w:rsid w:val="00F90E37"/>
    <w:rsid w:val="00F910DC"/>
    <w:rsid w:val="00F93512"/>
    <w:rsid w:val="00F9478B"/>
    <w:rsid w:val="00FA2B7C"/>
    <w:rsid w:val="00FA3FD7"/>
    <w:rsid w:val="00FA45E1"/>
    <w:rsid w:val="00FB0841"/>
    <w:rsid w:val="00FB2398"/>
    <w:rsid w:val="00FB2C9D"/>
    <w:rsid w:val="00FB55F4"/>
    <w:rsid w:val="00FB5D2C"/>
    <w:rsid w:val="00FB771D"/>
    <w:rsid w:val="00FC141A"/>
    <w:rsid w:val="00FC1F05"/>
    <w:rsid w:val="00FC393B"/>
    <w:rsid w:val="00FC54C9"/>
    <w:rsid w:val="00FC7113"/>
    <w:rsid w:val="00FD4493"/>
    <w:rsid w:val="00FD4ADC"/>
    <w:rsid w:val="00FD5109"/>
    <w:rsid w:val="00FD532F"/>
    <w:rsid w:val="00FD7D5D"/>
    <w:rsid w:val="00FE0FCF"/>
    <w:rsid w:val="00FE5239"/>
    <w:rsid w:val="00FE5BA1"/>
    <w:rsid w:val="00FE5E9A"/>
    <w:rsid w:val="00FE7995"/>
    <w:rsid w:val="00FF143E"/>
    <w:rsid w:val="00FF3269"/>
    <w:rsid w:val="00FF36FC"/>
    <w:rsid w:val="00FF62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2C15B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1"/>
    <w:qFormat/>
    <w:rsid w:val="00325C47"/>
    <w:pPr>
      <w:widowControl w:val="0"/>
      <w:autoSpaceDE w:val="0"/>
      <w:autoSpaceDN w:val="0"/>
    </w:pPr>
    <w:rPr>
      <w:rFonts w:ascii="Times New Roman" w:eastAsia="Times New Roman" w:hAnsi="Times New Roman" w:cs="Times New Roman"/>
      <w:sz w:val="22"/>
      <w:szCs w:val="22"/>
    </w:rPr>
  </w:style>
  <w:style w:type="paragraph" w:styleId="Heading1">
    <w:name w:val="heading 1"/>
    <w:basedOn w:val="Normal"/>
    <w:next w:val="Normal"/>
    <w:link w:val="Heading1Char"/>
    <w:uiPriority w:val="9"/>
    <w:qFormat/>
    <w:rsid w:val="003F0277"/>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0277"/>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link w:val="Heading3Char"/>
    <w:uiPriority w:val="1"/>
    <w:qFormat/>
    <w:rsid w:val="00325C47"/>
    <w:pPr>
      <w:spacing w:before="29"/>
      <w:ind w:left="1070" w:right="411"/>
      <w:jc w:val="center"/>
      <w:outlineLvl w:val="2"/>
    </w:pPr>
    <w:rPr>
      <w:rFonts w:ascii="Arial" w:eastAsia="Arial" w:hAnsi="Arial" w:cs="Arial"/>
      <w:sz w:val="38"/>
      <w:szCs w:val="38"/>
    </w:rPr>
  </w:style>
  <w:style w:type="paragraph" w:styleId="Heading4">
    <w:name w:val="heading 4"/>
    <w:basedOn w:val="Normal"/>
    <w:link w:val="Heading4Char"/>
    <w:uiPriority w:val="1"/>
    <w:qFormat/>
    <w:rsid w:val="00325C47"/>
    <w:pPr>
      <w:ind w:left="2881" w:hanging="735"/>
      <w:outlineLvl w:val="3"/>
    </w:pPr>
    <w:rPr>
      <w:rFonts w:ascii="Arial" w:eastAsia="Arial" w:hAnsi="Arial" w:cs="Arial"/>
      <w:sz w:val="36"/>
      <w:szCs w:val="36"/>
    </w:rPr>
  </w:style>
  <w:style w:type="paragraph" w:styleId="Heading5">
    <w:name w:val="heading 5"/>
    <w:basedOn w:val="Normal"/>
    <w:next w:val="Normal"/>
    <w:link w:val="Heading5Char"/>
    <w:uiPriority w:val="9"/>
    <w:unhideWhenUsed/>
    <w:qFormat/>
    <w:rsid w:val="003F0277"/>
    <w:pPr>
      <w:keepNext/>
      <w:keepLines/>
      <w:spacing w:before="40"/>
      <w:outlineLvl w:val="4"/>
    </w:pPr>
    <w:rPr>
      <w:rFonts w:eastAsiaTheme="majorEastAsia" w:cstheme="majorBidi"/>
      <w:color w:val="2F5496" w:themeColor="accent1" w:themeShade="BF"/>
      <w:sz w:val="24"/>
    </w:rPr>
  </w:style>
  <w:style w:type="paragraph" w:styleId="Heading6">
    <w:name w:val="heading 6"/>
    <w:basedOn w:val="Normal"/>
    <w:next w:val="Normal"/>
    <w:link w:val="Heading6Char"/>
    <w:uiPriority w:val="9"/>
    <w:unhideWhenUsed/>
    <w:qFormat/>
    <w:rsid w:val="00BC4B6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325C47"/>
    <w:rPr>
      <w:rFonts w:ascii="Arial" w:eastAsia="Arial" w:hAnsi="Arial" w:cs="Arial"/>
      <w:sz w:val="38"/>
      <w:szCs w:val="38"/>
    </w:rPr>
  </w:style>
  <w:style w:type="character" w:customStyle="1" w:styleId="Heading4Char">
    <w:name w:val="Heading 4 Char"/>
    <w:basedOn w:val="DefaultParagraphFont"/>
    <w:link w:val="Heading4"/>
    <w:uiPriority w:val="1"/>
    <w:rsid w:val="00325C47"/>
    <w:rPr>
      <w:rFonts w:ascii="Arial" w:eastAsia="Arial" w:hAnsi="Arial" w:cs="Arial"/>
      <w:sz w:val="36"/>
      <w:szCs w:val="36"/>
    </w:rPr>
  </w:style>
  <w:style w:type="paragraph" w:styleId="BodyText">
    <w:name w:val="Body Text"/>
    <w:basedOn w:val="Normal"/>
    <w:link w:val="BodyTextChar"/>
    <w:uiPriority w:val="1"/>
    <w:qFormat/>
    <w:rsid w:val="00325C47"/>
    <w:rPr>
      <w:sz w:val="24"/>
      <w:szCs w:val="24"/>
    </w:rPr>
  </w:style>
  <w:style w:type="character" w:customStyle="1" w:styleId="BodyTextChar">
    <w:name w:val="Body Text Char"/>
    <w:basedOn w:val="DefaultParagraphFont"/>
    <w:link w:val="BodyText"/>
    <w:uiPriority w:val="1"/>
    <w:rsid w:val="00325C47"/>
    <w:rPr>
      <w:rFonts w:ascii="Times New Roman" w:eastAsia="Times New Roman" w:hAnsi="Times New Roman" w:cs="Times New Roman"/>
    </w:rPr>
  </w:style>
  <w:style w:type="paragraph" w:styleId="ListParagraph">
    <w:name w:val="List Paragraph"/>
    <w:basedOn w:val="Normal"/>
    <w:uiPriority w:val="34"/>
    <w:qFormat/>
    <w:rsid w:val="009E7775"/>
    <w:pPr>
      <w:ind w:left="2161" w:hanging="360"/>
    </w:pPr>
  </w:style>
  <w:style w:type="character" w:styleId="Hyperlink">
    <w:name w:val="Hyperlink"/>
    <w:basedOn w:val="DefaultParagraphFont"/>
    <w:uiPriority w:val="99"/>
    <w:unhideWhenUsed/>
    <w:rsid w:val="00B05656"/>
    <w:rPr>
      <w:color w:val="0000FF"/>
      <w:u w:val="single"/>
    </w:rPr>
  </w:style>
  <w:style w:type="character" w:styleId="Emphasis">
    <w:name w:val="Emphasis"/>
    <w:basedOn w:val="DefaultParagraphFont"/>
    <w:uiPriority w:val="20"/>
    <w:qFormat/>
    <w:rsid w:val="00753B1A"/>
    <w:rPr>
      <w:i/>
      <w:iCs/>
    </w:rPr>
  </w:style>
  <w:style w:type="character" w:styleId="CommentReference">
    <w:name w:val="annotation reference"/>
    <w:basedOn w:val="DefaultParagraphFont"/>
    <w:uiPriority w:val="99"/>
    <w:semiHidden/>
    <w:unhideWhenUsed/>
    <w:rsid w:val="00753B1A"/>
    <w:rPr>
      <w:sz w:val="18"/>
      <w:szCs w:val="18"/>
    </w:rPr>
  </w:style>
  <w:style w:type="paragraph" w:styleId="CommentText">
    <w:name w:val="annotation text"/>
    <w:basedOn w:val="Normal"/>
    <w:link w:val="CommentTextChar"/>
    <w:uiPriority w:val="99"/>
    <w:semiHidden/>
    <w:unhideWhenUsed/>
    <w:rsid w:val="00753B1A"/>
    <w:rPr>
      <w:sz w:val="24"/>
      <w:szCs w:val="24"/>
    </w:rPr>
  </w:style>
  <w:style w:type="character" w:customStyle="1" w:styleId="CommentTextChar">
    <w:name w:val="Comment Text Char"/>
    <w:basedOn w:val="DefaultParagraphFont"/>
    <w:link w:val="CommentText"/>
    <w:uiPriority w:val="99"/>
    <w:semiHidden/>
    <w:rsid w:val="00753B1A"/>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753B1A"/>
    <w:rPr>
      <w:b/>
      <w:bCs/>
      <w:sz w:val="20"/>
      <w:szCs w:val="20"/>
    </w:rPr>
  </w:style>
  <w:style w:type="character" w:customStyle="1" w:styleId="CommentSubjectChar">
    <w:name w:val="Comment Subject Char"/>
    <w:basedOn w:val="CommentTextChar"/>
    <w:link w:val="CommentSubject"/>
    <w:uiPriority w:val="99"/>
    <w:semiHidden/>
    <w:rsid w:val="00753B1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53B1A"/>
    <w:rPr>
      <w:sz w:val="18"/>
      <w:szCs w:val="18"/>
    </w:rPr>
  </w:style>
  <w:style w:type="character" w:customStyle="1" w:styleId="BalloonTextChar">
    <w:name w:val="Balloon Text Char"/>
    <w:basedOn w:val="DefaultParagraphFont"/>
    <w:link w:val="BalloonText"/>
    <w:uiPriority w:val="99"/>
    <w:semiHidden/>
    <w:rsid w:val="00753B1A"/>
    <w:rPr>
      <w:rFonts w:ascii="Times New Roman" w:eastAsia="Times New Roman" w:hAnsi="Times New Roman" w:cs="Times New Roman"/>
      <w:sz w:val="18"/>
      <w:szCs w:val="18"/>
    </w:rPr>
  </w:style>
  <w:style w:type="paragraph" w:styleId="TableofFigures">
    <w:name w:val="table of figures"/>
    <w:basedOn w:val="Normal"/>
    <w:next w:val="Normal"/>
    <w:uiPriority w:val="99"/>
    <w:unhideWhenUsed/>
    <w:rsid w:val="00024BE6"/>
    <w:pPr>
      <w:ind w:left="440" w:hanging="440"/>
    </w:pPr>
  </w:style>
  <w:style w:type="character" w:customStyle="1" w:styleId="Heading1Char">
    <w:name w:val="Heading 1 Char"/>
    <w:basedOn w:val="DefaultParagraphFont"/>
    <w:link w:val="Heading1"/>
    <w:uiPriority w:val="9"/>
    <w:rsid w:val="003F0277"/>
    <w:rPr>
      <w:rFonts w:ascii="Times New Roman" w:eastAsiaTheme="majorEastAsia" w:hAnsi="Times New Roman" w:cstheme="majorBidi"/>
      <w:color w:val="2F5496" w:themeColor="accent1" w:themeShade="BF"/>
      <w:sz w:val="32"/>
      <w:szCs w:val="32"/>
    </w:rPr>
  </w:style>
  <w:style w:type="character" w:styleId="UnresolvedMention">
    <w:name w:val="Unresolved Mention"/>
    <w:basedOn w:val="DefaultParagraphFont"/>
    <w:uiPriority w:val="99"/>
    <w:rsid w:val="008768E4"/>
    <w:rPr>
      <w:color w:val="605E5C"/>
      <w:shd w:val="clear" w:color="auto" w:fill="E1DFDD"/>
    </w:rPr>
  </w:style>
  <w:style w:type="character" w:customStyle="1" w:styleId="reflinks">
    <w:name w:val="reflinks"/>
    <w:basedOn w:val="DefaultParagraphFont"/>
    <w:rsid w:val="008768E4"/>
  </w:style>
  <w:style w:type="character" w:customStyle="1" w:styleId="sep">
    <w:name w:val="sep"/>
    <w:basedOn w:val="DefaultParagraphFont"/>
    <w:rsid w:val="008768E4"/>
  </w:style>
  <w:style w:type="character" w:customStyle="1" w:styleId="Heading2Char">
    <w:name w:val="Heading 2 Char"/>
    <w:basedOn w:val="DefaultParagraphFont"/>
    <w:link w:val="Heading2"/>
    <w:uiPriority w:val="9"/>
    <w:rsid w:val="003F0277"/>
    <w:rPr>
      <w:rFonts w:ascii="Times New Roman" w:eastAsiaTheme="majorEastAsia" w:hAnsi="Times New Roman" w:cstheme="majorBidi"/>
      <w:color w:val="2F5496" w:themeColor="accent1" w:themeShade="BF"/>
      <w:sz w:val="26"/>
      <w:szCs w:val="26"/>
    </w:rPr>
  </w:style>
  <w:style w:type="character" w:customStyle="1" w:styleId="Heading5Char">
    <w:name w:val="Heading 5 Char"/>
    <w:basedOn w:val="DefaultParagraphFont"/>
    <w:link w:val="Heading5"/>
    <w:uiPriority w:val="9"/>
    <w:rsid w:val="003F0277"/>
    <w:rPr>
      <w:rFonts w:ascii="Times New Roman" w:eastAsiaTheme="majorEastAsia" w:hAnsi="Times New Roman" w:cstheme="majorBidi"/>
      <w:color w:val="2F5496" w:themeColor="accent1" w:themeShade="BF"/>
      <w:szCs w:val="22"/>
    </w:rPr>
  </w:style>
  <w:style w:type="paragraph" w:styleId="NormalWeb">
    <w:name w:val="Normal (Web)"/>
    <w:basedOn w:val="Normal"/>
    <w:uiPriority w:val="99"/>
    <w:unhideWhenUsed/>
    <w:rsid w:val="003F6447"/>
    <w:pPr>
      <w:widowControl/>
      <w:autoSpaceDE/>
      <w:autoSpaceDN/>
      <w:spacing w:before="100" w:beforeAutospacing="1" w:after="100" w:afterAutospacing="1"/>
    </w:pPr>
    <w:rPr>
      <w:sz w:val="24"/>
      <w:szCs w:val="24"/>
      <w:lang w:val="en-IN" w:eastAsia="en-IN"/>
    </w:rPr>
  </w:style>
  <w:style w:type="character" w:styleId="IntenseReference">
    <w:name w:val="Intense Reference"/>
    <w:basedOn w:val="DefaultParagraphFont"/>
    <w:uiPriority w:val="32"/>
    <w:qFormat/>
    <w:rsid w:val="00F26C1D"/>
    <w:rPr>
      <w:b/>
      <w:bCs/>
      <w:smallCaps/>
      <w:color w:val="4472C4" w:themeColor="accent1"/>
      <w:spacing w:val="5"/>
    </w:rPr>
  </w:style>
  <w:style w:type="character" w:customStyle="1" w:styleId="articlecontentpublicationvalue-sc-phk71o-7">
    <w:name w:val="articlecontent__publicationvalue-sc-phk71o-7"/>
    <w:basedOn w:val="DefaultParagraphFont"/>
    <w:rsid w:val="00895DEB"/>
  </w:style>
  <w:style w:type="paragraph" w:styleId="TOCHeading">
    <w:name w:val="TOC Heading"/>
    <w:basedOn w:val="Heading1"/>
    <w:next w:val="Normal"/>
    <w:uiPriority w:val="39"/>
    <w:unhideWhenUsed/>
    <w:qFormat/>
    <w:rsid w:val="00EE6121"/>
    <w:pPr>
      <w:widowControl/>
      <w:autoSpaceDE/>
      <w:autoSpaceDN/>
      <w:spacing w:line="259" w:lineRule="auto"/>
      <w:outlineLvl w:val="9"/>
    </w:pPr>
  </w:style>
  <w:style w:type="paragraph" w:styleId="TOC3">
    <w:name w:val="toc 3"/>
    <w:basedOn w:val="Normal"/>
    <w:next w:val="Normal"/>
    <w:autoRedefine/>
    <w:uiPriority w:val="39"/>
    <w:unhideWhenUsed/>
    <w:rsid w:val="00276751"/>
    <w:pPr>
      <w:tabs>
        <w:tab w:val="right" w:leader="dot" w:pos="9350"/>
      </w:tabs>
      <w:spacing w:after="100"/>
      <w:ind w:left="440"/>
    </w:pPr>
    <w:rPr>
      <w:noProof/>
    </w:rPr>
  </w:style>
  <w:style w:type="paragraph" w:styleId="TOC1">
    <w:name w:val="toc 1"/>
    <w:basedOn w:val="Normal"/>
    <w:next w:val="Normal"/>
    <w:autoRedefine/>
    <w:uiPriority w:val="39"/>
    <w:unhideWhenUsed/>
    <w:rsid w:val="00EE6121"/>
    <w:pPr>
      <w:spacing w:after="100"/>
    </w:pPr>
  </w:style>
  <w:style w:type="paragraph" w:styleId="TOC2">
    <w:name w:val="toc 2"/>
    <w:basedOn w:val="Normal"/>
    <w:next w:val="Normal"/>
    <w:autoRedefine/>
    <w:uiPriority w:val="39"/>
    <w:unhideWhenUsed/>
    <w:rsid w:val="00EE6121"/>
    <w:pPr>
      <w:spacing w:after="100"/>
      <w:ind w:left="220"/>
    </w:pPr>
  </w:style>
  <w:style w:type="paragraph" w:customStyle="1" w:styleId="Default">
    <w:name w:val="Default"/>
    <w:rsid w:val="003227F6"/>
    <w:pPr>
      <w:autoSpaceDE w:val="0"/>
      <w:autoSpaceDN w:val="0"/>
      <w:adjustRightInd w:val="0"/>
    </w:pPr>
    <w:rPr>
      <w:rFonts w:ascii="Times New Roman" w:hAnsi="Times New Roman" w:cs="Times New Roman"/>
      <w:color w:val="000000"/>
      <w:lang w:val="en-IN"/>
    </w:rPr>
  </w:style>
  <w:style w:type="table" w:styleId="TableGrid">
    <w:name w:val="Table Grid"/>
    <w:basedOn w:val="TableNormal"/>
    <w:uiPriority w:val="39"/>
    <w:rsid w:val="00160D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1">
    <w:name w:val="Heading 31"/>
    <w:basedOn w:val="Normal"/>
    <w:link w:val="heading3Char0"/>
    <w:uiPriority w:val="1"/>
    <w:qFormat/>
    <w:rsid w:val="003F0277"/>
    <w:rPr>
      <w:b/>
      <w:bCs/>
      <w:sz w:val="24"/>
    </w:rPr>
  </w:style>
  <w:style w:type="character" w:styleId="Strong">
    <w:name w:val="Strong"/>
    <w:basedOn w:val="DefaultParagraphFont"/>
    <w:uiPriority w:val="22"/>
    <w:qFormat/>
    <w:rsid w:val="00655DE1"/>
    <w:rPr>
      <w:b/>
      <w:bCs/>
    </w:rPr>
  </w:style>
  <w:style w:type="character" w:customStyle="1" w:styleId="heading3Char0">
    <w:name w:val="heading 3 Char"/>
    <w:basedOn w:val="DefaultParagraphFont"/>
    <w:link w:val="Heading31"/>
    <w:uiPriority w:val="1"/>
    <w:rsid w:val="003F0277"/>
    <w:rPr>
      <w:rFonts w:ascii="Times New Roman" w:eastAsia="Times New Roman" w:hAnsi="Times New Roman" w:cs="Times New Roman"/>
      <w:b/>
      <w:bCs/>
      <w:szCs w:val="22"/>
    </w:rPr>
  </w:style>
  <w:style w:type="character" w:customStyle="1" w:styleId="pre">
    <w:name w:val="pre"/>
    <w:basedOn w:val="DefaultParagraphFont"/>
    <w:rsid w:val="00655DE1"/>
  </w:style>
  <w:style w:type="character" w:customStyle="1" w:styleId="std">
    <w:name w:val="std"/>
    <w:basedOn w:val="DefaultParagraphFont"/>
    <w:rsid w:val="00655DE1"/>
  </w:style>
  <w:style w:type="character" w:styleId="FollowedHyperlink">
    <w:name w:val="FollowedHyperlink"/>
    <w:basedOn w:val="DefaultParagraphFont"/>
    <w:uiPriority w:val="99"/>
    <w:semiHidden/>
    <w:unhideWhenUsed/>
    <w:rsid w:val="008A5D08"/>
    <w:rPr>
      <w:color w:val="954F72" w:themeColor="followedHyperlink"/>
      <w:u w:val="single"/>
    </w:rPr>
  </w:style>
  <w:style w:type="character" w:customStyle="1" w:styleId="Heading6Char">
    <w:name w:val="Heading 6 Char"/>
    <w:basedOn w:val="DefaultParagraphFont"/>
    <w:link w:val="Heading6"/>
    <w:uiPriority w:val="9"/>
    <w:rsid w:val="00BC4B63"/>
    <w:rPr>
      <w:rFonts w:asciiTheme="majorHAnsi" w:eastAsiaTheme="majorEastAsia" w:hAnsiTheme="majorHAnsi" w:cstheme="majorBidi"/>
      <w:color w:val="1F3763" w:themeColor="accent1" w:themeShade="7F"/>
      <w:sz w:val="22"/>
      <w:szCs w:val="22"/>
    </w:rPr>
  </w:style>
  <w:style w:type="paragraph" w:styleId="Header">
    <w:name w:val="header"/>
    <w:basedOn w:val="Normal"/>
    <w:link w:val="HeaderChar"/>
    <w:uiPriority w:val="99"/>
    <w:unhideWhenUsed/>
    <w:rsid w:val="00C11C47"/>
    <w:pPr>
      <w:tabs>
        <w:tab w:val="center" w:pos="4513"/>
        <w:tab w:val="right" w:pos="9026"/>
      </w:tabs>
    </w:pPr>
  </w:style>
  <w:style w:type="character" w:customStyle="1" w:styleId="HeaderChar">
    <w:name w:val="Header Char"/>
    <w:basedOn w:val="DefaultParagraphFont"/>
    <w:link w:val="Header"/>
    <w:uiPriority w:val="99"/>
    <w:rsid w:val="00C11C47"/>
    <w:rPr>
      <w:rFonts w:ascii="Times New Roman" w:eastAsia="Times New Roman" w:hAnsi="Times New Roman" w:cs="Times New Roman"/>
      <w:sz w:val="22"/>
      <w:szCs w:val="22"/>
    </w:rPr>
  </w:style>
  <w:style w:type="paragraph" w:styleId="Footer">
    <w:name w:val="footer"/>
    <w:basedOn w:val="Normal"/>
    <w:link w:val="FooterChar"/>
    <w:uiPriority w:val="99"/>
    <w:unhideWhenUsed/>
    <w:rsid w:val="00C11C47"/>
    <w:pPr>
      <w:tabs>
        <w:tab w:val="center" w:pos="4513"/>
        <w:tab w:val="right" w:pos="9026"/>
      </w:tabs>
    </w:pPr>
  </w:style>
  <w:style w:type="character" w:customStyle="1" w:styleId="FooterChar">
    <w:name w:val="Footer Char"/>
    <w:basedOn w:val="DefaultParagraphFont"/>
    <w:link w:val="Footer"/>
    <w:uiPriority w:val="99"/>
    <w:rsid w:val="00C11C47"/>
    <w:rPr>
      <w:rFonts w:ascii="Times New Roman" w:eastAsia="Times New Roman" w:hAnsi="Times New Roman" w:cs="Times New Roman"/>
      <w:sz w:val="22"/>
      <w:szCs w:val="22"/>
    </w:rPr>
  </w:style>
  <w:style w:type="paragraph" w:styleId="Caption">
    <w:name w:val="caption"/>
    <w:basedOn w:val="Normal"/>
    <w:next w:val="Normal"/>
    <w:uiPriority w:val="35"/>
    <w:unhideWhenUsed/>
    <w:qFormat/>
    <w:rsid w:val="009B6AF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97574">
      <w:bodyDiv w:val="1"/>
      <w:marLeft w:val="0"/>
      <w:marRight w:val="0"/>
      <w:marTop w:val="0"/>
      <w:marBottom w:val="0"/>
      <w:divBdr>
        <w:top w:val="none" w:sz="0" w:space="0" w:color="auto"/>
        <w:left w:val="none" w:sz="0" w:space="0" w:color="auto"/>
        <w:bottom w:val="none" w:sz="0" w:space="0" w:color="auto"/>
        <w:right w:val="none" w:sz="0" w:space="0" w:color="auto"/>
      </w:divBdr>
    </w:div>
    <w:div w:id="66536317">
      <w:bodyDiv w:val="1"/>
      <w:marLeft w:val="0"/>
      <w:marRight w:val="0"/>
      <w:marTop w:val="0"/>
      <w:marBottom w:val="0"/>
      <w:divBdr>
        <w:top w:val="none" w:sz="0" w:space="0" w:color="auto"/>
        <w:left w:val="none" w:sz="0" w:space="0" w:color="auto"/>
        <w:bottom w:val="none" w:sz="0" w:space="0" w:color="auto"/>
        <w:right w:val="none" w:sz="0" w:space="0" w:color="auto"/>
      </w:divBdr>
    </w:div>
    <w:div w:id="106387864">
      <w:bodyDiv w:val="1"/>
      <w:marLeft w:val="0"/>
      <w:marRight w:val="0"/>
      <w:marTop w:val="0"/>
      <w:marBottom w:val="0"/>
      <w:divBdr>
        <w:top w:val="none" w:sz="0" w:space="0" w:color="auto"/>
        <w:left w:val="none" w:sz="0" w:space="0" w:color="auto"/>
        <w:bottom w:val="none" w:sz="0" w:space="0" w:color="auto"/>
        <w:right w:val="none" w:sz="0" w:space="0" w:color="auto"/>
      </w:divBdr>
    </w:div>
    <w:div w:id="182520890">
      <w:bodyDiv w:val="1"/>
      <w:marLeft w:val="0"/>
      <w:marRight w:val="0"/>
      <w:marTop w:val="0"/>
      <w:marBottom w:val="0"/>
      <w:divBdr>
        <w:top w:val="none" w:sz="0" w:space="0" w:color="auto"/>
        <w:left w:val="none" w:sz="0" w:space="0" w:color="auto"/>
        <w:bottom w:val="none" w:sz="0" w:space="0" w:color="auto"/>
        <w:right w:val="none" w:sz="0" w:space="0" w:color="auto"/>
      </w:divBdr>
    </w:div>
    <w:div w:id="282348745">
      <w:bodyDiv w:val="1"/>
      <w:marLeft w:val="0"/>
      <w:marRight w:val="0"/>
      <w:marTop w:val="0"/>
      <w:marBottom w:val="0"/>
      <w:divBdr>
        <w:top w:val="none" w:sz="0" w:space="0" w:color="auto"/>
        <w:left w:val="none" w:sz="0" w:space="0" w:color="auto"/>
        <w:bottom w:val="none" w:sz="0" w:space="0" w:color="auto"/>
        <w:right w:val="none" w:sz="0" w:space="0" w:color="auto"/>
      </w:divBdr>
    </w:div>
    <w:div w:id="620108202">
      <w:bodyDiv w:val="1"/>
      <w:marLeft w:val="0"/>
      <w:marRight w:val="0"/>
      <w:marTop w:val="0"/>
      <w:marBottom w:val="0"/>
      <w:divBdr>
        <w:top w:val="none" w:sz="0" w:space="0" w:color="auto"/>
        <w:left w:val="none" w:sz="0" w:space="0" w:color="auto"/>
        <w:bottom w:val="none" w:sz="0" w:space="0" w:color="auto"/>
        <w:right w:val="none" w:sz="0" w:space="0" w:color="auto"/>
      </w:divBdr>
    </w:div>
    <w:div w:id="673266147">
      <w:bodyDiv w:val="1"/>
      <w:marLeft w:val="0"/>
      <w:marRight w:val="0"/>
      <w:marTop w:val="0"/>
      <w:marBottom w:val="0"/>
      <w:divBdr>
        <w:top w:val="none" w:sz="0" w:space="0" w:color="auto"/>
        <w:left w:val="none" w:sz="0" w:space="0" w:color="auto"/>
        <w:bottom w:val="none" w:sz="0" w:space="0" w:color="auto"/>
        <w:right w:val="none" w:sz="0" w:space="0" w:color="auto"/>
      </w:divBdr>
    </w:div>
    <w:div w:id="685447902">
      <w:bodyDiv w:val="1"/>
      <w:marLeft w:val="0"/>
      <w:marRight w:val="0"/>
      <w:marTop w:val="0"/>
      <w:marBottom w:val="0"/>
      <w:divBdr>
        <w:top w:val="none" w:sz="0" w:space="0" w:color="auto"/>
        <w:left w:val="none" w:sz="0" w:space="0" w:color="auto"/>
        <w:bottom w:val="none" w:sz="0" w:space="0" w:color="auto"/>
        <w:right w:val="none" w:sz="0" w:space="0" w:color="auto"/>
      </w:divBdr>
    </w:div>
    <w:div w:id="919370714">
      <w:bodyDiv w:val="1"/>
      <w:marLeft w:val="0"/>
      <w:marRight w:val="0"/>
      <w:marTop w:val="0"/>
      <w:marBottom w:val="0"/>
      <w:divBdr>
        <w:top w:val="none" w:sz="0" w:space="0" w:color="auto"/>
        <w:left w:val="none" w:sz="0" w:space="0" w:color="auto"/>
        <w:bottom w:val="none" w:sz="0" w:space="0" w:color="auto"/>
        <w:right w:val="none" w:sz="0" w:space="0" w:color="auto"/>
      </w:divBdr>
      <w:divsChild>
        <w:div w:id="91346614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7629380">
              <w:marLeft w:val="0"/>
              <w:marRight w:val="0"/>
              <w:marTop w:val="0"/>
              <w:marBottom w:val="0"/>
              <w:divBdr>
                <w:top w:val="none" w:sz="0" w:space="0" w:color="auto"/>
                <w:left w:val="none" w:sz="0" w:space="0" w:color="auto"/>
                <w:bottom w:val="none" w:sz="0" w:space="0" w:color="auto"/>
                <w:right w:val="none" w:sz="0" w:space="0" w:color="auto"/>
              </w:divBdr>
            </w:div>
          </w:divsChild>
        </w:div>
        <w:div w:id="2855500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6416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138286">
      <w:bodyDiv w:val="1"/>
      <w:marLeft w:val="0"/>
      <w:marRight w:val="0"/>
      <w:marTop w:val="0"/>
      <w:marBottom w:val="0"/>
      <w:divBdr>
        <w:top w:val="none" w:sz="0" w:space="0" w:color="auto"/>
        <w:left w:val="none" w:sz="0" w:space="0" w:color="auto"/>
        <w:bottom w:val="none" w:sz="0" w:space="0" w:color="auto"/>
        <w:right w:val="none" w:sz="0" w:space="0" w:color="auto"/>
      </w:divBdr>
    </w:div>
    <w:div w:id="963074872">
      <w:bodyDiv w:val="1"/>
      <w:marLeft w:val="0"/>
      <w:marRight w:val="0"/>
      <w:marTop w:val="0"/>
      <w:marBottom w:val="0"/>
      <w:divBdr>
        <w:top w:val="none" w:sz="0" w:space="0" w:color="auto"/>
        <w:left w:val="none" w:sz="0" w:space="0" w:color="auto"/>
        <w:bottom w:val="none" w:sz="0" w:space="0" w:color="auto"/>
        <w:right w:val="none" w:sz="0" w:space="0" w:color="auto"/>
      </w:divBdr>
    </w:div>
    <w:div w:id="989362382">
      <w:bodyDiv w:val="1"/>
      <w:marLeft w:val="0"/>
      <w:marRight w:val="0"/>
      <w:marTop w:val="0"/>
      <w:marBottom w:val="0"/>
      <w:divBdr>
        <w:top w:val="none" w:sz="0" w:space="0" w:color="auto"/>
        <w:left w:val="none" w:sz="0" w:space="0" w:color="auto"/>
        <w:bottom w:val="none" w:sz="0" w:space="0" w:color="auto"/>
        <w:right w:val="none" w:sz="0" w:space="0" w:color="auto"/>
      </w:divBdr>
    </w:div>
    <w:div w:id="1014191143">
      <w:bodyDiv w:val="1"/>
      <w:marLeft w:val="0"/>
      <w:marRight w:val="0"/>
      <w:marTop w:val="0"/>
      <w:marBottom w:val="0"/>
      <w:divBdr>
        <w:top w:val="none" w:sz="0" w:space="0" w:color="auto"/>
        <w:left w:val="none" w:sz="0" w:space="0" w:color="auto"/>
        <w:bottom w:val="none" w:sz="0" w:space="0" w:color="auto"/>
        <w:right w:val="none" w:sz="0" w:space="0" w:color="auto"/>
      </w:divBdr>
      <w:divsChild>
        <w:div w:id="1070345627">
          <w:marLeft w:val="0"/>
          <w:marRight w:val="0"/>
          <w:marTop w:val="0"/>
          <w:marBottom w:val="0"/>
          <w:divBdr>
            <w:top w:val="none" w:sz="0" w:space="0" w:color="auto"/>
            <w:left w:val="none" w:sz="0" w:space="0" w:color="auto"/>
            <w:bottom w:val="none" w:sz="0" w:space="0" w:color="auto"/>
            <w:right w:val="none" w:sz="0" w:space="0" w:color="auto"/>
          </w:divBdr>
        </w:div>
        <w:div w:id="1797914652">
          <w:marLeft w:val="0"/>
          <w:marRight w:val="0"/>
          <w:marTop w:val="0"/>
          <w:marBottom w:val="0"/>
          <w:divBdr>
            <w:top w:val="none" w:sz="0" w:space="0" w:color="auto"/>
            <w:left w:val="none" w:sz="0" w:space="0" w:color="auto"/>
            <w:bottom w:val="none" w:sz="0" w:space="0" w:color="auto"/>
            <w:right w:val="none" w:sz="0" w:space="0" w:color="auto"/>
          </w:divBdr>
          <w:divsChild>
            <w:div w:id="1786383454">
              <w:marLeft w:val="0"/>
              <w:marRight w:val="0"/>
              <w:marTop w:val="0"/>
              <w:marBottom w:val="0"/>
              <w:divBdr>
                <w:top w:val="none" w:sz="0" w:space="0" w:color="auto"/>
                <w:left w:val="none" w:sz="0" w:space="0" w:color="auto"/>
                <w:bottom w:val="none" w:sz="0" w:space="0" w:color="auto"/>
                <w:right w:val="none" w:sz="0" w:space="0" w:color="auto"/>
              </w:divBdr>
              <w:divsChild>
                <w:div w:id="1027877830">
                  <w:marLeft w:val="0"/>
                  <w:marRight w:val="0"/>
                  <w:marTop w:val="0"/>
                  <w:marBottom w:val="0"/>
                  <w:divBdr>
                    <w:top w:val="none" w:sz="0" w:space="0" w:color="auto"/>
                    <w:left w:val="none" w:sz="0" w:space="0" w:color="auto"/>
                    <w:bottom w:val="none" w:sz="0" w:space="0" w:color="auto"/>
                    <w:right w:val="none" w:sz="0" w:space="0" w:color="auto"/>
                  </w:divBdr>
                  <w:divsChild>
                    <w:div w:id="928194033">
                      <w:marLeft w:val="0"/>
                      <w:marRight w:val="0"/>
                      <w:marTop w:val="0"/>
                      <w:marBottom w:val="0"/>
                      <w:divBdr>
                        <w:top w:val="none" w:sz="0" w:space="0" w:color="auto"/>
                        <w:left w:val="none" w:sz="0" w:space="0" w:color="auto"/>
                        <w:bottom w:val="none" w:sz="0" w:space="0" w:color="auto"/>
                        <w:right w:val="none" w:sz="0" w:space="0" w:color="auto"/>
                      </w:divBdr>
                      <w:divsChild>
                        <w:div w:id="592322614">
                          <w:marLeft w:val="0"/>
                          <w:marRight w:val="0"/>
                          <w:marTop w:val="0"/>
                          <w:marBottom w:val="0"/>
                          <w:divBdr>
                            <w:top w:val="none" w:sz="0" w:space="0" w:color="auto"/>
                            <w:left w:val="none" w:sz="0" w:space="0" w:color="auto"/>
                            <w:bottom w:val="none" w:sz="0" w:space="0" w:color="auto"/>
                            <w:right w:val="none" w:sz="0" w:space="0" w:color="auto"/>
                          </w:divBdr>
                          <w:divsChild>
                            <w:div w:id="515769384">
                              <w:marLeft w:val="0"/>
                              <w:marRight w:val="0"/>
                              <w:marTop w:val="0"/>
                              <w:marBottom w:val="0"/>
                              <w:divBdr>
                                <w:top w:val="none" w:sz="0" w:space="0" w:color="auto"/>
                                <w:left w:val="none" w:sz="0" w:space="0" w:color="auto"/>
                                <w:bottom w:val="none" w:sz="0" w:space="0" w:color="auto"/>
                                <w:right w:val="none" w:sz="0" w:space="0" w:color="auto"/>
                              </w:divBdr>
                            </w:div>
                            <w:div w:id="10789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3987675">
          <w:marLeft w:val="0"/>
          <w:marRight w:val="0"/>
          <w:marTop w:val="0"/>
          <w:marBottom w:val="0"/>
          <w:divBdr>
            <w:top w:val="none" w:sz="0" w:space="0" w:color="auto"/>
            <w:left w:val="none" w:sz="0" w:space="0" w:color="auto"/>
            <w:bottom w:val="none" w:sz="0" w:space="0" w:color="auto"/>
            <w:right w:val="none" w:sz="0" w:space="0" w:color="auto"/>
          </w:divBdr>
        </w:div>
      </w:divsChild>
    </w:div>
    <w:div w:id="1205409395">
      <w:bodyDiv w:val="1"/>
      <w:marLeft w:val="0"/>
      <w:marRight w:val="0"/>
      <w:marTop w:val="0"/>
      <w:marBottom w:val="0"/>
      <w:divBdr>
        <w:top w:val="none" w:sz="0" w:space="0" w:color="auto"/>
        <w:left w:val="none" w:sz="0" w:space="0" w:color="auto"/>
        <w:bottom w:val="none" w:sz="0" w:space="0" w:color="auto"/>
        <w:right w:val="none" w:sz="0" w:space="0" w:color="auto"/>
      </w:divBdr>
    </w:div>
    <w:div w:id="1230729365">
      <w:bodyDiv w:val="1"/>
      <w:marLeft w:val="0"/>
      <w:marRight w:val="0"/>
      <w:marTop w:val="0"/>
      <w:marBottom w:val="0"/>
      <w:divBdr>
        <w:top w:val="none" w:sz="0" w:space="0" w:color="auto"/>
        <w:left w:val="none" w:sz="0" w:space="0" w:color="auto"/>
        <w:bottom w:val="none" w:sz="0" w:space="0" w:color="auto"/>
        <w:right w:val="none" w:sz="0" w:space="0" w:color="auto"/>
      </w:divBdr>
      <w:divsChild>
        <w:div w:id="427163750">
          <w:marLeft w:val="0"/>
          <w:marRight w:val="0"/>
          <w:marTop w:val="0"/>
          <w:marBottom w:val="0"/>
          <w:divBdr>
            <w:top w:val="none" w:sz="0" w:space="0" w:color="auto"/>
            <w:left w:val="none" w:sz="0" w:space="0" w:color="auto"/>
            <w:bottom w:val="none" w:sz="0" w:space="0" w:color="auto"/>
            <w:right w:val="none" w:sz="0" w:space="0" w:color="auto"/>
          </w:divBdr>
          <w:divsChild>
            <w:div w:id="1365599353">
              <w:marLeft w:val="0"/>
              <w:marRight w:val="0"/>
              <w:marTop w:val="0"/>
              <w:marBottom w:val="0"/>
              <w:divBdr>
                <w:top w:val="none" w:sz="0" w:space="0" w:color="auto"/>
                <w:left w:val="none" w:sz="0" w:space="0" w:color="auto"/>
                <w:bottom w:val="none" w:sz="0" w:space="0" w:color="auto"/>
                <w:right w:val="none" w:sz="0" w:space="0" w:color="auto"/>
              </w:divBdr>
              <w:divsChild>
                <w:div w:id="585653790">
                  <w:marLeft w:val="0"/>
                  <w:marRight w:val="0"/>
                  <w:marTop w:val="0"/>
                  <w:marBottom w:val="0"/>
                  <w:divBdr>
                    <w:top w:val="none" w:sz="0" w:space="0" w:color="auto"/>
                    <w:left w:val="none" w:sz="0" w:space="0" w:color="auto"/>
                    <w:bottom w:val="none" w:sz="0" w:space="0" w:color="auto"/>
                    <w:right w:val="none" w:sz="0" w:space="0" w:color="auto"/>
                  </w:divBdr>
                  <w:divsChild>
                    <w:div w:id="921448035">
                      <w:marLeft w:val="0"/>
                      <w:marRight w:val="0"/>
                      <w:marTop w:val="0"/>
                      <w:marBottom w:val="0"/>
                      <w:divBdr>
                        <w:top w:val="none" w:sz="0" w:space="0" w:color="auto"/>
                        <w:left w:val="none" w:sz="0" w:space="0" w:color="auto"/>
                        <w:bottom w:val="none" w:sz="0" w:space="0" w:color="auto"/>
                        <w:right w:val="none" w:sz="0" w:space="0" w:color="auto"/>
                      </w:divBdr>
                      <w:divsChild>
                        <w:div w:id="135336869">
                          <w:marLeft w:val="0"/>
                          <w:marRight w:val="0"/>
                          <w:marTop w:val="0"/>
                          <w:marBottom w:val="0"/>
                          <w:divBdr>
                            <w:top w:val="none" w:sz="0" w:space="0" w:color="auto"/>
                            <w:left w:val="none" w:sz="0" w:space="0" w:color="auto"/>
                            <w:bottom w:val="none" w:sz="0" w:space="0" w:color="auto"/>
                            <w:right w:val="none" w:sz="0" w:space="0" w:color="auto"/>
                          </w:divBdr>
                          <w:divsChild>
                            <w:div w:id="51460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6018160">
      <w:bodyDiv w:val="1"/>
      <w:marLeft w:val="0"/>
      <w:marRight w:val="0"/>
      <w:marTop w:val="0"/>
      <w:marBottom w:val="0"/>
      <w:divBdr>
        <w:top w:val="none" w:sz="0" w:space="0" w:color="auto"/>
        <w:left w:val="none" w:sz="0" w:space="0" w:color="auto"/>
        <w:bottom w:val="none" w:sz="0" w:space="0" w:color="auto"/>
        <w:right w:val="none" w:sz="0" w:space="0" w:color="auto"/>
      </w:divBdr>
    </w:div>
    <w:div w:id="1476411152">
      <w:bodyDiv w:val="1"/>
      <w:marLeft w:val="0"/>
      <w:marRight w:val="0"/>
      <w:marTop w:val="0"/>
      <w:marBottom w:val="0"/>
      <w:divBdr>
        <w:top w:val="none" w:sz="0" w:space="0" w:color="auto"/>
        <w:left w:val="none" w:sz="0" w:space="0" w:color="auto"/>
        <w:bottom w:val="none" w:sz="0" w:space="0" w:color="auto"/>
        <w:right w:val="none" w:sz="0" w:space="0" w:color="auto"/>
      </w:divBdr>
    </w:div>
    <w:div w:id="1518693425">
      <w:bodyDiv w:val="1"/>
      <w:marLeft w:val="0"/>
      <w:marRight w:val="0"/>
      <w:marTop w:val="0"/>
      <w:marBottom w:val="0"/>
      <w:divBdr>
        <w:top w:val="none" w:sz="0" w:space="0" w:color="auto"/>
        <w:left w:val="none" w:sz="0" w:space="0" w:color="auto"/>
        <w:bottom w:val="none" w:sz="0" w:space="0" w:color="auto"/>
        <w:right w:val="none" w:sz="0" w:space="0" w:color="auto"/>
      </w:divBdr>
    </w:div>
    <w:div w:id="1630935907">
      <w:bodyDiv w:val="1"/>
      <w:marLeft w:val="0"/>
      <w:marRight w:val="0"/>
      <w:marTop w:val="0"/>
      <w:marBottom w:val="0"/>
      <w:divBdr>
        <w:top w:val="none" w:sz="0" w:space="0" w:color="auto"/>
        <w:left w:val="none" w:sz="0" w:space="0" w:color="auto"/>
        <w:bottom w:val="none" w:sz="0" w:space="0" w:color="auto"/>
        <w:right w:val="none" w:sz="0" w:space="0" w:color="auto"/>
      </w:divBdr>
    </w:div>
    <w:div w:id="1832331168">
      <w:bodyDiv w:val="1"/>
      <w:marLeft w:val="0"/>
      <w:marRight w:val="0"/>
      <w:marTop w:val="0"/>
      <w:marBottom w:val="0"/>
      <w:divBdr>
        <w:top w:val="none" w:sz="0" w:space="0" w:color="auto"/>
        <w:left w:val="none" w:sz="0" w:space="0" w:color="auto"/>
        <w:bottom w:val="none" w:sz="0" w:space="0" w:color="auto"/>
        <w:right w:val="none" w:sz="0" w:space="0" w:color="auto"/>
      </w:divBdr>
    </w:div>
    <w:div w:id="20207385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image" Target="media/image125.png"/><Relationship Id="rId107" Type="http://schemas.openxmlformats.org/officeDocument/2006/relationships/image" Target="media/image94.png"/><Relationship Id="rId11" Type="http://schemas.openxmlformats.org/officeDocument/2006/relationships/hyperlink" Target="file:///C:\Users\imsha\Desktop\University%20docx\docs\19050630-Arshad-Shaik(FPR).docx" TargetMode="External"/><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63.png"/><Relationship Id="rId128" Type="http://schemas.openxmlformats.org/officeDocument/2006/relationships/image" Target="media/image115.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2.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2.jpeg"/><Relationship Id="rId17" Type="http://schemas.openxmlformats.org/officeDocument/2006/relationships/hyperlink" Target="https://scikit-learn.org/stable/_images/multilayerperceptron_network.png" TargetMode="External"/><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image" Target="media/image117.png"/><Relationship Id="rId135" Type="http://schemas.openxmlformats.org/officeDocument/2006/relationships/image" Target="media/image122.png"/><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6.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hyperlink" Target="https://www.researchgate.net/publication/228340819_Multilayer_perceptron_and_neural_networks" TargetMode="External"/><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98.png"/><Relationship Id="rId132" Type="http://schemas.openxmlformats.org/officeDocument/2006/relationships/image" Target="media/image119.png"/><Relationship Id="rId15" Type="http://schemas.openxmlformats.org/officeDocument/2006/relationships/image" Target="media/image5.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hyperlink" Target="file:///C:\Users\imsha\Desktop\University%20docx\docs\19050630-Arshad-Shaik(FPR).docx" TargetMode="External"/><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hyperlink" Target="https://towardsdatascience.com/support-vector-machine-introduction-to-machine-learning-algorithms-934a444fca47" TargetMode="External"/><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imsha\Desktop\University%20docx\docs\19050630-Arshad-Shaik(FPR).docx" TargetMode="External"/><Relationship Id="rId26" Type="http://schemas.openxmlformats.org/officeDocument/2006/relationships/image" Target="media/image15.png"/><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99.png"/><Relationship Id="rId133" Type="http://schemas.openxmlformats.org/officeDocument/2006/relationships/image" Target="media/image120.png"/><Relationship Id="rId16" Type="http://schemas.openxmlformats.org/officeDocument/2006/relationships/image" Target="media/image6.png"/><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png"/><Relationship Id="rId102" Type="http://schemas.openxmlformats.org/officeDocument/2006/relationships/image" Target="media/image89.png"/><Relationship Id="rId123" Type="http://schemas.openxmlformats.org/officeDocument/2006/relationships/image" Target="media/image110.png"/><Relationship Id="rId144" Type="http://schemas.openxmlformats.org/officeDocument/2006/relationships/image" Target="media/image1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3D2A6BB-8704-444C-B85C-EF011228C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9</Pages>
  <Words>13957</Words>
  <Characters>79560</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 SYSTEMS</dc:creator>
  <cp:keywords/>
  <dc:description/>
  <cp:lastModifiedBy>Shaik Arshad</cp:lastModifiedBy>
  <cp:revision>10</cp:revision>
  <dcterms:created xsi:type="dcterms:W3CDTF">2022-09-23T14:06:00Z</dcterms:created>
  <dcterms:modified xsi:type="dcterms:W3CDTF">2022-12-19T12:12:00Z</dcterms:modified>
</cp:coreProperties>
</file>